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7179E" w14:textId="77777777" w:rsidR="00612545" w:rsidRPr="00B0761A" w:rsidRDefault="00612545" w:rsidP="00781076">
      <w:pPr>
        <w:pStyle w:val="PlainText"/>
        <w:rPr>
          <w:rFonts w:ascii="Arial" w:eastAsia="ＭＳ 明朝" w:hAnsi="Arial" w:cs="Arial"/>
        </w:rPr>
      </w:pPr>
    </w:p>
    <w:p w14:paraId="61A1D26D" w14:textId="77777777" w:rsidR="00524D31" w:rsidRPr="00B0761A" w:rsidRDefault="00524D31" w:rsidP="004D4C6B">
      <w:pPr>
        <w:pStyle w:val="PlainText"/>
        <w:jc w:val="center"/>
        <w:outlineLvl w:val="0"/>
        <w:rPr>
          <w:rFonts w:ascii="Arial" w:eastAsia="ＭＳ 明朝" w:hAnsi="Arial" w:cs="Arial"/>
          <w:b/>
        </w:rPr>
      </w:pPr>
      <w:r w:rsidRPr="00B0761A">
        <w:rPr>
          <w:rFonts w:ascii="Arial" w:eastAsia="ＭＳ 明朝" w:hAnsi="Arial" w:cs="Arial"/>
          <w:b/>
        </w:rPr>
        <w:t>Use of social media by Saudi youth</w:t>
      </w:r>
    </w:p>
    <w:p w14:paraId="18128B1F" w14:textId="77777777" w:rsidR="00524D31" w:rsidRPr="00B0761A" w:rsidRDefault="00524D31" w:rsidP="00524D31">
      <w:pPr>
        <w:pStyle w:val="PlainText"/>
        <w:jc w:val="center"/>
        <w:rPr>
          <w:rFonts w:ascii="Arial" w:eastAsia="ＭＳ 明朝" w:hAnsi="Arial" w:cs="Arial"/>
          <w:b/>
        </w:rPr>
      </w:pPr>
      <w:r w:rsidRPr="00B0761A">
        <w:rPr>
          <w:rFonts w:ascii="Arial" w:eastAsia="ＭＳ 明朝" w:hAnsi="Arial" w:cs="Arial"/>
          <w:b/>
        </w:rPr>
        <w:t>How do Saudi youth interact with social media?</w:t>
      </w:r>
    </w:p>
    <w:p w14:paraId="1A6FF0D7" w14:textId="16DDC0C6" w:rsidR="00612545" w:rsidRPr="00B0761A" w:rsidRDefault="00524D31" w:rsidP="00524D31">
      <w:pPr>
        <w:pStyle w:val="PlainText"/>
        <w:jc w:val="center"/>
        <w:rPr>
          <w:rFonts w:ascii="Arial" w:eastAsia="ＭＳ 明朝" w:hAnsi="Arial" w:cs="Arial"/>
          <w:b/>
        </w:rPr>
      </w:pPr>
      <w:r w:rsidRPr="00B0761A">
        <w:rPr>
          <w:rFonts w:ascii="Arial" w:eastAsia="ＭＳ 明朝" w:hAnsi="Arial" w:cs="Arial"/>
          <w:b/>
        </w:rPr>
        <w:t xml:space="preserve">by Nigel Stanger, </w:t>
      </w:r>
      <w:proofErr w:type="spellStart"/>
      <w:r w:rsidRPr="00B0761A">
        <w:rPr>
          <w:rFonts w:ascii="Arial" w:eastAsia="ＭＳ 明朝" w:hAnsi="Arial" w:cs="Arial"/>
          <w:b/>
        </w:rPr>
        <w:t>Noorah</w:t>
      </w:r>
      <w:proofErr w:type="spellEnd"/>
      <w:r w:rsidRPr="00B0761A">
        <w:rPr>
          <w:rFonts w:ascii="Arial" w:eastAsia="ＭＳ 明朝" w:hAnsi="Arial" w:cs="Arial"/>
          <w:b/>
        </w:rPr>
        <w:t xml:space="preserve"> </w:t>
      </w:r>
      <w:proofErr w:type="spellStart"/>
      <w:r w:rsidRPr="00B0761A">
        <w:rPr>
          <w:rFonts w:ascii="Arial" w:eastAsia="ＭＳ 明朝" w:hAnsi="Arial" w:cs="Arial"/>
          <w:b/>
        </w:rPr>
        <w:t>Aln</w:t>
      </w:r>
      <w:r w:rsidR="006256D3" w:rsidRPr="00B0761A">
        <w:rPr>
          <w:rFonts w:ascii="Arial" w:eastAsia="ＭＳ 明朝" w:hAnsi="Arial" w:cs="Arial"/>
          <w:b/>
        </w:rPr>
        <w:t>a</w:t>
      </w:r>
      <w:r w:rsidRPr="00B0761A">
        <w:rPr>
          <w:rFonts w:ascii="Arial" w:eastAsia="ＭＳ 明朝" w:hAnsi="Arial" w:cs="Arial"/>
          <w:b/>
        </w:rPr>
        <w:t>ghaimshi</w:t>
      </w:r>
      <w:proofErr w:type="spellEnd"/>
      <w:r w:rsidRPr="00B0761A">
        <w:rPr>
          <w:rFonts w:ascii="Arial" w:eastAsia="ＭＳ 明朝" w:hAnsi="Arial" w:cs="Arial"/>
          <w:b/>
        </w:rPr>
        <w:t>, and Erika Pearson</w:t>
      </w:r>
    </w:p>
    <w:p w14:paraId="53773402" w14:textId="77777777" w:rsidR="00612545" w:rsidRPr="00B0761A" w:rsidRDefault="00612545" w:rsidP="00781076">
      <w:pPr>
        <w:pStyle w:val="PlainText"/>
        <w:jc w:val="center"/>
        <w:rPr>
          <w:rFonts w:ascii="Arial" w:eastAsia="ＭＳ 明朝" w:hAnsi="Arial" w:cs="Arial"/>
          <w:b/>
        </w:rPr>
      </w:pPr>
    </w:p>
    <w:p w14:paraId="1F130AA5" w14:textId="77777777" w:rsidR="00612545" w:rsidRPr="00B0761A" w:rsidRDefault="00612545" w:rsidP="00781076">
      <w:pPr>
        <w:pStyle w:val="PlainText"/>
        <w:rPr>
          <w:rFonts w:ascii="Arial" w:eastAsia="ＭＳ 明朝" w:hAnsi="Arial" w:cs="Arial"/>
        </w:rPr>
      </w:pPr>
    </w:p>
    <w:p w14:paraId="388C0E38" w14:textId="77777777" w:rsidR="00612545" w:rsidRPr="00B0761A" w:rsidRDefault="00612545" w:rsidP="004D4C6B">
      <w:pPr>
        <w:pStyle w:val="PlainText"/>
        <w:outlineLvl w:val="0"/>
        <w:rPr>
          <w:rFonts w:ascii="Arial" w:eastAsia="ＭＳ 明朝" w:hAnsi="Arial" w:cs="Arial"/>
          <w:b/>
        </w:rPr>
      </w:pPr>
      <w:r w:rsidRPr="00B0761A">
        <w:rPr>
          <w:rFonts w:ascii="Arial" w:eastAsia="ＭＳ 明朝" w:hAnsi="Arial" w:cs="Arial"/>
          <w:b/>
        </w:rPr>
        <w:t>Abstract:</w:t>
      </w:r>
    </w:p>
    <w:p w14:paraId="700A4F9C" w14:textId="77777777" w:rsidR="00612545" w:rsidRPr="00B0761A" w:rsidRDefault="00612545" w:rsidP="00781076">
      <w:pPr>
        <w:pStyle w:val="PlainText"/>
        <w:rPr>
          <w:rFonts w:ascii="Arial" w:eastAsia="ＭＳ 明朝" w:hAnsi="Arial" w:cs="Arial"/>
        </w:rPr>
      </w:pPr>
    </w:p>
    <w:p w14:paraId="569D08A2" w14:textId="00DD02CE" w:rsidR="00524D31" w:rsidRPr="00B0761A" w:rsidRDefault="00524D31" w:rsidP="00781076">
      <w:pPr>
        <w:pStyle w:val="PlainText"/>
        <w:rPr>
          <w:rFonts w:ascii="Arial" w:eastAsia="ＭＳ 明朝" w:hAnsi="Arial" w:cs="Arial"/>
        </w:rPr>
      </w:pPr>
      <w:r w:rsidRPr="00B0761A">
        <w:rPr>
          <w:rFonts w:ascii="Arial" w:eastAsia="ＭＳ 明朝" w:hAnsi="Arial" w:cs="Arial"/>
        </w:rPr>
        <w:t>Saudi Arabia is an emerging market, and the use of social media is growing rapidly there. It is critical for businesses and developers wishing to build a social media presence in this region to understand the cultural characteristics of their potential users. In this article we explore how young Saudi social media users engage with the social media platforms Facebook, Twitter, Instagram, and Snapchat. We gathered data from face to face interviews, questionnaires, and analysis of participants’ social media profiles. Based on these data we construct</w:t>
      </w:r>
      <w:r w:rsidR="00A91629" w:rsidRPr="00B0761A">
        <w:rPr>
          <w:rFonts w:ascii="Arial" w:eastAsia="ＭＳ 明朝" w:hAnsi="Arial" w:cs="Arial"/>
        </w:rPr>
        <w:t>ed</w:t>
      </w:r>
      <w:r w:rsidRPr="00B0761A">
        <w:rPr>
          <w:rFonts w:ascii="Arial" w:eastAsia="ＭＳ 明朝" w:hAnsi="Arial" w:cs="Arial"/>
        </w:rPr>
        <w:t xml:space="preserve"> two personas (male and female) representing typical young Saudi social media users. Our results also reveal several significant implications for businesses and developers wishing to engage with users in the region.</w:t>
      </w:r>
    </w:p>
    <w:p w14:paraId="61611D85" w14:textId="77777777" w:rsidR="00612545" w:rsidRPr="00B0761A" w:rsidRDefault="00612545" w:rsidP="00781076">
      <w:pPr>
        <w:pStyle w:val="PlainText"/>
        <w:rPr>
          <w:rFonts w:ascii="Arial" w:eastAsia="ＭＳ 明朝" w:hAnsi="Arial" w:cs="Arial"/>
        </w:rPr>
      </w:pPr>
    </w:p>
    <w:p w14:paraId="65B65C05" w14:textId="77777777" w:rsidR="00612545" w:rsidRPr="00B0761A" w:rsidRDefault="00612545" w:rsidP="004D4C6B">
      <w:pPr>
        <w:pStyle w:val="PlainText"/>
        <w:outlineLvl w:val="0"/>
        <w:rPr>
          <w:rFonts w:ascii="Arial" w:eastAsia="ＭＳ 明朝" w:hAnsi="Arial" w:cs="Arial"/>
          <w:b/>
        </w:rPr>
      </w:pPr>
      <w:r w:rsidRPr="00B0761A">
        <w:rPr>
          <w:rFonts w:ascii="Arial" w:eastAsia="ＭＳ 明朝" w:hAnsi="Arial" w:cs="Arial"/>
          <w:b/>
        </w:rPr>
        <w:t>Contents</w:t>
      </w:r>
    </w:p>
    <w:p w14:paraId="1FF50A74" w14:textId="77777777" w:rsidR="00612545" w:rsidRPr="00B0761A" w:rsidRDefault="00612545" w:rsidP="00781076">
      <w:pPr>
        <w:pStyle w:val="PlainText"/>
        <w:rPr>
          <w:rFonts w:ascii="Arial" w:eastAsia="ＭＳ 明朝" w:hAnsi="Arial" w:cs="Arial"/>
        </w:rPr>
      </w:pPr>
    </w:p>
    <w:p w14:paraId="169EC76E" w14:textId="77777777" w:rsidR="00612545" w:rsidRPr="00B0761A" w:rsidRDefault="00612545" w:rsidP="004D4C6B">
      <w:pPr>
        <w:pStyle w:val="PlainText"/>
        <w:ind w:left="720"/>
        <w:outlineLvl w:val="0"/>
        <w:rPr>
          <w:rFonts w:ascii="Arial" w:eastAsia="ＭＳ 明朝" w:hAnsi="Arial" w:cs="Arial"/>
        </w:rPr>
      </w:pPr>
      <w:r w:rsidRPr="00B0761A">
        <w:rPr>
          <w:rFonts w:ascii="Arial" w:eastAsia="ＭＳ 明朝" w:hAnsi="Arial" w:cs="Arial"/>
        </w:rPr>
        <w:t>Introduction</w:t>
      </w:r>
    </w:p>
    <w:p w14:paraId="5148E97F" w14:textId="77777777" w:rsidR="00612545" w:rsidRPr="00B0761A" w:rsidRDefault="00612545" w:rsidP="00781076">
      <w:pPr>
        <w:pStyle w:val="PlainText"/>
        <w:ind w:left="720"/>
        <w:rPr>
          <w:rFonts w:ascii="Arial" w:eastAsia="ＭＳ 明朝" w:hAnsi="Arial" w:cs="Arial"/>
        </w:rPr>
      </w:pPr>
      <w:r w:rsidRPr="00B0761A">
        <w:rPr>
          <w:rFonts w:ascii="Arial" w:eastAsia="ＭＳ 明朝" w:hAnsi="Arial" w:cs="Arial"/>
        </w:rPr>
        <w:t>Section 1</w:t>
      </w:r>
    </w:p>
    <w:p w14:paraId="75329AD4" w14:textId="77777777" w:rsidR="00612545" w:rsidRPr="00B0761A" w:rsidRDefault="00612545" w:rsidP="00781076">
      <w:pPr>
        <w:pStyle w:val="PlainText"/>
        <w:ind w:left="720"/>
        <w:rPr>
          <w:rFonts w:ascii="Arial" w:eastAsia="ＭＳ 明朝" w:hAnsi="Arial" w:cs="Arial"/>
        </w:rPr>
      </w:pPr>
      <w:r w:rsidRPr="00B0761A">
        <w:rPr>
          <w:rFonts w:ascii="Arial" w:eastAsia="ＭＳ 明朝" w:hAnsi="Arial" w:cs="Arial"/>
        </w:rPr>
        <w:t>Section 2</w:t>
      </w:r>
    </w:p>
    <w:p w14:paraId="316AB439" w14:textId="77777777" w:rsidR="00612545" w:rsidRPr="00B0761A" w:rsidRDefault="00612545" w:rsidP="00781076">
      <w:pPr>
        <w:pStyle w:val="PlainText"/>
        <w:ind w:left="720"/>
        <w:rPr>
          <w:rFonts w:ascii="Arial" w:eastAsia="ＭＳ 明朝" w:hAnsi="Arial" w:cs="Arial"/>
        </w:rPr>
      </w:pPr>
      <w:r w:rsidRPr="00B0761A">
        <w:rPr>
          <w:rFonts w:ascii="Arial" w:eastAsia="ＭＳ 明朝" w:hAnsi="Arial" w:cs="Arial"/>
        </w:rPr>
        <w:t>Section 3</w:t>
      </w:r>
    </w:p>
    <w:p w14:paraId="6590B643" w14:textId="77777777" w:rsidR="00612545" w:rsidRPr="00B0761A" w:rsidRDefault="00612545" w:rsidP="00781076">
      <w:pPr>
        <w:pStyle w:val="PlainText"/>
        <w:ind w:left="720"/>
        <w:rPr>
          <w:rFonts w:ascii="Arial" w:eastAsia="ＭＳ 明朝" w:hAnsi="Arial" w:cs="Arial"/>
        </w:rPr>
      </w:pPr>
      <w:r w:rsidRPr="00B0761A">
        <w:rPr>
          <w:rFonts w:ascii="Arial" w:eastAsia="ＭＳ 明朝" w:hAnsi="Arial" w:cs="Arial"/>
        </w:rPr>
        <w:t>Section 4</w:t>
      </w:r>
    </w:p>
    <w:p w14:paraId="7BAD1415" w14:textId="77777777" w:rsidR="00612545" w:rsidRPr="00B0761A" w:rsidRDefault="00612545" w:rsidP="00781076">
      <w:pPr>
        <w:pStyle w:val="PlainText"/>
        <w:ind w:left="720"/>
        <w:rPr>
          <w:rFonts w:ascii="Arial" w:eastAsia="ＭＳ 明朝" w:hAnsi="Arial" w:cs="Arial"/>
        </w:rPr>
      </w:pPr>
      <w:r w:rsidRPr="00B0761A">
        <w:rPr>
          <w:rFonts w:ascii="Arial" w:eastAsia="ＭＳ 明朝" w:hAnsi="Arial" w:cs="Arial"/>
        </w:rPr>
        <w:t>...</w:t>
      </w:r>
    </w:p>
    <w:p w14:paraId="39E87179" w14:textId="77777777" w:rsidR="00612545" w:rsidRPr="00B0761A" w:rsidRDefault="00612545" w:rsidP="004D4C6B">
      <w:pPr>
        <w:pStyle w:val="PlainText"/>
        <w:ind w:left="720"/>
        <w:outlineLvl w:val="0"/>
        <w:rPr>
          <w:rFonts w:ascii="Arial" w:eastAsia="ＭＳ 明朝" w:hAnsi="Arial" w:cs="Arial"/>
        </w:rPr>
      </w:pPr>
      <w:r w:rsidRPr="00B0761A">
        <w:rPr>
          <w:rFonts w:ascii="Arial" w:eastAsia="ＭＳ 明朝" w:hAnsi="Arial" w:cs="Arial"/>
        </w:rPr>
        <w:t>Conclusion</w:t>
      </w:r>
    </w:p>
    <w:p w14:paraId="255614F0" w14:textId="77777777" w:rsidR="00612545" w:rsidRPr="00B0761A" w:rsidRDefault="00612545" w:rsidP="00781076">
      <w:pPr>
        <w:pStyle w:val="PlainText"/>
        <w:ind w:left="720"/>
        <w:rPr>
          <w:rFonts w:ascii="Arial" w:eastAsia="ＭＳ 明朝" w:hAnsi="Arial" w:cs="Arial"/>
        </w:rPr>
      </w:pPr>
    </w:p>
    <w:p w14:paraId="726DF6D4" w14:textId="77777777" w:rsidR="00612545" w:rsidRPr="00B0761A" w:rsidRDefault="00612545" w:rsidP="00781076">
      <w:pPr>
        <w:pStyle w:val="PlainText"/>
        <w:rPr>
          <w:rFonts w:ascii="Arial" w:eastAsia="ＭＳ 明朝" w:hAnsi="Arial" w:cs="Arial"/>
        </w:rPr>
      </w:pPr>
    </w:p>
    <w:p w14:paraId="7FA31354" w14:textId="636CBFF5" w:rsidR="00612545" w:rsidRPr="00B0761A" w:rsidRDefault="00BF1161" w:rsidP="004D4C6B">
      <w:pPr>
        <w:pStyle w:val="PlainText"/>
        <w:outlineLvl w:val="0"/>
        <w:rPr>
          <w:rFonts w:ascii="Arial" w:eastAsia="ＭＳ 明朝" w:hAnsi="Arial" w:cs="Arial"/>
          <w:b/>
        </w:rPr>
      </w:pPr>
      <w:r w:rsidRPr="00B0761A">
        <w:rPr>
          <w:rFonts w:ascii="Arial" w:eastAsia="ＭＳ 明朝" w:hAnsi="Arial" w:cs="Arial"/>
          <w:b/>
        </w:rPr>
        <w:t xml:space="preserve">1 </w:t>
      </w:r>
      <w:r w:rsidR="004606C5" w:rsidRPr="00B0761A">
        <w:rPr>
          <w:rFonts w:ascii="Arial" w:eastAsia="ＭＳ 明朝" w:hAnsi="Arial" w:cs="Arial"/>
          <w:b/>
        </w:rPr>
        <w:t>Introduction</w:t>
      </w:r>
    </w:p>
    <w:p w14:paraId="2E298882" w14:textId="77777777" w:rsidR="00612545" w:rsidRPr="00B0761A" w:rsidRDefault="00612545" w:rsidP="00781076">
      <w:pPr>
        <w:pStyle w:val="PlainText"/>
        <w:rPr>
          <w:rFonts w:ascii="Arial" w:eastAsia="ＭＳ 明朝" w:hAnsi="Arial" w:cs="Arial"/>
        </w:rPr>
      </w:pPr>
    </w:p>
    <w:p w14:paraId="33958971" w14:textId="63E02EC7" w:rsidR="0072157D" w:rsidRPr="00B0761A" w:rsidRDefault="0072157D" w:rsidP="00AC51C9">
      <w:pPr>
        <w:pStyle w:val="PlainText"/>
        <w:rPr>
          <w:rFonts w:ascii="Arial" w:eastAsia="ＭＳ 明朝" w:hAnsi="Arial" w:cs="Arial"/>
        </w:rPr>
      </w:pPr>
      <w:r w:rsidRPr="00B0761A">
        <w:rPr>
          <w:rFonts w:ascii="Arial" w:eastAsia="ＭＳ 明朝" w:hAnsi="Arial" w:cs="Arial"/>
        </w:rPr>
        <w:t xml:space="preserve">Social networking services offer users new ways to communicate and interact. The </w:t>
      </w:r>
      <w:r w:rsidR="00F33AF5" w:rsidRPr="00B0761A">
        <w:rPr>
          <w:rFonts w:ascii="Arial" w:eastAsia="ＭＳ 明朝" w:hAnsi="Arial" w:cs="Arial"/>
        </w:rPr>
        <w:t>distinguishing</w:t>
      </w:r>
      <w:r w:rsidRPr="00B0761A">
        <w:rPr>
          <w:rFonts w:ascii="Arial" w:eastAsia="ＭＳ 明朝" w:hAnsi="Arial" w:cs="Arial"/>
        </w:rPr>
        <w:t xml:space="preserve"> feature of these services is that they are user-based</w:t>
      </w:r>
      <w:r w:rsidR="002664F4" w:rsidRPr="00B0761A">
        <w:rPr>
          <w:rFonts w:ascii="Arial" w:eastAsia="ＭＳ 明朝" w:hAnsi="Arial" w:cs="Arial"/>
        </w:rPr>
        <w:t>, i.e.,</w:t>
      </w:r>
      <w:r w:rsidRPr="00B0761A">
        <w:rPr>
          <w:rFonts w:ascii="Arial" w:eastAsia="ＭＳ 明朝" w:hAnsi="Arial" w:cs="Arial"/>
        </w:rPr>
        <w:t xml:space="preserve"> the flow of information is directed and managed by users themselves. Understanding </w:t>
      </w:r>
      <w:r w:rsidR="005D51F9" w:rsidRPr="00B0761A">
        <w:rPr>
          <w:rFonts w:ascii="Arial" w:eastAsia="ＭＳ 明朝" w:hAnsi="Arial" w:cs="Arial"/>
        </w:rPr>
        <w:t>how users interact with these services</w:t>
      </w:r>
      <w:r w:rsidRPr="00B0761A">
        <w:rPr>
          <w:rFonts w:ascii="Arial" w:eastAsia="ＭＳ 明朝" w:hAnsi="Arial" w:cs="Arial"/>
        </w:rPr>
        <w:t xml:space="preserve"> help</w:t>
      </w:r>
      <w:r w:rsidR="00FC471A" w:rsidRPr="00B0761A">
        <w:rPr>
          <w:rFonts w:ascii="Arial" w:eastAsia="ＭＳ 明朝" w:hAnsi="Arial" w:cs="Arial"/>
        </w:rPr>
        <w:t>s</w:t>
      </w:r>
      <w:r w:rsidRPr="00B0761A">
        <w:rPr>
          <w:rFonts w:ascii="Arial" w:eastAsia="ＭＳ 明朝" w:hAnsi="Arial" w:cs="Arial"/>
        </w:rPr>
        <w:t xml:space="preserve"> us</w:t>
      </w:r>
      <w:r w:rsidR="00FC471A" w:rsidRPr="00B0761A">
        <w:rPr>
          <w:rFonts w:ascii="Arial" w:eastAsia="ＭＳ 明朝" w:hAnsi="Arial" w:cs="Arial"/>
        </w:rPr>
        <w:t xml:space="preserve"> </w:t>
      </w:r>
      <w:r w:rsidRPr="00B0761A">
        <w:rPr>
          <w:rFonts w:ascii="Arial" w:eastAsia="ＭＳ 明朝" w:hAnsi="Arial" w:cs="Arial"/>
        </w:rPr>
        <w:t xml:space="preserve">develop techniques to promote user engagement. </w:t>
      </w:r>
      <w:r w:rsidR="00A55DBF" w:rsidRPr="00B0761A">
        <w:rPr>
          <w:rFonts w:ascii="Arial" w:eastAsia="ＭＳ 明朝" w:hAnsi="Arial" w:cs="Arial"/>
        </w:rPr>
        <w:t>To do this we need to look at</w:t>
      </w:r>
      <w:r w:rsidRPr="00B0761A">
        <w:rPr>
          <w:rFonts w:ascii="Arial" w:eastAsia="ＭＳ 明朝" w:hAnsi="Arial" w:cs="Arial"/>
        </w:rPr>
        <w:t xml:space="preserve"> users’ actions and reactions towards these services</w:t>
      </w:r>
      <w:r w:rsidR="00485DC8" w:rsidRPr="00B0761A">
        <w:rPr>
          <w:rFonts w:ascii="Arial" w:eastAsia="ＭＳ 明朝" w:hAnsi="Arial" w:cs="Arial"/>
        </w:rPr>
        <w:t>,</w:t>
      </w:r>
      <w:r w:rsidRPr="00B0761A">
        <w:rPr>
          <w:rFonts w:ascii="Arial" w:eastAsia="ＭＳ 明朝" w:hAnsi="Arial" w:cs="Arial"/>
        </w:rPr>
        <w:t xml:space="preserve"> and the factors that might have a direct impact on such interaction. </w:t>
      </w:r>
      <w:r w:rsidR="00A55DBF" w:rsidRPr="00B0761A">
        <w:rPr>
          <w:rFonts w:ascii="Arial" w:eastAsia="ＭＳ 明朝" w:hAnsi="Arial" w:cs="Arial"/>
        </w:rPr>
        <w:t>U</w:t>
      </w:r>
      <w:r w:rsidRPr="00B0761A">
        <w:rPr>
          <w:rFonts w:ascii="Arial" w:eastAsia="ＭＳ 明朝" w:hAnsi="Arial" w:cs="Arial"/>
        </w:rPr>
        <w:t xml:space="preserve">nderstanding users’ needs, </w:t>
      </w:r>
      <w:r w:rsidR="00485DC8" w:rsidRPr="00B0761A">
        <w:rPr>
          <w:rFonts w:ascii="Arial" w:eastAsia="ＭＳ 明朝" w:hAnsi="Arial" w:cs="Arial"/>
        </w:rPr>
        <w:t>behaviors</w:t>
      </w:r>
      <w:r w:rsidRPr="00B0761A">
        <w:rPr>
          <w:rFonts w:ascii="Arial" w:eastAsia="ＭＳ 明朝" w:hAnsi="Arial" w:cs="Arial"/>
        </w:rPr>
        <w:t xml:space="preserve">, and types of engagement has become critical for social </w:t>
      </w:r>
      <w:r w:rsidR="00485DC8" w:rsidRPr="00B0761A">
        <w:rPr>
          <w:rFonts w:ascii="Arial" w:eastAsia="ＭＳ 明朝" w:hAnsi="Arial" w:cs="Arial"/>
        </w:rPr>
        <w:t>media</w:t>
      </w:r>
      <w:r w:rsidRPr="00B0761A">
        <w:rPr>
          <w:rFonts w:ascii="Arial" w:eastAsia="ＭＳ 明朝" w:hAnsi="Arial" w:cs="Arial"/>
        </w:rPr>
        <w:t xml:space="preserve"> developers</w:t>
      </w:r>
      <w:r w:rsidR="005340DE" w:rsidRPr="00B0761A">
        <w:rPr>
          <w:rFonts w:ascii="Arial" w:eastAsia="ＭＳ 明朝" w:hAnsi="Arial" w:cs="Arial"/>
        </w:rPr>
        <w:t>,</w:t>
      </w:r>
      <w:r w:rsidRPr="00B0761A">
        <w:rPr>
          <w:rFonts w:ascii="Arial" w:eastAsia="ＭＳ 明朝" w:hAnsi="Arial" w:cs="Arial"/>
        </w:rPr>
        <w:t xml:space="preserve"> businesses that are planning a marketing strategy </w:t>
      </w:r>
      <w:r w:rsidR="005340DE" w:rsidRPr="00B0761A">
        <w:rPr>
          <w:rFonts w:ascii="Arial" w:eastAsia="ＭＳ 明朝" w:hAnsi="Arial" w:cs="Arial"/>
        </w:rPr>
        <w:t>around</w:t>
      </w:r>
      <w:r w:rsidRPr="00B0761A">
        <w:rPr>
          <w:rFonts w:ascii="Arial" w:eastAsia="ＭＳ 明朝" w:hAnsi="Arial" w:cs="Arial"/>
        </w:rPr>
        <w:t xml:space="preserve"> social media, and for those who </w:t>
      </w:r>
      <w:r w:rsidR="009837AA" w:rsidRPr="00B0761A">
        <w:rPr>
          <w:rFonts w:ascii="Arial" w:eastAsia="ＭＳ 明朝" w:hAnsi="Arial" w:cs="Arial"/>
        </w:rPr>
        <w:t>study</w:t>
      </w:r>
      <w:r w:rsidRPr="00B0761A">
        <w:rPr>
          <w:rFonts w:ascii="Arial" w:eastAsia="ＭＳ 明朝" w:hAnsi="Arial" w:cs="Arial"/>
        </w:rPr>
        <w:t xml:space="preserve"> online interaction and online identity.</w:t>
      </w:r>
      <w:r w:rsidR="00FC30E1" w:rsidRPr="00B0761A">
        <w:rPr>
          <w:rFonts w:ascii="Arial" w:eastAsia="ＭＳ 明朝" w:hAnsi="Arial" w:cs="Arial"/>
        </w:rPr>
        <w:t xml:space="preserve"> </w:t>
      </w:r>
      <w:r w:rsidR="00FC30E1" w:rsidRPr="00B0761A">
        <w:rPr>
          <w:rFonts w:ascii="Arial" w:eastAsia="ＭＳ 明朝" w:hAnsi="Arial" w:cs="Arial"/>
          <w:highlight w:val="yellow"/>
        </w:rPr>
        <w:t>(see Section 2)</w:t>
      </w:r>
    </w:p>
    <w:p w14:paraId="7D3B8123" w14:textId="77777777" w:rsidR="0072157D" w:rsidRPr="00B0761A" w:rsidRDefault="0072157D" w:rsidP="00AC51C9">
      <w:pPr>
        <w:pStyle w:val="PlainText"/>
        <w:rPr>
          <w:rFonts w:ascii="Arial" w:eastAsia="ＭＳ 明朝" w:hAnsi="Arial" w:cs="Arial"/>
        </w:rPr>
      </w:pPr>
    </w:p>
    <w:p w14:paraId="6E8BFCD9" w14:textId="559E669B" w:rsidR="00F969E3" w:rsidRPr="00B0761A" w:rsidRDefault="00F969E3" w:rsidP="00F969E3">
      <w:pPr>
        <w:pStyle w:val="PlainText"/>
        <w:rPr>
          <w:rFonts w:ascii="Arial" w:eastAsia="ＭＳ 明朝" w:hAnsi="Arial" w:cs="Arial"/>
        </w:rPr>
      </w:pPr>
      <w:r w:rsidRPr="00B0761A">
        <w:rPr>
          <w:rFonts w:ascii="Arial" w:eastAsia="ＭＳ 明朝" w:hAnsi="Arial" w:cs="Arial"/>
        </w:rPr>
        <w:t xml:space="preserve">The understanding of how and why users accept and adopt social networking services is still </w:t>
      </w:r>
      <w:r w:rsidR="009E698D" w:rsidRPr="00B0761A">
        <w:rPr>
          <w:rFonts w:ascii="Arial" w:eastAsia="ＭＳ 明朝" w:hAnsi="Arial" w:cs="Arial"/>
        </w:rPr>
        <w:t>at a relatively</w:t>
      </w:r>
      <w:r w:rsidRPr="00B0761A">
        <w:rPr>
          <w:rFonts w:ascii="Arial" w:eastAsia="ＭＳ 明朝" w:hAnsi="Arial" w:cs="Arial"/>
        </w:rPr>
        <w:t xml:space="preserve"> </w:t>
      </w:r>
      <w:r w:rsidR="009E698D" w:rsidRPr="00B0761A">
        <w:rPr>
          <w:rFonts w:ascii="Arial" w:eastAsia="ＭＳ 明朝" w:hAnsi="Arial" w:cs="Arial"/>
        </w:rPr>
        <w:t>early stage</w:t>
      </w:r>
      <w:r w:rsidRPr="00B0761A">
        <w:rPr>
          <w:rFonts w:ascii="Arial" w:eastAsia="ＭＳ 明朝" w:hAnsi="Arial" w:cs="Arial"/>
        </w:rPr>
        <w:t xml:space="preserve">. Boyd and Ellison </w:t>
      </w:r>
      <w:r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SEZ1JEFD","properties":{"formattedCitation":"(2007)","plainCitation":"(2007)"},"citationItems":[{"id":31,"uris":["http://zotero.org/users/26821/items/KBEGWAME"],"uri":["http://zotero.org/users/26821/items/KBEGWAME"],"itemData":{"id":31,"type":"article-journal","title":"Social network sites: Definition, history, and scholarship","container-title":"Journal of Computer-Mediated Communication","page":"210-230","volume":"13","issue":"1","source":"Wiley Online Library","abstract":"Social network sites (SNSs) are increasingly attracting the attention of academic and industry researchers intrigued by their affordances and reach. This special theme section of the Journal of Computer-Mediated Communication brings together scholarship on these emergent phenomena. In this introductory article, we describe features of SNSs and propose a comprehensive definition. We then present one perspective on the history of such sites, discussing key changes and developments. After briefly summarizing existing scholarship concerning SNSs, we discuss the articles in this special section and conclude with considerations for future research.","DOI":"10.1111/j.1083-6101.2007.00393.x","ISSN":"1083-6101","shortTitle":"Social Network Sites","language":"en","author":[{"family":"Boyd","given":"Danah M."},{"family":"Ellison","given":"Nicole B."}],"issued":{"date-parts":[["2007",10,1]]}},"suppress-author":true}],"schema":"https://github.com/citation-style-language/schema/raw/master/csl-citation.json"} </w:instrText>
      </w:r>
      <w:r w:rsidRPr="00B0761A">
        <w:rPr>
          <w:rFonts w:ascii="Arial" w:eastAsia="ＭＳ 明朝" w:hAnsi="Arial" w:cs="Arial"/>
        </w:rPr>
        <w:fldChar w:fldCharType="separate"/>
      </w:r>
      <w:r w:rsidR="006B25A8" w:rsidRPr="00B0761A">
        <w:rPr>
          <w:rFonts w:ascii="Arial" w:eastAsia="ＭＳ 明朝" w:hAnsi="Arial" w:cs="Arial"/>
          <w:noProof/>
        </w:rPr>
        <w:t>(2007)</w:t>
      </w:r>
      <w:r w:rsidRPr="00B0761A">
        <w:rPr>
          <w:rFonts w:ascii="Arial" w:eastAsia="ＭＳ 明朝" w:hAnsi="Arial" w:cs="Arial"/>
        </w:rPr>
        <w:fldChar w:fldCharType="end"/>
      </w:r>
      <w:r w:rsidRPr="00B0761A">
        <w:rPr>
          <w:rFonts w:ascii="Arial" w:eastAsia="ＭＳ 明朝" w:hAnsi="Arial" w:cs="Arial"/>
        </w:rPr>
        <w:t xml:space="preserve"> </w:t>
      </w:r>
      <w:r w:rsidR="0081416F" w:rsidRPr="00B0761A">
        <w:rPr>
          <w:rFonts w:ascii="Arial" w:eastAsia="ＭＳ 明朝" w:hAnsi="Arial" w:cs="Arial"/>
        </w:rPr>
        <w:t>note</w:t>
      </w:r>
      <w:r w:rsidR="00527F41" w:rsidRPr="00B0761A">
        <w:rPr>
          <w:rFonts w:ascii="Arial" w:eastAsia="ＭＳ 明朝" w:hAnsi="Arial" w:cs="Arial"/>
        </w:rPr>
        <w:t>d</w:t>
      </w:r>
      <w:r w:rsidRPr="00B0761A">
        <w:rPr>
          <w:rFonts w:ascii="Arial" w:eastAsia="ＭＳ 明朝" w:hAnsi="Arial" w:cs="Arial"/>
        </w:rPr>
        <w:t xml:space="preserve"> that we have a limited understanding of who is and is not using these sites, why, and for what purposes, especially outside the </w:t>
      </w:r>
      <w:r w:rsidR="00532ADE" w:rsidRPr="00B0761A">
        <w:rPr>
          <w:rFonts w:ascii="Arial" w:eastAsia="ＭＳ 明朝" w:hAnsi="Arial" w:cs="Arial"/>
        </w:rPr>
        <w:t>United States</w:t>
      </w:r>
      <w:r w:rsidRPr="00B0761A">
        <w:rPr>
          <w:rFonts w:ascii="Arial" w:eastAsia="ＭＳ 明朝" w:hAnsi="Arial" w:cs="Arial"/>
        </w:rPr>
        <w:t>.</w:t>
      </w:r>
      <w:r w:rsidR="0081416F" w:rsidRPr="00B0761A">
        <w:rPr>
          <w:rFonts w:ascii="Arial" w:eastAsia="ＭＳ 明朝" w:hAnsi="Arial" w:cs="Arial"/>
        </w:rPr>
        <w:t xml:space="preserve"> It is critical f</w:t>
      </w:r>
      <w:r w:rsidRPr="00B0761A">
        <w:rPr>
          <w:rFonts w:ascii="Arial" w:eastAsia="ＭＳ 明朝" w:hAnsi="Arial" w:cs="Arial"/>
        </w:rPr>
        <w:t xml:space="preserve">or </w:t>
      </w:r>
      <w:r w:rsidR="0081416F" w:rsidRPr="00B0761A">
        <w:rPr>
          <w:rFonts w:ascii="Arial" w:eastAsia="ＭＳ 明朝" w:hAnsi="Arial" w:cs="Arial"/>
        </w:rPr>
        <w:t>those</w:t>
      </w:r>
      <w:r w:rsidRPr="00B0761A">
        <w:rPr>
          <w:rFonts w:ascii="Arial" w:eastAsia="ＭＳ 明朝" w:hAnsi="Arial" w:cs="Arial"/>
        </w:rPr>
        <w:t xml:space="preserve"> developing engaging social networking service</w:t>
      </w:r>
      <w:r w:rsidR="0081416F" w:rsidRPr="00B0761A">
        <w:rPr>
          <w:rFonts w:ascii="Arial" w:eastAsia="ＭＳ 明朝" w:hAnsi="Arial" w:cs="Arial"/>
        </w:rPr>
        <w:t>s</w:t>
      </w:r>
      <w:r w:rsidRPr="00B0761A">
        <w:rPr>
          <w:rFonts w:ascii="Arial" w:eastAsia="ＭＳ 明朝" w:hAnsi="Arial" w:cs="Arial"/>
        </w:rPr>
        <w:t xml:space="preserve"> to understand differences in actions, </w:t>
      </w:r>
      <w:r w:rsidR="0081416F" w:rsidRPr="00B0761A">
        <w:rPr>
          <w:rFonts w:ascii="Arial" w:eastAsia="ＭＳ 明朝" w:hAnsi="Arial" w:cs="Arial"/>
        </w:rPr>
        <w:t>behaviors</w:t>
      </w:r>
      <w:r w:rsidRPr="00B0761A">
        <w:rPr>
          <w:rFonts w:ascii="Arial" w:eastAsia="ＭＳ 明朝" w:hAnsi="Arial" w:cs="Arial"/>
        </w:rPr>
        <w:t xml:space="preserve">, values, and ways of thinking </w:t>
      </w:r>
      <w:r w:rsidR="0081416F" w:rsidRPr="00B0761A">
        <w:rPr>
          <w:rFonts w:ascii="Arial" w:eastAsia="ＭＳ 明朝" w:hAnsi="Arial" w:cs="Arial"/>
        </w:rPr>
        <w:t>across</w:t>
      </w:r>
      <w:r w:rsidRPr="00B0761A">
        <w:rPr>
          <w:rFonts w:ascii="Arial" w:eastAsia="ＭＳ 明朝" w:hAnsi="Arial" w:cs="Arial"/>
        </w:rPr>
        <w:t xml:space="preserve"> different groups and societies. </w:t>
      </w:r>
      <w:r w:rsidR="000F396B" w:rsidRPr="00B0761A">
        <w:rPr>
          <w:rFonts w:ascii="Arial" w:eastAsia="ＭＳ 明朝" w:hAnsi="Arial" w:cs="Arial"/>
        </w:rPr>
        <w:t>They must</w:t>
      </w:r>
      <w:r w:rsidRPr="00B0761A">
        <w:rPr>
          <w:rFonts w:ascii="Arial" w:eastAsia="ＭＳ 明朝" w:hAnsi="Arial" w:cs="Arial"/>
        </w:rPr>
        <w:t xml:space="preserve"> not over</w:t>
      </w:r>
      <w:r w:rsidR="0081416F" w:rsidRPr="00B0761A">
        <w:rPr>
          <w:rFonts w:ascii="Arial" w:eastAsia="ＭＳ 明朝" w:hAnsi="Arial" w:cs="Arial"/>
        </w:rPr>
        <w:t>-</w:t>
      </w:r>
      <w:r w:rsidRPr="00B0761A">
        <w:rPr>
          <w:rFonts w:ascii="Arial" w:eastAsia="ＭＳ 明朝" w:hAnsi="Arial" w:cs="Arial"/>
        </w:rPr>
        <w:t>generalize and assume that communication style</w:t>
      </w:r>
      <w:r w:rsidR="0081416F" w:rsidRPr="00B0761A">
        <w:rPr>
          <w:rFonts w:ascii="Arial" w:eastAsia="ＭＳ 明朝" w:hAnsi="Arial" w:cs="Arial"/>
        </w:rPr>
        <w:t>s</w:t>
      </w:r>
      <w:r w:rsidRPr="00B0761A">
        <w:rPr>
          <w:rFonts w:ascii="Arial" w:eastAsia="ＭＳ 明朝" w:hAnsi="Arial" w:cs="Arial"/>
        </w:rPr>
        <w:t xml:space="preserve"> and engagement type</w:t>
      </w:r>
      <w:r w:rsidR="0081416F" w:rsidRPr="00B0761A">
        <w:rPr>
          <w:rFonts w:ascii="Arial" w:eastAsia="ＭＳ 明朝" w:hAnsi="Arial" w:cs="Arial"/>
        </w:rPr>
        <w:t>s</w:t>
      </w:r>
      <w:r w:rsidRPr="00B0761A">
        <w:rPr>
          <w:rFonts w:ascii="Arial" w:eastAsia="ＭＳ 明朝" w:hAnsi="Arial" w:cs="Arial"/>
        </w:rPr>
        <w:t xml:space="preserve"> are similar across cultures. Kwon and Wen </w:t>
      </w:r>
      <w:r w:rsidR="00527F41"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mDswbfkI","properties":{"formattedCitation":"(2010)","plainCitation":"(2010)"},"citationItems":[{"id":53,"uris":["http://zotero.org/users/26821/items/M4NC2SRU"],"uri":["http://zotero.org/users/26821/items/M4NC2SRU"],"itemData":{"id":53,"type":"article-journal","title":"An empirical study of the factors affecting social network service use","container-title":"Computers in Human Behavior","page":"254-263","volume":"26","issue":"2","source":"ScienceDirect","abstract":"Social network services are emerging as a promising IT-based business, with some services already being provided commercially such as Facebook, Cyworld and Xiaonei. However, it is not yet clear which potential audience groups will be key social network service participants. Moreover, the process showing how an individual actually decides to start using a social network service may be somewhat different from current web-based community services. Hence, the aims of this paper are twofold. First, we empirically examine how individual characteristics affect actual user acceptance of social network services. To examine these individual characteristics, we apply a Technology Acceptance Model (TAM) to construct an amended model that focuses on three individual differences: social identity, altruism and telepresence, and one perceived construct: the perceived encouragement, imported from psychology-based research. Next, we examine if the users’ perception to see a target social network service as human relationship-oriented service or as a task-oriented service could be a moderator between perceived constructs and actual use. As a result, we discover that the perceived encouragement and perceived orientation are significant constructs that affect actual use of social network services.","DOI":"10.1016/j.chb.2009.04.011","ISSN":"0747-5632","journalAbbreviation":"Computers in Human Behavior","author":[{"family":"Kwon","given":"Ohbyung"},{"family":"Wen","given":"Yixing"}],"issued":{"date-parts":[["2010",3]]}},"suppress-author":true}],"schema":"https://github.com/citation-style-language/schema/raw/master/csl-citation.json"} </w:instrText>
      </w:r>
      <w:r w:rsidR="00527F41" w:rsidRPr="00B0761A">
        <w:rPr>
          <w:rFonts w:ascii="Arial" w:eastAsia="ＭＳ 明朝" w:hAnsi="Arial" w:cs="Arial"/>
        </w:rPr>
        <w:fldChar w:fldCharType="separate"/>
      </w:r>
      <w:r w:rsidR="006B25A8" w:rsidRPr="00B0761A">
        <w:rPr>
          <w:rFonts w:ascii="Arial" w:eastAsia="ＭＳ 明朝" w:hAnsi="Arial" w:cs="Arial"/>
          <w:noProof/>
        </w:rPr>
        <w:t>(2010)</w:t>
      </w:r>
      <w:r w:rsidR="00527F41" w:rsidRPr="00B0761A">
        <w:rPr>
          <w:rFonts w:ascii="Arial" w:eastAsia="ＭＳ 明朝" w:hAnsi="Arial" w:cs="Arial"/>
        </w:rPr>
        <w:fldChar w:fldCharType="end"/>
      </w:r>
      <w:r w:rsidRPr="00B0761A">
        <w:rPr>
          <w:rFonts w:ascii="Arial" w:eastAsia="ＭＳ 明朝" w:hAnsi="Arial" w:cs="Arial"/>
        </w:rPr>
        <w:t xml:space="preserve"> </w:t>
      </w:r>
      <w:r w:rsidR="00D43CF2" w:rsidRPr="00B0761A">
        <w:rPr>
          <w:rFonts w:ascii="Arial" w:eastAsia="ＭＳ 明朝" w:hAnsi="Arial" w:cs="Arial"/>
        </w:rPr>
        <w:t>argued</w:t>
      </w:r>
      <w:r w:rsidRPr="00B0761A">
        <w:rPr>
          <w:rFonts w:ascii="Arial" w:eastAsia="ＭＳ 明朝" w:hAnsi="Arial" w:cs="Arial"/>
        </w:rPr>
        <w:t xml:space="preserve"> that social factors and affective factors (relating to moods, feelings, and attitudes) are important in explaining </w:t>
      </w:r>
      <w:r w:rsidRPr="00B0761A">
        <w:rPr>
          <w:rFonts w:ascii="Arial" w:eastAsia="ＭＳ 明朝" w:hAnsi="Arial" w:cs="Arial"/>
        </w:rPr>
        <w:lastRenderedPageBreak/>
        <w:t xml:space="preserve">how people use social network services. </w:t>
      </w:r>
      <w:proofErr w:type="spellStart"/>
      <w:r w:rsidR="00F00151" w:rsidRPr="00B0761A">
        <w:rPr>
          <w:rFonts w:ascii="Arial" w:eastAsia="ＭＳ 明朝" w:hAnsi="Arial" w:cs="Arial"/>
        </w:rPr>
        <w:t>Pookulangara</w:t>
      </w:r>
      <w:proofErr w:type="spellEnd"/>
      <w:r w:rsidR="00F00151" w:rsidRPr="00B0761A">
        <w:rPr>
          <w:rFonts w:ascii="Arial" w:eastAsia="ＭＳ 明朝" w:hAnsi="Arial" w:cs="Arial"/>
        </w:rPr>
        <w:t xml:space="preserve"> </w:t>
      </w:r>
      <w:r w:rsidRPr="00B0761A">
        <w:rPr>
          <w:rFonts w:ascii="Arial" w:eastAsia="ＭＳ 明朝" w:hAnsi="Arial" w:cs="Arial"/>
        </w:rPr>
        <w:t xml:space="preserve">and </w:t>
      </w:r>
      <w:proofErr w:type="spellStart"/>
      <w:r w:rsidR="00F00151" w:rsidRPr="00B0761A">
        <w:rPr>
          <w:rFonts w:ascii="Arial" w:eastAsia="ＭＳ 明朝" w:hAnsi="Arial" w:cs="Arial"/>
        </w:rPr>
        <w:t>Koesler</w:t>
      </w:r>
      <w:proofErr w:type="spellEnd"/>
      <w:r w:rsidR="00F00151" w:rsidRPr="00B0761A">
        <w:rPr>
          <w:rFonts w:ascii="Arial" w:eastAsia="ＭＳ 明朝" w:hAnsi="Arial" w:cs="Arial"/>
        </w:rPr>
        <w:t xml:space="preserve"> </w:t>
      </w:r>
      <w:r w:rsidR="00F00151"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ck5doyzk","properties":{"formattedCitation":"(2011)","plainCitation":"(2011)"},"citationItems":[{"id":50,"uris":["http://zotero.org/users/26821/items/UTNB2VKR"],"uri":["http://zotero.org/users/26821/items/UTNB2VKR"],"itemData":{"id":50,"type":"article-journal","title":"Cultural influence on consumers' usage of social networks and its' impact on online purchase intentions","container-title":"Journal of Retailing and Consumer Services","page":"348-354","volume":"18","issue":"4","source":"ScienceDirect","abstract":"Information technology has created an innovative way in which people communicate and interact. Particularly, social networking websites have become a popular virtual meeting place for consumers to converge and share information. Social networks allow consumers to voluntarily post personal information, upload photographs, send and receive messages, join groups, and blog at their leisure. Consumers now have the means to communicate their opinions about products and companies to other consumers “like themselves” at a critical point in the sales cycle—the beginning.\n\nRetailers have a lot to gain by utilizing and harnessing the power of social networking to enhance their overall marketing strategy. Social networking provides the opportunity to learn about their consumers' needs, and then respond proactively and offers creative and effective ways to obtain insights not previously available. Additionally, social networking has moved from the fringes, become more mainstream and started influencing culture. Even though cross-cultural differences may exist and have an impact on the way people use social networking, at the end of the day it is all about being connected to each other and sharing information. It is imperative for retailers to incorporate social networking in their marketing strategy, as in today's business having social networking as a part of the business model is the rule rather than the exception. This conceptual paper puts forth a research model using Hofstede's cultural dimensions and Technology Acceptance Model 3 to examine the cultural influence on social networking and its influence on purchase intention.","DOI":"10.1016/j.jretconser.2011.03.003","ISSN":"0969-6989","journalAbbreviation":"Journal of Retailing and Consumer Services","author":[{"family":"Pookulangara","given":"Sanjukta"},{"family":"Koesler","given":"Kristian"}],"issued":{"date-parts":[["2011",7]]}},"suppress-author":true}],"schema":"https://github.com/citation-style-language/schema/raw/master/csl-citation.json"} </w:instrText>
      </w:r>
      <w:r w:rsidR="00F00151" w:rsidRPr="00B0761A">
        <w:rPr>
          <w:rFonts w:ascii="Arial" w:eastAsia="ＭＳ 明朝" w:hAnsi="Arial" w:cs="Arial"/>
        </w:rPr>
        <w:fldChar w:fldCharType="separate"/>
      </w:r>
      <w:r w:rsidR="006B25A8" w:rsidRPr="00B0761A">
        <w:rPr>
          <w:rFonts w:ascii="Arial" w:eastAsia="ＭＳ 明朝" w:hAnsi="Arial" w:cs="Arial"/>
          <w:noProof/>
        </w:rPr>
        <w:t>(2011)</w:t>
      </w:r>
      <w:r w:rsidR="00F00151" w:rsidRPr="00B0761A">
        <w:rPr>
          <w:rFonts w:ascii="Arial" w:eastAsia="ＭＳ 明朝" w:hAnsi="Arial" w:cs="Arial"/>
        </w:rPr>
        <w:fldChar w:fldCharType="end"/>
      </w:r>
      <w:r w:rsidR="00F00151" w:rsidRPr="00B0761A">
        <w:rPr>
          <w:rFonts w:ascii="Arial" w:eastAsia="ＭＳ 明朝" w:hAnsi="Arial" w:cs="Arial"/>
        </w:rPr>
        <w:t xml:space="preserve"> </w:t>
      </w:r>
      <w:r w:rsidR="00326C06" w:rsidRPr="00B0761A">
        <w:rPr>
          <w:rFonts w:ascii="Arial" w:eastAsia="ＭＳ 明朝" w:hAnsi="Arial" w:cs="Arial"/>
        </w:rPr>
        <w:t xml:space="preserve">further </w:t>
      </w:r>
      <w:r w:rsidRPr="00B0761A">
        <w:rPr>
          <w:rFonts w:ascii="Arial" w:eastAsia="ＭＳ 明朝" w:hAnsi="Arial" w:cs="Arial"/>
        </w:rPr>
        <w:t xml:space="preserve">argued that the way consumers use social networks is influenced by their cultural background. </w:t>
      </w:r>
      <w:r w:rsidR="00141B45" w:rsidRPr="00B0761A">
        <w:rPr>
          <w:rFonts w:ascii="Arial" w:eastAsia="ＭＳ 明朝" w:hAnsi="Arial" w:cs="Arial"/>
        </w:rPr>
        <w:t>Much of the information posted on social networking services is user-generated, and therefore</w:t>
      </w:r>
      <w:r w:rsidR="00DD4D59" w:rsidRPr="00B0761A">
        <w:rPr>
          <w:rFonts w:ascii="Arial" w:eastAsia="ＭＳ 明朝" w:hAnsi="Arial" w:cs="Arial"/>
        </w:rPr>
        <w:t xml:space="preserve"> seems likely to</w:t>
      </w:r>
      <w:r w:rsidR="00141B45" w:rsidRPr="00B0761A">
        <w:rPr>
          <w:rFonts w:ascii="Arial" w:eastAsia="ＭＳ 明朝" w:hAnsi="Arial" w:cs="Arial"/>
        </w:rPr>
        <w:t xml:space="preserve"> be</w:t>
      </w:r>
      <w:r w:rsidRPr="00B0761A">
        <w:rPr>
          <w:rFonts w:ascii="Arial" w:eastAsia="ＭＳ 明朝" w:hAnsi="Arial" w:cs="Arial"/>
        </w:rPr>
        <w:t xml:space="preserve"> influenced by </w:t>
      </w:r>
      <w:r w:rsidR="00994550" w:rsidRPr="00B0761A">
        <w:rPr>
          <w:rFonts w:ascii="Arial" w:eastAsia="ＭＳ 明朝" w:hAnsi="Arial" w:cs="Arial"/>
        </w:rPr>
        <w:t xml:space="preserve">a </w:t>
      </w:r>
      <w:r w:rsidR="00141B45" w:rsidRPr="00B0761A">
        <w:rPr>
          <w:rFonts w:ascii="Arial" w:eastAsia="ＭＳ 明朝" w:hAnsi="Arial" w:cs="Arial"/>
        </w:rPr>
        <w:t>user</w:t>
      </w:r>
      <w:r w:rsidR="00994550" w:rsidRPr="00B0761A">
        <w:rPr>
          <w:rFonts w:ascii="Arial" w:eastAsia="ＭＳ 明朝" w:hAnsi="Arial" w:cs="Arial"/>
        </w:rPr>
        <w:t>’</w:t>
      </w:r>
      <w:r w:rsidR="00141B45" w:rsidRPr="00B0761A">
        <w:rPr>
          <w:rFonts w:ascii="Arial" w:eastAsia="ＭＳ 明朝" w:hAnsi="Arial" w:cs="Arial"/>
        </w:rPr>
        <w:t xml:space="preserve">s </w:t>
      </w:r>
      <w:r w:rsidRPr="00B0761A">
        <w:rPr>
          <w:rFonts w:ascii="Arial" w:eastAsia="ＭＳ 明朝" w:hAnsi="Arial" w:cs="Arial"/>
        </w:rPr>
        <w:t>culture.</w:t>
      </w:r>
    </w:p>
    <w:p w14:paraId="510D4226" w14:textId="77777777" w:rsidR="00BD7182" w:rsidRPr="00B0761A" w:rsidRDefault="00BD7182" w:rsidP="00F969E3">
      <w:pPr>
        <w:pStyle w:val="PlainText"/>
        <w:rPr>
          <w:rFonts w:ascii="Arial" w:eastAsia="ＭＳ 明朝" w:hAnsi="Arial" w:cs="Arial"/>
        </w:rPr>
      </w:pPr>
    </w:p>
    <w:p w14:paraId="04AF9455" w14:textId="24179A48" w:rsidR="00BD7182" w:rsidRPr="00B0761A" w:rsidRDefault="00BD7182" w:rsidP="00F969E3">
      <w:pPr>
        <w:pStyle w:val="PlainText"/>
        <w:rPr>
          <w:rFonts w:ascii="Arial" w:eastAsia="ＭＳ 明朝" w:hAnsi="Arial" w:cs="Arial"/>
        </w:rPr>
      </w:pPr>
      <w:r w:rsidRPr="00B0761A">
        <w:rPr>
          <w:rFonts w:ascii="Arial" w:eastAsia="ＭＳ 明朝" w:hAnsi="Arial" w:cs="Arial"/>
        </w:rPr>
        <w:t xml:space="preserve">There have been several studies that </w:t>
      </w:r>
      <w:r w:rsidR="004D35A7" w:rsidRPr="00B0761A">
        <w:rPr>
          <w:rFonts w:ascii="Arial" w:eastAsia="ＭＳ 明朝" w:hAnsi="Arial" w:cs="Arial"/>
        </w:rPr>
        <w:t>examined</w:t>
      </w:r>
      <w:r w:rsidRPr="00B0761A">
        <w:rPr>
          <w:rFonts w:ascii="Arial" w:eastAsia="ＭＳ 明朝" w:hAnsi="Arial" w:cs="Arial"/>
        </w:rPr>
        <w:t xml:space="preserve"> the impact of culture on s</w:t>
      </w:r>
      <w:r w:rsidR="00CB6562" w:rsidRPr="00B0761A">
        <w:rPr>
          <w:rFonts w:ascii="Arial" w:eastAsia="ＭＳ 明朝" w:hAnsi="Arial" w:cs="Arial"/>
        </w:rPr>
        <w:t xml:space="preserve">ocial media use </w:t>
      </w:r>
      <w:r w:rsidR="00CB6562" w:rsidRPr="00B0761A">
        <w:rPr>
          <w:rFonts w:ascii="Arial" w:eastAsia="ＭＳ 明朝" w:hAnsi="Arial" w:cs="Arial"/>
        </w:rPr>
        <w:fldChar w:fldCharType="begin"/>
      </w:r>
      <w:r w:rsidR="00CB6562" w:rsidRPr="00B0761A">
        <w:rPr>
          <w:rFonts w:ascii="Arial" w:eastAsia="ＭＳ 明朝" w:hAnsi="Arial" w:cs="Arial"/>
        </w:rPr>
        <w:instrText xml:space="preserve"> ADDIN ZOTERO_ITEM CSL_CITATION {"citationID":"Odd2hC62","properties":{"formattedCitation":"(e.g., Kim et al., 2011; Jackson and Wang, 2013; Pornsakulvanich and Dumrongsiri, 2013; Rui and Stefanone, 2013)","plainCitation":"(e.g., Kim et al., 2011; Jackson and Wang, 2013; Pornsakulvanich and Dumrongsiri, 2013; Rui and Stefanone, 2013)"},"citationItems":[{"id":132,"uris":["http://zotero.org/users/26821/items/4RXCBFXE"],"uri":["http://zotero.org/users/26821/items/4RXCBFXE"],"itemData":{"id":132,"type":"article-journal","title":"Cultural difference in motivations for using social network sites: A comparative study of American and Korean college students","container-title":"Computers in Human Behavior","page":"365--372","volume":"27","issue":"1","abstract":"While the explosive growth of social network sites is a common phenomenon across many countries, the ways people use them and their reasons for doing so may differ depending on their social and cultural milieu, for fundamental values are divergent from culture to culture. This study is an attempt to examine how cultural contexts shape the use of communication technology by examining the motives for and patterns of using social network sites among college students in the US and Korea. The findings of this study suggest that the major motives for using social network sites -- seeking friends, social support, entertainment, information, and convenience -- are similar between the two countries, though the weights placed on these motives are different. Reflecting the unique social nature of the medium, Korean college students put more weight on obtaining social support from existing social relationships, while American students place relatively greater emphasis on seeking entertainment. Additionally, American college students' networks in an online social venue are far larger than their Korean counterparts, which may reflect the cultural difference between the two countries regarding developing and managing social relationships.","DOI":"10.1016/j.chb.2010.08.015","journalAbbreviation":"Computers in Human Behavior","author":[{"family":"Kim","given":"Yoojung"},{"family":"Sohn","given":"Dongyoung"},{"family":"Choi","given":"Sejung Marina"}],"issued":{"date-parts":[["2011"]]}},"prefix":"e.g., "},{"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id":133,"uris":["http://zotero.org/users/26821/items/8PU4EDVD"],"uri":["http://zotero.org/users/26821/items/8PU4EDVD"],"itemData":{"id":133,"type":"article-journal","title":"Internal and external influences on social networking site usage in Thailand","container-title":"Computers in Human Behavior","page":"2788--2795","volume":"29","issue":"6","abstract":"The purpose of the study is to investigate internal and external factors influencing the use of social networking sites (SNSs) in Thailand. Overall (N = 451) participated in this study. Survey research was employed to examine the interrelationships and differences among a set of variables. The results showed that both internal and external factors affecting the use of SNSs and SNS motivation. External factors, particularly media and significant others were more influential than internal factors to predicting time spent on SNSs. People who were influenced by media and significant others would be more likely to spend more time using SNSs and Facebook. SNS motivation led to different SNS use. In particular, those who were motivated to use SNS for relaxation would spend more time using Facebook. In addition, the findings indicated that females would spend more time using YouTube, Twitter, and Hi5 than males. Moreover, females tended more to use SNSs to maintain their friendship than did males.","DOI":"10.1016/j.chb.2013.07.016","journalAbbreviation":"Computers in Human Behavior","author":[{"family":"Pornsakulvanich","given":"Vikanda"},{"family":"Dumrongsiri","given":"Nuchada"}],"issued":{"date-parts":[["2013"]]}}},{"id":134,"uris":["http://zotero.org/users/26821/items/9DW8IR8Q"],"uri":["http://zotero.org/users/26821/items/9DW8IR8Q"],"itemData":{"id":134,"type":"article-journal","title":"Strategic self-presentation online: A cross-cultural study","container-title":"Computers in Human Behavior","page":"110--118","volume":"29","issue":"1","abstract":"Contemporary social networking sites (SNSs) make idealized self-presentation and image maintenance difficult because users' audiences are becoming more diverse and individual users must negotiate often unanticipated other-provided information in the form of text posts and digital images on their profile pages. This cross-cultural study examines how audience-related variables affect a range of strategic self-presentation and image management behaviors online. Results from samples of Singaporean and American SNS users (N = 411) show that while Americans update their profiles with text-based wall posts more frequently, Singaporeans share significantly more photos. Audience diversity is positively associated with active management of other-provided information, and females share more photos and actively manage unwanted photo tagging. Cultural identity and the tendency to `friend' unknown others interact on managing other-provided wall posts; individualistic cultural identity exhibited positive relationships with these reactions for those less likely to friend unknown others but negative ones for those more likely to friend unknown others. Implications for the theoretical understanding of and practical suggestions about self-presentation online are discussed.","DOI":"10.1016/j.chb.2012.07.022","journalAbbreviation":"Computers in Human Behavior","author":[{"family":"Rui","given":"Jian"},{"family":"Stefanone","given":"Michael A."}],"issued":{"date-parts":[["2013"]]}}}],"schema":"https://github.com/citation-style-language/schema/raw/master/csl-citation.json"} </w:instrText>
      </w:r>
      <w:r w:rsidR="00CB6562" w:rsidRPr="00B0761A">
        <w:rPr>
          <w:rFonts w:ascii="Arial" w:eastAsia="ＭＳ 明朝" w:hAnsi="Arial" w:cs="Arial"/>
        </w:rPr>
        <w:fldChar w:fldCharType="separate"/>
      </w:r>
      <w:r w:rsidR="00CB6562" w:rsidRPr="00B0761A">
        <w:rPr>
          <w:rFonts w:ascii="Arial" w:eastAsia="ＭＳ 明朝" w:hAnsi="Arial" w:cs="Arial"/>
          <w:noProof/>
        </w:rPr>
        <w:t>(e.g., Kim et al., 2011; Jackson and Wang, 2013; Pornsakulvanich and Dumrongsiri, 2013; Rui and Stefanone, 2013)</w:t>
      </w:r>
      <w:r w:rsidR="00CB6562" w:rsidRPr="00B0761A">
        <w:rPr>
          <w:rFonts w:ascii="Arial" w:eastAsia="ＭＳ 明朝" w:hAnsi="Arial" w:cs="Arial"/>
        </w:rPr>
        <w:fldChar w:fldCharType="end"/>
      </w:r>
      <w:r w:rsidRPr="00B0761A">
        <w:rPr>
          <w:rFonts w:ascii="Arial" w:eastAsia="ＭＳ 明朝" w:hAnsi="Arial" w:cs="Arial"/>
        </w:rPr>
        <w:t xml:space="preserve">, but to date these have focused on the United States, Europe, and Asia. There have been few studies of social media use (or even information technology use in general) in the Middle Eastern context, which </w:t>
      </w:r>
      <w:r w:rsidR="001F15DE" w:rsidRPr="00B0761A">
        <w:rPr>
          <w:rFonts w:ascii="Arial" w:eastAsia="ＭＳ 明朝" w:hAnsi="Arial" w:cs="Arial"/>
        </w:rPr>
        <w:t>poses</w:t>
      </w:r>
      <w:r w:rsidRPr="00B0761A">
        <w:rPr>
          <w:rFonts w:ascii="Arial" w:eastAsia="ＭＳ 明朝" w:hAnsi="Arial" w:cs="Arial"/>
        </w:rPr>
        <w:t xml:space="preserve"> some interesting cultural constraints.</w:t>
      </w:r>
      <w:r w:rsidR="004A7CEA" w:rsidRPr="00B0761A">
        <w:rPr>
          <w:rFonts w:ascii="Arial" w:eastAsia="ＭＳ 明朝" w:hAnsi="Arial" w:cs="Arial"/>
        </w:rPr>
        <w:t xml:space="preserve"> </w:t>
      </w:r>
      <w:r w:rsidR="004A7CEA" w:rsidRPr="00B0761A">
        <w:rPr>
          <w:rFonts w:ascii="Arial" w:eastAsia="ＭＳ 明朝" w:hAnsi="Arial" w:cs="Arial"/>
          <w:highlight w:val="yellow"/>
        </w:rPr>
        <w:t xml:space="preserve">(see </w:t>
      </w:r>
      <w:r w:rsidR="00BF1161" w:rsidRPr="00B0761A">
        <w:rPr>
          <w:rFonts w:ascii="Arial" w:eastAsia="ＭＳ 明朝" w:hAnsi="Arial" w:cs="Arial"/>
          <w:highlight w:val="yellow"/>
        </w:rPr>
        <w:t>Section 4</w:t>
      </w:r>
      <w:r w:rsidR="004A7CEA" w:rsidRPr="00B0761A">
        <w:rPr>
          <w:rFonts w:ascii="Arial" w:eastAsia="ＭＳ 明朝" w:hAnsi="Arial" w:cs="Arial"/>
          <w:highlight w:val="yellow"/>
        </w:rPr>
        <w:t>)</w:t>
      </w:r>
    </w:p>
    <w:p w14:paraId="1F16FD9E" w14:textId="77777777" w:rsidR="00D44FB6" w:rsidRPr="00B0761A" w:rsidRDefault="00D44FB6" w:rsidP="00F969E3">
      <w:pPr>
        <w:pStyle w:val="PlainText"/>
        <w:rPr>
          <w:rFonts w:ascii="Arial" w:eastAsia="ＭＳ 明朝" w:hAnsi="Arial" w:cs="Arial"/>
        </w:rPr>
      </w:pPr>
    </w:p>
    <w:p w14:paraId="42D90B4B" w14:textId="77777777" w:rsidR="00E3141E" w:rsidRPr="00B0761A" w:rsidRDefault="00E3141E" w:rsidP="00F969E3">
      <w:pPr>
        <w:pStyle w:val="PlainText"/>
        <w:rPr>
          <w:rFonts w:ascii="Arial" w:eastAsia="ＭＳ 明朝" w:hAnsi="Arial" w:cs="Arial"/>
        </w:rPr>
      </w:pPr>
    </w:p>
    <w:p w14:paraId="254090E2" w14:textId="5E0D0467" w:rsidR="00E3141E" w:rsidRPr="00B0761A" w:rsidRDefault="00BF1161" w:rsidP="004D4C6B">
      <w:pPr>
        <w:pStyle w:val="PlainText"/>
        <w:outlineLvl w:val="0"/>
        <w:rPr>
          <w:rFonts w:ascii="Arial" w:eastAsia="ＭＳ 明朝" w:hAnsi="Arial" w:cs="Arial"/>
          <w:b/>
        </w:rPr>
      </w:pPr>
      <w:r w:rsidRPr="00B0761A">
        <w:rPr>
          <w:rFonts w:ascii="Arial" w:eastAsia="ＭＳ 明朝" w:hAnsi="Arial" w:cs="Arial"/>
          <w:b/>
        </w:rPr>
        <w:t xml:space="preserve">2 </w:t>
      </w:r>
      <w:r w:rsidR="00E3141E" w:rsidRPr="00B0761A">
        <w:rPr>
          <w:rFonts w:ascii="Arial" w:eastAsia="ＭＳ 明朝" w:hAnsi="Arial" w:cs="Arial"/>
          <w:b/>
        </w:rPr>
        <w:t>Why social media?</w:t>
      </w:r>
    </w:p>
    <w:p w14:paraId="3D879C6D" w14:textId="77777777" w:rsidR="00F969E3" w:rsidRPr="00B0761A" w:rsidRDefault="00F969E3" w:rsidP="00F969E3">
      <w:pPr>
        <w:pStyle w:val="PlainText"/>
        <w:rPr>
          <w:rFonts w:ascii="Arial" w:eastAsia="ＭＳ 明朝" w:hAnsi="Arial" w:cs="Arial"/>
        </w:rPr>
      </w:pPr>
    </w:p>
    <w:p w14:paraId="06731192" w14:textId="29DB5190" w:rsidR="004606C5" w:rsidRPr="00B0761A" w:rsidRDefault="004606C5" w:rsidP="00AC51C9">
      <w:pPr>
        <w:pStyle w:val="PlainText"/>
        <w:rPr>
          <w:rFonts w:ascii="Arial" w:eastAsia="ＭＳ 明朝" w:hAnsi="Arial" w:cs="Arial"/>
        </w:rPr>
      </w:pPr>
      <w:r w:rsidRPr="00B0761A">
        <w:rPr>
          <w:rFonts w:ascii="Arial" w:eastAsia="ＭＳ 明朝" w:hAnsi="Arial" w:cs="Arial"/>
        </w:rPr>
        <w:t xml:space="preserve">The International Telecommunication Union </w:t>
      </w:r>
      <w:r w:rsidR="00642F32" w:rsidRPr="00B0761A">
        <w:rPr>
          <w:rFonts w:ascii="Arial" w:eastAsia="ＭＳ 明朝" w:hAnsi="Arial" w:cs="Arial"/>
        </w:rPr>
        <w:fldChar w:fldCharType="begin"/>
      </w:r>
      <w:r w:rsidR="00DA02F5" w:rsidRPr="00B0761A">
        <w:rPr>
          <w:rFonts w:ascii="Arial" w:eastAsia="ＭＳ 明朝" w:hAnsi="Arial" w:cs="Arial"/>
        </w:rPr>
        <w:instrText xml:space="preserve"> ADDIN ZOTERO_ITEM CSL_CITATION {"citationID":"z7DhdlJP","properties":{"formattedCitation":"{\\rtf (ITU, 2014, pp. 16\\uc0\\u8211{}17)}","plainCitation":"(ITU, 2014, pp. 16–17)"},"citationItems":[{"id":7,"uris":["http://zotero.org/users/26821/items/6VPIU5NX"],"uri":["http://zotero.org/users/26821/items/6VPIU5NX"],"itemData":{"id":7,"type":"report","title":"Measuring the information society report 2014","publisher":"International Telecommunication Union","URL":"http://www.itu.int/en/ITU-D/Statistics/Pages/publications/mis2014.aspx","shortTitle":"Measuring the Information Society Report 2014","author":[{"literal":"ITU"}],"issued":{"date-parts":[["2014",11,24]]},"accessed":{"date-parts":[["2016",8,8]]}},"locator":"16–17"}],"schema":"https://github.com/citation-style-language/schema/raw/master/csl-citation.json"} </w:instrText>
      </w:r>
      <w:r w:rsidR="00642F32" w:rsidRPr="00B0761A">
        <w:rPr>
          <w:rFonts w:ascii="Arial" w:eastAsia="ＭＳ 明朝" w:hAnsi="Arial" w:cs="Arial"/>
        </w:rPr>
        <w:fldChar w:fldCharType="separate"/>
      </w:r>
      <w:r w:rsidR="00DA02F5" w:rsidRPr="00B0761A">
        <w:rPr>
          <w:rFonts w:ascii="Arial" w:hAnsi="Arial" w:cs="Arial"/>
        </w:rPr>
        <w:t>(ITU, 2014, pp. 16–17)</w:t>
      </w:r>
      <w:r w:rsidR="00642F32" w:rsidRPr="00B0761A">
        <w:rPr>
          <w:rFonts w:ascii="Arial" w:eastAsia="ＭＳ 明朝" w:hAnsi="Arial" w:cs="Arial"/>
        </w:rPr>
        <w:fldChar w:fldCharType="end"/>
      </w:r>
      <w:r w:rsidRPr="00B0761A">
        <w:rPr>
          <w:rFonts w:ascii="Arial" w:eastAsia="ＭＳ 明朝" w:hAnsi="Arial" w:cs="Arial"/>
        </w:rPr>
        <w:t xml:space="preserve"> noted that “Social media sites have become the most accessed websites by users in both developed and developing countries”. Data from the Middle East confirm that social networking platforms and applications are popular in the region, especially among young adult males. </w:t>
      </w:r>
      <w:bookmarkStart w:id="0" w:name="OLE_LINK1"/>
      <w:bookmarkStart w:id="1" w:name="OLE_LINK2"/>
      <w:bookmarkStart w:id="2" w:name="OLE_LINK3"/>
      <w:r w:rsidR="00364151" w:rsidRPr="00B0761A">
        <w:rPr>
          <w:rFonts w:ascii="Arial" w:eastAsia="ＭＳ 明朝" w:hAnsi="Arial" w:cs="Arial"/>
        </w:rPr>
        <w:t xml:space="preserve">Salem, </w:t>
      </w:r>
      <w:proofErr w:type="spellStart"/>
      <w:r w:rsidR="00364151" w:rsidRPr="00B0761A">
        <w:rPr>
          <w:rFonts w:ascii="Arial" w:eastAsia="ＭＳ 明朝" w:hAnsi="Arial" w:cs="Arial"/>
        </w:rPr>
        <w:t>Mourtada</w:t>
      </w:r>
      <w:proofErr w:type="spellEnd"/>
      <w:r w:rsidR="000044AB" w:rsidRPr="00B0761A">
        <w:rPr>
          <w:rFonts w:ascii="Arial" w:eastAsia="ＭＳ 明朝" w:hAnsi="Arial" w:cs="Arial"/>
        </w:rPr>
        <w:t>,</w:t>
      </w:r>
      <w:r w:rsidR="00364151" w:rsidRPr="00B0761A">
        <w:rPr>
          <w:rFonts w:ascii="Arial" w:eastAsia="ＭＳ 明朝" w:hAnsi="Arial" w:cs="Arial"/>
        </w:rPr>
        <w:t xml:space="preserve"> </w:t>
      </w:r>
      <w:r w:rsidR="00D6614B" w:rsidRPr="00B0761A">
        <w:rPr>
          <w:rFonts w:ascii="Arial" w:eastAsia="ＭＳ 明朝" w:hAnsi="Arial" w:cs="Arial"/>
          <w:i/>
        </w:rPr>
        <w:t>et al.</w:t>
      </w:r>
      <w:r w:rsidR="00364151" w:rsidRPr="00B0761A">
        <w:rPr>
          <w:rFonts w:ascii="Arial" w:eastAsia="ＭＳ 明朝" w:hAnsi="Arial" w:cs="Arial"/>
        </w:rPr>
        <w:t xml:space="preserve"> </w:t>
      </w:r>
      <w:bookmarkEnd w:id="0"/>
      <w:bookmarkEnd w:id="1"/>
      <w:bookmarkEnd w:id="2"/>
      <w:r w:rsidR="00364151"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LeunZuuo","properties":{"formattedCitation":"(2014)","plainCitation":"(2014)"},"citationItems":[{"id":10,"uris":["http://zotero.org/users/26821/items/I5RSFK3M"],"uri":["http://zotero.org/users/26821/items/I5RSFK3M"],"itemData":{"id":10,"type":"report","title":"The Arab world online 2014: Trends in internet and mobile usage in the Arab region","publisher":"Mohammed Bin Rashid School of Government","genre":"White paper","URL":"http://www.arabsocialmediareport.com/News/description.aspx?NewsID=14","shortTitle":"The Arab World Online 2014: Trends in Internet and Mobile Usage in the Arab Region","author":[{"family":"Salem","given":"Fadi"},{"family":"Mourtada","given":"Racha"},{"family":"Alshaer","given":"Sara"}],"issued":{"date-parts":[["2014",5,18]]},"accessed":{"date-parts":[["2016",8,8]]}},"suppress-author":true}],"schema":"https://github.com/citation-style-language/schema/raw/master/csl-citation.json"} </w:instrText>
      </w:r>
      <w:r w:rsidR="00364151" w:rsidRPr="00B0761A">
        <w:rPr>
          <w:rFonts w:ascii="Arial" w:eastAsia="ＭＳ 明朝" w:hAnsi="Arial" w:cs="Arial"/>
        </w:rPr>
        <w:fldChar w:fldCharType="separate"/>
      </w:r>
      <w:r w:rsidR="006B25A8" w:rsidRPr="00B0761A">
        <w:rPr>
          <w:rFonts w:ascii="Arial" w:eastAsia="ＭＳ 明朝" w:hAnsi="Arial" w:cs="Arial"/>
          <w:noProof/>
        </w:rPr>
        <w:t>(2014)</w:t>
      </w:r>
      <w:r w:rsidR="00364151" w:rsidRPr="00B0761A">
        <w:rPr>
          <w:rFonts w:ascii="Arial" w:eastAsia="ＭＳ 明朝" w:hAnsi="Arial" w:cs="Arial"/>
        </w:rPr>
        <w:fldChar w:fldCharType="end"/>
      </w:r>
      <w:r w:rsidR="00364151" w:rsidRPr="00B0761A">
        <w:rPr>
          <w:rFonts w:ascii="Arial" w:eastAsia="ＭＳ 明朝" w:hAnsi="Arial" w:cs="Arial"/>
        </w:rPr>
        <w:t xml:space="preserve"> </w:t>
      </w:r>
      <w:r w:rsidRPr="00B0761A">
        <w:rPr>
          <w:rFonts w:ascii="Arial" w:eastAsia="ＭＳ 明朝" w:hAnsi="Arial" w:cs="Arial"/>
        </w:rPr>
        <w:t>reported more than 135 million Internet users in the Arab region, over half of whom used social networking technologies. Nearly two-thirds of social media users in the region in 2013 were male, and nearly half were under the age of 25</w:t>
      </w:r>
      <w:r w:rsidR="00364151" w:rsidRPr="00B0761A">
        <w:rPr>
          <w:rFonts w:ascii="Arial" w:eastAsia="ＭＳ 明朝" w:hAnsi="Arial" w:cs="Arial"/>
        </w:rPr>
        <w:t xml:space="preserve"> </w:t>
      </w:r>
      <w:r w:rsidR="00364151" w:rsidRPr="00B0761A">
        <w:rPr>
          <w:rFonts w:ascii="Arial" w:eastAsia="ＭＳ 明朝" w:hAnsi="Arial" w:cs="Arial"/>
        </w:rPr>
        <w:fldChar w:fldCharType="begin"/>
      </w:r>
      <w:r w:rsidR="008633FA" w:rsidRPr="00B0761A">
        <w:rPr>
          <w:rFonts w:ascii="Arial" w:eastAsia="ＭＳ 明朝" w:hAnsi="Arial" w:cs="Arial"/>
        </w:rPr>
        <w:instrText xml:space="preserve"> ADDIN ZOTERO_ITEM CSL_CITATION {"citationID":"jX7uFIT7","properties":{"formattedCitation":"(GO-Gulf, 2013)","plainCitation":"(GO-Gulf, 2013)"},"citationItems":[{"id":6,"uris":["http://zotero.org/users/26821/items/C4FXNVGA"],"uri":["http://zotero.org/users/26821/items/C4FXNVGA"],"itemData":{"id":6,"type":"post-weblog","title":"Social media usage in Middle East — Statistics and trends","URL":"http://www.go-gulf.ae/blog/social-media-middle-east/","shortTitle":"Social media usage in Middle East — Statistics and trends","author":[{"literal":"GO-Gulf"}],"issued":{"date-parts":[["2013"]]}}}],"schema":"https://github.com/citation-style-language/schema/raw/master/csl-citation.json"} </w:instrText>
      </w:r>
      <w:r w:rsidR="00364151" w:rsidRPr="00B0761A">
        <w:rPr>
          <w:rFonts w:ascii="Arial" w:eastAsia="ＭＳ 明朝" w:hAnsi="Arial" w:cs="Arial"/>
        </w:rPr>
        <w:fldChar w:fldCharType="separate"/>
      </w:r>
      <w:r w:rsidR="006B25A8" w:rsidRPr="00B0761A">
        <w:rPr>
          <w:rFonts w:ascii="Arial" w:eastAsia="ＭＳ 明朝" w:hAnsi="Arial" w:cs="Arial"/>
          <w:noProof/>
        </w:rPr>
        <w:t>(GO-Gulf, 2013)</w:t>
      </w:r>
      <w:r w:rsidR="00364151" w:rsidRPr="00B0761A">
        <w:rPr>
          <w:rFonts w:ascii="Arial" w:eastAsia="ＭＳ 明朝" w:hAnsi="Arial" w:cs="Arial"/>
        </w:rPr>
        <w:fldChar w:fldCharType="end"/>
      </w:r>
      <w:r w:rsidRPr="00B0761A">
        <w:rPr>
          <w:rFonts w:ascii="Arial" w:eastAsia="ＭＳ 明朝" w:hAnsi="Arial" w:cs="Arial"/>
        </w:rPr>
        <w:t>.</w:t>
      </w:r>
    </w:p>
    <w:p w14:paraId="0775BFDF" w14:textId="77777777" w:rsidR="004606C5" w:rsidRPr="00B0761A" w:rsidRDefault="004606C5" w:rsidP="00AC51C9">
      <w:pPr>
        <w:pStyle w:val="PlainText"/>
        <w:rPr>
          <w:rFonts w:ascii="Arial" w:eastAsia="ＭＳ 明朝" w:hAnsi="Arial" w:cs="Arial"/>
        </w:rPr>
      </w:pPr>
    </w:p>
    <w:p w14:paraId="4B4E7978" w14:textId="37B9EBDF" w:rsidR="004606C5" w:rsidRPr="00B0761A" w:rsidRDefault="004606C5" w:rsidP="00AC51C9">
      <w:pPr>
        <w:pStyle w:val="PlainText"/>
        <w:rPr>
          <w:rFonts w:ascii="Arial" w:eastAsia="ＭＳ 明朝" w:hAnsi="Arial" w:cs="Arial"/>
        </w:rPr>
      </w:pPr>
      <w:r w:rsidRPr="00B0761A">
        <w:rPr>
          <w:rFonts w:ascii="Arial" w:eastAsia="ＭＳ 明朝" w:hAnsi="Arial" w:cs="Arial"/>
        </w:rPr>
        <w:t>Saudi Arabia is an emerging economy, and has been experiencing rapid growth in the use of information and communications technology (ICT). Saudi Arabia is in the top ten most highly performing countries since 2010 on the ITU’s ICT Development Index</w:t>
      </w:r>
      <w:r w:rsidR="000044AB" w:rsidRPr="00B0761A">
        <w:rPr>
          <w:rFonts w:ascii="Arial" w:eastAsia="ＭＳ 明朝" w:hAnsi="Arial" w:cs="Arial"/>
        </w:rPr>
        <w:t xml:space="preserve"> </w:t>
      </w:r>
      <w:r w:rsidR="000044AB" w:rsidRPr="00B0761A">
        <w:rPr>
          <w:rFonts w:ascii="Arial" w:eastAsia="ＭＳ 明朝" w:hAnsi="Arial" w:cs="Arial"/>
        </w:rPr>
        <w:fldChar w:fldCharType="begin"/>
      </w:r>
      <w:r w:rsidR="00742A70" w:rsidRPr="00B0761A">
        <w:rPr>
          <w:rFonts w:ascii="Arial" w:eastAsia="ＭＳ 明朝" w:hAnsi="Arial" w:cs="Arial"/>
        </w:rPr>
        <w:instrText xml:space="preserve"> ADDIN ZOTERO_ITEM CSL_CITATION {"citationID":"1PMCA6W6","properties":{"formattedCitation":"(ITU, 2015, p. 51)","plainCitation":"(ITU, 2015, p. 51)"},"citationItems":[{"id":8,"uris":["http://zotero.org/users/26821/items/DZ9KGZVQ"],"uri":["http://zotero.org/users/26821/items/DZ9KGZVQ"],"itemData":{"id":8,"type":"report","title":"Measuring the information society report 2015","publisher":"International Telecommunication Union","URL":"http://www.itu.int/en/ITU-D/Statistics/Pages/publications/mis2015.aspx","shortTitle":"Measuring the Information Society Report 2015","author":[{"literal":"ITU"}],"issued":{"date-parts":[["2015",11,30]]},"accessed":{"date-parts":[["2016",8,8]]}},"locator":"51"}],"schema":"https://github.com/citation-style-language/schema/raw/master/csl-citation.json"} </w:instrText>
      </w:r>
      <w:r w:rsidR="000044AB" w:rsidRPr="00B0761A">
        <w:rPr>
          <w:rFonts w:ascii="Arial" w:eastAsia="ＭＳ 明朝" w:hAnsi="Arial" w:cs="Arial"/>
        </w:rPr>
        <w:fldChar w:fldCharType="separate"/>
      </w:r>
      <w:r w:rsidR="006B25A8" w:rsidRPr="00B0761A">
        <w:rPr>
          <w:rFonts w:ascii="Arial" w:eastAsia="ＭＳ 明朝" w:hAnsi="Arial" w:cs="Arial"/>
          <w:noProof/>
        </w:rPr>
        <w:t>(ITU, 2015, p. 51)</w:t>
      </w:r>
      <w:r w:rsidR="000044AB" w:rsidRPr="00B0761A">
        <w:rPr>
          <w:rFonts w:ascii="Arial" w:eastAsia="ＭＳ 明朝" w:hAnsi="Arial" w:cs="Arial"/>
        </w:rPr>
        <w:fldChar w:fldCharType="end"/>
      </w:r>
      <w:r w:rsidRPr="00B0761A">
        <w:rPr>
          <w:rFonts w:ascii="Arial" w:eastAsia="ＭＳ 明朝" w:hAnsi="Arial" w:cs="Arial"/>
        </w:rPr>
        <w:t>, and the Communications and Information Technology Commission (CITC) of Saudi Arabia found that Internet use increased from 13</w:t>
      </w:r>
      <w:r w:rsidR="007A66B9" w:rsidRPr="00B0761A">
        <w:rPr>
          <w:rFonts w:ascii="Arial" w:eastAsia="ＭＳ 明朝" w:hAnsi="Arial" w:cs="Arial"/>
        </w:rPr>
        <w:t xml:space="preserve"> percent</w:t>
      </w:r>
      <w:r w:rsidRPr="00B0761A">
        <w:rPr>
          <w:rFonts w:ascii="Arial" w:eastAsia="ＭＳ 明朝" w:hAnsi="Arial" w:cs="Arial"/>
        </w:rPr>
        <w:t xml:space="preserve"> of the population in 2005 to 64</w:t>
      </w:r>
      <w:r w:rsidR="007A66B9" w:rsidRPr="00B0761A">
        <w:rPr>
          <w:rFonts w:ascii="Arial" w:eastAsia="ＭＳ 明朝" w:hAnsi="Arial" w:cs="Arial"/>
        </w:rPr>
        <w:t xml:space="preserve"> percent</w:t>
      </w:r>
      <w:r w:rsidRPr="00B0761A">
        <w:rPr>
          <w:rFonts w:ascii="Arial" w:eastAsia="ＭＳ 明朝" w:hAnsi="Arial" w:cs="Arial"/>
        </w:rPr>
        <w:t xml:space="preserve"> in 2014. This dramatic increase in the use of Internet services and broadband was mainly associated with high usage of social networking applications</w:t>
      </w:r>
      <w:r w:rsidR="000044AB" w:rsidRPr="00B0761A">
        <w:rPr>
          <w:rFonts w:ascii="Arial" w:eastAsia="ＭＳ 明朝" w:hAnsi="Arial" w:cs="Arial"/>
        </w:rPr>
        <w:t xml:space="preserve"> </w:t>
      </w:r>
      <w:r w:rsidR="000044AB" w:rsidRPr="00B0761A">
        <w:rPr>
          <w:rFonts w:ascii="Arial" w:eastAsia="ＭＳ 明朝" w:hAnsi="Arial" w:cs="Arial"/>
        </w:rPr>
        <w:fldChar w:fldCharType="begin"/>
      </w:r>
      <w:r w:rsidR="00742A70" w:rsidRPr="00B0761A">
        <w:rPr>
          <w:rFonts w:ascii="Arial" w:eastAsia="ＭＳ 明朝" w:hAnsi="Arial" w:cs="Arial"/>
        </w:rPr>
        <w:instrText xml:space="preserve"> ADDIN ZOTERO_ITEM CSL_CITATION {"citationID":"vLMiQtlK","properties":{"formattedCitation":"(CITC, 2014)","plainCitation":"(CITC, 2014)"},"citationItems":[{"id":5,"uris":["http://zotero.org/users/26821/items/RDNJDKA2"],"uri":["http://zotero.org/users/26821/items/RDNJDKA2"],"itemData":{"id":5,"type":"report","title":"Annual report 2014","publisher":"Communications and Information Technology Commission of Saudi Arabia","URL":"http://www.citc.gov.sa/en/reportsandstudies/Reports/Documents/PR_REP_010Eng.pdf","shortTitle":"Annual Report 2014","author":[{"literal":"CITC"}],"issued":{"date-parts":[["2014"]]},"accessed":{"date-parts":[["2016",8,8]]}}}],"schema":"https://github.com/citation-style-language/schema/raw/master/csl-citation.json"} </w:instrText>
      </w:r>
      <w:r w:rsidR="000044AB" w:rsidRPr="00B0761A">
        <w:rPr>
          <w:rFonts w:ascii="Arial" w:eastAsia="ＭＳ 明朝" w:hAnsi="Arial" w:cs="Arial"/>
        </w:rPr>
        <w:fldChar w:fldCharType="separate"/>
      </w:r>
      <w:r w:rsidR="006B25A8" w:rsidRPr="00B0761A">
        <w:rPr>
          <w:rFonts w:ascii="Arial" w:eastAsia="ＭＳ 明朝" w:hAnsi="Arial" w:cs="Arial"/>
          <w:noProof/>
        </w:rPr>
        <w:t>(CITC, 2014)</w:t>
      </w:r>
      <w:r w:rsidR="000044AB" w:rsidRPr="00B0761A">
        <w:rPr>
          <w:rFonts w:ascii="Arial" w:eastAsia="ＭＳ 明朝" w:hAnsi="Arial" w:cs="Arial"/>
        </w:rPr>
        <w:fldChar w:fldCharType="end"/>
      </w:r>
      <w:r w:rsidRPr="00B0761A">
        <w:rPr>
          <w:rFonts w:ascii="Arial" w:eastAsia="ＭＳ 明朝" w:hAnsi="Arial" w:cs="Arial"/>
        </w:rPr>
        <w:t>.</w:t>
      </w:r>
    </w:p>
    <w:p w14:paraId="1C96D7EC" w14:textId="77777777" w:rsidR="004606C5" w:rsidRPr="00B0761A" w:rsidRDefault="004606C5" w:rsidP="00AC51C9">
      <w:pPr>
        <w:pStyle w:val="PlainText"/>
        <w:rPr>
          <w:rFonts w:ascii="Arial" w:eastAsia="ＭＳ 明朝" w:hAnsi="Arial" w:cs="Arial"/>
        </w:rPr>
      </w:pPr>
    </w:p>
    <w:p w14:paraId="61E63EB7" w14:textId="675DAF1C" w:rsidR="004606C5" w:rsidRPr="00B0761A" w:rsidRDefault="00E206DB" w:rsidP="00AC51C9">
      <w:pPr>
        <w:pStyle w:val="PlainText"/>
        <w:rPr>
          <w:rFonts w:ascii="Arial" w:eastAsia="ＭＳ 明朝" w:hAnsi="Arial" w:cs="Arial"/>
        </w:rPr>
      </w:pPr>
      <w:r w:rsidRPr="00B0761A">
        <w:rPr>
          <w:rFonts w:ascii="Arial" w:eastAsia="ＭＳ 明朝" w:hAnsi="Arial" w:cs="Arial"/>
        </w:rPr>
        <w:t xml:space="preserve">Salem, </w:t>
      </w:r>
      <w:proofErr w:type="spellStart"/>
      <w:r w:rsidRPr="00B0761A">
        <w:rPr>
          <w:rFonts w:ascii="Arial" w:eastAsia="ＭＳ 明朝" w:hAnsi="Arial" w:cs="Arial"/>
        </w:rPr>
        <w:t>Mourtada</w:t>
      </w:r>
      <w:proofErr w:type="spellEnd"/>
      <w:r w:rsidRPr="00B0761A">
        <w:rPr>
          <w:rFonts w:ascii="Arial" w:eastAsia="ＭＳ 明朝" w:hAnsi="Arial" w:cs="Arial"/>
        </w:rPr>
        <w:t xml:space="preserve">, </w:t>
      </w:r>
      <w:r w:rsidRPr="00B0761A">
        <w:rPr>
          <w:rFonts w:ascii="Arial" w:eastAsia="ＭＳ 明朝" w:hAnsi="Arial" w:cs="Arial"/>
          <w:i/>
        </w:rPr>
        <w:t>et al.</w:t>
      </w:r>
      <w:r w:rsidRPr="00B0761A">
        <w:rPr>
          <w:rFonts w:ascii="Arial" w:eastAsia="ＭＳ 明朝" w:hAnsi="Arial" w:cs="Arial"/>
        </w:rPr>
        <w:t xml:space="preserve"> </w:t>
      </w:r>
      <w:r w:rsidR="000044AB"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AqsjgMeW","properties":{"formattedCitation":"(2014)","plainCitation":"(2014)"},"citationItems":[{"id":10,"uris":["http://zotero.org/users/26821/items/I5RSFK3M"],"uri":["http://zotero.org/users/26821/items/I5RSFK3M"],"itemData":{"id":10,"type":"report","title":"The Arab world online 2014: Trends in internet and mobile usage in the Arab region","publisher":"Mohammed Bin Rashid School of Government","genre":"White paper","URL":"http://www.arabsocialmediareport.com/News/description.aspx?NewsID=14","shortTitle":"The Arab World Online 2014: Trends in Internet and Mobile Usage in the Arab Region","author":[{"family":"Salem","given":"Fadi"},{"family":"Mourtada","given":"Racha"},{"family":"Alshaer","given":"Sara"}],"issued":{"date-parts":[["2014",5,18]]},"accessed":{"date-parts":[["2016",8,8]]}},"suppress-author":true}],"schema":"https://github.com/citation-style-language/schema/raw/master/csl-citation.json"} </w:instrText>
      </w:r>
      <w:r w:rsidR="000044AB" w:rsidRPr="00B0761A">
        <w:rPr>
          <w:rFonts w:ascii="Arial" w:eastAsia="ＭＳ 明朝" w:hAnsi="Arial" w:cs="Arial"/>
        </w:rPr>
        <w:fldChar w:fldCharType="separate"/>
      </w:r>
      <w:r w:rsidR="006B25A8" w:rsidRPr="00B0761A">
        <w:rPr>
          <w:rFonts w:ascii="Arial" w:eastAsia="ＭＳ 明朝" w:hAnsi="Arial" w:cs="Arial"/>
          <w:noProof/>
        </w:rPr>
        <w:t>(2014)</w:t>
      </w:r>
      <w:r w:rsidR="000044AB" w:rsidRPr="00B0761A">
        <w:rPr>
          <w:rFonts w:ascii="Arial" w:eastAsia="ＭＳ 明朝" w:hAnsi="Arial" w:cs="Arial"/>
        </w:rPr>
        <w:fldChar w:fldCharType="end"/>
      </w:r>
      <w:r w:rsidR="000044AB" w:rsidRPr="00B0761A">
        <w:rPr>
          <w:rFonts w:ascii="Arial" w:eastAsia="ＭＳ 明朝" w:hAnsi="Arial" w:cs="Arial"/>
        </w:rPr>
        <w:t xml:space="preserve"> </w:t>
      </w:r>
      <w:r w:rsidR="004606C5" w:rsidRPr="00B0761A">
        <w:rPr>
          <w:rFonts w:ascii="Arial" w:eastAsia="ＭＳ 明朝" w:hAnsi="Arial" w:cs="Arial"/>
        </w:rPr>
        <w:t>reported that Facebook was the most popular social networking service in the Arab region, with 91</w:t>
      </w:r>
      <w:r w:rsidR="007A66B9" w:rsidRPr="00B0761A">
        <w:rPr>
          <w:rFonts w:ascii="Arial" w:eastAsia="ＭＳ 明朝" w:hAnsi="Arial" w:cs="Arial"/>
        </w:rPr>
        <w:t xml:space="preserve"> percent</w:t>
      </w:r>
      <w:r w:rsidR="004606C5" w:rsidRPr="00B0761A">
        <w:rPr>
          <w:rFonts w:ascii="Arial" w:eastAsia="ＭＳ 明朝" w:hAnsi="Arial" w:cs="Arial"/>
        </w:rPr>
        <w:t xml:space="preserve"> of those surveyed having an account. This was followed by Google+ (70</w:t>
      </w:r>
      <w:r w:rsidR="007A66B9" w:rsidRPr="00B0761A">
        <w:rPr>
          <w:rFonts w:ascii="Arial" w:eastAsia="ＭＳ 明朝" w:hAnsi="Arial" w:cs="Arial"/>
        </w:rPr>
        <w:t xml:space="preserve"> </w:t>
      </w:r>
      <w:bookmarkStart w:id="3" w:name="OLE_LINK4"/>
      <w:bookmarkStart w:id="4" w:name="OLE_LINK5"/>
      <w:r w:rsidR="007A66B9" w:rsidRPr="00B0761A">
        <w:rPr>
          <w:rFonts w:ascii="Arial" w:eastAsia="ＭＳ 明朝" w:hAnsi="Arial" w:cs="Arial"/>
        </w:rPr>
        <w:t>percent</w:t>
      </w:r>
      <w:r w:rsidR="004606C5" w:rsidRPr="00B0761A">
        <w:rPr>
          <w:rFonts w:ascii="Arial" w:eastAsia="ＭＳ 明朝" w:hAnsi="Arial" w:cs="Arial"/>
        </w:rPr>
        <w:t xml:space="preserve"> </w:t>
      </w:r>
      <w:bookmarkEnd w:id="3"/>
      <w:bookmarkEnd w:id="4"/>
      <w:r w:rsidR="004606C5" w:rsidRPr="00B0761A">
        <w:rPr>
          <w:rFonts w:ascii="Arial" w:eastAsia="ＭＳ 明朝" w:hAnsi="Arial" w:cs="Arial"/>
        </w:rPr>
        <w:t xml:space="preserve">of those surveyed), </w:t>
      </w:r>
      <w:r w:rsidR="00431EFA" w:rsidRPr="00B0761A">
        <w:rPr>
          <w:rFonts w:ascii="Arial" w:eastAsia="ＭＳ 明朝" w:hAnsi="Arial" w:cs="Arial"/>
        </w:rPr>
        <w:t>YouTube</w:t>
      </w:r>
      <w:r w:rsidR="004606C5" w:rsidRPr="00B0761A">
        <w:rPr>
          <w:rFonts w:ascii="Arial" w:eastAsia="ＭＳ 明朝" w:hAnsi="Arial" w:cs="Arial"/>
        </w:rPr>
        <w:t xml:space="preserve"> (60</w:t>
      </w:r>
      <w:r w:rsidR="007A66B9" w:rsidRPr="00B0761A">
        <w:rPr>
          <w:rFonts w:ascii="Arial" w:eastAsia="ＭＳ 明朝" w:hAnsi="Arial" w:cs="Arial"/>
        </w:rPr>
        <w:t xml:space="preserve"> percent</w:t>
      </w:r>
      <w:r w:rsidR="004606C5" w:rsidRPr="00B0761A">
        <w:rPr>
          <w:rFonts w:ascii="Arial" w:eastAsia="ＭＳ 明朝" w:hAnsi="Arial" w:cs="Arial"/>
        </w:rPr>
        <w:t>), Twitter (57</w:t>
      </w:r>
      <w:r w:rsidR="007A66B9" w:rsidRPr="00B0761A">
        <w:rPr>
          <w:rFonts w:ascii="Arial" w:eastAsia="ＭＳ 明朝" w:hAnsi="Arial" w:cs="Arial"/>
        </w:rPr>
        <w:t xml:space="preserve"> percent</w:t>
      </w:r>
      <w:r w:rsidR="004606C5" w:rsidRPr="00B0761A">
        <w:rPr>
          <w:rFonts w:ascii="Arial" w:eastAsia="ＭＳ 明朝" w:hAnsi="Arial" w:cs="Arial"/>
        </w:rPr>
        <w:t>), LinkedIn (37</w:t>
      </w:r>
      <w:r w:rsidR="007A66B9" w:rsidRPr="00B0761A">
        <w:rPr>
          <w:rFonts w:ascii="Arial" w:eastAsia="ＭＳ 明朝" w:hAnsi="Arial" w:cs="Arial"/>
        </w:rPr>
        <w:t xml:space="preserve"> percent</w:t>
      </w:r>
      <w:r w:rsidR="004606C5" w:rsidRPr="00B0761A">
        <w:rPr>
          <w:rFonts w:ascii="Arial" w:eastAsia="ＭＳ 明朝" w:hAnsi="Arial" w:cs="Arial"/>
        </w:rPr>
        <w:t>), and Instagram (22</w:t>
      </w:r>
      <w:r w:rsidR="007A66B9" w:rsidRPr="00B0761A">
        <w:rPr>
          <w:rFonts w:ascii="Arial" w:eastAsia="ＭＳ 明朝" w:hAnsi="Arial" w:cs="Arial"/>
        </w:rPr>
        <w:t xml:space="preserve"> percent</w:t>
      </w:r>
      <w:r w:rsidR="004606C5" w:rsidRPr="00B0761A">
        <w:rPr>
          <w:rFonts w:ascii="Arial" w:eastAsia="ＭＳ 明朝" w:hAnsi="Arial" w:cs="Arial"/>
        </w:rPr>
        <w:t xml:space="preserve">). Having an account is not the same thing as using it, however. </w:t>
      </w:r>
      <w:r w:rsidR="004606C5" w:rsidRPr="00B0761A">
        <w:rPr>
          <w:rFonts w:ascii="Arial" w:eastAsia="ＭＳ 明朝" w:hAnsi="Arial" w:cs="Arial"/>
          <w:highlight w:val="yellow"/>
        </w:rPr>
        <w:t>As we will see later</w:t>
      </w:r>
      <w:r w:rsidR="004606C5" w:rsidRPr="00B0761A">
        <w:rPr>
          <w:rFonts w:ascii="Arial" w:eastAsia="ＭＳ 明朝" w:hAnsi="Arial" w:cs="Arial"/>
        </w:rPr>
        <w:t xml:space="preserve">, there seems to have been a recent shift away from Facebook in </w:t>
      </w:r>
      <w:r w:rsidR="00431EFA" w:rsidRPr="00B0761A">
        <w:rPr>
          <w:rFonts w:ascii="Arial" w:eastAsia="ＭＳ 明朝" w:hAnsi="Arial" w:cs="Arial"/>
        </w:rPr>
        <w:t>favor</w:t>
      </w:r>
      <w:r w:rsidR="004606C5" w:rsidRPr="00B0761A">
        <w:rPr>
          <w:rFonts w:ascii="Arial" w:eastAsia="ＭＳ 明朝" w:hAnsi="Arial" w:cs="Arial"/>
        </w:rPr>
        <w:t xml:space="preserve"> of Instagram and Snapchat.</w:t>
      </w:r>
    </w:p>
    <w:p w14:paraId="5900E558" w14:textId="77777777" w:rsidR="004606C5" w:rsidRPr="00B0761A" w:rsidRDefault="004606C5" w:rsidP="00AC51C9">
      <w:pPr>
        <w:pStyle w:val="PlainText"/>
        <w:rPr>
          <w:rFonts w:ascii="Arial" w:eastAsia="ＭＳ 明朝" w:hAnsi="Arial" w:cs="Arial"/>
        </w:rPr>
      </w:pPr>
    </w:p>
    <w:p w14:paraId="126B4C45" w14:textId="2F2F8C96" w:rsidR="004606C5" w:rsidRPr="00B0761A" w:rsidRDefault="004606C5" w:rsidP="00AC51C9">
      <w:pPr>
        <w:pStyle w:val="PlainText"/>
        <w:rPr>
          <w:rFonts w:ascii="Arial" w:eastAsia="ＭＳ 明朝" w:hAnsi="Arial" w:cs="Arial"/>
        </w:rPr>
      </w:pPr>
      <w:r w:rsidRPr="00B0761A">
        <w:rPr>
          <w:rFonts w:ascii="Arial" w:eastAsia="ＭＳ 明朝" w:hAnsi="Arial" w:cs="Arial"/>
        </w:rPr>
        <w:t>Only one-third of the Arab Facebook population in 2013 were women</w:t>
      </w:r>
      <w:r w:rsidR="00F21847" w:rsidRPr="00B0761A">
        <w:rPr>
          <w:rFonts w:ascii="Arial" w:eastAsia="ＭＳ 明朝" w:hAnsi="Arial" w:cs="Arial"/>
        </w:rPr>
        <w:t xml:space="preserve"> </w:t>
      </w:r>
      <w:r w:rsidR="00F21847" w:rsidRPr="00B0761A">
        <w:rPr>
          <w:rFonts w:ascii="Arial" w:eastAsia="ＭＳ 明朝" w:hAnsi="Arial" w:cs="Arial"/>
        </w:rPr>
        <w:fldChar w:fldCharType="begin"/>
      </w:r>
      <w:r w:rsidR="00742A70" w:rsidRPr="00B0761A">
        <w:rPr>
          <w:rFonts w:ascii="Arial" w:eastAsia="ＭＳ 明朝" w:hAnsi="Arial" w:cs="Arial"/>
        </w:rPr>
        <w:instrText xml:space="preserve"> ADDIN ZOTERO_ITEM CSL_CITATION {"citationID":"y6lhISJg","properties":{"formattedCitation":"(MBRSG, 2014)","plainCitation":"(MBRSG, 2014)"},"citationItems":[{"id":9,"uris":["http://zotero.org/users/26821/items/SSKCDEEZ"],"uri":["http://zotero.org/users/26821/items/SSKCDEEZ"],"itemData":{"id":9,"type":"report","title":"Arab social media outlook 2014","publisher":"Mohammed bin Rashid School of Government","URL":"http://www.mbrsg.ae/HOME/PUBLICATIONS/Research-Report-Research-Paper-White-Paper/Arab-Social-Media-Outlook-2014.aspx","shortTitle":"Arab Social Media Outlook 2014","language":"Arabic","author":[{"literal":"MBRSG"}],"issued":{"date-parts":[["2014",5]]},"accessed":{"date-parts":[["2016",8,8]]}}}],"schema":"https://github.com/citation-style-language/schema/raw/master/csl-citation.json"} </w:instrText>
      </w:r>
      <w:r w:rsidR="00F21847" w:rsidRPr="00B0761A">
        <w:rPr>
          <w:rFonts w:ascii="Arial" w:eastAsia="ＭＳ 明朝" w:hAnsi="Arial" w:cs="Arial"/>
        </w:rPr>
        <w:fldChar w:fldCharType="separate"/>
      </w:r>
      <w:r w:rsidR="006B25A8" w:rsidRPr="00B0761A">
        <w:rPr>
          <w:rFonts w:ascii="Arial" w:eastAsia="ＭＳ 明朝" w:hAnsi="Arial" w:cs="Arial"/>
          <w:noProof/>
        </w:rPr>
        <w:t>(MBRSG, 2014)</w:t>
      </w:r>
      <w:r w:rsidR="00F21847" w:rsidRPr="00B0761A">
        <w:rPr>
          <w:rFonts w:ascii="Arial" w:eastAsia="ＭＳ 明朝" w:hAnsi="Arial" w:cs="Arial"/>
        </w:rPr>
        <w:fldChar w:fldCharType="end"/>
      </w:r>
      <w:r w:rsidRPr="00B0761A">
        <w:rPr>
          <w:rFonts w:ascii="Arial" w:eastAsia="ＭＳ 明朝" w:hAnsi="Arial" w:cs="Arial"/>
        </w:rPr>
        <w:t>. For Saudi Arabia, this was even lower: about one-quarter</w:t>
      </w:r>
      <w:r w:rsidR="00F21847" w:rsidRPr="00B0761A">
        <w:rPr>
          <w:rFonts w:ascii="Arial" w:eastAsia="ＭＳ 明朝" w:hAnsi="Arial" w:cs="Arial"/>
        </w:rPr>
        <w:t xml:space="preserve"> </w:t>
      </w:r>
      <w:r w:rsidR="00F21847" w:rsidRPr="00B0761A">
        <w:rPr>
          <w:rFonts w:ascii="Arial" w:eastAsia="ＭＳ 明朝" w:hAnsi="Arial" w:cs="Arial"/>
        </w:rPr>
        <w:fldChar w:fldCharType="begin"/>
      </w:r>
      <w:r w:rsidR="008633FA" w:rsidRPr="00B0761A">
        <w:rPr>
          <w:rFonts w:ascii="Arial" w:eastAsia="ＭＳ 明朝" w:hAnsi="Arial" w:cs="Arial"/>
        </w:rPr>
        <w:instrText xml:space="preserve"> ADDIN ZOTERO_ITEM CSL_CITATION {"citationID":"LovgS0PV","properties":{"formattedCitation":"(Younis and Al Khatib, 2013)","plainCitation":"(Younis and Al Khatib, 2013)"},"citationItems":[{"id":11,"uris":["http://zotero.org/users/26821/items/R8BEQUC9"],"uri":["http://zotero.org/users/26821/items/R8BEQUC9"],"itemData":{"id":11,"type":"report","title":"Getting to know social Saudis: A closer look on the behavior of Saudi users on social networks","publisher":"The Online Project","URL":"http://theonlineproject.me/files/reports/Getting_to_Know_Social_Saudis_-_English3.pdf","shortTitle":"Getting to know social Saudis: A closer look on the behavior of Saudi users on social networks","author":[{"family":"Younis","given":"Zafer"},{"family":"Al Khatib","given":"Roula"}],"issued":{"date-parts":[["2013",12]]},"accessed":{"date-parts":[["2016",8,8]]}}}],"schema":"https://github.com/citation-style-language/schema/raw/master/csl-citation.json"} </w:instrText>
      </w:r>
      <w:r w:rsidR="00F21847" w:rsidRPr="00B0761A">
        <w:rPr>
          <w:rFonts w:ascii="Arial" w:eastAsia="ＭＳ 明朝" w:hAnsi="Arial" w:cs="Arial"/>
        </w:rPr>
        <w:fldChar w:fldCharType="separate"/>
      </w:r>
      <w:r w:rsidR="006B25A8" w:rsidRPr="00B0761A">
        <w:rPr>
          <w:rFonts w:ascii="Arial" w:eastAsia="ＭＳ 明朝" w:hAnsi="Arial" w:cs="Arial"/>
          <w:noProof/>
        </w:rPr>
        <w:t>(Younis and Al Khatib, 2013)</w:t>
      </w:r>
      <w:r w:rsidR="00F21847" w:rsidRPr="00B0761A">
        <w:rPr>
          <w:rFonts w:ascii="Arial" w:eastAsia="ＭＳ 明朝" w:hAnsi="Arial" w:cs="Arial"/>
        </w:rPr>
        <w:fldChar w:fldCharType="end"/>
      </w:r>
      <w:r w:rsidRPr="00B0761A">
        <w:rPr>
          <w:rFonts w:ascii="Arial" w:eastAsia="ＭＳ 明朝" w:hAnsi="Arial" w:cs="Arial"/>
        </w:rPr>
        <w:t>. The latter in particular is an interesting discrepancy, given that the gender ratio of the Saudi population is almost exactly 50:50</w:t>
      </w:r>
      <w:r w:rsidR="00F21847" w:rsidRPr="00B0761A">
        <w:rPr>
          <w:rFonts w:ascii="Arial" w:eastAsia="ＭＳ 明朝" w:hAnsi="Arial" w:cs="Arial"/>
        </w:rPr>
        <w:t xml:space="preserve"> </w:t>
      </w:r>
      <w:r w:rsidR="00F21847" w:rsidRPr="00B0761A">
        <w:rPr>
          <w:rFonts w:ascii="Arial" w:eastAsia="ＭＳ 明朝" w:hAnsi="Arial" w:cs="Arial"/>
        </w:rPr>
        <w:fldChar w:fldCharType="begin"/>
      </w:r>
      <w:r w:rsidR="008633FA" w:rsidRPr="00B0761A">
        <w:rPr>
          <w:rFonts w:ascii="Arial" w:eastAsia="ＭＳ 明朝" w:hAnsi="Arial" w:cs="Arial"/>
        </w:rPr>
        <w:instrText xml:space="preserve"> ADDIN ZOTERO_ITEM CSL_CITATION {"citationID":"8FizRaNH","properties":{"formattedCitation":"(CDSI, 2015)","plainCitation":"(CDSI, 2015)"},"citationItems":[{"id":4,"uris":["http://zotero.org/users/26821/items/5H4C5EBJ"],"uri":["http://zotero.org/users/26821/items/5H4C5EBJ"],"itemData":{"id":4,"type":"article","title":"Population by gender, age groups and nationality (Saudi/non-Saudi)","publisher":"Central Department of Statistics and Information of Saudi Arabia","URL":"http://www.cdsi.gov.sa/en/4068","shortTitle":"Population by gender, age groups and nationality (Saudi/non-Saudi)","author":[{"literal":"CDSI"}],"issued":{"date-parts":[["2015"]]},"accessed":{"date-parts":[["2016",8,8]]}}}],"schema":"https://github.com/citation-style-language/schema/raw/master/csl-citation.json"} </w:instrText>
      </w:r>
      <w:r w:rsidR="00F21847" w:rsidRPr="00B0761A">
        <w:rPr>
          <w:rFonts w:ascii="Arial" w:eastAsia="ＭＳ 明朝" w:hAnsi="Arial" w:cs="Arial"/>
        </w:rPr>
        <w:fldChar w:fldCharType="separate"/>
      </w:r>
      <w:r w:rsidR="006B25A8" w:rsidRPr="00B0761A">
        <w:rPr>
          <w:rFonts w:ascii="Arial" w:eastAsia="ＭＳ 明朝" w:hAnsi="Arial" w:cs="Arial"/>
          <w:noProof/>
        </w:rPr>
        <w:t>(CDSI, 2015)</w:t>
      </w:r>
      <w:r w:rsidR="00F21847" w:rsidRPr="00B0761A">
        <w:rPr>
          <w:rFonts w:ascii="Arial" w:eastAsia="ＭＳ 明朝" w:hAnsi="Arial" w:cs="Arial"/>
        </w:rPr>
        <w:fldChar w:fldCharType="end"/>
      </w:r>
      <w:r w:rsidRPr="00B0761A">
        <w:rPr>
          <w:rFonts w:ascii="Arial" w:eastAsia="ＭＳ 明朝" w:hAnsi="Arial" w:cs="Arial"/>
        </w:rPr>
        <w:t xml:space="preserve">. </w:t>
      </w:r>
      <w:r w:rsidRPr="00B0761A">
        <w:rPr>
          <w:rFonts w:ascii="Arial" w:eastAsia="ＭＳ 明朝" w:hAnsi="Arial" w:cs="Arial"/>
          <w:highlight w:val="yellow"/>
        </w:rPr>
        <w:t>Why is there such a high gender imbalance among Arab Facebook users in general and Saudis in particular? Why do Arabic women not use Facebook, when it is one of the most popular social media services in the Arabic world?</w:t>
      </w:r>
    </w:p>
    <w:p w14:paraId="3FF7ECED" w14:textId="77777777" w:rsidR="004606C5" w:rsidRPr="00B0761A" w:rsidRDefault="004606C5" w:rsidP="00AC51C9">
      <w:pPr>
        <w:pStyle w:val="PlainText"/>
        <w:rPr>
          <w:rFonts w:ascii="Arial" w:eastAsia="ＭＳ 明朝" w:hAnsi="Arial" w:cs="Arial"/>
        </w:rPr>
      </w:pPr>
    </w:p>
    <w:p w14:paraId="254918E4" w14:textId="56DEE13B" w:rsidR="004606C5" w:rsidRPr="00B0761A" w:rsidRDefault="004606C5" w:rsidP="00AC51C9">
      <w:pPr>
        <w:pStyle w:val="PlainText"/>
        <w:rPr>
          <w:rFonts w:ascii="Arial" w:eastAsia="ＭＳ 明朝" w:hAnsi="Arial" w:cs="Arial"/>
        </w:rPr>
      </w:pPr>
      <w:r w:rsidRPr="00B0761A">
        <w:rPr>
          <w:rFonts w:ascii="Arial" w:eastAsia="ＭＳ 明朝" w:hAnsi="Arial" w:cs="Arial"/>
        </w:rPr>
        <w:t xml:space="preserve">The popularity of social </w:t>
      </w:r>
      <w:r w:rsidR="00B1168C" w:rsidRPr="00B0761A">
        <w:rPr>
          <w:rFonts w:ascii="Arial" w:eastAsia="ＭＳ 明朝" w:hAnsi="Arial" w:cs="Arial"/>
        </w:rPr>
        <w:t xml:space="preserve">media platforms and applications has </w:t>
      </w:r>
      <w:r w:rsidR="00EF28AA" w:rsidRPr="00B0761A">
        <w:rPr>
          <w:rFonts w:ascii="Arial" w:eastAsia="ＭＳ 明朝" w:hAnsi="Arial" w:cs="Arial"/>
        </w:rPr>
        <w:t>exploded</w:t>
      </w:r>
      <w:r w:rsidR="00B1168C" w:rsidRPr="00B0761A">
        <w:rPr>
          <w:rFonts w:ascii="Arial" w:eastAsia="ＭＳ 明朝" w:hAnsi="Arial" w:cs="Arial"/>
        </w:rPr>
        <w:t xml:space="preserve"> </w:t>
      </w:r>
      <w:r w:rsidR="00D13265" w:rsidRPr="00B0761A">
        <w:rPr>
          <w:rFonts w:ascii="Arial" w:eastAsia="ＭＳ 明朝" w:hAnsi="Arial" w:cs="Arial"/>
        </w:rPr>
        <w:t xml:space="preserve">around the globe </w:t>
      </w:r>
      <w:r w:rsidR="00B1168C" w:rsidRPr="00B0761A">
        <w:rPr>
          <w:rFonts w:ascii="Arial" w:eastAsia="ＭＳ 明朝" w:hAnsi="Arial" w:cs="Arial"/>
        </w:rPr>
        <w:t>in recent years. It is</w:t>
      </w:r>
      <w:r w:rsidR="00D13265" w:rsidRPr="00B0761A">
        <w:rPr>
          <w:rFonts w:ascii="Arial" w:eastAsia="ＭＳ 明朝" w:hAnsi="Arial" w:cs="Arial"/>
        </w:rPr>
        <w:t xml:space="preserve"> therefore</w:t>
      </w:r>
      <w:r w:rsidR="00B1168C" w:rsidRPr="00B0761A">
        <w:rPr>
          <w:rFonts w:ascii="Arial" w:eastAsia="ＭＳ 明朝" w:hAnsi="Arial" w:cs="Arial"/>
        </w:rPr>
        <w:t xml:space="preserve"> important</w:t>
      </w:r>
      <w:r w:rsidRPr="00B0761A">
        <w:rPr>
          <w:rFonts w:ascii="Arial" w:eastAsia="ＭＳ 明朝" w:hAnsi="Arial" w:cs="Arial"/>
        </w:rPr>
        <w:t xml:space="preserve"> to consider how social media has been adopted across countries</w:t>
      </w:r>
      <w:r w:rsidR="003C5538" w:rsidRPr="00B0761A">
        <w:rPr>
          <w:rFonts w:ascii="Arial" w:eastAsia="ＭＳ 明朝" w:hAnsi="Arial" w:cs="Arial"/>
        </w:rPr>
        <w:t>,</w:t>
      </w:r>
      <w:r w:rsidRPr="00B0761A">
        <w:rPr>
          <w:rFonts w:ascii="Arial" w:eastAsia="ＭＳ 明朝" w:hAnsi="Arial" w:cs="Arial"/>
        </w:rPr>
        <w:t xml:space="preserve"> and to what extent external factors, such as culture and religion, can influence </w:t>
      </w:r>
      <w:r w:rsidR="00F65CE3" w:rsidRPr="00B0761A">
        <w:rPr>
          <w:rFonts w:ascii="Arial" w:eastAsia="ＭＳ 明朝" w:hAnsi="Arial" w:cs="Arial"/>
        </w:rPr>
        <w:t>use</w:t>
      </w:r>
      <w:r w:rsidRPr="00B0761A">
        <w:rPr>
          <w:rFonts w:ascii="Arial" w:eastAsia="ＭＳ 明朝" w:hAnsi="Arial" w:cs="Arial"/>
        </w:rPr>
        <w:t xml:space="preserve"> of social media. There is a limited body of literature investigating underlying motivations, self-presentation</w:t>
      </w:r>
      <w:r w:rsidR="00577BEB" w:rsidRPr="00B0761A">
        <w:rPr>
          <w:rFonts w:ascii="Arial" w:eastAsia="ＭＳ 明朝" w:hAnsi="Arial" w:cs="Arial"/>
        </w:rPr>
        <w:t>,</w:t>
      </w:r>
      <w:r w:rsidRPr="00B0761A">
        <w:rPr>
          <w:rFonts w:ascii="Arial" w:eastAsia="ＭＳ 明朝" w:hAnsi="Arial" w:cs="Arial"/>
        </w:rPr>
        <w:t xml:space="preserve"> and </w:t>
      </w:r>
      <w:r w:rsidR="00577BEB" w:rsidRPr="00B0761A">
        <w:rPr>
          <w:rFonts w:ascii="Arial" w:eastAsia="ＭＳ 明朝" w:hAnsi="Arial" w:cs="Arial"/>
        </w:rPr>
        <w:t>type</w:t>
      </w:r>
      <w:r w:rsidRPr="00B0761A">
        <w:rPr>
          <w:rFonts w:ascii="Arial" w:eastAsia="ＭＳ 明朝" w:hAnsi="Arial" w:cs="Arial"/>
        </w:rPr>
        <w:t xml:space="preserve"> of engagement with social media sites across cultures. </w:t>
      </w:r>
      <w:r w:rsidRPr="00B0761A">
        <w:rPr>
          <w:rFonts w:ascii="Arial" w:eastAsia="ＭＳ 明朝" w:hAnsi="Arial" w:cs="Arial"/>
          <w:highlight w:val="yellow"/>
        </w:rPr>
        <w:t>This raises the question of how Western-style social media platforms</w:t>
      </w:r>
      <w:r w:rsidR="00D13265" w:rsidRPr="00B0761A">
        <w:rPr>
          <w:rFonts w:ascii="Arial" w:eastAsia="ＭＳ 明朝" w:hAnsi="Arial" w:cs="Arial"/>
          <w:highlight w:val="yellow"/>
        </w:rPr>
        <w:t>, such as</w:t>
      </w:r>
      <w:r w:rsidRPr="00B0761A">
        <w:rPr>
          <w:rFonts w:ascii="Arial" w:eastAsia="ＭＳ 明朝" w:hAnsi="Arial" w:cs="Arial"/>
          <w:highlight w:val="yellow"/>
        </w:rPr>
        <w:t xml:space="preserve"> Facebook and Twitter</w:t>
      </w:r>
      <w:r w:rsidR="00D13265" w:rsidRPr="00B0761A">
        <w:rPr>
          <w:rFonts w:ascii="Arial" w:eastAsia="ＭＳ 明朝" w:hAnsi="Arial" w:cs="Arial"/>
          <w:highlight w:val="yellow"/>
        </w:rPr>
        <w:t>,</w:t>
      </w:r>
      <w:r w:rsidRPr="00B0761A">
        <w:rPr>
          <w:rFonts w:ascii="Arial" w:eastAsia="ＭＳ 明朝" w:hAnsi="Arial" w:cs="Arial"/>
          <w:highlight w:val="yellow"/>
        </w:rPr>
        <w:t xml:space="preserve"> are being used in non-Western countries</w:t>
      </w:r>
      <w:r w:rsidR="00D13265" w:rsidRPr="00B0761A">
        <w:rPr>
          <w:rFonts w:ascii="Arial" w:eastAsia="ＭＳ 明朝" w:hAnsi="Arial" w:cs="Arial"/>
        </w:rPr>
        <w:t>.</w:t>
      </w:r>
      <w:r w:rsidRPr="00B0761A">
        <w:rPr>
          <w:rFonts w:ascii="Arial" w:eastAsia="ＭＳ 明朝" w:hAnsi="Arial" w:cs="Arial"/>
        </w:rPr>
        <w:t xml:space="preserve"> </w:t>
      </w:r>
      <w:r w:rsidR="006A6581" w:rsidRPr="00B0761A">
        <w:rPr>
          <w:rFonts w:ascii="Arial" w:eastAsia="ＭＳ 明朝" w:hAnsi="Arial" w:cs="Arial"/>
        </w:rPr>
        <w:t>We</w:t>
      </w:r>
      <w:r w:rsidR="00D13265" w:rsidRPr="00B0761A">
        <w:rPr>
          <w:rFonts w:ascii="Arial" w:eastAsia="ＭＳ 明朝" w:hAnsi="Arial" w:cs="Arial"/>
        </w:rPr>
        <w:t xml:space="preserve"> are </w:t>
      </w:r>
      <w:r w:rsidR="006A6581" w:rsidRPr="00B0761A">
        <w:rPr>
          <w:rFonts w:ascii="Arial" w:eastAsia="ＭＳ 明朝" w:hAnsi="Arial" w:cs="Arial"/>
        </w:rPr>
        <w:t xml:space="preserve">particularly </w:t>
      </w:r>
      <w:r w:rsidR="00D13265" w:rsidRPr="00B0761A">
        <w:rPr>
          <w:rFonts w:ascii="Arial" w:eastAsia="ＭＳ 明朝" w:hAnsi="Arial" w:cs="Arial"/>
        </w:rPr>
        <w:t xml:space="preserve">interested how social </w:t>
      </w:r>
      <w:r w:rsidR="00D13265" w:rsidRPr="00B0761A">
        <w:rPr>
          <w:rFonts w:ascii="Arial" w:eastAsia="ＭＳ 明朝" w:hAnsi="Arial" w:cs="Arial"/>
        </w:rPr>
        <w:lastRenderedPageBreak/>
        <w:t>media are used</w:t>
      </w:r>
      <w:r w:rsidRPr="00B0761A">
        <w:rPr>
          <w:rFonts w:ascii="Arial" w:eastAsia="ＭＳ 明朝" w:hAnsi="Arial" w:cs="Arial"/>
        </w:rPr>
        <w:t xml:space="preserve"> in countries </w:t>
      </w:r>
      <w:r w:rsidR="00D13265" w:rsidRPr="00B0761A">
        <w:rPr>
          <w:rFonts w:ascii="Arial" w:eastAsia="ＭＳ 明朝" w:hAnsi="Arial" w:cs="Arial"/>
        </w:rPr>
        <w:t>like</w:t>
      </w:r>
      <w:r w:rsidRPr="00B0761A">
        <w:rPr>
          <w:rFonts w:ascii="Arial" w:eastAsia="ＭＳ 明朝" w:hAnsi="Arial" w:cs="Arial"/>
        </w:rPr>
        <w:t xml:space="preserve"> Saudi Arabia</w:t>
      </w:r>
      <w:r w:rsidR="000D7466" w:rsidRPr="00B0761A">
        <w:rPr>
          <w:rFonts w:ascii="Arial" w:eastAsia="ＭＳ 明朝" w:hAnsi="Arial" w:cs="Arial"/>
        </w:rPr>
        <w:t>,</w:t>
      </w:r>
      <w:r w:rsidRPr="00B0761A">
        <w:rPr>
          <w:rFonts w:ascii="Arial" w:eastAsia="ＭＳ 明朝" w:hAnsi="Arial" w:cs="Arial"/>
        </w:rPr>
        <w:t xml:space="preserve"> which </w:t>
      </w:r>
      <w:r w:rsidR="00D13265" w:rsidRPr="00B0761A">
        <w:rPr>
          <w:rFonts w:ascii="Arial" w:eastAsia="ＭＳ 明朝" w:hAnsi="Arial" w:cs="Arial"/>
        </w:rPr>
        <w:t>have</w:t>
      </w:r>
      <w:r w:rsidRPr="00B0761A">
        <w:rPr>
          <w:rFonts w:ascii="Arial" w:eastAsia="ＭＳ 明朝" w:hAnsi="Arial" w:cs="Arial"/>
        </w:rPr>
        <w:t xml:space="preserve"> strong and complex relationships between culture and religion that influence people’s daily </w:t>
      </w:r>
      <w:r w:rsidR="00D13265" w:rsidRPr="00B0761A">
        <w:rPr>
          <w:rFonts w:ascii="Arial" w:eastAsia="ＭＳ 明朝" w:hAnsi="Arial" w:cs="Arial"/>
        </w:rPr>
        <w:t>lives</w:t>
      </w:r>
      <w:r w:rsidRPr="00B0761A">
        <w:rPr>
          <w:rFonts w:ascii="Arial" w:eastAsia="ＭＳ 明朝" w:hAnsi="Arial" w:cs="Arial"/>
        </w:rPr>
        <w:t xml:space="preserve"> and </w:t>
      </w:r>
      <w:r w:rsidR="00431EFA" w:rsidRPr="00B0761A">
        <w:rPr>
          <w:rFonts w:ascii="Arial" w:eastAsia="ＭＳ 明朝" w:hAnsi="Arial" w:cs="Arial"/>
        </w:rPr>
        <w:t>behavior</w:t>
      </w:r>
      <w:r w:rsidR="00D13265" w:rsidRPr="00B0761A">
        <w:rPr>
          <w:rFonts w:ascii="Arial" w:eastAsia="ＭＳ 明朝" w:hAnsi="Arial" w:cs="Arial"/>
        </w:rPr>
        <w:t>.</w:t>
      </w:r>
    </w:p>
    <w:p w14:paraId="004C9FAD" w14:textId="77777777" w:rsidR="004606C5" w:rsidRPr="00B0761A" w:rsidRDefault="004606C5" w:rsidP="00AC51C9">
      <w:pPr>
        <w:pStyle w:val="PlainText"/>
        <w:rPr>
          <w:rFonts w:ascii="Arial" w:eastAsia="ＭＳ 明朝" w:hAnsi="Arial" w:cs="Arial"/>
        </w:rPr>
      </w:pPr>
    </w:p>
    <w:p w14:paraId="16964FD8" w14:textId="3564EA53" w:rsidR="004606C5" w:rsidRPr="00B0761A" w:rsidRDefault="004606C5" w:rsidP="00AC51C9">
      <w:pPr>
        <w:pStyle w:val="PlainText"/>
        <w:rPr>
          <w:rFonts w:ascii="Arial" w:eastAsia="ＭＳ 明朝" w:hAnsi="Arial" w:cs="Arial"/>
        </w:rPr>
      </w:pPr>
      <w:r w:rsidRPr="00B0761A">
        <w:rPr>
          <w:rFonts w:ascii="Arial" w:eastAsia="ＭＳ 明朝" w:hAnsi="Arial" w:cs="Arial"/>
        </w:rPr>
        <w:t xml:space="preserve">Social media platforms are </w:t>
      </w:r>
      <w:r w:rsidR="007B07E9" w:rsidRPr="00B0761A">
        <w:rPr>
          <w:rFonts w:ascii="Arial" w:eastAsia="ＭＳ 明朝" w:hAnsi="Arial" w:cs="Arial"/>
        </w:rPr>
        <w:t xml:space="preserve">often </w:t>
      </w:r>
      <w:r w:rsidR="00676F01" w:rsidRPr="00B0761A">
        <w:rPr>
          <w:rFonts w:ascii="Arial" w:eastAsia="ＭＳ 明朝" w:hAnsi="Arial" w:cs="Arial"/>
        </w:rPr>
        <w:t>deployed</w:t>
      </w:r>
      <w:r w:rsidRPr="00B0761A">
        <w:rPr>
          <w:rFonts w:ascii="Arial" w:eastAsia="ＭＳ 明朝" w:hAnsi="Arial" w:cs="Arial"/>
        </w:rPr>
        <w:t xml:space="preserve"> in non-Western settings without adopting features that account for the cultural norms of those countries. To attract more users in non-Western settings, and to expand global presence, social media developers need to </w:t>
      </w:r>
      <w:r w:rsidR="006E3563" w:rsidRPr="00B0761A">
        <w:rPr>
          <w:rFonts w:ascii="Arial" w:eastAsia="ＭＳ 明朝" w:hAnsi="Arial" w:cs="Arial"/>
        </w:rPr>
        <w:t>consider</w:t>
      </w:r>
      <w:r w:rsidRPr="00B0761A">
        <w:rPr>
          <w:rFonts w:ascii="Arial" w:eastAsia="ＭＳ 明朝" w:hAnsi="Arial" w:cs="Arial"/>
        </w:rPr>
        <w:t xml:space="preserve"> more than </w:t>
      </w:r>
      <w:r w:rsidR="00BA1BF4" w:rsidRPr="00B0761A">
        <w:rPr>
          <w:rFonts w:ascii="Arial" w:eastAsia="ＭＳ 明朝" w:hAnsi="Arial" w:cs="Arial"/>
        </w:rPr>
        <w:t xml:space="preserve">just </w:t>
      </w:r>
      <w:r w:rsidRPr="00B0761A">
        <w:rPr>
          <w:rFonts w:ascii="Arial" w:eastAsia="ＭＳ 明朝" w:hAnsi="Arial" w:cs="Arial"/>
        </w:rPr>
        <w:t xml:space="preserve">technical and aesthetic </w:t>
      </w:r>
      <w:r w:rsidR="006E3563" w:rsidRPr="00B0761A">
        <w:rPr>
          <w:rFonts w:ascii="Arial" w:eastAsia="ＭＳ 明朝" w:hAnsi="Arial" w:cs="Arial"/>
        </w:rPr>
        <w:t>concerns</w:t>
      </w:r>
      <w:r w:rsidRPr="00B0761A">
        <w:rPr>
          <w:rFonts w:ascii="Arial" w:eastAsia="ＭＳ 明朝" w:hAnsi="Arial" w:cs="Arial"/>
        </w:rPr>
        <w:t xml:space="preserve">. </w:t>
      </w:r>
      <w:r w:rsidR="0008037A" w:rsidRPr="00B0761A">
        <w:rPr>
          <w:rFonts w:ascii="Arial" w:eastAsia="ＭＳ 明朝" w:hAnsi="Arial" w:cs="Arial"/>
        </w:rPr>
        <w:t>In particular, t</w:t>
      </w:r>
      <w:r w:rsidR="0054570E" w:rsidRPr="00B0761A">
        <w:rPr>
          <w:rFonts w:ascii="Arial" w:eastAsia="ＭＳ 明朝" w:hAnsi="Arial" w:cs="Arial"/>
        </w:rPr>
        <w:t>h</w:t>
      </w:r>
      <w:r w:rsidR="00E34028" w:rsidRPr="00B0761A">
        <w:rPr>
          <w:rFonts w:ascii="Arial" w:eastAsia="ＭＳ 明朝" w:hAnsi="Arial" w:cs="Arial"/>
        </w:rPr>
        <w:t>ey</w:t>
      </w:r>
      <w:r w:rsidRPr="00B0761A">
        <w:rPr>
          <w:rFonts w:ascii="Arial" w:eastAsia="ＭＳ 明朝" w:hAnsi="Arial" w:cs="Arial"/>
        </w:rPr>
        <w:t xml:space="preserve"> may need to expand their scope to look at the cultural aspects of those non-Western settings.</w:t>
      </w:r>
    </w:p>
    <w:p w14:paraId="1F81DA74" w14:textId="77777777" w:rsidR="004606C5" w:rsidRPr="00B0761A" w:rsidRDefault="004606C5" w:rsidP="00781076">
      <w:pPr>
        <w:pStyle w:val="PlainText"/>
        <w:rPr>
          <w:rFonts w:ascii="Arial" w:eastAsia="ＭＳ 明朝" w:hAnsi="Arial" w:cs="Arial"/>
        </w:rPr>
      </w:pPr>
    </w:p>
    <w:p w14:paraId="41DDCBE7" w14:textId="0B1812A5" w:rsidR="00BC2403" w:rsidRPr="00B0761A" w:rsidRDefault="00BC2403" w:rsidP="00AC51C9">
      <w:pPr>
        <w:pStyle w:val="PlainText"/>
        <w:rPr>
          <w:rFonts w:ascii="Arial" w:eastAsia="ＭＳ 明朝" w:hAnsi="Arial" w:cs="Arial"/>
        </w:rPr>
      </w:pPr>
      <w:r w:rsidRPr="00B0761A">
        <w:rPr>
          <w:rFonts w:ascii="Arial" w:eastAsia="ＭＳ 明朝" w:hAnsi="Arial" w:cs="Arial"/>
        </w:rPr>
        <w:t xml:space="preserve">Social media has been classified by Kaplan and </w:t>
      </w:r>
      <w:proofErr w:type="spellStart"/>
      <w:r w:rsidRPr="00B0761A">
        <w:rPr>
          <w:rFonts w:ascii="Arial" w:eastAsia="ＭＳ 明朝" w:hAnsi="Arial" w:cs="Arial"/>
        </w:rPr>
        <w:t>Haenlein</w:t>
      </w:r>
      <w:proofErr w:type="spellEnd"/>
      <w:r w:rsidRPr="00B0761A">
        <w:rPr>
          <w:rFonts w:ascii="Arial" w:eastAsia="ＭＳ 明朝" w:hAnsi="Arial" w:cs="Arial"/>
        </w:rPr>
        <w:t xml:space="preserve"> </w:t>
      </w:r>
      <w:r w:rsidR="008E2A8A"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jbzW7iFg","properties":{"formattedCitation":"(2010)","plainCitation":"(2010)"},"citationItems":[{"id":21,"uris":["http://zotero.org/users/26821/items/P4GSDAEA"],"uri":["http://zotero.org/users/26821/items/P4GSDAEA"],"itemData":{"id":21,"type":"article-journal","title":"Users of the world, unite! The challenges and opportunities of social media","container-title":"Business Horizons","page":"59-68","volume":"53","issue":"1","source":"ScienceDirect","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DOI":"10.1016/j.bushor.2009.09.003","ISSN":"0007-6813","journalAbbreviation":"Business Horizons","author":[{"family":"Kaplan","given":"Andreas M."},{"family":"Haenlein","given":"Michael"}],"issued":{"date-parts":[["2010",1]]}},"suppress-author":true}],"schema":"https://github.com/citation-style-language/schema/raw/master/csl-citation.json"} </w:instrText>
      </w:r>
      <w:r w:rsidR="008E2A8A" w:rsidRPr="00B0761A">
        <w:rPr>
          <w:rFonts w:ascii="Arial" w:eastAsia="ＭＳ 明朝" w:hAnsi="Arial" w:cs="Arial"/>
        </w:rPr>
        <w:fldChar w:fldCharType="separate"/>
      </w:r>
      <w:r w:rsidR="006B25A8" w:rsidRPr="00B0761A">
        <w:rPr>
          <w:rFonts w:ascii="Arial" w:eastAsia="ＭＳ 明朝" w:hAnsi="Arial" w:cs="Arial"/>
          <w:noProof/>
        </w:rPr>
        <w:t>(2010)</w:t>
      </w:r>
      <w:r w:rsidR="008E2A8A" w:rsidRPr="00B0761A">
        <w:rPr>
          <w:rFonts w:ascii="Arial" w:eastAsia="ＭＳ 明朝" w:hAnsi="Arial" w:cs="Arial"/>
        </w:rPr>
        <w:fldChar w:fldCharType="end"/>
      </w:r>
      <w:r w:rsidRPr="00B0761A">
        <w:rPr>
          <w:rFonts w:ascii="Arial" w:eastAsia="ＭＳ 明朝" w:hAnsi="Arial" w:cs="Arial"/>
        </w:rPr>
        <w:t xml:space="preserve"> into six forms: collaborative projects (e.g., Wikipedia), blogs, content communities (e.g., YouTube), social network</w:t>
      </w:r>
      <w:r w:rsidR="0050078F" w:rsidRPr="00B0761A">
        <w:rPr>
          <w:rFonts w:ascii="Arial" w:eastAsia="ＭＳ 明朝" w:hAnsi="Arial" w:cs="Arial"/>
        </w:rPr>
        <w:t>s</w:t>
      </w:r>
      <w:r w:rsidRPr="00B0761A">
        <w:rPr>
          <w:rFonts w:ascii="Arial" w:eastAsia="ＭＳ 明朝" w:hAnsi="Arial" w:cs="Arial"/>
        </w:rPr>
        <w:t xml:space="preserve"> (e.g., Facebook), virtual game worlds (e.g., World of Warcraft), and virtual social worlds (e.g., Second Life). However, social networks are dominating the digital scene. According to the </w:t>
      </w:r>
      <w:r w:rsidR="002A08B4" w:rsidRPr="00B0761A">
        <w:rPr>
          <w:rFonts w:ascii="Arial" w:eastAsia="ＭＳ 明朝" w:hAnsi="Arial" w:cs="Arial"/>
        </w:rPr>
        <w:t>ITU</w:t>
      </w:r>
      <w:r w:rsidRPr="00B0761A">
        <w:rPr>
          <w:rFonts w:ascii="Arial" w:eastAsia="ＭＳ 明朝" w:hAnsi="Arial" w:cs="Arial"/>
        </w:rPr>
        <w:t xml:space="preserve">, social networking platforms </w:t>
      </w:r>
      <w:r w:rsidR="00D11680" w:rsidRPr="00B0761A">
        <w:rPr>
          <w:rFonts w:ascii="Arial" w:eastAsia="ＭＳ 明朝" w:hAnsi="Arial" w:cs="Arial"/>
        </w:rPr>
        <w:t>are almost synonymous with</w:t>
      </w:r>
      <w:r w:rsidRPr="00B0761A">
        <w:rPr>
          <w:rFonts w:ascii="Arial" w:eastAsia="ＭＳ 明朝" w:hAnsi="Arial" w:cs="Arial"/>
        </w:rPr>
        <w:t xml:space="preserve"> the Internet for many</w:t>
      </w:r>
      <w:r w:rsidR="004B0726" w:rsidRPr="00B0761A">
        <w:rPr>
          <w:rFonts w:ascii="Arial" w:eastAsia="ＭＳ 明朝" w:hAnsi="Arial" w:cs="Arial"/>
        </w:rPr>
        <w:t xml:space="preserve"> users</w:t>
      </w:r>
      <w:r w:rsidR="0099477B" w:rsidRPr="00B0761A">
        <w:rPr>
          <w:rFonts w:ascii="Arial" w:eastAsia="ＭＳ 明朝" w:hAnsi="Arial" w:cs="Arial"/>
        </w:rPr>
        <w:t>:</w:t>
      </w:r>
      <w:r w:rsidR="004B0726" w:rsidRPr="00B0761A">
        <w:rPr>
          <w:rFonts w:ascii="Arial" w:eastAsia="ＭＳ 明朝" w:hAnsi="Arial" w:cs="Arial"/>
        </w:rPr>
        <w:t xml:space="preserve"> “</w:t>
      </w:r>
      <w:r w:rsidRPr="00B0761A">
        <w:rPr>
          <w:rFonts w:ascii="Arial" w:eastAsia="ＭＳ 明朝" w:hAnsi="Arial" w:cs="Arial"/>
        </w:rPr>
        <w:t>Social networking platforms have the potential to become integrated communication platforms that offer social networking, voice, e-mail, text messaging, and a wide range of content”</w:t>
      </w:r>
      <w:r w:rsidR="001B0883" w:rsidRPr="00B0761A">
        <w:rPr>
          <w:rFonts w:ascii="Arial" w:eastAsia="ＭＳ 明朝" w:hAnsi="Arial" w:cs="Arial"/>
        </w:rPr>
        <w:t xml:space="preserve"> </w:t>
      </w:r>
      <w:r w:rsidR="001B0883" w:rsidRPr="00B0761A">
        <w:rPr>
          <w:rFonts w:ascii="Arial" w:eastAsia="ＭＳ 明朝" w:hAnsi="Arial" w:cs="Arial"/>
        </w:rPr>
        <w:fldChar w:fldCharType="begin"/>
      </w:r>
      <w:r w:rsidR="00742A70" w:rsidRPr="00B0761A">
        <w:rPr>
          <w:rFonts w:ascii="Arial" w:eastAsia="ＭＳ 明朝" w:hAnsi="Arial" w:cs="Arial"/>
        </w:rPr>
        <w:instrText xml:space="preserve"> ADDIN ZOTERO_ITEM CSL_CITATION {"citationID":"uxV6EO27","properties":{"formattedCitation":"(ITU, 2011, p. 16)","plainCitation":"(ITU, 2011, p. 16)"},"citationItems":[{"id":25,"uris":["http://zotero.org/users/26821/items/ND3T8W7N"],"uri":["http://zotero.org/users/26821/items/ND3T8W7N"],"itemData":{"id":25,"type":"report","title":"Confronting the social media regulatory challenge","publisher":"International Telecommunication Union","genre":"Global Industry Leaders’ Forum 2011 Discussion Paper","URL":"https://www.itu.int/ITU-D/treg/Events/Seminars/GSR/GSR11/documents/07-Social-Media-E.pdf","author":[{"family":"ITU","given":""}],"issued":{"date-parts":[["2011"]]},"accessed":{"date-parts":[["2016",8,29]]}},"locator":"16"}],"schema":"https://github.com/citation-style-language/schema/raw/master/csl-citation.json"} </w:instrText>
      </w:r>
      <w:r w:rsidR="001B0883" w:rsidRPr="00B0761A">
        <w:rPr>
          <w:rFonts w:ascii="Arial" w:eastAsia="ＭＳ 明朝" w:hAnsi="Arial" w:cs="Arial"/>
        </w:rPr>
        <w:fldChar w:fldCharType="separate"/>
      </w:r>
      <w:r w:rsidR="006B25A8" w:rsidRPr="00B0761A">
        <w:rPr>
          <w:rFonts w:ascii="Arial" w:eastAsia="ＭＳ 明朝" w:hAnsi="Arial" w:cs="Arial"/>
          <w:noProof/>
        </w:rPr>
        <w:t>(ITU, 2011, p. 16)</w:t>
      </w:r>
      <w:r w:rsidR="001B0883" w:rsidRPr="00B0761A">
        <w:rPr>
          <w:rFonts w:ascii="Arial" w:eastAsia="ＭＳ 明朝" w:hAnsi="Arial" w:cs="Arial"/>
        </w:rPr>
        <w:fldChar w:fldCharType="end"/>
      </w:r>
      <w:r w:rsidRPr="00B0761A">
        <w:rPr>
          <w:rFonts w:ascii="Arial" w:eastAsia="ＭＳ 明朝" w:hAnsi="Arial" w:cs="Arial"/>
        </w:rPr>
        <w:t xml:space="preserve">. </w:t>
      </w:r>
      <w:r w:rsidR="00AB54A7" w:rsidRPr="00B0761A">
        <w:rPr>
          <w:rFonts w:ascii="Arial" w:eastAsia="ＭＳ 明朝" w:hAnsi="Arial" w:cs="Arial"/>
        </w:rPr>
        <w:t>T</w:t>
      </w:r>
      <w:r w:rsidR="00DF01BF" w:rsidRPr="00B0761A">
        <w:rPr>
          <w:rFonts w:ascii="Arial" w:eastAsia="ＭＳ 明朝" w:hAnsi="Arial" w:cs="Arial"/>
        </w:rPr>
        <w:t>hese</w:t>
      </w:r>
      <w:r w:rsidRPr="00B0761A">
        <w:rPr>
          <w:rFonts w:ascii="Arial" w:eastAsia="ＭＳ 明朝" w:hAnsi="Arial" w:cs="Arial"/>
        </w:rPr>
        <w:t xml:space="preserve"> platforms are</w:t>
      </w:r>
      <w:r w:rsidR="00AB54A7" w:rsidRPr="00B0761A">
        <w:rPr>
          <w:rFonts w:ascii="Arial" w:eastAsia="ＭＳ 明朝" w:hAnsi="Arial" w:cs="Arial"/>
        </w:rPr>
        <w:t xml:space="preserve"> also</w:t>
      </w:r>
      <w:r w:rsidRPr="00B0761A">
        <w:rPr>
          <w:rFonts w:ascii="Arial" w:eastAsia="ＭＳ 明朝" w:hAnsi="Arial" w:cs="Arial"/>
        </w:rPr>
        <w:t xml:space="preserve"> </w:t>
      </w:r>
      <w:r w:rsidR="00DF01BF" w:rsidRPr="00B0761A">
        <w:rPr>
          <w:rFonts w:ascii="Arial" w:eastAsia="ＭＳ 明朝" w:hAnsi="Arial" w:cs="Arial"/>
        </w:rPr>
        <w:t>rapidly</w:t>
      </w:r>
      <w:r w:rsidRPr="00B0761A">
        <w:rPr>
          <w:rFonts w:ascii="Arial" w:eastAsia="ＭＳ 明朝" w:hAnsi="Arial" w:cs="Arial"/>
        </w:rPr>
        <w:t xml:space="preserve"> becoming one of the most popular marketing tools. According to </w:t>
      </w:r>
      <w:r w:rsidR="00F25DFB" w:rsidRPr="00B0761A">
        <w:rPr>
          <w:rFonts w:ascii="Arial" w:eastAsia="ＭＳ 明朝" w:hAnsi="Arial" w:cs="Arial"/>
        </w:rPr>
        <w:t>The CMO Survey</w:t>
      </w:r>
      <w:r w:rsidR="0016762A" w:rsidRPr="00B0761A">
        <w:rPr>
          <w:rFonts w:ascii="Arial" w:eastAsia="ＭＳ 明朝" w:hAnsi="Arial" w:cs="Arial"/>
        </w:rPr>
        <w:t xml:space="preserve"> </w:t>
      </w:r>
      <w:r w:rsidR="0016762A"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DREG2yJw","properties":{"formattedCitation":"{\\rtf (2014, pp. 35\\uc0\\u8211{}36)}","plainCitation":"(2014, pp. 35–36)"},"citationItems":[{"id":27,"uris":["http://zotero.org/users/26821/items/59XGKZVW"],"uri":["http://zotero.org/users/26821/items/59XGKZVW"],"itemData":{"id":27,"type":"report","title":"CMO Survey report: Highlights and insights","URL":"https://cmosurvey.org/wp-content/uploads/sites/11/2014/09/The_CMO_Survey-Highlights_and_Insights-Aug-2014.pdf","author":[{"literal":"CMO Survey"}],"issued":{"date-parts":[["2014"]]},"accessed":{"date-parts":[["2016",8,30]]}},"locator":"35–36","suppress-author":true}],"schema":"https://github.com/citation-style-language/schema/raw/master/csl-citation.json"} </w:instrText>
      </w:r>
      <w:r w:rsidR="0016762A" w:rsidRPr="00B0761A">
        <w:rPr>
          <w:rFonts w:ascii="Arial" w:eastAsia="ＭＳ 明朝" w:hAnsi="Arial" w:cs="Arial"/>
        </w:rPr>
        <w:fldChar w:fldCharType="separate"/>
      </w:r>
      <w:r w:rsidR="006B25A8" w:rsidRPr="00B0761A">
        <w:rPr>
          <w:rFonts w:ascii="Arial" w:hAnsi="Arial" w:cs="Arial"/>
        </w:rPr>
        <w:t>(2014, pp. 35–36)</w:t>
      </w:r>
      <w:r w:rsidR="0016762A" w:rsidRPr="00B0761A">
        <w:rPr>
          <w:rFonts w:ascii="Arial" w:eastAsia="ＭＳ 明朝" w:hAnsi="Arial" w:cs="Arial"/>
        </w:rPr>
        <w:fldChar w:fldCharType="end"/>
      </w:r>
      <w:r w:rsidRPr="00B0761A">
        <w:rPr>
          <w:rFonts w:ascii="Arial" w:eastAsia="ＭＳ 明朝" w:hAnsi="Arial" w:cs="Arial"/>
        </w:rPr>
        <w:t xml:space="preserve">, in 2014 marketers spent 9.4 percent of their budgets on social media, </w:t>
      </w:r>
      <w:r w:rsidR="005379D1" w:rsidRPr="00B0761A">
        <w:rPr>
          <w:rFonts w:ascii="Arial" w:eastAsia="ＭＳ 明朝" w:hAnsi="Arial" w:cs="Arial"/>
        </w:rPr>
        <w:t>which</w:t>
      </w:r>
      <w:r w:rsidRPr="00B0761A">
        <w:rPr>
          <w:rFonts w:ascii="Arial" w:eastAsia="ＭＳ 明朝" w:hAnsi="Arial" w:cs="Arial"/>
        </w:rPr>
        <w:t xml:space="preserve"> is expected to grow to 21.4 percent </w:t>
      </w:r>
      <w:r w:rsidR="005379D1" w:rsidRPr="00B0761A">
        <w:rPr>
          <w:rFonts w:ascii="Arial" w:eastAsia="ＭＳ 明朝" w:hAnsi="Arial" w:cs="Arial"/>
        </w:rPr>
        <w:t>by 2019</w:t>
      </w:r>
      <w:r w:rsidRPr="00B0761A">
        <w:rPr>
          <w:rFonts w:ascii="Arial" w:eastAsia="ＭＳ 明朝" w:hAnsi="Arial" w:cs="Arial"/>
        </w:rPr>
        <w:t>.</w:t>
      </w:r>
    </w:p>
    <w:p w14:paraId="58F6ACBE" w14:textId="77777777" w:rsidR="00BC2403" w:rsidRPr="00B0761A" w:rsidRDefault="00BC2403" w:rsidP="00AC51C9">
      <w:pPr>
        <w:pStyle w:val="PlainText"/>
        <w:rPr>
          <w:rFonts w:ascii="Arial" w:eastAsia="ＭＳ 明朝" w:hAnsi="Arial" w:cs="Arial"/>
        </w:rPr>
      </w:pPr>
    </w:p>
    <w:p w14:paraId="1308D010" w14:textId="5220162F" w:rsidR="0009457B" w:rsidRPr="00B0761A" w:rsidRDefault="0009457B" w:rsidP="0009457B">
      <w:pPr>
        <w:rPr>
          <w:rFonts w:ascii="Arial" w:eastAsia="ＭＳ 明朝" w:hAnsi="Arial" w:cs="Arial"/>
        </w:rPr>
      </w:pPr>
      <w:r w:rsidRPr="00B0761A">
        <w:rPr>
          <w:rFonts w:ascii="Arial" w:eastAsia="ＭＳ 明朝" w:hAnsi="Arial" w:cs="Arial"/>
        </w:rPr>
        <w:t xml:space="preserve">Growing social network popularity is due not only to network and technology factors, but also to users’ social desires </w:t>
      </w:r>
      <w:r w:rsidRPr="00B0761A">
        <w:rPr>
          <w:rFonts w:ascii="Arial" w:eastAsia="ＭＳ 明朝" w:hAnsi="Arial" w:cs="Arial"/>
        </w:rPr>
        <w:fldChar w:fldCharType="begin"/>
      </w:r>
      <w:r w:rsidR="00742A70" w:rsidRPr="00B0761A">
        <w:rPr>
          <w:rFonts w:ascii="Arial" w:eastAsia="ＭＳ 明朝" w:hAnsi="Arial" w:cs="Arial"/>
        </w:rPr>
        <w:instrText xml:space="preserve"> ADDIN ZOTERO_ITEM CSL_CITATION {"citationID":"AlT7j5Gh","properties":{"formattedCitation":"(ITU, 2011)","plainCitation":"(ITU, 2011)"},"citationItems":[{"id":25,"uris":["http://zotero.org/users/26821/items/ND3T8W7N"],"uri":["http://zotero.org/users/26821/items/ND3T8W7N"],"itemData":{"id":25,"type":"report","title":"Confronting the social media regulatory challenge","publisher":"International Telecommunication Union","genre":"Global Industry Leaders’ Forum 2011 Discussion Paper","URL":"https://www.itu.int/ITU-D/treg/Events/Seminars/GSR/GSR11/documents/07-Social-Media-E.pdf","author":[{"family":"ITU","given":""}],"issued":{"date-parts":[["2011"]]},"accessed":{"date-parts":[["2016",8,29]]}}}],"schema":"https://github.com/citation-style-language/schema/raw/master/csl-citation.json"} </w:instrText>
      </w:r>
      <w:r w:rsidRPr="00B0761A">
        <w:rPr>
          <w:rFonts w:ascii="Arial" w:eastAsia="ＭＳ 明朝" w:hAnsi="Arial" w:cs="Arial"/>
        </w:rPr>
        <w:fldChar w:fldCharType="separate"/>
      </w:r>
      <w:r w:rsidR="006B25A8" w:rsidRPr="00B0761A">
        <w:rPr>
          <w:rFonts w:ascii="Arial" w:eastAsia="ＭＳ 明朝" w:hAnsi="Arial" w:cs="Arial"/>
          <w:noProof/>
        </w:rPr>
        <w:t>(ITU, 2011)</w:t>
      </w:r>
      <w:r w:rsidRPr="00B0761A">
        <w:rPr>
          <w:rFonts w:ascii="Arial" w:eastAsia="ＭＳ 明朝" w:hAnsi="Arial" w:cs="Arial"/>
        </w:rPr>
        <w:fldChar w:fldCharType="end"/>
      </w:r>
      <w:r w:rsidRPr="00B0761A">
        <w:rPr>
          <w:rFonts w:ascii="Arial" w:eastAsia="ＭＳ 明朝" w:hAnsi="Arial" w:cs="Arial"/>
        </w:rPr>
        <w:t xml:space="preserve">. </w:t>
      </w:r>
      <w:bookmarkStart w:id="5" w:name="OLE_LINK8"/>
      <w:bookmarkStart w:id="6" w:name="OLE_LINK9"/>
      <w:r w:rsidRPr="00B0761A">
        <w:rPr>
          <w:rFonts w:ascii="Arial" w:eastAsia="ＭＳ 明朝" w:hAnsi="Arial" w:cs="Arial"/>
        </w:rPr>
        <w:t xml:space="preserve">Social network services </w:t>
      </w:r>
      <w:bookmarkEnd w:id="5"/>
      <w:bookmarkEnd w:id="6"/>
      <w:r w:rsidRPr="00B0761A">
        <w:rPr>
          <w:rFonts w:ascii="Arial" w:eastAsia="ＭＳ 明朝" w:hAnsi="Arial" w:cs="Arial"/>
        </w:rPr>
        <w:t xml:space="preserve">create a virtual space for users to express their passions and preferences, while </w:t>
      </w:r>
      <w:r w:rsidR="0082357A" w:rsidRPr="00B0761A">
        <w:rPr>
          <w:rFonts w:ascii="Arial" w:eastAsia="ＭＳ 明朝" w:hAnsi="Arial" w:cs="Arial"/>
        </w:rPr>
        <w:t>also</w:t>
      </w:r>
      <w:r w:rsidRPr="00B0761A">
        <w:rPr>
          <w:rFonts w:ascii="Arial" w:eastAsia="ＭＳ 明朝" w:hAnsi="Arial" w:cs="Arial"/>
        </w:rPr>
        <w:t xml:space="preserve"> allowing them to socialize with others of similar interests and backgrounds</w:t>
      </w:r>
      <w:r w:rsidR="000A1DC5" w:rsidRPr="00B0761A">
        <w:rPr>
          <w:rFonts w:ascii="Arial" w:eastAsia="ＭＳ 明朝" w:hAnsi="Arial" w:cs="Arial"/>
        </w:rPr>
        <w:t xml:space="preserve"> </w:t>
      </w:r>
      <w:r w:rsidR="000A1DC5" w:rsidRPr="00B0761A">
        <w:rPr>
          <w:rFonts w:ascii="Arial" w:eastAsia="ＭＳ 明朝" w:hAnsi="Arial" w:cs="Arial"/>
        </w:rPr>
        <w:fldChar w:fldCharType="begin"/>
      </w:r>
      <w:r w:rsidR="00742A70" w:rsidRPr="00B0761A">
        <w:rPr>
          <w:rFonts w:ascii="Arial" w:eastAsia="ＭＳ 明朝" w:hAnsi="Arial" w:cs="Arial"/>
        </w:rPr>
        <w:instrText xml:space="preserve"> ADDIN ZOTERO_ITEM CSL_CITATION {"citationID":"68zZIA9t","properties":{"formattedCitation":"(Lai and Turban, 2008)","plainCitation":"(Lai and Turban, 2008)"},"citationItems":[{"id":28,"uris":["http://zotero.org/users/26821/items/6SKFW4N6"],"uri":["http://zotero.org/users/26821/items/6SKFW4N6"],"itemData":{"id":28,"type":"article-journal","title":"Groups formation and operations in the Web 2.0 environment and social networks","container-title":"Group Decision and Negotiation","page":"387-402","volume":"17","issue":"5","source":"link.springer.com","abstract":"The Internet and the Web are evolving to a platform for collaboration, sharing, innovation and user-created content—the so-called Web 2.0 environment. This environment includes social and business networks, and it is influencing what people do on the Web and intranets, individually and in groups. This paper describes the Web 2.0 environment, its tools, applications, characteristics. It also describes various types of online groups, especially social networks, and how they operate in the Web 2.0 environment. Of special interest is the way organization members communicate and collaborate mainly via wikis and blogs. In addition, the paper includes a proposed triad relational model (Technology–People–Community) of social/work life on the Internet. Particularly, social/work groups are becoming sustainable because of the incentives for participants to connect and network with other users. A discussion of group dynamics that is based on the human needs for trust, support, and sharing, regardless if the setting is a physical or virtual one, follows. Finally, future research directions are outlined.","DOI":"10.1007/s10726-008-9113-2","ISSN":"0926-2644, 1572-9907","journalAbbreviation":"Group Decis Negot","language":"en","author":[{"family":"Lai","given":"Linda S. L."},{"family":"Turban","given":"Efraim"}],"issued":{"date-parts":[["2008",6,10]]}}}],"schema":"https://github.com/citation-style-language/schema/raw/master/csl-citation.json"} </w:instrText>
      </w:r>
      <w:r w:rsidR="000A1DC5" w:rsidRPr="00B0761A">
        <w:rPr>
          <w:rFonts w:ascii="Arial" w:eastAsia="ＭＳ 明朝" w:hAnsi="Arial" w:cs="Arial"/>
        </w:rPr>
        <w:fldChar w:fldCharType="separate"/>
      </w:r>
      <w:r w:rsidR="006B25A8" w:rsidRPr="00B0761A">
        <w:rPr>
          <w:rFonts w:ascii="Arial" w:eastAsia="ＭＳ 明朝" w:hAnsi="Arial" w:cs="Arial"/>
          <w:noProof/>
        </w:rPr>
        <w:t>(Lai and Turban, 2008)</w:t>
      </w:r>
      <w:r w:rsidR="000A1DC5" w:rsidRPr="00B0761A">
        <w:rPr>
          <w:rFonts w:ascii="Arial" w:eastAsia="ＭＳ 明朝" w:hAnsi="Arial" w:cs="Arial"/>
        </w:rPr>
        <w:fldChar w:fldCharType="end"/>
      </w:r>
      <w:r w:rsidRPr="00B0761A">
        <w:rPr>
          <w:rFonts w:ascii="Arial" w:eastAsia="ＭＳ 明朝" w:hAnsi="Arial" w:cs="Arial"/>
        </w:rPr>
        <w:t xml:space="preserve">. </w:t>
      </w:r>
      <w:r w:rsidR="00F40197" w:rsidRPr="00B0761A">
        <w:rPr>
          <w:rFonts w:ascii="Arial" w:eastAsia="ＭＳ 明朝" w:hAnsi="Arial" w:cs="Arial"/>
        </w:rPr>
        <w:t xml:space="preserve">Social network services </w:t>
      </w:r>
      <w:r w:rsidR="004C5634" w:rsidRPr="00B0761A">
        <w:rPr>
          <w:rFonts w:ascii="Arial" w:eastAsia="ＭＳ 明朝" w:hAnsi="Arial" w:cs="Arial"/>
        </w:rPr>
        <w:t>enable</w:t>
      </w:r>
      <w:r w:rsidRPr="00B0761A">
        <w:rPr>
          <w:rFonts w:ascii="Arial" w:eastAsia="ＭＳ 明朝" w:hAnsi="Arial" w:cs="Arial"/>
        </w:rPr>
        <w:t xml:space="preserve"> their users to informally interact </w:t>
      </w:r>
      <w:r w:rsidR="004D24D5" w:rsidRPr="00B0761A">
        <w:rPr>
          <w:rFonts w:ascii="Arial" w:eastAsia="ＭＳ 明朝" w:hAnsi="Arial" w:cs="Arial"/>
        </w:rPr>
        <w:t>not only</w:t>
      </w:r>
      <w:r w:rsidRPr="00B0761A">
        <w:rPr>
          <w:rFonts w:ascii="Arial" w:eastAsia="ＭＳ 明朝" w:hAnsi="Arial" w:cs="Arial"/>
        </w:rPr>
        <w:t xml:space="preserve"> with </w:t>
      </w:r>
      <w:r w:rsidR="0082357A" w:rsidRPr="00B0761A">
        <w:rPr>
          <w:rFonts w:ascii="Arial" w:eastAsia="ＭＳ 明朝" w:hAnsi="Arial" w:cs="Arial"/>
        </w:rPr>
        <w:t xml:space="preserve">people they </w:t>
      </w:r>
      <w:r w:rsidR="004D24D5" w:rsidRPr="00B0761A">
        <w:rPr>
          <w:rFonts w:ascii="Arial" w:eastAsia="ＭＳ 明朝" w:hAnsi="Arial" w:cs="Arial"/>
        </w:rPr>
        <w:t xml:space="preserve">already </w:t>
      </w:r>
      <w:r w:rsidR="0082357A" w:rsidRPr="00B0761A">
        <w:rPr>
          <w:rFonts w:ascii="Arial" w:eastAsia="ＭＳ 明朝" w:hAnsi="Arial" w:cs="Arial"/>
        </w:rPr>
        <w:t>know</w:t>
      </w:r>
      <w:r w:rsidRPr="00B0761A">
        <w:rPr>
          <w:rFonts w:ascii="Arial" w:eastAsia="ＭＳ 明朝" w:hAnsi="Arial" w:cs="Arial"/>
        </w:rPr>
        <w:t xml:space="preserve"> </w:t>
      </w:r>
      <w:r w:rsidR="00726BDE" w:rsidRPr="00B0761A">
        <w:rPr>
          <w:rFonts w:ascii="Arial" w:eastAsia="ＭＳ 明朝" w:hAnsi="Arial" w:cs="Arial"/>
        </w:rPr>
        <w:t>from</w:t>
      </w:r>
      <w:r w:rsidRPr="00B0761A">
        <w:rPr>
          <w:rFonts w:ascii="Arial" w:eastAsia="ＭＳ 明朝" w:hAnsi="Arial" w:cs="Arial"/>
        </w:rPr>
        <w:t xml:space="preserve"> offline</w:t>
      </w:r>
      <w:r w:rsidR="004C520E" w:rsidRPr="00B0761A">
        <w:rPr>
          <w:rFonts w:ascii="Arial" w:eastAsia="ＭＳ 明朝" w:hAnsi="Arial" w:cs="Arial"/>
        </w:rPr>
        <w:t>, but also</w:t>
      </w:r>
      <w:r w:rsidRPr="00B0761A">
        <w:rPr>
          <w:rFonts w:ascii="Arial" w:eastAsia="ＭＳ 明朝" w:hAnsi="Arial" w:cs="Arial"/>
        </w:rPr>
        <w:t xml:space="preserve"> with new people</w:t>
      </w:r>
      <w:r w:rsidR="004C520E" w:rsidRPr="00B0761A">
        <w:rPr>
          <w:rFonts w:ascii="Arial" w:eastAsia="ＭＳ 明朝" w:hAnsi="Arial" w:cs="Arial"/>
        </w:rPr>
        <w:t xml:space="preserve"> that they know only online</w:t>
      </w:r>
      <w:r w:rsidR="0082357A" w:rsidRPr="00B0761A">
        <w:rPr>
          <w:rFonts w:ascii="Arial" w:eastAsia="ＭＳ 明朝" w:hAnsi="Arial" w:cs="Arial"/>
        </w:rPr>
        <w:t>.</w:t>
      </w:r>
      <w:r w:rsidRPr="00B0761A">
        <w:rPr>
          <w:rFonts w:ascii="Arial" w:eastAsia="ＭＳ 明朝" w:hAnsi="Arial" w:cs="Arial"/>
        </w:rPr>
        <w:t xml:space="preserve"> </w:t>
      </w:r>
      <w:r w:rsidR="0082357A" w:rsidRPr="00B0761A">
        <w:rPr>
          <w:rFonts w:ascii="Arial" w:eastAsia="ＭＳ 明朝" w:hAnsi="Arial" w:cs="Arial"/>
        </w:rPr>
        <w:t>R</w:t>
      </w:r>
      <w:r w:rsidRPr="00B0761A">
        <w:rPr>
          <w:rFonts w:ascii="Arial" w:eastAsia="ＭＳ 明朝" w:hAnsi="Arial" w:cs="Arial"/>
        </w:rPr>
        <w:t xml:space="preserve">elationships can be developed in a less constrained way </w:t>
      </w:r>
      <w:r w:rsidR="00165E00" w:rsidRPr="00B0761A">
        <w:rPr>
          <w:rFonts w:ascii="Arial" w:eastAsia="ＭＳ 明朝" w:hAnsi="Arial" w:cs="Arial"/>
        </w:rPr>
        <w:t>regardless of</w:t>
      </w:r>
      <w:r w:rsidRPr="00B0761A">
        <w:rPr>
          <w:rFonts w:ascii="Arial" w:eastAsia="ＭＳ 明朝" w:hAnsi="Arial" w:cs="Arial"/>
        </w:rPr>
        <w:t xml:space="preserve"> </w:t>
      </w:r>
      <w:r w:rsidR="00165E00" w:rsidRPr="00B0761A">
        <w:rPr>
          <w:rFonts w:ascii="Arial" w:eastAsia="ＭＳ 明朝" w:hAnsi="Arial" w:cs="Arial"/>
        </w:rPr>
        <w:t xml:space="preserve">a </w:t>
      </w:r>
      <w:r w:rsidRPr="00B0761A">
        <w:rPr>
          <w:rFonts w:ascii="Arial" w:eastAsia="ＭＳ 明朝" w:hAnsi="Arial" w:cs="Arial"/>
        </w:rPr>
        <w:t>user</w:t>
      </w:r>
      <w:r w:rsidR="00165E00" w:rsidRPr="00B0761A">
        <w:rPr>
          <w:rFonts w:ascii="Arial" w:eastAsia="ＭＳ 明朝" w:hAnsi="Arial" w:cs="Arial"/>
        </w:rPr>
        <w:t>’</w:t>
      </w:r>
      <w:r w:rsidRPr="00B0761A">
        <w:rPr>
          <w:rFonts w:ascii="Arial" w:eastAsia="ＭＳ 明朝" w:hAnsi="Arial" w:cs="Arial"/>
        </w:rPr>
        <w:t>s physical location.</w:t>
      </w:r>
    </w:p>
    <w:p w14:paraId="3FDF8C6E" w14:textId="77777777" w:rsidR="0009457B" w:rsidRPr="00B0761A" w:rsidRDefault="0009457B" w:rsidP="00AC51C9">
      <w:pPr>
        <w:pStyle w:val="PlainText"/>
        <w:rPr>
          <w:rFonts w:ascii="Arial" w:eastAsia="ＭＳ 明朝" w:hAnsi="Arial" w:cs="Arial"/>
        </w:rPr>
      </w:pPr>
    </w:p>
    <w:p w14:paraId="1F1514B9" w14:textId="2C88EE0F" w:rsidR="007C4517" w:rsidRPr="00B0761A" w:rsidRDefault="007C4517" w:rsidP="007C4517">
      <w:pPr>
        <w:pStyle w:val="PlainText"/>
        <w:rPr>
          <w:rFonts w:ascii="Arial" w:eastAsia="ＭＳ 明朝" w:hAnsi="Arial" w:cs="Arial"/>
        </w:rPr>
      </w:pPr>
      <w:r w:rsidRPr="00B0761A">
        <w:rPr>
          <w:rFonts w:ascii="Arial" w:eastAsia="ＭＳ 明朝" w:hAnsi="Arial" w:cs="Arial"/>
        </w:rPr>
        <w:t xml:space="preserve">Social network </w:t>
      </w:r>
      <w:r w:rsidR="00845804" w:rsidRPr="00B0761A">
        <w:rPr>
          <w:rFonts w:ascii="Arial" w:eastAsia="ＭＳ 明朝" w:hAnsi="Arial" w:cs="Arial"/>
        </w:rPr>
        <w:t>services</w:t>
      </w:r>
      <w:r w:rsidRPr="00B0761A">
        <w:rPr>
          <w:rFonts w:ascii="Arial" w:eastAsia="ＭＳ 明朝" w:hAnsi="Arial" w:cs="Arial"/>
        </w:rPr>
        <w:t xml:space="preserve"> also give users more control over their self-presentation during online interactions. </w:t>
      </w:r>
      <w:proofErr w:type="spellStart"/>
      <w:r w:rsidR="00230558" w:rsidRPr="00B0761A">
        <w:rPr>
          <w:rFonts w:ascii="Arial" w:eastAsia="ＭＳ 明朝" w:hAnsi="Arial" w:cs="Arial"/>
        </w:rPr>
        <w:t>Chayko</w:t>
      </w:r>
      <w:proofErr w:type="spellEnd"/>
      <w:r w:rsidR="00230558" w:rsidRPr="00B0761A">
        <w:rPr>
          <w:rFonts w:ascii="Arial" w:eastAsia="ＭＳ 明朝" w:hAnsi="Arial" w:cs="Arial"/>
        </w:rPr>
        <w:t xml:space="preserve"> </w:t>
      </w:r>
      <w:r w:rsidR="00230558"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vKNy6mus","properties":{"formattedCitation":"{\\rtf (2008, pp. 144\\uc0\\u8211{}145)}","plainCitation":"(2008, pp. 144–145)"},"citationItems":[{"id":34,"uris":["http://zotero.org/users/26821/items/E3PBBSWU"],"uri":["http://zotero.org/users/26821/items/E3PBBSWU"],"itemData":{"id":34,"type":"book","title":"Portable communities: The social dynamics of online and mobile connectedness","publisher":"SUNY Press","publisher-place":"Albany, New York, USA","number-of-pages":"316","source":"Google Books","event-place":"Albany, New York, USA","abstract":"“I blog, text, IM, email, and I don’t like to be without my cell phone or have to shut it off—even in a theater. Let’s put it this way, my ‘connections’ are more important than whatever I’m doing that might force me to shut my cell phone off.” — A Member of a Portable CommunityIn contemporary American life, community has become a portable phenomenon—you can “get it to go” wherever and whenever it is desired at the push of a button, mouse, or keyboard. In Portable Communities, sociologist Mary Chayko examines the social dynamics and implications of having access to countless others at any time. Teeming with the observations of people who blog, email, instant message, game, and chat on cell phones, wireless computers, and other portable devices, the book captures the appeal and the excitement, the challenges and the complexities, of online and mobile connectedness. Chayko considers some of the external dynamics that emerge as these communities resonate within the larger society—constant availability, social interaction that is more controlled and controllable, and new opportunities for self-expression, creativity, and even voyeurism. Internal social dynamics involving emotionality, intimacy, play, romance, and networking are also fully explored. Portable Communities provides a unique view of shifts in the social landscape and points the way toward needed social and political change.","ISBN":"978-0-7914-7600-0","note":"Google-Books-ID: p35_3mjFFE0C","shortTitle":"Portable Communities","language":"en","author":[{"family":"Chayko","given":"Mary"}],"issued":{"date-parts":[["2008",10,23]]}},"locator":"144–145","suppress-author":true}],"schema":"https://github.com/citation-style-language/schema/raw/master/csl-citation.json"} </w:instrText>
      </w:r>
      <w:r w:rsidR="00230558" w:rsidRPr="00B0761A">
        <w:rPr>
          <w:rFonts w:ascii="Arial" w:eastAsia="ＭＳ 明朝" w:hAnsi="Arial" w:cs="Arial"/>
        </w:rPr>
        <w:fldChar w:fldCharType="separate"/>
      </w:r>
      <w:r w:rsidR="006B25A8" w:rsidRPr="00B0761A">
        <w:rPr>
          <w:rFonts w:ascii="Arial" w:hAnsi="Arial" w:cs="Arial"/>
        </w:rPr>
        <w:t>(2008, pp. 144–145)</w:t>
      </w:r>
      <w:r w:rsidR="00230558" w:rsidRPr="00B0761A">
        <w:rPr>
          <w:rFonts w:ascii="Arial" w:eastAsia="ＭＳ 明朝" w:hAnsi="Arial" w:cs="Arial"/>
        </w:rPr>
        <w:fldChar w:fldCharType="end"/>
      </w:r>
      <w:r w:rsidRPr="00B0761A">
        <w:rPr>
          <w:rFonts w:ascii="Arial" w:eastAsia="ＭＳ 明朝" w:hAnsi="Arial" w:cs="Arial"/>
        </w:rPr>
        <w:t xml:space="preserve"> </w:t>
      </w:r>
      <w:r w:rsidR="00967508" w:rsidRPr="00B0761A">
        <w:rPr>
          <w:rFonts w:ascii="Arial" w:eastAsia="ＭＳ 明朝" w:hAnsi="Arial" w:cs="Arial"/>
        </w:rPr>
        <w:t>notes</w:t>
      </w:r>
      <w:r w:rsidRPr="00B0761A">
        <w:rPr>
          <w:rFonts w:ascii="Arial" w:eastAsia="ＭＳ 明朝" w:hAnsi="Arial" w:cs="Arial"/>
        </w:rPr>
        <w:t xml:space="preserve"> that modern technology can give</w:t>
      </w:r>
      <w:r w:rsidR="00333353" w:rsidRPr="00B0761A">
        <w:rPr>
          <w:rFonts w:ascii="Arial" w:eastAsia="ＭＳ 明朝" w:hAnsi="Arial" w:cs="Arial"/>
        </w:rPr>
        <w:t xml:space="preserve"> a sense of control over interpersonal situations, and a feeling that they can express themselves, to</w:t>
      </w:r>
      <w:r w:rsidRPr="00B0761A">
        <w:rPr>
          <w:rFonts w:ascii="Arial" w:eastAsia="ＭＳ 明朝" w:hAnsi="Arial" w:cs="Arial"/>
        </w:rPr>
        <w:t xml:space="preserve"> people who are </w:t>
      </w:r>
      <w:r w:rsidR="00405ED7" w:rsidRPr="00B0761A">
        <w:rPr>
          <w:rFonts w:ascii="Arial" w:eastAsia="ＭＳ 明朝" w:hAnsi="Arial" w:cs="Arial"/>
        </w:rPr>
        <w:t>less</w:t>
      </w:r>
      <w:r w:rsidRPr="00B0761A">
        <w:rPr>
          <w:rFonts w:ascii="Arial" w:eastAsia="ＭＳ 明朝" w:hAnsi="Arial" w:cs="Arial"/>
        </w:rPr>
        <w:t xml:space="preserve"> comfortable with face-to-face communication.</w:t>
      </w:r>
    </w:p>
    <w:p w14:paraId="06C8C7B1" w14:textId="77777777" w:rsidR="007C4517" w:rsidRPr="00B0761A" w:rsidRDefault="007C4517" w:rsidP="007C4517">
      <w:pPr>
        <w:pStyle w:val="PlainText"/>
        <w:rPr>
          <w:rFonts w:ascii="Arial" w:eastAsia="ＭＳ 明朝" w:hAnsi="Arial" w:cs="Arial"/>
        </w:rPr>
      </w:pPr>
    </w:p>
    <w:p w14:paraId="0CF234B3" w14:textId="06A3B53C" w:rsidR="008D3132" w:rsidRPr="00B0761A" w:rsidRDefault="007C4517" w:rsidP="007C4517">
      <w:pPr>
        <w:pStyle w:val="PlainText"/>
        <w:rPr>
          <w:rFonts w:ascii="Arial" w:eastAsia="ＭＳ 明朝" w:hAnsi="Arial" w:cs="Arial"/>
        </w:rPr>
      </w:pPr>
      <w:r w:rsidRPr="00B0761A">
        <w:rPr>
          <w:rFonts w:ascii="Arial" w:eastAsia="ＭＳ 明朝" w:hAnsi="Arial" w:cs="Arial"/>
        </w:rPr>
        <w:t xml:space="preserve">Digital media platforms </w:t>
      </w:r>
      <w:r w:rsidR="008D0AEA" w:rsidRPr="00B0761A">
        <w:rPr>
          <w:rFonts w:ascii="Arial" w:eastAsia="ＭＳ 明朝" w:hAnsi="Arial" w:cs="Arial"/>
        </w:rPr>
        <w:t>facilitate</w:t>
      </w:r>
      <w:r w:rsidRPr="00B0761A">
        <w:rPr>
          <w:rFonts w:ascii="Arial" w:eastAsia="ＭＳ 明朝" w:hAnsi="Arial" w:cs="Arial"/>
        </w:rPr>
        <w:t xml:space="preserve"> users’ communication and interaction with others online on a</w:t>
      </w:r>
      <w:r w:rsidR="008D0AEA" w:rsidRPr="00B0761A">
        <w:rPr>
          <w:rFonts w:ascii="Arial" w:eastAsia="ＭＳ 明朝" w:hAnsi="Arial" w:cs="Arial"/>
        </w:rPr>
        <w:t xml:space="preserve"> much</w:t>
      </w:r>
      <w:r w:rsidRPr="00B0761A">
        <w:rPr>
          <w:rFonts w:ascii="Arial" w:eastAsia="ＭＳ 明朝" w:hAnsi="Arial" w:cs="Arial"/>
        </w:rPr>
        <w:t xml:space="preserve"> larger scale </w:t>
      </w:r>
      <w:r w:rsidR="008D0AEA" w:rsidRPr="00B0761A">
        <w:rPr>
          <w:rFonts w:ascii="Arial" w:eastAsia="ＭＳ 明朝" w:hAnsi="Arial" w:cs="Arial"/>
        </w:rPr>
        <w:t>than</w:t>
      </w:r>
      <w:r w:rsidRPr="00B0761A">
        <w:rPr>
          <w:rFonts w:ascii="Arial" w:eastAsia="ＭＳ 明朝" w:hAnsi="Arial" w:cs="Arial"/>
        </w:rPr>
        <w:t xml:space="preserve"> the offline setting. However, communication style varies across cultures</w:t>
      </w:r>
      <w:r w:rsidR="009F0C53" w:rsidRPr="00B0761A">
        <w:rPr>
          <w:rFonts w:ascii="Arial" w:eastAsia="ＭＳ 明朝" w:hAnsi="Arial" w:cs="Arial"/>
        </w:rPr>
        <w:t xml:space="preserve"> </w:t>
      </w:r>
      <w:r w:rsidR="009F0C53" w:rsidRPr="00B0761A">
        <w:rPr>
          <w:rFonts w:ascii="Arial" w:eastAsia="ＭＳ 明朝" w:hAnsi="Arial" w:cs="Arial"/>
        </w:rPr>
        <w:fldChar w:fldCharType="begin"/>
      </w:r>
      <w:r w:rsidR="00A42C63" w:rsidRPr="00B0761A">
        <w:rPr>
          <w:rFonts w:ascii="Arial" w:eastAsia="ＭＳ 明朝" w:hAnsi="Arial" w:cs="Arial"/>
        </w:rPr>
        <w:instrText xml:space="preserve"> ADDIN ZOTERO_ITEM CSL_CITATION {"citationID":"rji5ZLaF","properties":{"formattedCitation":"(Gudykunst et al., 1988)","plainCitation":"(Gudykunst et al., 1988)"},"citationItems":[{"id":36,"uris":["http://zotero.org/users/26821/items/27WZEW6D"],"uri":["http://zotero.org/users/26821/items/27WZEW6D"],"itemData":{"id":36,"type":"book","title":"Culture and interpersonal communication","publisher":"Sage Publications","publisher-place":"London, UK","number-of-pages":"290","source":"Google Books","event-place":"London, UK","abstract":"Recipient of the 1988 Outstanding Book Award from the International and Intercultural Division of the Speech Communication Association \"The integration is impressive, and the book is a 'must' for those interested in this and related topics. . . . I think this book is likely to become 'the bible' of graduate students preparing for qualifying examinations for their doctorate in interpersonal communication, particularly if cultural variables are included in such preparation. Professionals in this area will, of course, want to have it. It is recommended to all readers of this journal.\" --Harry Triandis, International Journal of Intercultural Relations \"This book provides a welcome addition to the literature on human interaction. . . . The coverage of most areas is impressive. The authors have amassed a considerable volume of material and have managed to compress a very detailed discussion into a comparatively small space. The material is logically organized and succinctly presented throughout . . . a valuable reference source. . . . A thoroughly researched and tightly written book which contributes significantly to the corpus scholarship in both interpersonal and intercultural communication. It is highly recommended as a reference source for anyone interested in these increasingly imporatnt areas of research.\" --Canadian Journal of Communication \"The authors have integrated an impressive array of literature. . . . This book is timely and will help give direction to culture and communnication research over the next decade. . . . Clearly structured and the material is well organized. . . . The writing is easy to read and the material generally well integrated.\" --Contemporary Sociology \"Offers a very useful grounding and integration of work in this area so far.\" --Journal of Cross-Cultural Psychology","ISBN":"978-0-8039-2944-9","note":"Google-Books-ID: tSi3AAAAIAAJ","language":"en","author":[{"family":"Gudykunst","given":"William B."},{"family":"Ting-Toomey","given":"Stella"},{"family":"Chua","given":"Elizabeth"}],"issued":{"date-parts":[["1988"]]}}}],"schema":"https://github.com/citation-style-language/schema/raw/master/csl-citation.json"} </w:instrText>
      </w:r>
      <w:r w:rsidR="009F0C53" w:rsidRPr="00B0761A">
        <w:rPr>
          <w:rFonts w:ascii="Arial" w:eastAsia="ＭＳ 明朝" w:hAnsi="Arial" w:cs="Arial"/>
        </w:rPr>
        <w:fldChar w:fldCharType="separate"/>
      </w:r>
      <w:r w:rsidR="006B25A8" w:rsidRPr="00B0761A">
        <w:rPr>
          <w:rFonts w:ascii="Arial" w:eastAsia="ＭＳ 明朝" w:hAnsi="Arial" w:cs="Arial"/>
        </w:rPr>
        <w:t>(Gudykunst et al., 1988)</w:t>
      </w:r>
      <w:r w:rsidR="009F0C53" w:rsidRPr="00B0761A">
        <w:rPr>
          <w:rFonts w:ascii="Arial" w:eastAsia="ＭＳ 明朝" w:hAnsi="Arial" w:cs="Arial"/>
        </w:rPr>
        <w:fldChar w:fldCharType="end"/>
      </w:r>
      <w:r w:rsidRPr="00B0761A">
        <w:rPr>
          <w:rFonts w:ascii="Arial" w:eastAsia="ＭＳ 明朝" w:hAnsi="Arial" w:cs="Arial"/>
        </w:rPr>
        <w:t xml:space="preserve">. </w:t>
      </w:r>
      <w:r w:rsidR="001840CA" w:rsidRPr="00B0761A">
        <w:rPr>
          <w:rFonts w:ascii="Arial" w:eastAsia="ＭＳ 明朝" w:hAnsi="Arial" w:cs="Arial"/>
          <w:highlight w:val="yellow"/>
        </w:rPr>
        <w:t>This raises q</w:t>
      </w:r>
      <w:r w:rsidRPr="00B0761A">
        <w:rPr>
          <w:rFonts w:ascii="Arial" w:eastAsia="ＭＳ 明朝" w:hAnsi="Arial" w:cs="Arial"/>
          <w:highlight w:val="yellow"/>
        </w:rPr>
        <w:t xml:space="preserve">uestions about the impact of </w:t>
      </w:r>
      <w:r w:rsidR="00432790" w:rsidRPr="00B0761A">
        <w:rPr>
          <w:rFonts w:ascii="Arial" w:eastAsia="ＭＳ 明朝" w:hAnsi="Arial" w:cs="Arial"/>
          <w:highlight w:val="yellow"/>
        </w:rPr>
        <w:t xml:space="preserve">a </w:t>
      </w:r>
      <w:r w:rsidRPr="00B0761A">
        <w:rPr>
          <w:rFonts w:ascii="Arial" w:eastAsia="ＭＳ 明朝" w:hAnsi="Arial" w:cs="Arial"/>
          <w:highlight w:val="yellow"/>
        </w:rPr>
        <w:t>user</w:t>
      </w:r>
      <w:r w:rsidR="00432790" w:rsidRPr="00B0761A">
        <w:rPr>
          <w:rFonts w:ascii="Arial" w:eastAsia="ＭＳ 明朝" w:hAnsi="Arial" w:cs="Arial"/>
          <w:highlight w:val="yellow"/>
        </w:rPr>
        <w:t>’</w:t>
      </w:r>
      <w:r w:rsidRPr="00B0761A">
        <w:rPr>
          <w:rFonts w:ascii="Arial" w:eastAsia="ＭＳ 明朝" w:hAnsi="Arial" w:cs="Arial"/>
          <w:highlight w:val="yellow"/>
        </w:rPr>
        <w:t>s cultural background on their communication and interaction on social networks, and how that might inhibit effective engagement with social network platforms.</w:t>
      </w:r>
    </w:p>
    <w:p w14:paraId="1BE63470" w14:textId="77777777" w:rsidR="008D3132" w:rsidRPr="00B0761A" w:rsidRDefault="008D3132" w:rsidP="007C4517">
      <w:pPr>
        <w:pStyle w:val="PlainText"/>
        <w:rPr>
          <w:rFonts w:ascii="Arial" w:eastAsia="ＭＳ 明朝" w:hAnsi="Arial" w:cs="Arial"/>
        </w:rPr>
      </w:pPr>
    </w:p>
    <w:p w14:paraId="217C7B3D" w14:textId="60B10749" w:rsidR="00065C48" w:rsidRPr="00B0761A" w:rsidRDefault="00065C48" w:rsidP="005534FB">
      <w:pPr>
        <w:pStyle w:val="PlainText"/>
        <w:rPr>
          <w:rFonts w:ascii="Arial" w:eastAsia="ＭＳ 明朝" w:hAnsi="Arial" w:cs="Arial"/>
        </w:rPr>
      </w:pPr>
      <w:r w:rsidRPr="00B0761A">
        <w:rPr>
          <w:rFonts w:ascii="Arial" w:eastAsia="ＭＳ 明朝" w:hAnsi="Arial" w:cs="Arial"/>
        </w:rPr>
        <w:t>User engagement is a complex phenomenon that has been described as “</w:t>
      </w:r>
      <w:r w:rsidR="008F0F6F" w:rsidRPr="00B0761A">
        <w:rPr>
          <w:rFonts w:ascii="Arial" w:eastAsia="ＭＳ 明朝" w:hAnsi="Arial" w:cs="Arial"/>
        </w:rPr>
        <w:t xml:space="preserve">the </w:t>
      </w:r>
      <w:r w:rsidRPr="00B0761A">
        <w:rPr>
          <w:rFonts w:ascii="Arial" w:eastAsia="ＭＳ 明朝" w:hAnsi="Arial" w:cs="Arial"/>
        </w:rPr>
        <w:t xml:space="preserve">quality of the user experience that </w:t>
      </w:r>
      <w:proofErr w:type="spellStart"/>
      <w:r w:rsidR="00AD6220" w:rsidRPr="00B0761A">
        <w:rPr>
          <w:rFonts w:ascii="Arial" w:eastAsia="ＭＳ 明朝" w:hAnsi="Arial" w:cs="Arial"/>
        </w:rPr>
        <w:t>emphasi</w:t>
      </w:r>
      <w:r w:rsidR="008F0F6F" w:rsidRPr="00B0761A">
        <w:rPr>
          <w:rFonts w:ascii="Arial" w:eastAsia="ＭＳ 明朝" w:hAnsi="Arial" w:cs="Arial"/>
        </w:rPr>
        <w:t>s</w:t>
      </w:r>
      <w:r w:rsidR="00AD6220" w:rsidRPr="00B0761A">
        <w:rPr>
          <w:rFonts w:ascii="Arial" w:eastAsia="ＭＳ 明朝" w:hAnsi="Arial" w:cs="Arial"/>
        </w:rPr>
        <w:t>es</w:t>
      </w:r>
      <w:proofErr w:type="spellEnd"/>
      <w:r w:rsidRPr="00B0761A">
        <w:rPr>
          <w:rFonts w:ascii="Arial" w:eastAsia="ＭＳ 明朝" w:hAnsi="Arial" w:cs="Arial"/>
        </w:rPr>
        <w:t xml:space="preserve"> the positive aspects of the interaction, and in particular the phenomena associated with being captivated by technology”</w:t>
      </w:r>
      <w:r w:rsidR="00E24BFF" w:rsidRPr="00B0761A">
        <w:rPr>
          <w:rFonts w:ascii="Arial" w:eastAsia="ＭＳ 明朝" w:hAnsi="Arial" w:cs="Arial"/>
        </w:rPr>
        <w:t xml:space="preserve"> </w:t>
      </w:r>
      <w:r w:rsidR="00E24BFF" w:rsidRPr="00B0761A">
        <w:rPr>
          <w:rFonts w:ascii="Arial" w:eastAsia="ＭＳ 明朝" w:hAnsi="Arial" w:cs="Arial"/>
        </w:rPr>
        <w:fldChar w:fldCharType="begin"/>
      </w:r>
      <w:r w:rsidR="002B656C" w:rsidRPr="00B0761A">
        <w:rPr>
          <w:rFonts w:ascii="Arial" w:eastAsia="ＭＳ 明朝" w:hAnsi="Arial" w:cs="Arial"/>
        </w:rPr>
        <w:instrText xml:space="preserve"> ADDIN ZOTERO_ITEM CSL_CITATION {"citationID":"bkbbxwef","properties":{"formattedCitation":"(Attfield et al., 2011, p. 1)","plainCitation":"(Attfield et al., 2011, p. 1)"},"citationItems":[{"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 China","event":"WSDM 2011 Workshop on User Modelling for Web Applications (UMWA 2011)","event-place":"Hong Kong, China","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6",8,30]]}},"locator":"1"}],"schema":"https://github.com/citation-style-language/schema/raw/master/csl-citation.json"} </w:instrText>
      </w:r>
      <w:r w:rsidR="00E24BFF" w:rsidRPr="00B0761A">
        <w:rPr>
          <w:rFonts w:ascii="Arial" w:eastAsia="ＭＳ 明朝" w:hAnsi="Arial" w:cs="Arial"/>
        </w:rPr>
        <w:fldChar w:fldCharType="separate"/>
      </w:r>
      <w:r w:rsidR="008F0F6F" w:rsidRPr="00B0761A">
        <w:rPr>
          <w:rFonts w:ascii="Arial" w:eastAsia="ＭＳ 明朝" w:hAnsi="Arial" w:cs="Arial"/>
        </w:rPr>
        <w:t>(Attfield et al., 2011, p. 1)</w:t>
      </w:r>
      <w:r w:rsidR="00E24BFF" w:rsidRPr="00B0761A">
        <w:rPr>
          <w:rFonts w:ascii="Arial" w:eastAsia="ＭＳ 明朝" w:hAnsi="Arial" w:cs="Arial"/>
        </w:rPr>
        <w:fldChar w:fldCharType="end"/>
      </w:r>
      <w:r w:rsidRPr="00B0761A">
        <w:rPr>
          <w:rFonts w:ascii="Arial" w:eastAsia="ＭＳ 明朝" w:hAnsi="Arial" w:cs="Arial"/>
        </w:rPr>
        <w:t>. There is</w:t>
      </w:r>
      <w:r w:rsidR="008F0F6F" w:rsidRPr="00B0761A">
        <w:rPr>
          <w:rFonts w:ascii="Arial" w:eastAsia="ＭＳ 明朝" w:hAnsi="Arial" w:cs="Arial"/>
        </w:rPr>
        <w:t xml:space="preserve"> an increasing amount of</w:t>
      </w:r>
      <w:r w:rsidRPr="00B0761A">
        <w:rPr>
          <w:rFonts w:ascii="Arial" w:eastAsia="ＭＳ 明朝" w:hAnsi="Arial" w:cs="Arial"/>
        </w:rPr>
        <w:t xml:space="preserve"> </w:t>
      </w:r>
      <w:r w:rsidR="008F0F6F" w:rsidRPr="00B0761A">
        <w:rPr>
          <w:rFonts w:ascii="Arial" w:eastAsia="ＭＳ 明朝" w:hAnsi="Arial" w:cs="Arial"/>
        </w:rPr>
        <w:t>research i</w:t>
      </w:r>
      <w:r w:rsidRPr="00B0761A">
        <w:rPr>
          <w:rFonts w:ascii="Arial" w:eastAsia="ＭＳ 明朝" w:hAnsi="Arial" w:cs="Arial"/>
        </w:rPr>
        <w:t>nvestigating and exploring user engagement</w:t>
      </w:r>
      <w:r w:rsidR="008F0F6F" w:rsidRPr="00B0761A">
        <w:rPr>
          <w:rFonts w:ascii="Arial" w:eastAsia="ＭＳ 明朝" w:hAnsi="Arial" w:cs="Arial"/>
        </w:rPr>
        <w:t>,</w:t>
      </w:r>
      <w:r w:rsidRPr="00B0761A">
        <w:rPr>
          <w:rFonts w:ascii="Arial" w:eastAsia="ＭＳ 明朝" w:hAnsi="Arial" w:cs="Arial"/>
        </w:rPr>
        <w:t xml:space="preserve"> and</w:t>
      </w:r>
      <w:r w:rsidR="00B811E9" w:rsidRPr="00B0761A">
        <w:rPr>
          <w:rFonts w:ascii="Arial" w:eastAsia="ＭＳ 明朝" w:hAnsi="Arial" w:cs="Arial"/>
        </w:rPr>
        <w:t xml:space="preserve"> the</w:t>
      </w:r>
      <w:r w:rsidRPr="00B0761A">
        <w:rPr>
          <w:rFonts w:ascii="Arial" w:eastAsia="ＭＳ 明朝" w:hAnsi="Arial" w:cs="Arial"/>
        </w:rPr>
        <w:t xml:space="preserve"> factors that make up that engagement</w:t>
      </w:r>
      <w:r w:rsidR="002A4849" w:rsidRPr="00B0761A">
        <w:rPr>
          <w:rFonts w:ascii="Arial" w:eastAsia="ＭＳ 明朝" w:hAnsi="Arial" w:cs="Arial"/>
        </w:rPr>
        <w:t xml:space="preserve"> </w:t>
      </w:r>
      <w:r w:rsidR="002A4849" w:rsidRPr="00B0761A">
        <w:rPr>
          <w:rFonts w:ascii="Arial" w:eastAsia="ＭＳ 明朝" w:hAnsi="Arial" w:cs="Arial"/>
        </w:rPr>
        <w:fldChar w:fldCharType="begin"/>
      </w:r>
      <w:r w:rsidR="00A5595D" w:rsidRPr="00B0761A">
        <w:rPr>
          <w:rFonts w:ascii="Arial" w:eastAsia="ＭＳ 明朝" w:hAnsi="Arial" w:cs="Arial"/>
        </w:rPr>
        <w:instrText xml:space="preserve"> ADDIN ZOTERO_ITEM CSL_CITATION {"citationID":"2W4re9SZ","properties":{"formattedCitation":"{\\rtf (e.g., O\\uc0\\u8217{}Brien and Toms, 2008; Attfield et al., 2011)}","plainCitation":"(e.g., O’Brien and Toms, 2008; Attfield et al., 2011)"},"citationItems":[{"id":39,"uris":["http://zotero.org/users/26821/items/MFTDSICE"],"uri":["http://zotero.org/users/26821/items/MFTDSICE"],"itemData":{"id":39,"type":"article-journal","title":"What is user engagement? A conceptual framework for defining user engagement with technology","container-title":"Journal of the American Society for Information Science and Technology","page":"938-955","volume":"59","issue":"6","source":"Wiley Online Library","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DOI":"10.1002/asi.20801","ISSN":"1532-2890","shortTitle":"What is user engagement?","journalAbbreviation":"J. Am. Soc. Inf. Sci.","language":"en","author":[{"family":"O'Brien","given":"Heather L."},{"family":"Toms","given":"Elaine G."}],"issued":{"date-parts":[["2008",4,1]]}},"prefix":"e.g., "},{"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 China","event":"WSDM 2011 Workshop on User Modelling for Web Applications (UMWA 2011)","event-place":"Hong Kong, China","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6",8,30]]}}}],"schema":"https://github.com/citation-style-language/schema/raw/master/csl-citation.json"} </w:instrText>
      </w:r>
      <w:r w:rsidR="002A4849" w:rsidRPr="00B0761A">
        <w:rPr>
          <w:rFonts w:ascii="Arial" w:eastAsia="ＭＳ 明朝" w:hAnsi="Arial" w:cs="Arial"/>
        </w:rPr>
        <w:fldChar w:fldCharType="separate"/>
      </w:r>
      <w:r w:rsidR="006B25A8" w:rsidRPr="00B0761A">
        <w:rPr>
          <w:rFonts w:ascii="Arial" w:hAnsi="Arial" w:cs="Arial"/>
        </w:rPr>
        <w:t>(e.g., O’Brien and Toms, 2008; Attfield et al., 2011)</w:t>
      </w:r>
      <w:r w:rsidR="002A4849" w:rsidRPr="00B0761A">
        <w:rPr>
          <w:rFonts w:ascii="Arial" w:eastAsia="ＭＳ 明朝" w:hAnsi="Arial" w:cs="Arial"/>
        </w:rPr>
        <w:fldChar w:fldCharType="end"/>
      </w:r>
      <w:r w:rsidRPr="00B0761A">
        <w:rPr>
          <w:rFonts w:ascii="Arial" w:eastAsia="ＭＳ 明朝" w:hAnsi="Arial" w:cs="Arial"/>
        </w:rPr>
        <w:t xml:space="preserve">. According to van </w:t>
      </w:r>
      <w:proofErr w:type="spellStart"/>
      <w:r w:rsidRPr="00B0761A">
        <w:rPr>
          <w:rFonts w:ascii="Arial" w:eastAsia="ＭＳ 明朝" w:hAnsi="Arial" w:cs="Arial"/>
        </w:rPr>
        <w:t>Vugt</w:t>
      </w:r>
      <w:proofErr w:type="spellEnd"/>
      <w:r w:rsidR="002B4937" w:rsidRPr="00B0761A">
        <w:rPr>
          <w:rFonts w:ascii="Arial" w:eastAsia="ＭＳ 明朝" w:hAnsi="Arial" w:cs="Arial"/>
        </w:rPr>
        <w:t xml:space="preserve"> et al. </w:t>
      </w:r>
      <w:r w:rsidR="002B4937"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icvwZ8TS","properties":{"formattedCitation":"(2007, p. 277)","plainCitation":"(2007, p. 277)"},"citationItems":[{"id":42,"uris":["http://zotero.org/users/26821/items/3GG6R44D"],"uri":["http://zotero.org/users/26821/items/3GG6R44D"],"itemData":{"id":42,"type":"article-journal","title":"Realism is not all! User engagement with task-related interface characters","container-title":"Interacting with Computers","page":"267-280","volume":"19","issue":"2","source":"iwc.oxfordjournals.org","abstract":"Human-like characters in the interface may evoke social responses in users, and literature suggests that realism is the most important factor herein. However, the effects of interface characters on the user are not well understood. We developed an integrative framework, called I-PEFiC, to explain ‘persona’ and realism effects on the user. We tested an important part of the model using an experimental design in which 140 middle school students were class-wise shown an informative virtual reality demonstration that incorporated either a realistic or an unrealistic (fantasy) interface character, or no character. Findings show, first, no persona effect on task performance. We discuss how user engagement might be related to persona effects. Second, designed realism of the interface character contributed to user engagement when controlled for various user perceptions. Moreover, perceived aesthetics and task-relevance further influenced user engagement. Third, user engagement and task performance combined better predicted satisfaction than either one of the factors alone. In sum, several appearance- and task-related factors contributed to user engagement and user satisfaction. Thus, realism is not all.","DOI":"10.1016/j.intcom.2006.08.005","ISSN":"0953-5438, 1873-7951","journalAbbreviation":"Interact. Comput.","language":"en","author":[{"family":"Vugt","given":"H. C.","non-dropping-particle":"van"},{"family":"Konijn","given":"E. A."},{"family":"Hoorn","given":"J. F."},{"family":"Keur","given":"I."},{"family":"Eliéns","given":"A."}],"issued":{"date-parts":[["2007",3,1]]}},"locator":"277","suppress-author":true}],"schema":"https://github.com/citation-style-language/schema/raw/master/csl-citation.json"} </w:instrText>
      </w:r>
      <w:r w:rsidR="002B4937" w:rsidRPr="00B0761A">
        <w:rPr>
          <w:rFonts w:ascii="Arial" w:eastAsia="ＭＳ 明朝" w:hAnsi="Arial" w:cs="Arial"/>
        </w:rPr>
        <w:fldChar w:fldCharType="separate"/>
      </w:r>
      <w:r w:rsidR="006B25A8" w:rsidRPr="00B0761A">
        <w:rPr>
          <w:rFonts w:ascii="Arial" w:eastAsia="ＭＳ 明朝" w:hAnsi="Arial" w:cs="Arial"/>
        </w:rPr>
        <w:t>(2007, p. 277)</w:t>
      </w:r>
      <w:r w:rsidR="002B4937" w:rsidRPr="00B0761A">
        <w:rPr>
          <w:rFonts w:ascii="Arial" w:eastAsia="ＭＳ 明朝" w:hAnsi="Arial" w:cs="Arial"/>
        </w:rPr>
        <w:fldChar w:fldCharType="end"/>
      </w:r>
      <w:r w:rsidRPr="00B0761A">
        <w:rPr>
          <w:rFonts w:ascii="Arial" w:eastAsia="ＭＳ 明朝" w:hAnsi="Arial" w:cs="Arial"/>
        </w:rPr>
        <w:t>, “understanding what determines user engagement is important because engagement highly predicts user satisfaction in human</w:t>
      </w:r>
      <w:r w:rsidR="002B4937" w:rsidRPr="00B0761A">
        <w:rPr>
          <w:rFonts w:ascii="Arial" w:eastAsia="ＭＳ 明朝" w:hAnsi="Arial" w:cs="Arial"/>
        </w:rPr>
        <w:t>-</w:t>
      </w:r>
      <w:r w:rsidRPr="00B0761A">
        <w:rPr>
          <w:rFonts w:ascii="Arial" w:eastAsia="ＭＳ 明朝" w:hAnsi="Arial" w:cs="Arial"/>
        </w:rPr>
        <w:t>character interaction”. Indeed, promoting and enhancing user engagement is critical for technology success</w:t>
      </w:r>
      <w:r w:rsidR="002B4937" w:rsidRPr="00B0761A">
        <w:rPr>
          <w:rFonts w:ascii="Arial" w:eastAsia="ＭＳ 明朝" w:hAnsi="Arial" w:cs="Arial"/>
        </w:rPr>
        <w:t xml:space="preserve"> </w:t>
      </w:r>
      <w:r w:rsidR="002B4937" w:rsidRPr="00B0761A">
        <w:rPr>
          <w:rFonts w:ascii="Arial" w:eastAsia="ＭＳ 明朝" w:hAnsi="Arial" w:cs="Arial"/>
        </w:rPr>
        <w:fldChar w:fldCharType="begin"/>
      </w:r>
      <w:r w:rsidR="00A5595D" w:rsidRPr="00B0761A">
        <w:rPr>
          <w:rFonts w:ascii="Arial" w:eastAsia="ＭＳ 明朝" w:hAnsi="Arial" w:cs="Arial"/>
        </w:rPr>
        <w:instrText xml:space="preserve"> ADDIN ZOTERO_ITEM CSL_CITATION {"citationID":"Vf11ttzd","properties":{"formattedCitation":"{\\rtf (Attfield et al., 2011; O\\uc0\\u8217{}Brien and Toms, 2008)}","plainCitation":"(Attfield et al., 2011; O’Brien and Toms, 2008)"},"citationItems":[{"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 China","event":"WSDM 2011 Workshop on User Modelling for Web Applications (UMWA 2011)","event-place":"Hong Kong, China","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6",8,30]]}}},{"id":39,"uris":["http://zotero.org/users/26821/items/MFTDSICE"],"uri":["http://zotero.org/users/26821/items/MFTDSICE"],"itemData":{"id":39,"type":"article-journal","title":"What is user engagement? A conceptual framework for defining user engagement with technology","container-title":"Journal of the American Society for Information Science and Technology","page":"938-955","volume":"59","issue":"6","source":"Wiley Online Library","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DOI":"10.1002/asi.20801","ISSN":"1532-2890","shortTitle":"What is user engagement?","journalAbbreviation":"J. Am. Soc. Inf. Sci.","language":"en","author":[{"family":"O'Brien","given":"Heather L."},{"family":"Toms","given":"Elaine G."}],"issued":{"date-parts":[["2008",4,1]]}}}],"schema":"https://github.com/citation-style-language/schema/raw/master/csl-citation.json"} </w:instrText>
      </w:r>
      <w:r w:rsidR="002B4937" w:rsidRPr="00B0761A">
        <w:rPr>
          <w:rFonts w:ascii="Arial" w:eastAsia="ＭＳ 明朝" w:hAnsi="Arial" w:cs="Arial"/>
        </w:rPr>
        <w:fldChar w:fldCharType="separate"/>
      </w:r>
      <w:r w:rsidR="006B25A8" w:rsidRPr="00B0761A">
        <w:rPr>
          <w:rFonts w:ascii="Arial" w:hAnsi="Arial" w:cs="Arial"/>
        </w:rPr>
        <w:t>(Attfield et al., 2011; O’Brien and Toms, 2008)</w:t>
      </w:r>
      <w:r w:rsidR="002B4937" w:rsidRPr="00B0761A">
        <w:rPr>
          <w:rFonts w:ascii="Arial" w:eastAsia="ＭＳ 明朝" w:hAnsi="Arial" w:cs="Arial"/>
        </w:rPr>
        <w:fldChar w:fldCharType="end"/>
      </w:r>
      <w:r w:rsidRPr="00B0761A">
        <w:rPr>
          <w:rFonts w:ascii="Arial" w:eastAsia="ＭＳ 明朝" w:hAnsi="Arial" w:cs="Arial"/>
        </w:rPr>
        <w:t>.</w:t>
      </w:r>
    </w:p>
    <w:p w14:paraId="3F909A58" w14:textId="77777777" w:rsidR="00065C48" w:rsidRPr="00B0761A" w:rsidRDefault="00065C48" w:rsidP="00065C48">
      <w:pPr>
        <w:pStyle w:val="PlainText"/>
        <w:rPr>
          <w:rFonts w:ascii="Arial" w:eastAsia="ＭＳ 明朝" w:hAnsi="Arial" w:cs="Arial"/>
        </w:rPr>
      </w:pPr>
    </w:p>
    <w:p w14:paraId="689B10D1" w14:textId="4F4DF227" w:rsidR="00065C48" w:rsidRPr="00B0761A" w:rsidRDefault="00217642" w:rsidP="00065C48">
      <w:pPr>
        <w:pStyle w:val="PlainText"/>
        <w:rPr>
          <w:rFonts w:ascii="Arial" w:eastAsia="ＭＳ 明朝" w:hAnsi="Arial" w:cs="Arial"/>
        </w:rPr>
      </w:pPr>
      <w:r w:rsidRPr="00B0761A">
        <w:rPr>
          <w:rFonts w:ascii="Arial" w:eastAsia="ＭＳ 明朝" w:hAnsi="Arial" w:cs="Arial"/>
        </w:rPr>
        <w:lastRenderedPageBreak/>
        <w:t>U</w:t>
      </w:r>
      <w:r w:rsidR="00065C48" w:rsidRPr="00B0761A">
        <w:rPr>
          <w:rFonts w:ascii="Arial" w:eastAsia="ＭＳ 明朝" w:hAnsi="Arial" w:cs="Arial"/>
        </w:rPr>
        <w:t xml:space="preserve">ser engagement can be </w:t>
      </w:r>
      <w:r w:rsidR="00877CD4" w:rsidRPr="00B0761A">
        <w:rPr>
          <w:rFonts w:ascii="Arial" w:eastAsia="ＭＳ 明朝" w:hAnsi="Arial" w:cs="Arial"/>
        </w:rPr>
        <w:t xml:space="preserve">a key metric </w:t>
      </w:r>
      <w:r w:rsidRPr="00B0761A">
        <w:rPr>
          <w:rFonts w:ascii="Arial" w:eastAsia="ＭＳ 明朝" w:hAnsi="Arial" w:cs="Arial"/>
        </w:rPr>
        <w:t>for gauging the</w:t>
      </w:r>
      <w:r w:rsidR="00065C48" w:rsidRPr="00B0761A">
        <w:rPr>
          <w:rFonts w:ascii="Arial" w:eastAsia="ＭＳ 明朝" w:hAnsi="Arial" w:cs="Arial"/>
        </w:rPr>
        <w:t xml:space="preserve"> success</w:t>
      </w:r>
      <w:r w:rsidRPr="00B0761A">
        <w:rPr>
          <w:rFonts w:ascii="Arial" w:eastAsia="ＭＳ 明朝" w:hAnsi="Arial" w:cs="Arial"/>
        </w:rPr>
        <w:t xml:space="preserve"> of a social networking service</w:t>
      </w:r>
      <w:r w:rsidR="00065C48" w:rsidRPr="00B0761A">
        <w:rPr>
          <w:rFonts w:ascii="Arial" w:eastAsia="ＭＳ 明朝" w:hAnsi="Arial" w:cs="Arial"/>
        </w:rPr>
        <w:t>.</w:t>
      </w:r>
      <w:r w:rsidR="00BA094B" w:rsidRPr="00B0761A">
        <w:rPr>
          <w:rFonts w:ascii="Arial" w:eastAsia="ＭＳ 明朝" w:hAnsi="Arial" w:cs="Arial"/>
        </w:rPr>
        <w:t xml:space="preserve"> It can be tracked by visible patterns of activity and interaction behaviors of users, such as follows, comments, shares, likes, favorites,</w:t>
      </w:r>
      <w:r w:rsidR="00115547" w:rsidRPr="00B0761A">
        <w:rPr>
          <w:rFonts w:ascii="Arial" w:eastAsia="ＭＳ 明朝" w:hAnsi="Arial" w:cs="Arial"/>
        </w:rPr>
        <w:t xml:space="preserve"> and re</w:t>
      </w:r>
      <w:r w:rsidR="00BA094B" w:rsidRPr="00B0761A">
        <w:rPr>
          <w:rFonts w:ascii="Arial" w:eastAsia="ＭＳ 明朝" w:hAnsi="Arial" w:cs="Arial"/>
        </w:rPr>
        <w:t>tweets.</w:t>
      </w:r>
      <w:r w:rsidR="00065C48" w:rsidRPr="00B0761A">
        <w:rPr>
          <w:rFonts w:ascii="Arial" w:eastAsia="ＭＳ 明朝" w:hAnsi="Arial" w:cs="Arial"/>
        </w:rPr>
        <w:t xml:space="preserve"> However, some patterns of activity</w:t>
      </w:r>
      <w:r w:rsidR="00A836FC" w:rsidRPr="00B0761A">
        <w:rPr>
          <w:rFonts w:ascii="Arial" w:eastAsia="ＭＳ 明朝" w:hAnsi="Arial" w:cs="Arial"/>
        </w:rPr>
        <w:t>, such as browsing,</w:t>
      </w:r>
      <w:r w:rsidR="00065C48" w:rsidRPr="00B0761A">
        <w:rPr>
          <w:rFonts w:ascii="Arial" w:eastAsia="ＭＳ 明朝" w:hAnsi="Arial" w:cs="Arial"/>
        </w:rPr>
        <w:t xml:space="preserve"> </w:t>
      </w:r>
      <w:r w:rsidR="00A836FC" w:rsidRPr="00B0761A">
        <w:rPr>
          <w:rFonts w:ascii="Arial" w:eastAsia="ＭＳ 明朝" w:hAnsi="Arial" w:cs="Arial"/>
        </w:rPr>
        <w:t>are effectively</w:t>
      </w:r>
      <w:r w:rsidR="00065C48" w:rsidRPr="00B0761A">
        <w:rPr>
          <w:rFonts w:ascii="Arial" w:eastAsia="ＭＳ 明朝" w:hAnsi="Arial" w:cs="Arial"/>
        </w:rPr>
        <w:t xml:space="preserve"> “silent” </w:t>
      </w:r>
      <w:r w:rsidR="00A836FC" w:rsidRPr="00B0761A">
        <w:rPr>
          <w:rFonts w:ascii="Arial" w:eastAsia="ＭＳ 明朝" w:hAnsi="Arial" w:cs="Arial"/>
        </w:rPr>
        <w:t xml:space="preserve">and </w:t>
      </w:r>
      <w:r w:rsidR="00120C31" w:rsidRPr="00B0761A">
        <w:rPr>
          <w:rFonts w:ascii="Arial" w:eastAsia="ＭＳ 明朝" w:hAnsi="Arial" w:cs="Arial"/>
        </w:rPr>
        <w:t>in</w:t>
      </w:r>
      <w:r w:rsidR="00065C48" w:rsidRPr="00B0761A">
        <w:rPr>
          <w:rFonts w:ascii="Arial" w:eastAsia="ＭＳ 明朝" w:hAnsi="Arial" w:cs="Arial"/>
        </w:rPr>
        <w:t>visible</w:t>
      </w:r>
      <w:r w:rsidR="001475A0" w:rsidRPr="00B0761A">
        <w:rPr>
          <w:rFonts w:ascii="Arial" w:eastAsia="ＭＳ 明朝" w:hAnsi="Arial" w:cs="Arial"/>
        </w:rPr>
        <w:t>, and thus difficult to measure</w:t>
      </w:r>
      <w:r w:rsidR="00BA094B" w:rsidRPr="00B0761A">
        <w:rPr>
          <w:rFonts w:ascii="Arial" w:eastAsia="ＭＳ 明朝" w:hAnsi="Arial" w:cs="Arial"/>
        </w:rPr>
        <w:t xml:space="preserve"> </w:t>
      </w:r>
      <w:r w:rsidR="00BA094B" w:rsidRPr="00B0761A">
        <w:rPr>
          <w:rFonts w:ascii="Arial" w:eastAsia="ＭＳ 明朝" w:hAnsi="Arial" w:cs="Arial"/>
        </w:rPr>
        <w:fldChar w:fldCharType="begin"/>
      </w:r>
      <w:r w:rsidR="00BA094B" w:rsidRPr="00B0761A">
        <w:rPr>
          <w:rFonts w:ascii="Arial" w:eastAsia="ＭＳ 明朝" w:hAnsi="Arial" w:cs="Arial"/>
        </w:rPr>
        <w:instrText xml:space="preserve"> ADDIN ZOTERO_ITEM CSL_CITATION {"citationID":"SI5oytic","properties":{"formattedCitation":"(Benevenuto et al., 2009)","plainCitation":"(Benevenuto et al., 2009)"},"citationItems":[{"id":48,"uris":["http://zotero.org/users/26821/items/GKQZDM4J"],"uri":["http://zotero.org/users/26821/items/GKQZDM4J"],"itemData":{"id":48,"type":"paper-conference","title":"Characterizing user behavior in online social networks","container-title":"Proceedings of the 9th ACM SIGCOMM Internet Measurement Conference (IMC 2009)","publisher":"ACM","publisher-place":"Chicago, Illinois, USA","page":"49--62","event":"9th ACM SIGCOMM Internet Measurement Conference (IMC 2009)","event-place":"Chicago, Illinois, USA","abstract":"Understanding how users behave when they connect to social networking sites creates opportunities for better interface design, richer studies of social interactions, and improved design of content distribution systems. In this paper, we present a first of a kind analysis of user workloads in online social networks. Our study is based on detailed clickstream data, collected over a 12-day period, summarizing HTTP sessions of 37,024 users who accessed four popular social networks: Orkut, MySpace, Hi5, and LinkedIn. The data were collected from a social network aggregator website in Brazil, which enables users to connect to multiple social networks with a single authentication. Our analysis of the clickstream data reveals key features of the social network workloads, such as how frequently people connect to social networks and for how long, as well as the types and sequences of activities that users conduct on these sites. Additionally, we crawled the social network topology of Orkut, so that we could analyze user interaction data in light of the social graph. Our data analysis suggests insights into how users interact with friends in Orkut, such as how frequently users visit their friends' or non-immediate friends' pages. In summary, our analysis demonstrates the power of using clickstream data in identifying patterns in social network workloads and social interactions. Our analysis shows that browsing, which cannot be inferred from crawling publicly available data, accounts for 92% of all user activities. Consequently, compared to using only crawled data, considering silent interactions like browsing friends' pages increases the measured level of interaction among users.","DOI":"10.1145/1644893.1644900","author":[{"family":"Benevenuto","given":"Fabrício"},{"family":"Rodrigues","given":"Tiago"},{"family":"Cha","given":"Meeyoung"},{"family":"Almeida","given":"Virgílio A. F."}],"editor":[{"family":"Feldmann","given":"Anja"},{"family":"Mathy","given":"Laurent"}],"issued":{"date-parts":[["2009"]]}}}],"schema":"https://github.com/citation-style-language/schema/raw/master/csl-citation.json"} </w:instrText>
      </w:r>
      <w:r w:rsidR="00BA094B" w:rsidRPr="00B0761A">
        <w:rPr>
          <w:rFonts w:ascii="Arial" w:eastAsia="ＭＳ 明朝" w:hAnsi="Arial" w:cs="Arial"/>
        </w:rPr>
        <w:fldChar w:fldCharType="separate"/>
      </w:r>
      <w:r w:rsidR="006B25A8" w:rsidRPr="00B0761A">
        <w:rPr>
          <w:rFonts w:ascii="Arial" w:eastAsia="ＭＳ 明朝" w:hAnsi="Arial" w:cs="Arial"/>
          <w:noProof/>
        </w:rPr>
        <w:t>(Benevenuto et al., 2009)</w:t>
      </w:r>
      <w:r w:rsidR="00BA094B" w:rsidRPr="00B0761A">
        <w:rPr>
          <w:rFonts w:ascii="Arial" w:eastAsia="ＭＳ 明朝" w:hAnsi="Arial" w:cs="Arial"/>
        </w:rPr>
        <w:fldChar w:fldCharType="end"/>
      </w:r>
      <w:r w:rsidR="00065C48" w:rsidRPr="00B0761A">
        <w:rPr>
          <w:rFonts w:ascii="Arial" w:eastAsia="ＭＳ 明朝" w:hAnsi="Arial" w:cs="Arial"/>
        </w:rPr>
        <w:t xml:space="preserve">. Consequently, to gain a comprehensive understanding of user engagement with social networks, </w:t>
      </w:r>
      <w:r w:rsidR="00CE5538" w:rsidRPr="00B0761A">
        <w:rPr>
          <w:rFonts w:ascii="Arial" w:eastAsia="ＭＳ 明朝" w:hAnsi="Arial" w:cs="Arial"/>
        </w:rPr>
        <w:t>we need to go</w:t>
      </w:r>
      <w:r w:rsidR="00A223DD" w:rsidRPr="00B0761A">
        <w:rPr>
          <w:rFonts w:ascii="Arial" w:eastAsia="ＭＳ 明朝" w:hAnsi="Arial" w:cs="Arial"/>
        </w:rPr>
        <w:t xml:space="preserve"> beyond </w:t>
      </w:r>
      <w:r w:rsidR="00065C48" w:rsidRPr="00B0761A">
        <w:rPr>
          <w:rFonts w:ascii="Arial" w:eastAsia="ＭＳ 明朝" w:hAnsi="Arial" w:cs="Arial"/>
        </w:rPr>
        <w:t xml:space="preserve">visible interactions to </w:t>
      </w:r>
      <w:r w:rsidR="000B3897" w:rsidRPr="00B0761A">
        <w:rPr>
          <w:rFonts w:ascii="Arial" w:eastAsia="ＭＳ 明朝" w:hAnsi="Arial" w:cs="Arial"/>
        </w:rPr>
        <w:t xml:space="preserve">capture </w:t>
      </w:r>
      <w:r w:rsidR="00065C48" w:rsidRPr="00B0761A">
        <w:rPr>
          <w:rFonts w:ascii="Arial" w:eastAsia="ＭＳ 明朝" w:hAnsi="Arial" w:cs="Arial"/>
        </w:rPr>
        <w:t xml:space="preserve">silent </w:t>
      </w:r>
      <w:r w:rsidR="00A223DD" w:rsidRPr="00B0761A">
        <w:rPr>
          <w:rFonts w:ascii="Arial" w:eastAsia="ＭＳ 明朝" w:hAnsi="Arial" w:cs="Arial"/>
        </w:rPr>
        <w:t>behaviors</w:t>
      </w:r>
      <w:r w:rsidR="00065C48" w:rsidRPr="00B0761A">
        <w:rPr>
          <w:rFonts w:ascii="Arial" w:eastAsia="ＭＳ 明朝" w:hAnsi="Arial" w:cs="Arial"/>
        </w:rPr>
        <w:t xml:space="preserve">, such as </w:t>
      </w:r>
      <w:r w:rsidR="00A223DD" w:rsidRPr="00B0761A">
        <w:rPr>
          <w:rFonts w:ascii="Arial" w:eastAsia="ＭＳ 明朝" w:hAnsi="Arial" w:cs="Arial"/>
        </w:rPr>
        <w:t xml:space="preserve">a </w:t>
      </w:r>
      <w:r w:rsidR="00065C48" w:rsidRPr="00B0761A">
        <w:rPr>
          <w:rFonts w:ascii="Arial" w:eastAsia="ＭＳ 明朝" w:hAnsi="Arial" w:cs="Arial"/>
        </w:rPr>
        <w:t>user’s feelings, attitudes, beliefs, opinions</w:t>
      </w:r>
      <w:r w:rsidR="00A223DD" w:rsidRPr="00B0761A">
        <w:rPr>
          <w:rFonts w:ascii="Arial" w:eastAsia="ＭＳ 明朝" w:hAnsi="Arial" w:cs="Arial"/>
        </w:rPr>
        <w:t>,</w:t>
      </w:r>
      <w:r w:rsidR="00065C48" w:rsidRPr="00B0761A">
        <w:rPr>
          <w:rFonts w:ascii="Arial" w:eastAsia="ＭＳ 明朝" w:hAnsi="Arial" w:cs="Arial"/>
        </w:rPr>
        <w:t xml:space="preserve"> and experiences.</w:t>
      </w:r>
    </w:p>
    <w:p w14:paraId="03E9494D" w14:textId="77777777" w:rsidR="00065C48" w:rsidRPr="00B0761A" w:rsidRDefault="00065C48" w:rsidP="007C4517">
      <w:pPr>
        <w:pStyle w:val="PlainText"/>
        <w:rPr>
          <w:rFonts w:ascii="Arial" w:eastAsia="ＭＳ 明朝" w:hAnsi="Arial" w:cs="Arial"/>
        </w:rPr>
      </w:pPr>
    </w:p>
    <w:p w14:paraId="69765B37" w14:textId="77777777" w:rsidR="008D3132" w:rsidRPr="00B0761A" w:rsidRDefault="008D3132" w:rsidP="007C4517">
      <w:pPr>
        <w:pStyle w:val="PlainText"/>
        <w:rPr>
          <w:rFonts w:ascii="Arial" w:eastAsia="ＭＳ 明朝" w:hAnsi="Arial" w:cs="Arial"/>
        </w:rPr>
      </w:pPr>
    </w:p>
    <w:p w14:paraId="47DE7EA3" w14:textId="346EBA90" w:rsidR="000A53F6" w:rsidRPr="00B0761A" w:rsidRDefault="00BF1161" w:rsidP="004D4C6B">
      <w:pPr>
        <w:pStyle w:val="PlainText"/>
        <w:outlineLvl w:val="0"/>
        <w:rPr>
          <w:rFonts w:ascii="Arial" w:eastAsia="ＭＳ 明朝" w:hAnsi="Arial" w:cs="Arial"/>
          <w:b/>
        </w:rPr>
      </w:pPr>
      <w:r w:rsidRPr="00B0761A">
        <w:rPr>
          <w:rFonts w:ascii="Arial" w:eastAsia="ＭＳ 明朝" w:hAnsi="Arial" w:cs="Arial"/>
          <w:b/>
        </w:rPr>
        <w:t xml:space="preserve">3 </w:t>
      </w:r>
      <w:r w:rsidR="000A53F6" w:rsidRPr="00B0761A">
        <w:rPr>
          <w:rFonts w:ascii="Arial" w:eastAsia="ＭＳ 明朝" w:hAnsi="Arial" w:cs="Arial"/>
          <w:b/>
        </w:rPr>
        <w:t>The cultural component</w:t>
      </w:r>
    </w:p>
    <w:p w14:paraId="33E037FD" w14:textId="77777777" w:rsidR="000A53F6" w:rsidRPr="00B0761A" w:rsidRDefault="000A53F6" w:rsidP="00AC51C9">
      <w:pPr>
        <w:pStyle w:val="PlainText"/>
        <w:rPr>
          <w:rFonts w:ascii="Arial" w:eastAsia="ＭＳ 明朝" w:hAnsi="Arial" w:cs="Arial"/>
        </w:rPr>
      </w:pPr>
    </w:p>
    <w:p w14:paraId="536BEF53" w14:textId="125414D4" w:rsidR="000A53F6" w:rsidRPr="00B0761A" w:rsidRDefault="000A53F6" w:rsidP="00AC51C9">
      <w:pPr>
        <w:pStyle w:val="PlainText"/>
        <w:rPr>
          <w:rFonts w:ascii="Arial" w:eastAsia="ＭＳ 明朝" w:hAnsi="Arial" w:cs="Arial"/>
        </w:rPr>
      </w:pPr>
      <w:r w:rsidRPr="00B0761A">
        <w:rPr>
          <w:rFonts w:ascii="Arial" w:eastAsia="ＭＳ 明朝" w:hAnsi="Arial" w:cs="Arial"/>
        </w:rPr>
        <w:t>“Culture” as a broad term explains the unique features of a society or group. Individuals who grow up in a similar community tend to act in a comparable way. “Culture is always a collective phenomenon, because it is at least partly shared with people who live or lived within the same social environment, which is where it was learned. Culture consists of the unwritten rules of the social game”</w:t>
      </w:r>
      <w:r w:rsidR="00420DC9" w:rsidRPr="00B0761A">
        <w:rPr>
          <w:rFonts w:ascii="Arial" w:eastAsia="ＭＳ 明朝" w:hAnsi="Arial" w:cs="Arial"/>
        </w:rPr>
        <w:t xml:space="preserve"> </w:t>
      </w:r>
      <w:r w:rsidR="00420DC9" w:rsidRPr="00B0761A">
        <w:rPr>
          <w:rFonts w:ascii="Arial" w:eastAsia="ＭＳ 明朝" w:hAnsi="Arial" w:cs="Arial"/>
        </w:rPr>
        <w:fldChar w:fldCharType="begin"/>
      </w:r>
      <w:r w:rsidR="009D2EBD" w:rsidRPr="00B0761A">
        <w:rPr>
          <w:rFonts w:ascii="Arial" w:eastAsia="ＭＳ 明朝" w:hAnsi="Arial" w:cs="Arial"/>
        </w:rPr>
        <w:instrText xml:space="preserve"> ADDIN ZOTERO_ITEM CSL_CITATION {"citationID":"GCcgzsam","properties":{"formattedCitation":"(Hofstede et al., 2010, p. 6)","plainCitation":"(Hofstede et al., 2010, p. 6)"},"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locator":"6"}],"schema":"https://github.com/citation-style-language/schema/raw/master/csl-citation.json"} </w:instrText>
      </w:r>
      <w:r w:rsidR="00420DC9" w:rsidRPr="00B0761A">
        <w:rPr>
          <w:rFonts w:ascii="Arial" w:eastAsia="ＭＳ 明朝" w:hAnsi="Arial" w:cs="Arial"/>
        </w:rPr>
        <w:fldChar w:fldCharType="separate"/>
      </w:r>
      <w:r w:rsidR="006B25A8" w:rsidRPr="00B0761A">
        <w:rPr>
          <w:rFonts w:ascii="Arial" w:eastAsia="ＭＳ 明朝" w:hAnsi="Arial" w:cs="Arial"/>
          <w:noProof/>
        </w:rPr>
        <w:t>(Hofstede et al., 2010, p. 6)</w:t>
      </w:r>
      <w:r w:rsidR="00420DC9" w:rsidRPr="00B0761A">
        <w:rPr>
          <w:rFonts w:ascii="Arial" w:eastAsia="ＭＳ 明朝" w:hAnsi="Arial" w:cs="Arial"/>
        </w:rPr>
        <w:fldChar w:fldCharType="end"/>
      </w:r>
      <w:r w:rsidRPr="00B0761A">
        <w:rPr>
          <w:rFonts w:ascii="Arial" w:eastAsia="ＭＳ 明朝" w:hAnsi="Arial" w:cs="Arial"/>
        </w:rPr>
        <w:t>. The values, practices, symbols</w:t>
      </w:r>
      <w:r w:rsidR="00FC2FE2" w:rsidRPr="00B0761A">
        <w:rPr>
          <w:rFonts w:ascii="Arial" w:eastAsia="ＭＳ 明朝" w:hAnsi="Arial" w:cs="Arial"/>
        </w:rPr>
        <w:t>,</w:t>
      </w:r>
      <w:r w:rsidRPr="00B0761A">
        <w:rPr>
          <w:rFonts w:ascii="Arial" w:eastAsia="ＭＳ 明朝" w:hAnsi="Arial" w:cs="Arial"/>
        </w:rPr>
        <w:t xml:space="preserve"> and rituals of a culture </w:t>
      </w:r>
      <w:r w:rsidR="0008743E" w:rsidRPr="00B0761A">
        <w:rPr>
          <w:rFonts w:ascii="Arial" w:eastAsia="ＭＳ 明朝" w:hAnsi="Arial" w:cs="Arial"/>
        </w:rPr>
        <w:t>identify</w:t>
      </w:r>
      <w:r w:rsidRPr="00B0761A">
        <w:rPr>
          <w:rFonts w:ascii="Arial" w:eastAsia="ＭＳ 明朝" w:hAnsi="Arial" w:cs="Arial"/>
        </w:rPr>
        <w:t xml:space="preserve"> individuals of a social group and distinguish one social group from another.</w:t>
      </w:r>
    </w:p>
    <w:p w14:paraId="01E660E7" w14:textId="77777777" w:rsidR="00285DEC" w:rsidRPr="00B0761A" w:rsidRDefault="00285DEC" w:rsidP="00AC51C9">
      <w:pPr>
        <w:pStyle w:val="PlainText"/>
        <w:rPr>
          <w:rFonts w:ascii="Arial" w:eastAsia="ＭＳ 明朝" w:hAnsi="Arial" w:cs="Arial"/>
        </w:rPr>
      </w:pPr>
    </w:p>
    <w:p w14:paraId="4DE99B50" w14:textId="485AF449" w:rsidR="00285DEC" w:rsidRPr="00B0761A" w:rsidRDefault="00285DEC" w:rsidP="00285DEC">
      <w:pPr>
        <w:pStyle w:val="PlainText"/>
        <w:rPr>
          <w:rFonts w:ascii="Arial" w:eastAsia="ＭＳ 明朝" w:hAnsi="Arial" w:cs="Arial"/>
        </w:rPr>
      </w:pPr>
      <w:r w:rsidRPr="00B0761A">
        <w:rPr>
          <w:rFonts w:ascii="Arial" w:eastAsia="ＭＳ 明朝" w:hAnsi="Arial" w:cs="Arial"/>
        </w:rPr>
        <w:t>Hofstede</w:t>
      </w:r>
      <w:r w:rsidR="00390F4F" w:rsidRPr="00B0761A">
        <w:rPr>
          <w:rFonts w:ascii="Arial" w:eastAsia="ＭＳ 明朝" w:hAnsi="Arial" w:cs="Arial"/>
        </w:rPr>
        <w:t xml:space="preserve"> </w:t>
      </w:r>
      <w:r w:rsidR="00390F4F" w:rsidRPr="00B0761A">
        <w:rPr>
          <w:rFonts w:ascii="Arial" w:eastAsia="ＭＳ 明朝" w:hAnsi="Arial" w:cs="Arial"/>
          <w:i/>
        </w:rPr>
        <w:t>et al</w:t>
      </w:r>
      <w:r w:rsidR="00390F4F" w:rsidRPr="00B0761A">
        <w:rPr>
          <w:rFonts w:ascii="Arial" w:eastAsia="ＭＳ 明朝" w:hAnsi="Arial" w:cs="Arial"/>
        </w:rPr>
        <w:t>.</w:t>
      </w:r>
      <w:r w:rsidRPr="00B0761A">
        <w:rPr>
          <w:rFonts w:ascii="Arial" w:eastAsia="ＭＳ 明朝" w:hAnsi="Arial" w:cs="Arial"/>
        </w:rPr>
        <w:t xml:space="preserve"> assert that culture </w:t>
      </w:r>
      <w:r w:rsidR="00390F4F" w:rsidRPr="00B0761A">
        <w:rPr>
          <w:rFonts w:ascii="Arial" w:eastAsia="ＭＳ 明朝" w:hAnsi="Arial" w:cs="Arial"/>
        </w:rPr>
        <w:t>can</w:t>
      </w:r>
      <w:r w:rsidRPr="00B0761A">
        <w:rPr>
          <w:rFonts w:ascii="Arial" w:eastAsia="ＭＳ 明朝" w:hAnsi="Arial" w:cs="Arial"/>
        </w:rPr>
        <w:t xml:space="preserve"> be seen as “mental programming” or “software of the mind” that relies on the surro</w:t>
      </w:r>
      <w:r w:rsidR="005845F3" w:rsidRPr="00B0761A">
        <w:rPr>
          <w:rFonts w:ascii="Arial" w:eastAsia="ＭＳ 明朝" w:hAnsi="Arial" w:cs="Arial"/>
        </w:rPr>
        <w:t>unding environment of a society:</w:t>
      </w:r>
      <w:r w:rsidRPr="00B0761A">
        <w:rPr>
          <w:rFonts w:ascii="Arial" w:eastAsia="ＭＳ 明朝" w:hAnsi="Arial" w:cs="Arial"/>
        </w:rPr>
        <w:t xml:space="preserve"> </w:t>
      </w:r>
      <w:r w:rsidR="00F153BD" w:rsidRPr="00B0761A">
        <w:rPr>
          <w:rFonts w:ascii="Arial" w:eastAsia="ＭＳ 明朝" w:hAnsi="Arial" w:cs="Arial"/>
        </w:rPr>
        <w:t>“</w:t>
      </w:r>
      <w:r w:rsidRPr="00B0761A">
        <w:rPr>
          <w:rFonts w:ascii="Arial" w:eastAsia="ＭＳ 明朝" w:hAnsi="Arial" w:cs="Arial"/>
        </w:rPr>
        <w:t>The sources of one’s mental programs lie within the social environments in which one grew up and collected one’s life experiences. The programming starts within the family; it continues within the neighborhood, at school, in</w:t>
      </w:r>
      <w:r w:rsidR="00390F4F" w:rsidRPr="00B0761A">
        <w:rPr>
          <w:rFonts w:ascii="Arial" w:eastAsia="ＭＳ 明朝" w:hAnsi="Arial" w:cs="Arial"/>
        </w:rPr>
        <w:t xml:space="preserve"> youth groups, at the workplace</w:t>
      </w:r>
      <w:r w:rsidRPr="00B0761A">
        <w:rPr>
          <w:rFonts w:ascii="Arial" w:eastAsia="ＭＳ 明朝" w:hAnsi="Arial" w:cs="Arial"/>
        </w:rPr>
        <w:t xml:space="preserve">, and in the living community…A customary term for such mental software is </w:t>
      </w:r>
      <w:r w:rsidRPr="00B0761A">
        <w:rPr>
          <w:rFonts w:ascii="Arial" w:eastAsia="ＭＳ 明朝" w:hAnsi="Arial" w:cs="Arial"/>
          <w:i/>
        </w:rPr>
        <w:t>culture</w:t>
      </w:r>
      <w:r w:rsidRPr="00B0761A">
        <w:rPr>
          <w:rFonts w:ascii="Arial" w:eastAsia="ＭＳ 明朝" w:hAnsi="Arial" w:cs="Arial"/>
        </w:rPr>
        <w:t>”</w:t>
      </w:r>
      <w:r w:rsidR="00390F4F" w:rsidRPr="00B0761A">
        <w:rPr>
          <w:rFonts w:ascii="Arial" w:eastAsia="ＭＳ 明朝" w:hAnsi="Arial" w:cs="Arial"/>
        </w:rPr>
        <w:t xml:space="preserve"> </w:t>
      </w:r>
      <w:r w:rsidR="00390F4F" w:rsidRPr="00B0761A">
        <w:rPr>
          <w:rFonts w:ascii="Arial" w:eastAsia="ＭＳ 明朝" w:hAnsi="Arial" w:cs="Arial"/>
        </w:rPr>
        <w:fldChar w:fldCharType="begin"/>
      </w:r>
      <w:r w:rsidR="00871A61" w:rsidRPr="00B0761A">
        <w:rPr>
          <w:rFonts w:ascii="Arial" w:eastAsia="ＭＳ 明朝" w:hAnsi="Arial" w:cs="Arial"/>
        </w:rPr>
        <w:instrText xml:space="preserve"> ADDIN ZOTERO_ITEM CSL_CITATION {"citationID":"L9QgBTXq","properties":{"formattedCitation":"(Hofstede et al., 2010, p. 5)","plainCitation":"(Hofstede et al., 2010, p. 5)"},"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locator":"5"}],"schema":"https://github.com/citation-style-language/schema/raw/master/csl-citation.json"} </w:instrText>
      </w:r>
      <w:r w:rsidR="00390F4F" w:rsidRPr="00B0761A">
        <w:rPr>
          <w:rFonts w:ascii="Arial" w:eastAsia="ＭＳ 明朝" w:hAnsi="Arial" w:cs="Arial"/>
        </w:rPr>
        <w:fldChar w:fldCharType="separate"/>
      </w:r>
      <w:r w:rsidR="006B25A8" w:rsidRPr="00B0761A">
        <w:rPr>
          <w:rFonts w:ascii="Arial" w:eastAsia="ＭＳ 明朝" w:hAnsi="Arial" w:cs="Arial"/>
          <w:noProof/>
        </w:rPr>
        <w:t>(Hofstede et al., 2010, p. 5)</w:t>
      </w:r>
      <w:r w:rsidR="00390F4F" w:rsidRPr="00B0761A">
        <w:rPr>
          <w:rFonts w:ascii="Arial" w:eastAsia="ＭＳ 明朝" w:hAnsi="Arial" w:cs="Arial"/>
        </w:rPr>
        <w:fldChar w:fldCharType="end"/>
      </w:r>
      <w:r w:rsidRPr="00B0761A">
        <w:rPr>
          <w:rFonts w:ascii="Arial" w:eastAsia="ＭＳ 明朝" w:hAnsi="Arial" w:cs="Arial"/>
        </w:rPr>
        <w:t>. Culture as mental programming exists in several layers: national (</w:t>
      </w:r>
      <w:r w:rsidR="00FD14F1" w:rsidRPr="00B0761A">
        <w:rPr>
          <w:rFonts w:ascii="Arial" w:eastAsia="ＭＳ 明朝" w:hAnsi="Arial" w:cs="Arial"/>
        </w:rPr>
        <w:t xml:space="preserve">the </w:t>
      </w:r>
      <w:r w:rsidR="00F6478C" w:rsidRPr="00B0761A">
        <w:rPr>
          <w:rFonts w:ascii="Arial" w:eastAsia="ＭＳ 明朝" w:hAnsi="Arial" w:cs="Arial"/>
        </w:rPr>
        <w:t>nation as a whole),</w:t>
      </w:r>
      <w:r w:rsidRPr="00B0761A">
        <w:rPr>
          <w:rFonts w:ascii="Arial" w:eastAsia="ＭＳ 明朝" w:hAnsi="Arial" w:cs="Arial"/>
        </w:rPr>
        <w:t xml:space="preserve"> regional (differences within a nation)</w:t>
      </w:r>
      <w:r w:rsidR="00F6478C" w:rsidRPr="00B0761A">
        <w:rPr>
          <w:rFonts w:ascii="Arial" w:eastAsia="ＭＳ 明朝" w:hAnsi="Arial" w:cs="Arial"/>
        </w:rPr>
        <w:t>,</w:t>
      </w:r>
      <w:r w:rsidRPr="00B0761A">
        <w:rPr>
          <w:rFonts w:ascii="Arial" w:eastAsia="ＭＳ 明朝" w:hAnsi="Arial" w:cs="Arial"/>
        </w:rPr>
        <w:t xml:space="preserve"> gender</w:t>
      </w:r>
      <w:r w:rsidR="00F6478C" w:rsidRPr="00B0761A">
        <w:rPr>
          <w:rFonts w:ascii="Arial" w:eastAsia="ＭＳ 明朝" w:hAnsi="Arial" w:cs="Arial"/>
        </w:rPr>
        <w:t>,</w:t>
      </w:r>
      <w:r w:rsidRPr="00B0761A">
        <w:rPr>
          <w:rFonts w:ascii="Arial" w:eastAsia="ＭＳ 明朝" w:hAnsi="Arial" w:cs="Arial"/>
        </w:rPr>
        <w:t xml:space="preserve"> generational</w:t>
      </w:r>
      <w:r w:rsidR="00F6478C" w:rsidRPr="00B0761A">
        <w:rPr>
          <w:rFonts w:ascii="Arial" w:eastAsia="ＭＳ 明朝" w:hAnsi="Arial" w:cs="Arial"/>
        </w:rPr>
        <w:t>,</w:t>
      </w:r>
      <w:r w:rsidRPr="00B0761A">
        <w:rPr>
          <w:rFonts w:ascii="Arial" w:eastAsia="ＭＳ 明朝" w:hAnsi="Arial" w:cs="Arial"/>
        </w:rPr>
        <w:t xml:space="preserve"> social class (educational and occupational)</w:t>
      </w:r>
      <w:r w:rsidR="00F6478C" w:rsidRPr="00B0761A">
        <w:rPr>
          <w:rFonts w:ascii="Arial" w:eastAsia="ＭＳ 明朝" w:hAnsi="Arial" w:cs="Arial"/>
        </w:rPr>
        <w:t>,</w:t>
      </w:r>
      <w:r w:rsidRPr="00B0761A">
        <w:rPr>
          <w:rFonts w:ascii="Arial" w:eastAsia="ＭＳ 明朝" w:hAnsi="Arial" w:cs="Arial"/>
        </w:rPr>
        <w:t xml:space="preserve"> and corporate</w:t>
      </w:r>
      <w:r w:rsidR="00CE4E41" w:rsidRPr="00B0761A">
        <w:rPr>
          <w:rFonts w:ascii="Arial" w:eastAsia="ＭＳ 明朝" w:hAnsi="Arial" w:cs="Arial"/>
        </w:rPr>
        <w:t xml:space="preserve"> </w:t>
      </w:r>
      <w:r w:rsidR="00B41F20" w:rsidRPr="00B0761A">
        <w:rPr>
          <w:rFonts w:ascii="Arial" w:eastAsia="ＭＳ 明朝" w:hAnsi="Arial" w:cs="Arial"/>
        </w:rPr>
        <w:fldChar w:fldCharType="begin"/>
      </w:r>
      <w:r w:rsidR="00B41F20" w:rsidRPr="00B0761A">
        <w:rPr>
          <w:rFonts w:ascii="Arial" w:eastAsia="ＭＳ 明朝" w:hAnsi="Arial" w:cs="Arial"/>
        </w:rPr>
        <w:instrText xml:space="preserve"> ADDIN ZOTERO_ITEM CSL_CITATION {"citationID":"0sxBUWuc","properties":{"formattedCitation":"(Hofstede et al., 2010, p. 18)","plainCitation":"(Hofstede et al., 2010, p. 18)"},"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locator":"18"}],"schema":"https://github.com/citation-style-language/schema/raw/master/csl-citation.json"} </w:instrText>
      </w:r>
      <w:r w:rsidR="00B41F20" w:rsidRPr="00B0761A">
        <w:rPr>
          <w:rFonts w:ascii="Arial" w:eastAsia="ＭＳ 明朝" w:hAnsi="Arial" w:cs="Arial"/>
        </w:rPr>
        <w:fldChar w:fldCharType="separate"/>
      </w:r>
      <w:r w:rsidR="006B25A8" w:rsidRPr="00B0761A">
        <w:rPr>
          <w:rFonts w:ascii="Arial" w:eastAsia="ＭＳ 明朝" w:hAnsi="Arial" w:cs="Arial"/>
          <w:noProof/>
        </w:rPr>
        <w:t>(Hofstede et al., 2010, p. 18)</w:t>
      </w:r>
      <w:r w:rsidR="00B41F20" w:rsidRPr="00B0761A">
        <w:rPr>
          <w:rFonts w:ascii="Arial" w:eastAsia="ＭＳ 明朝" w:hAnsi="Arial" w:cs="Arial"/>
        </w:rPr>
        <w:fldChar w:fldCharType="end"/>
      </w:r>
      <w:r w:rsidRPr="00B0761A">
        <w:rPr>
          <w:rFonts w:ascii="Arial" w:eastAsia="ＭＳ 明朝" w:hAnsi="Arial" w:cs="Arial"/>
        </w:rPr>
        <w:t xml:space="preserve">. </w:t>
      </w:r>
      <w:r w:rsidR="002F249E" w:rsidRPr="00B0761A">
        <w:rPr>
          <w:rFonts w:ascii="Arial" w:eastAsia="ＭＳ 明朝" w:hAnsi="Arial" w:cs="Arial"/>
        </w:rPr>
        <w:t>Our</w:t>
      </w:r>
      <w:r w:rsidRPr="00B0761A">
        <w:rPr>
          <w:rFonts w:ascii="Arial" w:eastAsia="ＭＳ 明朝" w:hAnsi="Arial" w:cs="Arial"/>
        </w:rPr>
        <w:t xml:space="preserve"> research focuses on Saudi Arabian culture </w:t>
      </w:r>
      <w:r w:rsidR="002F249E" w:rsidRPr="00B0761A">
        <w:rPr>
          <w:rFonts w:ascii="Arial" w:eastAsia="ＭＳ 明朝" w:hAnsi="Arial" w:cs="Arial"/>
        </w:rPr>
        <w:t>with respect</w:t>
      </w:r>
      <w:r w:rsidRPr="00B0761A">
        <w:rPr>
          <w:rFonts w:ascii="Arial" w:eastAsia="ＭＳ 明朝" w:hAnsi="Arial" w:cs="Arial"/>
        </w:rPr>
        <w:t xml:space="preserve"> to</w:t>
      </w:r>
      <w:r w:rsidR="002F249E" w:rsidRPr="00B0761A">
        <w:rPr>
          <w:rFonts w:ascii="Arial" w:eastAsia="ＭＳ 明朝" w:hAnsi="Arial" w:cs="Arial"/>
        </w:rPr>
        <w:t xml:space="preserve"> the</w:t>
      </w:r>
      <w:r w:rsidRPr="00B0761A">
        <w:rPr>
          <w:rFonts w:ascii="Arial" w:eastAsia="ＭＳ 明朝" w:hAnsi="Arial" w:cs="Arial"/>
        </w:rPr>
        <w:t xml:space="preserve"> national, regional</w:t>
      </w:r>
      <w:r w:rsidR="002F249E" w:rsidRPr="00B0761A">
        <w:rPr>
          <w:rFonts w:ascii="Arial" w:eastAsia="ＭＳ 明朝" w:hAnsi="Arial" w:cs="Arial"/>
        </w:rPr>
        <w:t>,</w:t>
      </w:r>
      <w:r w:rsidRPr="00B0761A">
        <w:rPr>
          <w:rFonts w:ascii="Arial" w:eastAsia="ＭＳ 明朝" w:hAnsi="Arial" w:cs="Arial"/>
        </w:rPr>
        <w:t xml:space="preserve"> and gender</w:t>
      </w:r>
      <w:r w:rsidR="002F249E" w:rsidRPr="00B0761A">
        <w:rPr>
          <w:rFonts w:ascii="Arial" w:eastAsia="ＭＳ 明朝" w:hAnsi="Arial" w:cs="Arial"/>
        </w:rPr>
        <w:t xml:space="preserve"> layers.</w:t>
      </w:r>
    </w:p>
    <w:p w14:paraId="15F824EE" w14:textId="77777777" w:rsidR="00285DEC" w:rsidRPr="00B0761A" w:rsidRDefault="00285DEC" w:rsidP="00285DEC">
      <w:pPr>
        <w:pStyle w:val="PlainText"/>
        <w:rPr>
          <w:rFonts w:ascii="Arial" w:eastAsia="ＭＳ 明朝" w:hAnsi="Arial" w:cs="Arial"/>
        </w:rPr>
      </w:pPr>
    </w:p>
    <w:p w14:paraId="1A84AD19" w14:textId="529B3EE1" w:rsidR="00737A08" w:rsidRPr="00B0761A" w:rsidRDefault="00285DEC" w:rsidP="00EC551D">
      <w:pPr>
        <w:pStyle w:val="PlainText"/>
        <w:rPr>
          <w:rFonts w:ascii="Arial" w:eastAsia="ＭＳ 明朝" w:hAnsi="Arial" w:cs="Arial"/>
        </w:rPr>
      </w:pPr>
      <w:r w:rsidRPr="00B0761A">
        <w:rPr>
          <w:rFonts w:ascii="Arial" w:eastAsia="ＭＳ 明朝" w:hAnsi="Arial" w:cs="Arial"/>
        </w:rPr>
        <w:t>National culture differs across countries and each national culture comprises different social structures, rules, values</w:t>
      </w:r>
      <w:r w:rsidR="002D73CC" w:rsidRPr="00B0761A">
        <w:rPr>
          <w:rFonts w:ascii="Arial" w:eastAsia="ＭＳ 明朝" w:hAnsi="Arial" w:cs="Arial"/>
        </w:rPr>
        <w:t>,</w:t>
      </w:r>
      <w:r w:rsidRPr="00B0761A">
        <w:rPr>
          <w:rFonts w:ascii="Arial" w:eastAsia="ＭＳ 明朝" w:hAnsi="Arial" w:cs="Arial"/>
        </w:rPr>
        <w:t xml:space="preserve"> and norms. The</w:t>
      </w:r>
      <w:r w:rsidR="00EE3258" w:rsidRPr="00B0761A">
        <w:rPr>
          <w:rFonts w:ascii="Arial" w:eastAsia="ＭＳ 明朝" w:hAnsi="Arial" w:cs="Arial"/>
        </w:rPr>
        <w:t>se</w:t>
      </w:r>
      <w:r w:rsidRPr="00B0761A">
        <w:rPr>
          <w:rFonts w:ascii="Arial" w:eastAsia="ＭＳ 明朝" w:hAnsi="Arial" w:cs="Arial"/>
        </w:rPr>
        <w:t xml:space="preserve"> differences social and cultural characteristics can create variation in social media adoption. For this reason, it is critical to adopt a framework as a guide to distinguish cultures from each other based on common indicators.</w:t>
      </w:r>
      <w:r w:rsidR="00EC551D" w:rsidRPr="00B0761A">
        <w:rPr>
          <w:rFonts w:ascii="Arial" w:eastAsia="ＭＳ 明朝" w:hAnsi="Arial" w:cs="Arial"/>
        </w:rPr>
        <w:t xml:space="preserve"> </w:t>
      </w:r>
      <w:r w:rsidR="00737A08" w:rsidRPr="00B0761A">
        <w:rPr>
          <w:rFonts w:ascii="Arial" w:eastAsia="ＭＳ 明朝" w:hAnsi="Arial" w:cs="Arial"/>
        </w:rPr>
        <w:t xml:space="preserve">National cultural differences can be assessed by several indicators or value dimensions </w:t>
      </w:r>
      <w:r w:rsidR="00435584"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KvzpZWU7","properties":{"formattedCitation":"(e.g., Hall, 1976; Schwartz, 1994; Hofstede, 1984, 1991)","plainCitation":"(e.g., Hall, 1976; Schwartz, 1994; Hofstede, 1984, 1991)"},"citationItems":[{"id":71,"uris":["http://zotero.org/users/26821/items/TEIKG5QM"],"uri":["http://zotero.org/users/26821/items/TEIKG5QM"],"itemData":{"id":71,"type":"book","title":"Beyond culture","publisher":"Anchor Press","publisher-place":"Garden City, New York, USA","number-of-pages":"324","source":"Google Books","event-place":"Garden City, New York, USA","abstract":"Beyond Culture is a proud celebration of human capacities. For too long, people have taken their own ways of life for granted, ignoring the vast, international cultural community that surrounds them. Humankind must now embark on the difficult journey beyond culture, to the discovery of a lost self and a sense of perspective. By holding up a mirror, Hall permits us to see the awesome grip of unconscious culture. With concrete examples ranging from James Joyceʼs Finnegans Wake to the mating habits of the bowerbird of New Guinea, Hall shows us ourselves. Beyond Culture is a book about self-discovery; it is a voyage we all must embark on if mankind is to survive.","ISBN":"978-0-385-12474-4","note":"Google-Books-ID: NVTpACV6hXMC","language":"en","author":[{"family":"Hall","given":"Edward Twitchell"}],"issued":{"date-parts":[["1976"]]}},"prefix":"e.g., "},{"id":75,"uris":["http://zotero.org/users/26821/items/PRDC23WW"],"uri":["http://zotero.org/users/26821/items/PRDC23WW"],"itemData":{"id":75,"type":"chapter","title":"Beyond individualism/collectivism: New cultural dimensions of values","container-title":"Individualism and collectivism: Theory, method, and applications","collection-title":"Cross-cultural research and methodology series","publisher":"Sage Publications","publisher-place":"Thousand Oaks, California, USA","page":"85-119","volume":"18","source":"APA PsycNET","event-place":"Thousand Oaks, California, USA","abstract":"[explores] an aspect of culture by deriving a new set of dimensions of values appropriate for comparing cultures / present an alternative conceptual and operational approach for deriving cultural dimensions of values / apply this new approach in a study of value priorities in 87 samples from 41 cultural groups in 38 nations / [Ss were adolescents adn adults from 41 culture groups and 38 nations] / the new culture-level dimensions [the author derives] are then compared with G. Hofstede's [4 dimensions: power distance, uncertainty, avoidance, masculinity/feminity, individualism/collectivism] / present scores for 1 set of national samples on these dimensions provides an ordering of nations on the new value dimensions that can be used in future research / researchers can use these orderings to select cultural samples strategically / differences between the sample on psychological and social variables (e.g., perception, modernizaton) can then be studied as functions of theoretically based cultural dimensions / [Ss were adolescents and adults] from 41 culture groups and 38 nations","ISBN":"978-0-8039-5762-6","shortTitle":"Beyond individualism/collectivism","author":[{"family":"Schwartz","given":"Shalom H."}],"editor":[{"family":"Kim","given":"Uichol"},{"family":"Triandis","given":"Harry C."},{"family":"Kağıtçıbaşı","given":"Çiğdem"},{"family":"Choi","given":"Sang-Chin"},{"family":"Yoon","given":"Gene"}],"issued":{"date-parts":[["1994"]]}}},{"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id":77,"uris":["http://zotero.org/users/26821/items/FGN35TQC"],"uri":["http://zotero.org/users/26821/items/FGN35TQC"],"itemData":{"id":77,"type":"book","title":"Cultures and organizations: Software of the mind","publisher":"McGraw Hill","publisher-place":"New York, USA","source":"Google Books","event-place":"New York, USA","ISBN":"0-07-707474-2","note":"Google-Books-ID: ldoKvgAACAAJ","shortTitle":"Cultures and organizations","language":"en","author":[{"family":"Hofstede","given":"Geert H."}],"issued":{"date-parts":[["1991"]]}}}],"schema":"https://github.com/citation-style-language/schema/raw/master/csl-citation.json"} </w:instrText>
      </w:r>
      <w:r w:rsidR="00435584" w:rsidRPr="00B0761A">
        <w:rPr>
          <w:rFonts w:ascii="Arial" w:eastAsia="ＭＳ 明朝" w:hAnsi="Arial" w:cs="Arial"/>
        </w:rPr>
        <w:fldChar w:fldCharType="separate"/>
      </w:r>
      <w:r w:rsidR="006B25A8" w:rsidRPr="00B0761A">
        <w:rPr>
          <w:rFonts w:ascii="Arial" w:eastAsia="ＭＳ 明朝" w:hAnsi="Arial" w:cs="Arial"/>
          <w:noProof/>
        </w:rPr>
        <w:t>(e.g., Hall, 1976; Schwartz, 1994; Hofstede, 1984, 1991)</w:t>
      </w:r>
      <w:r w:rsidR="00435584" w:rsidRPr="00B0761A">
        <w:rPr>
          <w:rFonts w:ascii="Arial" w:eastAsia="ＭＳ 明朝" w:hAnsi="Arial" w:cs="Arial"/>
        </w:rPr>
        <w:fldChar w:fldCharType="end"/>
      </w:r>
      <w:r w:rsidR="00737A08" w:rsidRPr="00B0761A">
        <w:rPr>
          <w:rFonts w:ascii="Arial" w:eastAsia="ＭＳ 明朝" w:hAnsi="Arial" w:cs="Arial"/>
        </w:rPr>
        <w:t xml:space="preserve">. Hofstede’s </w:t>
      </w:r>
      <w:r w:rsidR="00093214" w:rsidRPr="00B0761A">
        <w:rPr>
          <w:rFonts w:ascii="Arial" w:eastAsia="ＭＳ 明朝" w:hAnsi="Arial" w:cs="Arial"/>
        </w:rPr>
        <w:t xml:space="preserve">framework </w:t>
      </w:r>
      <w:r w:rsidR="00CE7BC3" w:rsidRPr="00B0761A">
        <w:rPr>
          <w:rFonts w:ascii="Arial" w:eastAsia="ＭＳ 明朝" w:hAnsi="Arial" w:cs="Arial"/>
        </w:rPr>
        <w:t>is</w:t>
      </w:r>
      <w:r w:rsidR="00737A08" w:rsidRPr="00B0761A">
        <w:rPr>
          <w:rFonts w:ascii="Arial" w:eastAsia="ＭＳ 明朝" w:hAnsi="Arial" w:cs="Arial"/>
        </w:rPr>
        <w:t xml:space="preserve"> dominant, </w:t>
      </w:r>
      <w:r w:rsidR="00CE7BC3" w:rsidRPr="00B0761A">
        <w:rPr>
          <w:rFonts w:ascii="Arial" w:eastAsia="ＭＳ 明朝" w:hAnsi="Arial" w:cs="Arial"/>
        </w:rPr>
        <w:t>despite being</w:t>
      </w:r>
      <w:r w:rsidR="00737A08" w:rsidRPr="00B0761A">
        <w:rPr>
          <w:rFonts w:ascii="Arial" w:eastAsia="ＭＳ 明朝" w:hAnsi="Arial" w:cs="Arial"/>
        </w:rPr>
        <w:t xml:space="preserve"> based on relatively old data </w:t>
      </w:r>
      <w:r w:rsidR="003434FB" w:rsidRPr="00B0761A">
        <w:rPr>
          <w:rFonts w:ascii="Arial" w:eastAsia="ＭＳ 明朝" w:hAnsi="Arial" w:cs="Arial"/>
        </w:rPr>
        <w:t>from</w:t>
      </w:r>
      <w:r w:rsidR="00737A08" w:rsidRPr="00B0761A">
        <w:rPr>
          <w:rFonts w:ascii="Arial" w:eastAsia="ＭＳ 明朝" w:hAnsi="Arial" w:cs="Arial"/>
        </w:rPr>
        <w:t xml:space="preserve"> a single organization (IBM between 1967 and 1973). Hofstede’s </w:t>
      </w:r>
      <w:bookmarkStart w:id="7" w:name="OLE_LINK127"/>
      <w:bookmarkStart w:id="8" w:name="OLE_LINK128"/>
      <w:r w:rsidR="00737A08" w:rsidRPr="00B0761A">
        <w:rPr>
          <w:rFonts w:ascii="Arial" w:eastAsia="ＭＳ 明朝" w:hAnsi="Arial" w:cs="Arial"/>
        </w:rPr>
        <w:t xml:space="preserve">framework </w:t>
      </w:r>
      <w:bookmarkEnd w:id="7"/>
      <w:bookmarkEnd w:id="8"/>
      <w:r w:rsidR="00737A08" w:rsidRPr="00B0761A">
        <w:rPr>
          <w:rFonts w:ascii="Arial" w:eastAsia="ＭＳ 明朝" w:hAnsi="Arial" w:cs="Arial"/>
        </w:rPr>
        <w:t>has been adopted widely in cross-cultural research in many fields such as international management, marketing</w:t>
      </w:r>
      <w:r w:rsidR="00187954" w:rsidRPr="00B0761A">
        <w:rPr>
          <w:rFonts w:ascii="Arial" w:eastAsia="ＭＳ 明朝" w:hAnsi="Arial" w:cs="Arial"/>
        </w:rPr>
        <w:t>,</w:t>
      </w:r>
      <w:r w:rsidR="00737A08" w:rsidRPr="00B0761A">
        <w:rPr>
          <w:rFonts w:ascii="Arial" w:eastAsia="ＭＳ 明朝" w:hAnsi="Arial" w:cs="Arial"/>
        </w:rPr>
        <w:t xml:space="preserve"> and cross-cultural psychology </w:t>
      </w:r>
      <w:r w:rsidR="009D2EBD" w:rsidRPr="00B0761A">
        <w:rPr>
          <w:rFonts w:ascii="Arial" w:eastAsia="ＭＳ 明朝" w:hAnsi="Arial" w:cs="Arial"/>
        </w:rPr>
        <w:fldChar w:fldCharType="begin"/>
      </w:r>
      <w:r w:rsidR="00AC4798" w:rsidRPr="00B0761A">
        <w:rPr>
          <w:rFonts w:ascii="Arial" w:eastAsia="ＭＳ 明朝" w:hAnsi="Arial" w:cs="Arial"/>
        </w:rPr>
        <w:instrText xml:space="preserve"> ADDIN ZOTERO_ITEM CSL_CITATION {"citationID":"KCkDEhmx","properties":{"formattedCitation":"(e.g. Bochner, 1994; Shankarmahesh et al., 2003; Minkov and Hofstede, 2014)","plainCitation":"(e.g. Bochner, 1994; Shankarmahesh et al., 2003; Minkov and Hofstede, 2014)"},"citationItems":[{"id":79,"uris":["http://zotero.org/users/26821/items/6GM9I8T7"],"uri":["http://zotero.org/users/26821/items/6GM9I8T7"],"itemData":{"id":79,"type":"article-journal","title":"Cross-cultural differences in the self concept: A test of Hofstede’s individualism/collectivism distinction","container-title":"Journal of Cross-Cultural Psychology","page":"273-283","volume":"25","issue":"2","source":"jcc.sagepub.com","abstract":"Twen­ty-six Malaysian (Col­lec­tivist), 32 Aus­tralian, and 20 British (In­di­vid­u­al­ist) sub­jects com­plet­ed ten state­ments be­gin­ning with \"I am.\" The re­spons­es were cod­ed ac­cord­ing to whether they were id­io­cen­tric, group, or al­lo­cen­tric self-ref­er­ences. The scores were then weight­ed ac­cord­ing to the rank or­der in which they ap­peared on the ques­tion­naire. As pre­dict­ed by Hof­st­ede's mod­el, peo­ple from the col­lec­tivist cul­ture pro­duced sig­nif­i­cant­ly more group and few­er id­io­cen­tric self-de­scrip­tions than did peo­ple from the in­di­vid­u­al­ist cul­tures. The da­ta sup­port a pan-cul­tur­al mod­el of the self in which cross-cul­tur­al vari­a­tions in the self-con­cept are not treat­ed as cat­e­gor­i­cal­ly dif­fer­ent, but as re­flect­ing the rel­a­tive salience of the self's con­stituent com­po­nents.","DOI":"10.1177/0022022194252007","ISSN":"0022-0221, 1552-5422","journalAbbreviation":"Journal of Cross-Cultural Psychology","language":"en","author":[{"family":"Bochner","given":"Stephen"}],"issued":{"date-parts":[["1994",6,1]]}},"prefix":"e.g."},{"id":82,"uris":["http://zotero.org/users/26821/items/H7STIZ97"],"uri":["http://zotero.org/users/26821/items/H7STIZ97"],"itemData":{"id":82,"type":"article-journal","title":"Cultural Dimensions of Switching Behavior in Importer-Exporter Relationships","container-title":"Academy of Marketing Science Review","volume":"7","issue":"6","URL":"http://www.amsreview.org/articles/shankar03-2003.pdf","journalAbbreviation":"Academy of Marketing Science Review","author":[{"family":"Shankarmahesh","given":"Mahesh N."},{"family":"Ford","given":"John B."},{"family":"LaTour","given":"Michael S."}],"issued":{"date-parts":[["2003"]]},"accessed":{"date-parts":[["2016",9,6]]}}},{"id":83,"uris":["http://zotero.org/users/26821/items/IJ3266G9"],"uri":["http://zotero.org/users/26821/items/IJ3266G9"],"itemData":{"id":83,"type":"article-journal","title":"A replication of Hofstede’s uncertainty avoidance dimension across nationally representative samples from Europe","container-title":"International Journal of Cross Cultural Management","page":"161-171","volume":"14","issue":"2","source":"ccm.sagepub.com","abstract":"De­spite the great in­ter­est in Hof­st­ede’s di­men­sions of na­tion­al cul­ture, some of them have not been repli­cat­ed with na­tion­al­ly rep­re­sen­ta­tive sam­ples. In this study, we use 2010 Eu­ro­pean So­cial Sur­vey da­ta for 25 Eu­ro­pean coun­tries and Is­rael and ob­tain a close repli­ca­tion of Hof­st­ede’s un­cer­tain­ty avoid­ance (r = 0.81, p &lt; 0.001, n = 17) with strong face va­lid­i­ty, in­ter­nal re­li­a­bil­i­ty, and sim­i­lar pre­dic­tive prop­er­ties to those of the orig­i­nal mea­sure. The repli­ca­tion and our anal­y­sis elu­ci­date the na­ture of un­cer­tain­ty avoid­ance as a di­men­sion of na­tion­al cul­ture and ex­pose some mis­con­cep­tions about it.","DOI":"10.1177/1470595814521600","ISSN":"1470-5958, 1741-2838","journalAbbreviation":"International Journal of Cross Cultural Management","language":"en","author":[{"family":"Minkov","given":"Michael"},{"family":"Hofstede","given":"Geert"}],"issued":{"date-parts":[["2014",2,24]]}}}],"schema":"https://github.com/citation-style-language/schema/raw/master/csl-citation.json"} </w:instrText>
      </w:r>
      <w:r w:rsidR="009D2EBD" w:rsidRPr="00B0761A">
        <w:rPr>
          <w:rFonts w:ascii="Arial" w:eastAsia="ＭＳ 明朝" w:hAnsi="Arial" w:cs="Arial"/>
        </w:rPr>
        <w:fldChar w:fldCharType="separate"/>
      </w:r>
      <w:r w:rsidR="006B25A8" w:rsidRPr="00B0761A">
        <w:rPr>
          <w:rFonts w:ascii="Arial" w:eastAsia="ＭＳ 明朝" w:hAnsi="Arial" w:cs="Arial"/>
          <w:noProof/>
        </w:rPr>
        <w:t>(e.g. Bochner, 1994; Shankarmahesh et al., 2003; Minkov and Hofstede, 2014)</w:t>
      </w:r>
      <w:r w:rsidR="009D2EBD" w:rsidRPr="00B0761A">
        <w:rPr>
          <w:rFonts w:ascii="Arial" w:eastAsia="ＭＳ 明朝" w:hAnsi="Arial" w:cs="Arial"/>
        </w:rPr>
        <w:fldChar w:fldCharType="end"/>
      </w:r>
      <w:r w:rsidR="00737A08" w:rsidRPr="00B0761A">
        <w:rPr>
          <w:rFonts w:ascii="Arial" w:eastAsia="ＭＳ 明朝" w:hAnsi="Arial" w:cs="Arial"/>
        </w:rPr>
        <w:t>.</w:t>
      </w:r>
    </w:p>
    <w:p w14:paraId="0E65E79F" w14:textId="77777777" w:rsidR="00737A08" w:rsidRPr="00B0761A" w:rsidRDefault="00737A08" w:rsidP="00285DEC">
      <w:pPr>
        <w:pStyle w:val="PlainText"/>
        <w:rPr>
          <w:rFonts w:ascii="Arial" w:eastAsia="ＭＳ 明朝" w:hAnsi="Arial" w:cs="Arial"/>
        </w:rPr>
      </w:pPr>
    </w:p>
    <w:p w14:paraId="1588736B" w14:textId="4C9630C3" w:rsidR="009B00E6" w:rsidRPr="00B0761A" w:rsidRDefault="009B00E6" w:rsidP="009B00E6">
      <w:pPr>
        <w:pStyle w:val="PlainText"/>
        <w:rPr>
          <w:rFonts w:ascii="Arial" w:eastAsia="ＭＳ 明朝" w:hAnsi="Arial" w:cs="Arial"/>
        </w:rPr>
      </w:pPr>
      <w:r w:rsidRPr="00B0761A">
        <w:rPr>
          <w:rFonts w:ascii="Arial" w:eastAsia="ＭＳ 明朝" w:hAnsi="Arial" w:cs="Arial"/>
        </w:rPr>
        <w:t xml:space="preserve">Hofstede introduced a composite measure known as “cultural dimensions” to distinguish among cultures in different societies. </w:t>
      </w:r>
      <w:r w:rsidR="00BA6E5E" w:rsidRPr="00B0761A">
        <w:rPr>
          <w:rFonts w:ascii="Arial" w:eastAsia="ＭＳ 明朝" w:hAnsi="Arial" w:cs="Arial"/>
        </w:rPr>
        <w:t>There are currently</w:t>
      </w:r>
      <w:r w:rsidRPr="00B0761A">
        <w:rPr>
          <w:rFonts w:ascii="Arial" w:eastAsia="ＭＳ 明朝" w:hAnsi="Arial" w:cs="Arial"/>
        </w:rPr>
        <w:t xml:space="preserve"> six dimensions: </w:t>
      </w:r>
    </w:p>
    <w:p w14:paraId="2EC07D47" w14:textId="77777777" w:rsidR="009B00E6" w:rsidRPr="00B0761A" w:rsidRDefault="009B00E6" w:rsidP="009B00E6">
      <w:pPr>
        <w:pStyle w:val="PlainText"/>
        <w:rPr>
          <w:rFonts w:ascii="Arial" w:eastAsia="ＭＳ 明朝" w:hAnsi="Arial" w:cs="Arial"/>
        </w:rPr>
      </w:pPr>
    </w:p>
    <w:p w14:paraId="2992E97B" w14:textId="3DFF044E" w:rsidR="009B00E6" w:rsidRPr="00B0761A" w:rsidRDefault="009B00E6" w:rsidP="00B15D27">
      <w:pPr>
        <w:pStyle w:val="PlainText"/>
        <w:numPr>
          <w:ilvl w:val="0"/>
          <w:numId w:val="2"/>
        </w:numPr>
        <w:rPr>
          <w:rFonts w:ascii="Arial" w:eastAsia="ＭＳ 明朝" w:hAnsi="Arial" w:cs="Arial"/>
        </w:rPr>
      </w:pPr>
      <w:r w:rsidRPr="00B0761A">
        <w:rPr>
          <w:rFonts w:ascii="Arial" w:eastAsia="ＭＳ 明朝" w:hAnsi="Arial" w:cs="Arial"/>
        </w:rPr>
        <w:t>Power Distance (PDI)</w:t>
      </w:r>
    </w:p>
    <w:p w14:paraId="0413E19D" w14:textId="03DC163A" w:rsidR="009B00E6" w:rsidRPr="00B0761A" w:rsidRDefault="009B00E6" w:rsidP="00B15D27">
      <w:pPr>
        <w:pStyle w:val="PlainText"/>
        <w:numPr>
          <w:ilvl w:val="0"/>
          <w:numId w:val="2"/>
        </w:numPr>
        <w:rPr>
          <w:rFonts w:ascii="Arial" w:eastAsia="ＭＳ 明朝" w:hAnsi="Arial" w:cs="Arial"/>
        </w:rPr>
      </w:pPr>
      <w:r w:rsidRPr="00B0761A">
        <w:rPr>
          <w:rFonts w:ascii="Arial" w:eastAsia="ＭＳ 明朝" w:hAnsi="Arial" w:cs="Arial"/>
        </w:rPr>
        <w:t>Individualism versus Collectivism (IDV)</w:t>
      </w:r>
    </w:p>
    <w:p w14:paraId="09C2F3EB" w14:textId="0B4937DD" w:rsidR="009B00E6" w:rsidRPr="00B0761A" w:rsidRDefault="009B00E6" w:rsidP="00B15D27">
      <w:pPr>
        <w:pStyle w:val="PlainText"/>
        <w:numPr>
          <w:ilvl w:val="0"/>
          <w:numId w:val="2"/>
        </w:numPr>
        <w:rPr>
          <w:rFonts w:ascii="Arial" w:eastAsia="ＭＳ 明朝" w:hAnsi="Arial" w:cs="Arial"/>
        </w:rPr>
      </w:pPr>
      <w:r w:rsidRPr="00B0761A">
        <w:rPr>
          <w:rFonts w:ascii="Arial" w:eastAsia="ＭＳ 明朝" w:hAnsi="Arial" w:cs="Arial"/>
        </w:rPr>
        <w:t>Masculinity versus Femininity (MAS)</w:t>
      </w:r>
    </w:p>
    <w:p w14:paraId="17143479" w14:textId="3D1F8D2A" w:rsidR="009B00E6" w:rsidRPr="00B0761A" w:rsidRDefault="009B00E6" w:rsidP="00B15D27">
      <w:pPr>
        <w:pStyle w:val="PlainText"/>
        <w:numPr>
          <w:ilvl w:val="0"/>
          <w:numId w:val="2"/>
        </w:numPr>
        <w:rPr>
          <w:rFonts w:ascii="Arial" w:eastAsia="ＭＳ 明朝" w:hAnsi="Arial" w:cs="Arial"/>
        </w:rPr>
      </w:pPr>
      <w:r w:rsidRPr="00B0761A">
        <w:rPr>
          <w:rFonts w:ascii="Arial" w:eastAsia="ＭＳ 明朝" w:hAnsi="Arial" w:cs="Arial"/>
        </w:rPr>
        <w:t>Uncertainty Avoidance (UAI)</w:t>
      </w:r>
    </w:p>
    <w:p w14:paraId="7D2DBEF9" w14:textId="43FFFB27" w:rsidR="009B00E6" w:rsidRPr="00B0761A" w:rsidRDefault="009B00E6" w:rsidP="00B15D27">
      <w:pPr>
        <w:pStyle w:val="PlainText"/>
        <w:numPr>
          <w:ilvl w:val="0"/>
          <w:numId w:val="2"/>
        </w:numPr>
        <w:rPr>
          <w:rFonts w:ascii="Arial" w:eastAsia="ＭＳ 明朝" w:hAnsi="Arial" w:cs="Arial"/>
        </w:rPr>
      </w:pPr>
      <w:r w:rsidRPr="00B0761A">
        <w:rPr>
          <w:rFonts w:ascii="Arial" w:eastAsia="ＭＳ 明朝" w:hAnsi="Arial" w:cs="Arial"/>
        </w:rPr>
        <w:t>Long-term Orientation (LTO)</w:t>
      </w:r>
    </w:p>
    <w:p w14:paraId="5F045F6D" w14:textId="5A7DF331" w:rsidR="009B00E6" w:rsidRPr="00B0761A" w:rsidRDefault="009B00E6" w:rsidP="00B15D27">
      <w:pPr>
        <w:pStyle w:val="PlainText"/>
        <w:numPr>
          <w:ilvl w:val="0"/>
          <w:numId w:val="2"/>
        </w:numPr>
        <w:rPr>
          <w:rFonts w:ascii="Arial" w:eastAsia="ＭＳ 明朝" w:hAnsi="Arial" w:cs="Arial"/>
        </w:rPr>
      </w:pPr>
      <w:r w:rsidRPr="00B0761A">
        <w:rPr>
          <w:rFonts w:ascii="Arial" w:eastAsia="ＭＳ 明朝" w:hAnsi="Arial" w:cs="Arial"/>
        </w:rPr>
        <w:lastRenderedPageBreak/>
        <w:t>Indulgence versus Restraint (IVR)</w:t>
      </w:r>
    </w:p>
    <w:p w14:paraId="3489C1EE" w14:textId="77777777" w:rsidR="00D0277E" w:rsidRPr="00B0761A" w:rsidRDefault="00D0277E" w:rsidP="00285DEC">
      <w:pPr>
        <w:pStyle w:val="PlainText"/>
        <w:rPr>
          <w:rFonts w:ascii="Arial" w:eastAsia="ＭＳ 明朝" w:hAnsi="Arial" w:cs="Arial"/>
        </w:rPr>
      </w:pPr>
    </w:p>
    <w:p w14:paraId="273D7735" w14:textId="2AF3D241" w:rsidR="006001B7" w:rsidRPr="00B0761A" w:rsidRDefault="00DE6AA0" w:rsidP="00DE6AA0">
      <w:pPr>
        <w:rPr>
          <w:rFonts w:ascii="Arial" w:eastAsia="ＭＳ 明朝" w:hAnsi="Arial" w:cs="Arial"/>
        </w:rPr>
      </w:pPr>
      <w:bookmarkStart w:id="9" w:name="OLE_LINK94"/>
      <w:bookmarkStart w:id="10" w:name="OLE_LINK95"/>
      <w:r w:rsidRPr="00B0761A">
        <w:rPr>
          <w:rFonts w:ascii="Arial" w:eastAsia="ＭＳ 明朝" w:hAnsi="Arial" w:cs="Arial"/>
        </w:rPr>
        <w:t xml:space="preserve">Hofstede’s framework </w:t>
      </w:r>
      <w:r w:rsidR="00B02C88" w:rsidRPr="00B0761A">
        <w:rPr>
          <w:rFonts w:ascii="Arial" w:eastAsia="ＭＳ 明朝" w:hAnsi="Arial" w:cs="Arial"/>
        </w:rPr>
        <w:t>was</w:t>
      </w:r>
      <w:r w:rsidRPr="00B0761A">
        <w:rPr>
          <w:rFonts w:ascii="Arial" w:eastAsia="ＭＳ 明朝" w:hAnsi="Arial" w:cs="Arial"/>
        </w:rPr>
        <w:t xml:space="preserve"> used in this research to assess how cultural norms influence social media adoption among Saudi youth. </w:t>
      </w:r>
      <w:r w:rsidR="00E1107F" w:rsidRPr="00B0761A">
        <w:rPr>
          <w:rFonts w:ascii="Arial" w:eastAsia="ＭＳ 明朝" w:hAnsi="Arial" w:cs="Arial"/>
        </w:rPr>
        <w:t>It was chosen</w:t>
      </w:r>
      <w:r w:rsidR="00B02C88" w:rsidRPr="00B0761A">
        <w:rPr>
          <w:rFonts w:ascii="Arial" w:eastAsia="ＭＳ 明朝" w:hAnsi="Arial" w:cs="Arial"/>
        </w:rPr>
        <w:t xml:space="preserve"> because </w:t>
      </w:r>
      <w:r w:rsidRPr="00B0761A">
        <w:rPr>
          <w:rFonts w:ascii="Arial" w:eastAsia="ＭＳ 明朝" w:hAnsi="Arial" w:cs="Arial"/>
        </w:rPr>
        <w:t>it is a universal framework</w:t>
      </w:r>
      <w:r w:rsidR="00B02C88" w:rsidRPr="00B0761A">
        <w:rPr>
          <w:rFonts w:ascii="Arial" w:eastAsia="ＭＳ 明朝" w:hAnsi="Arial" w:cs="Arial"/>
        </w:rPr>
        <w:t xml:space="preserve"> that</w:t>
      </w:r>
      <w:r w:rsidRPr="00B0761A">
        <w:rPr>
          <w:rFonts w:ascii="Arial" w:eastAsia="ＭＳ 明朝" w:hAnsi="Arial" w:cs="Arial"/>
        </w:rPr>
        <w:t xml:space="preserve"> </w:t>
      </w:r>
      <w:r w:rsidR="00B02C88" w:rsidRPr="00B0761A">
        <w:rPr>
          <w:rFonts w:ascii="Arial" w:eastAsia="ＭＳ 明朝" w:hAnsi="Arial" w:cs="Arial"/>
        </w:rPr>
        <w:t>was</w:t>
      </w:r>
      <w:r w:rsidRPr="00B0761A">
        <w:rPr>
          <w:rFonts w:ascii="Arial" w:eastAsia="ＭＳ 明朝" w:hAnsi="Arial" w:cs="Arial"/>
        </w:rPr>
        <w:t xml:space="preserve"> developed from surveys in more than 50 Western and Eastern countries, </w:t>
      </w:r>
      <w:r w:rsidR="00B02C88" w:rsidRPr="00B0761A">
        <w:rPr>
          <w:rFonts w:ascii="Arial" w:eastAsia="ＭＳ 明朝" w:hAnsi="Arial" w:cs="Arial"/>
        </w:rPr>
        <w:t>including five</w:t>
      </w:r>
      <w:r w:rsidRPr="00B0761A">
        <w:rPr>
          <w:rFonts w:ascii="Arial" w:eastAsia="ＭＳ 明朝" w:hAnsi="Arial" w:cs="Arial"/>
        </w:rPr>
        <w:t xml:space="preserve"> Arab</w:t>
      </w:r>
      <w:r w:rsidR="00B02C88" w:rsidRPr="00B0761A">
        <w:rPr>
          <w:rFonts w:ascii="Arial" w:eastAsia="ＭＳ 明朝" w:hAnsi="Arial" w:cs="Arial"/>
        </w:rPr>
        <w:t xml:space="preserve"> countries</w:t>
      </w:r>
      <w:r w:rsidRPr="00B0761A">
        <w:rPr>
          <w:rFonts w:ascii="Arial" w:eastAsia="ＭＳ 明朝" w:hAnsi="Arial" w:cs="Arial"/>
        </w:rPr>
        <w:t xml:space="preserve"> </w:t>
      </w:r>
      <w:r w:rsidRPr="00B0761A">
        <w:rPr>
          <w:rFonts w:ascii="Arial" w:eastAsia="ＭＳ 明朝" w:hAnsi="Arial" w:cs="Arial"/>
        </w:rPr>
        <w:fldChar w:fldCharType="begin"/>
      </w:r>
      <w:r w:rsidRPr="00B0761A">
        <w:rPr>
          <w:rFonts w:ascii="Arial" w:eastAsia="ＭＳ 明朝" w:hAnsi="Arial" w:cs="Arial"/>
        </w:rPr>
        <w:instrText xml:space="preserve"> ADDIN ZOTERO_ITEM CSL_CITATION {"citationID":"z1ltfFiU","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Pr="00B0761A">
        <w:rPr>
          <w:rFonts w:ascii="Arial" w:eastAsia="ＭＳ 明朝" w:hAnsi="Arial" w:cs="Arial"/>
        </w:rPr>
        <w:fldChar w:fldCharType="separate"/>
      </w:r>
      <w:r w:rsidR="006B25A8" w:rsidRPr="00B0761A">
        <w:rPr>
          <w:rFonts w:ascii="Arial" w:eastAsia="ＭＳ 明朝" w:hAnsi="Arial" w:cs="Arial"/>
          <w:noProof/>
        </w:rPr>
        <w:t>(Hofstede, 1984)</w:t>
      </w:r>
      <w:r w:rsidRPr="00B0761A">
        <w:rPr>
          <w:rFonts w:ascii="Arial" w:eastAsia="ＭＳ 明朝" w:hAnsi="Arial" w:cs="Arial"/>
        </w:rPr>
        <w:fldChar w:fldCharType="end"/>
      </w:r>
      <w:r w:rsidRPr="00B0761A">
        <w:rPr>
          <w:rFonts w:ascii="Arial" w:eastAsia="ＭＳ 明朝" w:hAnsi="Arial" w:cs="Arial"/>
        </w:rPr>
        <w:t xml:space="preserve">. </w:t>
      </w:r>
      <w:r w:rsidR="00AF138A" w:rsidRPr="00B0761A">
        <w:rPr>
          <w:rFonts w:ascii="Arial" w:eastAsia="ＭＳ 明朝" w:hAnsi="Arial" w:cs="Arial"/>
        </w:rPr>
        <w:t>The</w:t>
      </w:r>
      <w:r w:rsidRPr="00B0761A">
        <w:rPr>
          <w:rFonts w:ascii="Arial" w:eastAsia="ＭＳ 明朝" w:hAnsi="Arial" w:cs="Arial"/>
        </w:rPr>
        <w:t xml:space="preserve"> framework has</w:t>
      </w:r>
      <w:r w:rsidR="00AF138A" w:rsidRPr="00B0761A">
        <w:rPr>
          <w:rFonts w:ascii="Arial" w:eastAsia="ＭＳ 明朝" w:hAnsi="Arial" w:cs="Arial"/>
        </w:rPr>
        <w:t xml:space="preserve"> also</w:t>
      </w:r>
      <w:r w:rsidRPr="00B0761A">
        <w:rPr>
          <w:rFonts w:ascii="Arial" w:eastAsia="ＭＳ 明朝" w:hAnsi="Arial" w:cs="Arial"/>
        </w:rPr>
        <w:t xml:space="preserve"> been used effectively in many cross cultural-studies. </w:t>
      </w:r>
      <w:r w:rsidR="00163CFA" w:rsidRPr="00B0761A">
        <w:rPr>
          <w:rFonts w:ascii="Arial" w:eastAsia="ＭＳ 明朝" w:hAnsi="Arial" w:cs="Arial"/>
        </w:rPr>
        <w:t>Using</w:t>
      </w:r>
      <w:r w:rsidRPr="00B0761A">
        <w:rPr>
          <w:rFonts w:ascii="Arial" w:eastAsia="ＭＳ 明朝" w:hAnsi="Arial" w:cs="Arial"/>
        </w:rPr>
        <w:t xml:space="preserve"> Hofstede’s framework </w:t>
      </w:r>
      <w:r w:rsidR="00163CFA" w:rsidRPr="00B0761A">
        <w:rPr>
          <w:rFonts w:ascii="Arial" w:eastAsia="ＭＳ 明朝" w:hAnsi="Arial" w:cs="Arial"/>
        </w:rPr>
        <w:t>also enables us to</w:t>
      </w:r>
      <w:r w:rsidRPr="00B0761A">
        <w:rPr>
          <w:rFonts w:ascii="Arial" w:eastAsia="ＭＳ 明朝" w:hAnsi="Arial" w:cs="Arial"/>
        </w:rPr>
        <w:t xml:space="preserve"> compare our study findings with prior studies </w:t>
      </w:r>
      <w:r w:rsidR="005E75CE" w:rsidRPr="00B0761A">
        <w:rPr>
          <w:rFonts w:ascii="Arial" w:eastAsia="ＭＳ 明朝" w:hAnsi="Arial" w:cs="Arial"/>
        </w:rPr>
        <w:t xml:space="preserve">of </w:t>
      </w:r>
      <w:r w:rsidRPr="00B0761A">
        <w:rPr>
          <w:rFonts w:ascii="Arial" w:eastAsia="ＭＳ 明朝" w:hAnsi="Arial" w:cs="Arial"/>
        </w:rPr>
        <w:t xml:space="preserve">culture and social media adoption </w:t>
      </w:r>
      <w:r w:rsidR="004C24DF" w:rsidRPr="00B0761A">
        <w:rPr>
          <w:rFonts w:ascii="Arial" w:eastAsia="ＭＳ 明朝" w:hAnsi="Arial" w:cs="Arial"/>
        </w:rPr>
        <w:fldChar w:fldCharType="begin"/>
      </w:r>
      <w:r w:rsidR="007D24FE" w:rsidRPr="00B0761A">
        <w:rPr>
          <w:rFonts w:ascii="Arial" w:eastAsia="ＭＳ 明朝" w:hAnsi="Arial" w:cs="Arial"/>
        </w:rPr>
        <w:instrText xml:space="preserve"> ADDIN ZOTERO_ITEM CSL_CITATION {"citationID":"DpQMuBoh","properties":{"formattedCitation":"(e.g., Al Omoush et al., 2012; Jackson and Wang, 2013)","plainCitation":"(e.g., Al Omoush et al., 2012; Jackson and Wang, 2013)"},"citationItems":[{"id":86,"uris":["http://zotero.org/users/26821/items/VQR7WGP5"],"uri":["http://zotero.org/users/26821/items/VQR7WGP5"],"itemData":{"id":86,"type":"article-journal","title":"The impact of Arab cultural values on online social networking: The case of Facebook","container-title":"Computers in Human Behavior","page":"2387-2399","volume":"28","issue":"6","source":"ScienceDirect","abstract":"The purpose of this research is to investigate the impact of cultural values on motivations and attitudes toward Social Networking Sites (SNSs) in the Arab world, and the factors affecting the continuity of membership value. Online questionnaire was used to collect data from the Arab Facebook members. Structural Equation Modeling, using EQS was conducted to analyze the data. The results indicated to a disparity in cultural impact on motivations and attitudes. At the time that Arab youth seek to liberate from all the kinds of restrictions to satisfy their human needs through joining SNSs, their attitudes are still influenced by the cultural values of Arab nation. The results also revealed a significant effect of members’ motivations, attitudes, and usage on the continuity of Facebook membership value. The present study contributes to the continuing discussion about why and how people engage in SNSs from different nations’ cultures, especially after the critical roles of SNSs in so-called Arab Spring.","DOI":"10.1016/j.chb.2012.07.010","ISSN":"0747-5632","shortTitle":"The impact of Arab cultural values on online social networking","journalAbbreviation":"Computers in Human Behavior","author":[{"family":"Al Omoush","given":"Khaled Saleh"},{"family":"Yaseen","given":"Saad Ghaleb"},{"family":"Atwah Alma’aitah","given":"Mohammad"}],"issued":{"date-parts":[["2012",11]]}},"prefix":"e.g., "},{"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schema":"https://github.com/citation-style-language/schema/raw/master/csl-citation.json"} </w:instrText>
      </w:r>
      <w:r w:rsidR="004C24DF" w:rsidRPr="00B0761A">
        <w:rPr>
          <w:rFonts w:ascii="Arial" w:eastAsia="ＭＳ 明朝" w:hAnsi="Arial" w:cs="Arial"/>
        </w:rPr>
        <w:fldChar w:fldCharType="separate"/>
      </w:r>
      <w:r w:rsidR="006B25A8" w:rsidRPr="00B0761A">
        <w:rPr>
          <w:rFonts w:ascii="Arial" w:eastAsia="ＭＳ 明朝" w:hAnsi="Arial" w:cs="Arial"/>
          <w:noProof/>
        </w:rPr>
        <w:t>(e.g., Al Omoush et al., 2012; Jackson and Wang, 2013)</w:t>
      </w:r>
      <w:r w:rsidR="004C24DF" w:rsidRPr="00B0761A">
        <w:rPr>
          <w:rFonts w:ascii="Arial" w:eastAsia="ＭＳ 明朝" w:hAnsi="Arial" w:cs="Arial"/>
        </w:rPr>
        <w:fldChar w:fldCharType="end"/>
      </w:r>
      <w:r w:rsidRPr="00B0761A">
        <w:rPr>
          <w:rFonts w:ascii="Arial" w:eastAsia="ＭＳ 明朝" w:hAnsi="Arial" w:cs="Arial"/>
        </w:rPr>
        <w:t>.</w:t>
      </w:r>
    </w:p>
    <w:p w14:paraId="7EB9F586" w14:textId="77777777" w:rsidR="006001B7" w:rsidRPr="00B0761A" w:rsidRDefault="006001B7" w:rsidP="00DE6AA0">
      <w:pPr>
        <w:rPr>
          <w:rFonts w:ascii="Arial" w:eastAsia="ＭＳ 明朝" w:hAnsi="Arial" w:cs="Arial"/>
        </w:rPr>
      </w:pPr>
    </w:p>
    <w:p w14:paraId="5F6F6EE1" w14:textId="723BFFCF" w:rsidR="00DE6AA0" w:rsidRPr="00B0761A" w:rsidRDefault="009E2C3A" w:rsidP="00FE5528">
      <w:pPr>
        <w:pStyle w:val="PlainText"/>
        <w:rPr>
          <w:rFonts w:ascii="Arial" w:eastAsia="ＭＳ 明朝" w:hAnsi="Arial" w:cs="Arial"/>
        </w:rPr>
      </w:pPr>
      <w:r w:rsidRPr="00B0761A">
        <w:rPr>
          <w:rFonts w:ascii="Arial" w:eastAsia="ＭＳ 明朝" w:hAnsi="Arial" w:cs="Arial"/>
        </w:rPr>
        <w:t>W</w:t>
      </w:r>
      <w:r w:rsidR="001E1AD1" w:rsidRPr="00B0761A">
        <w:rPr>
          <w:rFonts w:ascii="Arial" w:eastAsia="ＭＳ 明朝" w:hAnsi="Arial" w:cs="Arial"/>
        </w:rPr>
        <w:t>e focused on th</w:t>
      </w:r>
      <w:r w:rsidR="00B65A66" w:rsidRPr="00B0761A">
        <w:rPr>
          <w:rFonts w:ascii="Arial" w:eastAsia="ＭＳ 明朝" w:hAnsi="Arial" w:cs="Arial"/>
        </w:rPr>
        <w:t>e dimensions of Power Distance</w:t>
      </w:r>
      <w:r w:rsidR="009736FB" w:rsidRPr="00B0761A">
        <w:rPr>
          <w:rFonts w:ascii="Arial" w:eastAsia="ＭＳ 明朝" w:hAnsi="Arial" w:cs="Arial"/>
        </w:rPr>
        <w:t xml:space="preserve"> (PDI)</w:t>
      </w:r>
      <w:r w:rsidR="001E1AD1" w:rsidRPr="00B0761A">
        <w:rPr>
          <w:rFonts w:ascii="Arial" w:eastAsia="ＭＳ 明朝" w:hAnsi="Arial" w:cs="Arial"/>
        </w:rPr>
        <w:t xml:space="preserve"> and Ind</w:t>
      </w:r>
      <w:r w:rsidR="00B65A66" w:rsidRPr="00B0761A">
        <w:rPr>
          <w:rFonts w:ascii="Arial" w:eastAsia="ＭＳ 明朝" w:hAnsi="Arial" w:cs="Arial"/>
        </w:rPr>
        <w:t>ividualism vs. Collectivism</w:t>
      </w:r>
      <w:r w:rsidR="009736FB" w:rsidRPr="00B0761A">
        <w:rPr>
          <w:rFonts w:ascii="Arial" w:eastAsia="ＭＳ 明朝" w:hAnsi="Arial" w:cs="Arial"/>
        </w:rPr>
        <w:t xml:space="preserve"> (IDV)</w:t>
      </w:r>
      <w:r w:rsidR="00B65A66" w:rsidRPr="00B0761A">
        <w:rPr>
          <w:rFonts w:ascii="Arial" w:eastAsia="ＭＳ 明朝" w:hAnsi="Arial" w:cs="Arial"/>
        </w:rPr>
        <w:t xml:space="preserve"> </w:t>
      </w:r>
      <w:r w:rsidRPr="00B0761A">
        <w:rPr>
          <w:rFonts w:ascii="Arial" w:eastAsia="ＭＳ 明朝" w:hAnsi="Arial" w:cs="Arial"/>
        </w:rPr>
        <w:t>in our study</w:t>
      </w:r>
      <w:r w:rsidR="006001B7" w:rsidRPr="00B0761A">
        <w:rPr>
          <w:rFonts w:ascii="Arial" w:eastAsia="ＭＳ 明朝" w:hAnsi="Arial" w:cs="Arial"/>
        </w:rPr>
        <w:t xml:space="preserve">, because these two dimensions tend to be negatively correlated. According to </w:t>
      </w:r>
      <w:bookmarkStart w:id="11" w:name="OLE_LINK139"/>
      <w:bookmarkStart w:id="12" w:name="OLE_LINK140"/>
      <w:r w:rsidR="006001B7" w:rsidRPr="00B0761A">
        <w:rPr>
          <w:rFonts w:ascii="Arial" w:eastAsia="ＭＳ 明朝" w:hAnsi="Arial" w:cs="Arial"/>
        </w:rPr>
        <w:t xml:space="preserve">Hofstede and Hofstede </w:t>
      </w:r>
      <w:bookmarkEnd w:id="11"/>
      <w:bookmarkEnd w:id="12"/>
      <w:r w:rsidR="006001B7" w:rsidRPr="00B0761A">
        <w:rPr>
          <w:rFonts w:ascii="Arial" w:eastAsia="ＭＳ 明朝" w:hAnsi="Arial" w:cs="Arial"/>
        </w:rPr>
        <w:fldChar w:fldCharType="begin"/>
      </w:r>
      <w:r w:rsidR="006001B7" w:rsidRPr="00B0761A">
        <w:rPr>
          <w:rFonts w:ascii="Arial" w:eastAsia="ＭＳ 明朝" w:hAnsi="Arial" w:cs="Arial"/>
        </w:rPr>
        <w:instrText xml:space="preserve"> ADDIN ZOTERO_ITEM CSL_CITATION {"citationID":"Ebn2eU5r","properties":{"formattedCitation":"{\\rtf (2004, pp. 83\\uc0\\u8211{}84)}","plainCitation":"(2004, pp. 83–84)"},"citationItems":[{"id":109,"uris":["http://zotero.org/users/26821/items/IKQJ6UFS"],"uri":["http://zotero.org/users/26821/items/IKQJ6UFS"],"itemData":{"id":109,"type":"book","title":"Cultures and Organizations : Software for the Mind: Software for the Mind","publisher":"McGraw Hill","number-of-pages":"450","source":"Google Books","abstract":"The landmark study of cultural differences across 70 nations, Cultures and Organizations helps readers look at how they think—and how they fail to think—as members of groups. Based on decades of painstaking field research, this new edition features the latest scientific results published in Geert Hofstede’s scholarly work Culture’s Consequences, Second Edition. Original in thought and profoundly important, Cultures and Organizations offers vital knowledge and insight on issues that will shape the future of cultures and nations in a globalized world.","ISBN":"978-0-07-143959-6","note":"Google-Books-ID: emp_gZ0wMpYC","shortTitle":"Cultures and Organizations","language":"en","author":[{"family":"Hofstede","given":"Geert"},{"family":"Hofstede","given":"Gert Jan"}],"issued":{"date-parts":[["2004",9,12]]}},"locator":"83–84","suppress-author":true}],"schema":"https://github.com/citation-style-language/schema/raw/master/csl-citation.json"} </w:instrText>
      </w:r>
      <w:r w:rsidR="006001B7" w:rsidRPr="00B0761A">
        <w:rPr>
          <w:rFonts w:ascii="Arial" w:eastAsia="ＭＳ 明朝" w:hAnsi="Arial" w:cs="Arial"/>
        </w:rPr>
        <w:fldChar w:fldCharType="separate"/>
      </w:r>
      <w:r w:rsidR="006001B7" w:rsidRPr="00B0761A">
        <w:rPr>
          <w:rFonts w:ascii="Arial" w:hAnsi="Arial" w:cs="Arial"/>
        </w:rPr>
        <w:t>(2004, pp. 83–84)</w:t>
      </w:r>
      <w:r w:rsidR="006001B7" w:rsidRPr="00B0761A">
        <w:rPr>
          <w:rFonts w:ascii="Arial" w:eastAsia="ＭＳ 明朝" w:hAnsi="Arial" w:cs="Arial"/>
        </w:rPr>
        <w:fldChar w:fldCharType="end"/>
      </w:r>
      <w:r w:rsidR="006001B7" w:rsidRPr="00B0761A">
        <w:rPr>
          <w:rFonts w:ascii="Arial" w:eastAsia="ＭＳ 明朝" w:hAnsi="Arial" w:cs="Arial"/>
        </w:rPr>
        <w:t xml:space="preserve">, people in </w:t>
      </w:r>
      <w:bookmarkStart w:id="13" w:name="OLE_LINK141"/>
      <w:bookmarkStart w:id="14" w:name="OLE_LINK142"/>
      <w:r w:rsidR="006001B7" w:rsidRPr="00B0761A">
        <w:rPr>
          <w:rFonts w:ascii="Arial" w:eastAsia="ＭＳ 明朝" w:hAnsi="Arial" w:cs="Arial"/>
        </w:rPr>
        <w:t xml:space="preserve">collectivist </w:t>
      </w:r>
      <w:bookmarkEnd w:id="13"/>
      <w:bookmarkEnd w:id="14"/>
      <w:r w:rsidR="006001B7" w:rsidRPr="00B0761A">
        <w:rPr>
          <w:rFonts w:ascii="Arial" w:eastAsia="ＭＳ 明朝" w:hAnsi="Arial" w:cs="Arial"/>
        </w:rPr>
        <w:t>cultures are “usually also dependent on power figures”</w:t>
      </w:r>
      <w:r w:rsidR="00FE5528" w:rsidRPr="00B0761A">
        <w:rPr>
          <w:rFonts w:ascii="Arial" w:eastAsia="ＭＳ 明朝" w:hAnsi="Arial" w:cs="Arial"/>
        </w:rPr>
        <w:t xml:space="preserve">, while the </w:t>
      </w:r>
      <w:r w:rsidR="006001B7" w:rsidRPr="00B0761A">
        <w:rPr>
          <w:rFonts w:ascii="Arial" w:eastAsia="ＭＳ 明朝" w:hAnsi="Arial" w:cs="Arial"/>
        </w:rPr>
        <w:t xml:space="preserve">opposite tends to apply in individualist cultures. </w:t>
      </w:r>
      <w:r w:rsidR="00FE5528" w:rsidRPr="00B0761A">
        <w:rPr>
          <w:rFonts w:ascii="Arial" w:eastAsia="ＭＳ 明朝" w:hAnsi="Arial" w:cs="Arial"/>
        </w:rPr>
        <w:t xml:space="preserve">Hofstede and Hofstede </w:t>
      </w:r>
      <w:r w:rsidR="00FE5528" w:rsidRPr="00B0761A">
        <w:rPr>
          <w:rFonts w:ascii="Arial" w:eastAsia="ＭＳ 明朝" w:hAnsi="Arial" w:cs="Arial"/>
        </w:rPr>
        <w:fldChar w:fldCharType="begin"/>
      </w:r>
      <w:r w:rsidR="00FE5528" w:rsidRPr="00B0761A">
        <w:rPr>
          <w:rFonts w:ascii="Arial" w:eastAsia="ＭＳ 明朝" w:hAnsi="Arial" w:cs="Arial"/>
        </w:rPr>
        <w:instrText xml:space="preserve"> ADDIN ZOTERO_ITEM CSL_CITATION {"citationID":"STZ4N5nX","properties":{"formattedCitation":"(2004, p. 114)","plainCitation":"(2004, p. 114)"},"citationItems":[{"id":109,"uris":["http://zotero.org/users/26821/items/IKQJ6UFS"],"uri":["http://zotero.org/users/26821/items/IKQJ6UFS"],"itemData":{"id":109,"type":"book","title":"Cultures and Organizations : Software for the Mind: Software for the Mind","publisher":"McGraw Hill","number-of-pages":"450","source":"Google Books","abstract":"The landmark study of cultural differences across 70 nations, Cultures and Organizations helps readers look at how they think—and how they fail to think—as members of groups. Based on decades of painstaking field research, this new edition features the latest scientific results published in Geert Hofstede’s scholarly work Culture’s Consequences, Second Edition. Original in thought and profoundly important, Cultures and Organizations offers vital knowledge and insight on issues that will shape the future of cultures and nations in a globalized world.","ISBN":"978-0-07-143959-6","note":"Google-Books-ID: emp_gZ0wMpYC","shortTitle":"Cultures and Organizations","language":"en","author":[{"family":"Hofstede","given":"Geert"},{"family":"Hofstede","given":"Gert Jan"}],"issued":{"date-parts":[["2004",9,12]]}},"locator":"114","suppress-author":true}],"schema":"https://github.com/citation-style-language/schema/raw/master/csl-citation.json"} </w:instrText>
      </w:r>
      <w:r w:rsidR="00FE5528" w:rsidRPr="00B0761A">
        <w:rPr>
          <w:rFonts w:ascii="Arial" w:eastAsia="ＭＳ 明朝" w:hAnsi="Arial" w:cs="Arial"/>
        </w:rPr>
        <w:fldChar w:fldCharType="separate"/>
      </w:r>
      <w:r w:rsidR="00FE5528" w:rsidRPr="00B0761A">
        <w:rPr>
          <w:rFonts w:ascii="Arial" w:eastAsia="ＭＳ 明朝" w:hAnsi="Arial" w:cs="Arial"/>
          <w:noProof/>
        </w:rPr>
        <w:t>(2004, p. 114)</w:t>
      </w:r>
      <w:r w:rsidR="00FE5528" w:rsidRPr="00B0761A">
        <w:rPr>
          <w:rFonts w:ascii="Arial" w:eastAsia="ＭＳ 明朝" w:hAnsi="Arial" w:cs="Arial"/>
        </w:rPr>
        <w:fldChar w:fldCharType="end"/>
      </w:r>
      <w:r w:rsidR="00FE5528" w:rsidRPr="00B0761A">
        <w:rPr>
          <w:rFonts w:ascii="Arial" w:eastAsia="ＭＳ 明朝" w:hAnsi="Arial" w:cs="Arial"/>
        </w:rPr>
        <w:t xml:space="preserve"> </w:t>
      </w:r>
      <w:r w:rsidR="001E2CCA" w:rsidRPr="00B0761A">
        <w:rPr>
          <w:rFonts w:ascii="Arial" w:eastAsia="ＭＳ 明朝" w:hAnsi="Arial" w:cs="Arial"/>
        </w:rPr>
        <w:t xml:space="preserve">also </w:t>
      </w:r>
      <w:r w:rsidR="006001B7" w:rsidRPr="00B0761A">
        <w:rPr>
          <w:rFonts w:ascii="Arial" w:eastAsia="ＭＳ 明朝" w:hAnsi="Arial" w:cs="Arial"/>
        </w:rPr>
        <w:t>predicted that the values associated with these two dimensions are likely “to exist and to play a big role in international affairs” well into the future.</w:t>
      </w:r>
    </w:p>
    <w:p w14:paraId="5A3AEAA8" w14:textId="77777777" w:rsidR="00DE6AA0" w:rsidRPr="00B0761A" w:rsidRDefault="00DE6AA0" w:rsidP="00285DEC">
      <w:pPr>
        <w:pStyle w:val="PlainText"/>
        <w:rPr>
          <w:rFonts w:ascii="Arial" w:eastAsia="ＭＳ 明朝" w:hAnsi="Arial" w:cs="Arial"/>
        </w:rPr>
      </w:pPr>
    </w:p>
    <w:p w14:paraId="7EC8592B" w14:textId="50F3C4CC" w:rsidR="001E1AD1" w:rsidRPr="00B0761A" w:rsidRDefault="00B06046" w:rsidP="001E1AD1">
      <w:pPr>
        <w:pStyle w:val="PlainText"/>
        <w:rPr>
          <w:rFonts w:ascii="Arial" w:eastAsia="ＭＳ 明朝" w:hAnsi="Arial" w:cs="Arial"/>
        </w:rPr>
      </w:pPr>
      <w:r w:rsidRPr="00B0761A">
        <w:rPr>
          <w:rFonts w:ascii="Arial" w:eastAsia="ＭＳ 明朝" w:hAnsi="Arial" w:cs="Arial"/>
        </w:rPr>
        <w:t>C</w:t>
      </w:r>
      <w:r w:rsidR="001E1AD1" w:rsidRPr="00B0761A">
        <w:rPr>
          <w:rFonts w:ascii="Arial" w:eastAsia="ＭＳ 明朝" w:hAnsi="Arial" w:cs="Arial"/>
        </w:rPr>
        <w:t xml:space="preserve">ountries in the Arab region </w:t>
      </w:r>
      <w:r w:rsidR="002163CA" w:rsidRPr="00B0761A">
        <w:rPr>
          <w:rFonts w:ascii="Arial" w:eastAsia="ＭＳ 明朝" w:hAnsi="Arial" w:cs="Arial"/>
        </w:rPr>
        <w:t>are</w:t>
      </w:r>
      <w:r w:rsidR="001E1AD1" w:rsidRPr="00B0761A">
        <w:rPr>
          <w:rFonts w:ascii="Arial" w:eastAsia="ＭＳ 明朝" w:hAnsi="Arial" w:cs="Arial"/>
        </w:rPr>
        <w:t xml:space="preserve"> classified as having high power distance. The power</w:t>
      </w:r>
      <w:r w:rsidR="00704108" w:rsidRPr="00B0761A">
        <w:rPr>
          <w:rFonts w:ascii="Arial" w:eastAsia="ＭＳ 明朝" w:hAnsi="Arial" w:cs="Arial"/>
        </w:rPr>
        <w:t xml:space="preserve"> </w:t>
      </w:r>
      <w:r w:rsidR="001E1AD1" w:rsidRPr="00B0761A">
        <w:rPr>
          <w:rFonts w:ascii="Arial" w:eastAsia="ＭＳ 明朝" w:hAnsi="Arial" w:cs="Arial"/>
        </w:rPr>
        <w:t>distan</w:t>
      </w:r>
      <w:r w:rsidR="003D4DF0" w:rsidRPr="00B0761A">
        <w:rPr>
          <w:rFonts w:ascii="Arial" w:eastAsia="ＭＳ 明朝" w:hAnsi="Arial" w:cs="Arial"/>
        </w:rPr>
        <w:t>ce dimension measures a culture’</w:t>
      </w:r>
      <w:r w:rsidR="001E1AD1" w:rsidRPr="00B0761A">
        <w:rPr>
          <w:rFonts w:ascii="Arial" w:eastAsia="ＭＳ 明朝" w:hAnsi="Arial" w:cs="Arial"/>
        </w:rPr>
        <w:t>s acceptance of authority</w:t>
      </w:r>
      <w:r w:rsidR="00402320" w:rsidRPr="00B0761A">
        <w:rPr>
          <w:rFonts w:ascii="Arial" w:eastAsia="ＭＳ 明朝" w:hAnsi="Arial" w:cs="Arial"/>
        </w:rPr>
        <w:t>, and</w:t>
      </w:r>
      <w:r w:rsidR="001E1AD1" w:rsidRPr="00B0761A">
        <w:rPr>
          <w:rFonts w:ascii="Arial" w:eastAsia="ＭＳ 明朝" w:hAnsi="Arial" w:cs="Arial"/>
        </w:rPr>
        <w:t xml:space="preserve"> has been defined as “The extent to which the members of a society accept that power in institutions and organizations is distributed unequally” </w:t>
      </w:r>
      <w:r w:rsidR="00BC29DF" w:rsidRPr="00B0761A">
        <w:rPr>
          <w:rFonts w:ascii="Arial" w:eastAsia="ＭＳ 明朝" w:hAnsi="Arial" w:cs="Arial"/>
        </w:rPr>
        <w:fldChar w:fldCharType="begin"/>
      </w:r>
      <w:r w:rsidR="00BC29DF" w:rsidRPr="00B0761A">
        <w:rPr>
          <w:rFonts w:ascii="Arial" w:eastAsia="ＭＳ 明朝" w:hAnsi="Arial" w:cs="Arial"/>
        </w:rPr>
        <w:instrText xml:space="preserve"> ADDIN ZOTERO_ITEM CSL_CITATION {"citationID":"kg5ANnG3","properties":{"formattedCitation":"(Hofstede, 1984, p. 83)","plainCitation":"(Hofstede, 1984, p. 83)"},"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locator":"83"}],"schema":"https://github.com/citation-style-language/schema/raw/master/csl-citation.json"} </w:instrText>
      </w:r>
      <w:r w:rsidR="00BC29DF" w:rsidRPr="00B0761A">
        <w:rPr>
          <w:rFonts w:ascii="Arial" w:eastAsia="ＭＳ 明朝" w:hAnsi="Arial" w:cs="Arial"/>
        </w:rPr>
        <w:fldChar w:fldCharType="separate"/>
      </w:r>
      <w:r w:rsidR="006B25A8" w:rsidRPr="00B0761A">
        <w:rPr>
          <w:rFonts w:ascii="Arial" w:eastAsia="ＭＳ 明朝" w:hAnsi="Arial" w:cs="Arial"/>
          <w:noProof/>
        </w:rPr>
        <w:t>(Hofstede, 1984, p. 83)</w:t>
      </w:r>
      <w:r w:rsidR="00BC29DF" w:rsidRPr="00B0761A">
        <w:rPr>
          <w:rFonts w:ascii="Arial" w:eastAsia="ＭＳ 明朝" w:hAnsi="Arial" w:cs="Arial"/>
        </w:rPr>
        <w:fldChar w:fldCharType="end"/>
      </w:r>
      <w:r w:rsidR="001E1AD1" w:rsidRPr="00B0761A">
        <w:rPr>
          <w:rFonts w:ascii="Arial" w:eastAsia="ＭＳ 明朝" w:hAnsi="Arial" w:cs="Arial"/>
        </w:rPr>
        <w:t xml:space="preserve">. Hofstede </w:t>
      </w:r>
      <w:r w:rsidR="00BC29DF"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BaiIZpxh","properties":{"formattedCitation":"(1984)","plainCitation":"(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uppress-author":true}],"schema":"https://github.com/citation-style-language/schema/raw/master/csl-citation.json"} </w:instrText>
      </w:r>
      <w:r w:rsidR="00BC29DF" w:rsidRPr="00B0761A">
        <w:rPr>
          <w:rFonts w:ascii="Arial" w:eastAsia="ＭＳ 明朝" w:hAnsi="Arial" w:cs="Arial"/>
        </w:rPr>
        <w:fldChar w:fldCharType="separate"/>
      </w:r>
      <w:r w:rsidR="006B25A8" w:rsidRPr="00B0761A">
        <w:rPr>
          <w:rFonts w:ascii="Arial" w:eastAsia="ＭＳ 明朝" w:hAnsi="Arial" w:cs="Arial"/>
          <w:noProof/>
        </w:rPr>
        <w:t>(1984)</w:t>
      </w:r>
      <w:r w:rsidR="00BC29DF" w:rsidRPr="00B0761A">
        <w:rPr>
          <w:rFonts w:ascii="Arial" w:eastAsia="ＭＳ 明朝" w:hAnsi="Arial" w:cs="Arial"/>
        </w:rPr>
        <w:fldChar w:fldCharType="end"/>
      </w:r>
      <w:r w:rsidR="001E1AD1" w:rsidRPr="00B0761A">
        <w:rPr>
          <w:rFonts w:ascii="Arial" w:eastAsia="ＭＳ 明朝" w:hAnsi="Arial" w:cs="Arial"/>
        </w:rPr>
        <w:t xml:space="preserve"> </w:t>
      </w:r>
      <w:r w:rsidR="00A65044" w:rsidRPr="00B0761A">
        <w:rPr>
          <w:rFonts w:ascii="Arial" w:eastAsia="ＭＳ 明朝" w:hAnsi="Arial" w:cs="Arial"/>
        </w:rPr>
        <w:t>closely observed</w:t>
      </w:r>
      <w:r w:rsidR="001E1AD1" w:rsidRPr="00B0761A">
        <w:rPr>
          <w:rFonts w:ascii="Arial" w:eastAsia="ＭＳ 明朝" w:hAnsi="Arial" w:cs="Arial"/>
        </w:rPr>
        <w:t xml:space="preserve"> cultures that </w:t>
      </w:r>
      <w:r w:rsidR="00A65044" w:rsidRPr="00B0761A">
        <w:rPr>
          <w:rFonts w:ascii="Arial" w:eastAsia="ＭＳ 明朝" w:hAnsi="Arial" w:cs="Arial"/>
        </w:rPr>
        <w:t>we</w:t>
      </w:r>
      <w:r w:rsidR="001E1AD1" w:rsidRPr="00B0761A">
        <w:rPr>
          <w:rFonts w:ascii="Arial" w:eastAsia="ＭＳ 明朝" w:hAnsi="Arial" w:cs="Arial"/>
        </w:rPr>
        <w:t xml:space="preserve">re higher on the power-distance scale. </w:t>
      </w:r>
      <w:r w:rsidR="00004217" w:rsidRPr="00B0761A">
        <w:rPr>
          <w:rFonts w:ascii="Arial" w:eastAsia="ＭＳ 明朝" w:hAnsi="Arial" w:cs="Arial"/>
        </w:rPr>
        <w:t>H</w:t>
      </w:r>
      <w:r w:rsidR="001E1AD1" w:rsidRPr="00B0761A">
        <w:rPr>
          <w:rFonts w:ascii="Arial" w:eastAsia="ＭＳ 明朝" w:hAnsi="Arial" w:cs="Arial"/>
        </w:rPr>
        <w:t>e noticed that at the family level, children</w:t>
      </w:r>
      <w:r w:rsidR="008674E8" w:rsidRPr="00B0761A">
        <w:rPr>
          <w:rFonts w:ascii="Arial" w:eastAsia="ＭＳ 明朝" w:hAnsi="Arial" w:cs="Arial"/>
        </w:rPr>
        <w:t xml:space="preserve"> of all ages</w:t>
      </w:r>
      <w:r w:rsidR="001E1AD1" w:rsidRPr="00B0761A">
        <w:rPr>
          <w:rFonts w:ascii="Arial" w:eastAsia="ＭＳ 明朝" w:hAnsi="Arial" w:cs="Arial"/>
        </w:rPr>
        <w:t xml:space="preserve"> were always expected to obey their parents and to show them loyalty, respect, and devotion. This </w:t>
      </w:r>
      <w:r w:rsidR="00BC29DF" w:rsidRPr="00B0761A">
        <w:rPr>
          <w:rFonts w:ascii="Arial" w:eastAsia="ＭＳ 明朝" w:hAnsi="Arial" w:cs="Arial"/>
        </w:rPr>
        <w:t>behavior</w:t>
      </w:r>
      <w:r w:rsidR="001E1AD1" w:rsidRPr="00B0761A">
        <w:rPr>
          <w:rFonts w:ascii="Arial" w:eastAsia="ＭＳ 明朝" w:hAnsi="Arial" w:cs="Arial"/>
        </w:rPr>
        <w:t xml:space="preserve"> is considered a supreme virtue</w:t>
      </w:r>
      <w:r w:rsidR="006007D9" w:rsidRPr="00B0761A">
        <w:rPr>
          <w:rFonts w:ascii="Arial" w:eastAsia="ＭＳ 明朝" w:hAnsi="Arial" w:cs="Arial"/>
        </w:rPr>
        <w:t xml:space="preserve"> in such cultures</w:t>
      </w:r>
      <w:r w:rsidR="001E1AD1" w:rsidRPr="00B0761A">
        <w:rPr>
          <w:rFonts w:ascii="Arial" w:eastAsia="ＭＳ 明朝" w:hAnsi="Arial" w:cs="Arial"/>
        </w:rPr>
        <w:t xml:space="preserve">, </w:t>
      </w:r>
      <w:r w:rsidR="00FF5953" w:rsidRPr="00B0761A">
        <w:rPr>
          <w:rFonts w:ascii="Arial" w:eastAsia="ＭＳ 明朝" w:hAnsi="Arial" w:cs="Arial"/>
        </w:rPr>
        <w:t>and can be seen in other social relationships, such as that between</w:t>
      </w:r>
      <w:r w:rsidR="001E1AD1" w:rsidRPr="00B0761A">
        <w:rPr>
          <w:rFonts w:ascii="Arial" w:eastAsia="ＭＳ 明朝" w:hAnsi="Arial" w:cs="Arial"/>
        </w:rPr>
        <w:t xml:space="preserve"> teachers and students</w:t>
      </w:r>
      <w:r w:rsidR="00FF5953" w:rsidRPr="00B0761A">
        <w:rPr>
          <w:rFonts w:ascii="Arial" w:eastAsia="ＭＳ 明朝" w:hAnsi="Arial" w:cs="Arial"/>
        </w:rPr>
        <w:t>.</w:t>
      </w:r>
      <w:r w:rsidR="001E1AD1" w:rsidRPr="00B0761A">
        <w:rPr>
          <w:rFonts w:ascii="Arial" w:eastAsia="ＭＳ 明朝" w:hAnsi="Arial" w:cs="Arial"/>
        </w:rPr>
        <w:t xml:space="preserve"> </w:t>
      </w:r>
      <w:r w:rsidR="00FF5953" w:rsidRPr="00B0761A">
        <w:rPr>
          <w:rFonts w:ascii="Arial" w:eastAsia="ＭＳ 明朝" w:hAnsi="Arial" w:cs="Arial"/>
        </w:rPr>
        <w:t>In addition to</w:t>
      </w:r>
      <w:r w:rsidR="001E1AD1" w:rsidRPr="00B0761A">
        <w:rPr>
          <w:rFonts w:ascii="Arial" w:eastAsia="ＭＳ 明朝" w:hAnsi="Arial" w:cs="Arial"/>
        </w:rPr>
        <w:t xml:space="preserve"> showing respect to teachers, students in such cultural settings are expected to </w:t>
      </w:r>
      <w:r w:rsidR="00FF5953" w:rsidRPr="00B0761A">
        <w:rPr>
          <w:rFonts w:ascii="Arial" w:eastAsia="ＭＳ 明朝" w:hAnsi="Arial" w:cs="Arial"/>
        </w:rPr>
        <w:t>not dispute</w:t>
      </w:r>
      <w:r w:rsidR="001E1AD1" w:rsidRPr="00B0761A">
        <w:rPr>
          <w:rFonts w:ascii="Arial" w:eastAsia="ＭＳ 明朝" w:hAnsi="Arial" w:cs="Arial"/>
        </w:rPr>
        <w:t xml:space="preserve"> their teachings. T</w:t>
      </w:r>
      <w:r w:rsidR="0082249B" w:rsidRPr="00B0761A">
        <w:rPr>
          <w:rFonts w:ascii="Arial" w:eastAsia="ＭＳ 明朝" w:hAnsi="Arial" w:cs="Arial"/>
        </w:rPr>
        <w:t>hat is, t</w:t>
      </w:r>
      <w:r w:rsidR="001E1AD1" w:rsidRPr="00B0761A">
        <w:rPr>
          <w:rFonts w:ascii="Arial" w:eastAsia="ＭＳ 明朝" w:hAnsi="Arial" w:cs="Arial"/>
        </w:rPr>
        <w:t xml:space="preserve">eachers </w:t>
      </w:r>
      <w:r w:rsidR="00A62B61" w:rsidRPr="00B0761A">
        <w:rPr>
          <w:rFonts w:ascii="Arial" w:eastAsia="ＭＳ 明朝" w:hAnsi="Arial" w:cs="Arial"/>
        </w:rPr>
        <w:t>are</w:t>
      </w:r>
      <w:r w:rsidR="001E1AD1" w:rsidRPr="00B0761A">
        <w:rPr>
          <w:rFonts w:ascii="Arial" w:eastAsia="ＭＳ 明朝" w:hAnsi="Arial" w:cs="Arial"/>
        </w:rPr>
        <w:t xml:space="preserve"> treated as unquestioned sources of wisdom</w:t>
      </w:r>
      <w:r w:rsidR="00BC29DF" w:rsidRPr="00B0761A">
        <w:rPr>
          <w:rFonts w:ascii="Arial" w:eastAsia="ＭＳ 明朝" w:hAnsi="Arial" w:cs="Arial"/>
        </w:rPr>
        <w:t xml:space="preserve"> </w:t>
      </w:r>
      <w:r w:rsidR="00BC29DF" w:rsidRPr="00B0761A">
        <w:rPr>
          <w:rFonts w:ascii="Arial" w:eastAsia="ＭＳ 明朝" w:hAnsi="Arial" w:cs="Arial"/>
        </w:rPr>
        <w:fldChar w:fldCharType="begin"/>
      </w:r>
      <w:r w:rsidR="00BC29DF" w:rsidRPr="00B0761A">
        <w:rPr>
          <w:rFonts w:ascii="Arial" w:eastAsia="ＭＳ 明朝" w:hAnsi="Arial" w:cs="Arial"/>
        </w:rPr>
        <w:instrText xml:space="preserve"> ADDIN ZOTERO_ITEM CSL_CITATION {"citationID":"vkhlma6Z","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BC29DF" w:rsidRPr="00B0761A">
        <w:rPr>
          <w:rFonts w:ascii="Arial" w:eastAsia="ＭＳ 明朝" w:hAnsi="Arial" w:cs="Arial"/>
        </w:rPr>
        <w:fldChar w:fldCharType="separate"/>
      </w:r>
      <w:r w:rsidR="006B25A8" w:rsidRPr="00B0761A">
        <w:rPr>
          <w:rFonts w:ascii="Arial" w:eastAsia="ＭＳ 明朝" w:hAnsi="Arial" w:cs="Arial"/>
          <w:noProof/>
        </w:rPr>
        <w:t>(Hofstede, 1984)</w:t>
      </w:r>
      <w:r w:rsidR="00BC29DF" w:rsidRPr="00B0761A">
        <w:rPr>
          <w:rFonts w:ascii="Arial" w:eastAsia="ＭＳ 明朝" w:hAnsi="Arial" w:cs="Arial"/>
        </w:rPr>
        <w:fldChar w:fldCharType="end"/>
      </w:r>
      <w:r w:rsidR="001E1AD1" w:rsidRPr="00B0761A">
        <w:rPr>
          <w:rFonts w:ascii="Arial" w:eastAsia="ＭＳ 明朝" w:hAnsi="Arial" w:cs="Arial"/>
        </w:rPr>
        <w:t xml:space="preserve">.  </w:t>
      </w:r>
    </w:p>
    <w:p w14:paraId="6711D489" w14:textId="77777777" w:rsidR="001E1AD1" w:rsidRPr="00B0761A" w:rsidRDefault="001E1AD1" w:rsidP="001E1AD1">
      <w:pPr>
        <w:pStyle w:val="PlainText"/>
        <w:rPr>
          <w:rFonts w:ascii="Arial" w:eastAsia="ＭＳ 明朝" w:hAnsi="Arial" w:cs="Arial"/>
        </w:rPr>
      </w:pPr>
    </w:p>
    <w:p w14:paraId="3C491AE4" w14:textId="418FE3DB" w:rsidR="001E1AD1" w:rsidRPr="00B0761A" w:rsidRDefault="001E1AD1" w:rsidP="00E2062C">
      <w:pPr>
        <w:pStyle w:val="PlainText"/>
        <w:rPr>
          <w:rFonts w:ascii="Arial" w:eastAsia="ＭＳ 明朝" w:hAnsi="Arial" w:cs="Arial"/>
        </w:rPr>
      </w:pPr>
      <w:r w:rsidRPr="00B0761A">
        <w:rPr>
          <w:rFonts w:ascii="Arial" w:eastAsia="ＭＳ 明朝" w:hAnsi="Arial" w:cs="Arial"/>
        </w:rPr>
        <w:t xml:space="preserve">Prior studies focused on </w:t>
      </w:r>
      <w:r w:rsidR="00580BDA" w:rsidRPr="00B0761A">
        <w:rPr>
          <w:rFonts w:ascii="Arial" w:eastAsia="ＭＳ 明朝" w:hAnsi="Arial" w:cs="Arial"/>
        </w:rPr>
        <w:t>the</w:t>
      </w:r>
      <w:r w:rsidRPr="00B0761A">
        <w:rPr>
          <w:rFonts w:ascii="Arial" w:eastAsia="ＭＳ 明朝" w:hAnsi="Arial" w:cs="Arial"/>
        </w:rPr>
        <w:t xml:space="preserve"> power</w:t>
      </w:r>
      <w:r w:rsidR="00D334A1" w:rsidRPr="00B0761A">
        <w:rPr>
          <w:rFonts w:ascii="Arial" w:eastAsia="ＭＳ 明朝" w:hAnsi="Arial" w:cs="Arial"/>
        </w:rPr>
        <w:t xml:space="preserve"> </w:t>
      </w:r>
      <w:r w:rsidRPr="00B0761A">
        <w:rPr>
          <w:rFonts w:ascii="Arial" w:eastAsia="ＭＳ 明朝" w:hAnsi="Arial" w:cs="Arial"/>
        </w:rPr>
        <w:t xml:space="preserve">distance index at the institutional and organizational level, where the level of power distance refers to </w:t>
      </w:r>
      <w:r w:rsidR="007B0830" w:rsidRPr="00B0761A">
        <w:rPr>
          <w:rFonts w:ascii="Arial" w:eastAsia="ＭＳ 明朝" w:hAnsi="Arial" w:cs="Arial"/>
        </w:rPr>
        <w:t>“</w:t>
      </w:r>
      <w:r w:rsidRPr="00B0761A">
        <w:rPr>
          <w:rFonts w:ascii="Arial" w:eastAsia="ＭＳ 明朝" w:hAnsi="Arial" w:cs="Arial"/>
        </w:rPr>
        <w:t>the degree of centralization of authority and the degree of autocratic leadership</w:t>
      </w:r>
      <w:r w:rsidR="007B0830" w:rsidRPr="00B0761A">
        <w:rPr>
          <w:rFonts w:ascii="Arial" w:eastAsia="ＭＳ 明朝" w:hAnsi="Arial" w:cs="Arial"/>
        </w:rPr>
        <w:t>”</w:t>
      </w:r>
      <w:r w:rsidRPr="00B0761A">
        <w:rPr>
          <w:rFonts w:ascii="Arial" w:eastAsia="ＭＳ 明朝" w:hAnsi="Arial" w:cs="Arial"/>
        </w:rPr>
        <w:t xml:space="preserve"> </w:t>
      </w:r>
      <w:r w:rsidR="00990952" w:rsidRPr="00B0761A">
        <w:rPr>
          <w:rFonts w:ascii="Arial" w:eastAsia="ＭＳ 明朝" w:hAnsi="Arial" w:cs="Arial"/>
        </w:rPr>
        <w:fldChar w:fldCharType="begin"/>
      </w:r>
      <w:r w:rsidR="00684210" w:rsidRPr="00B0761A">
        <w:rPr>
          <w:rFonts w:ascii="Arial" w:eastAsia="ＭＳ 明朝" w:hAnsi="Arial" w:cs="Arial"/>
        </w:rPr>
        <w:instrText xml:space="preserve"> ADDIN ZOTERO_ITEM CSL_CITATION {"citationID":"X2bSVCPK","properties":{"formattedCitation":"(Hofstede, 1983, p. 81)","plainCitation":"(Hofstede, 1983, p. 81)"},"citationItems":[{"id":90,"uris":["http://zotero.org/users/26821/items/MHHSVQSN"],"uri":["http://zotero.org/users/26821/items/MHHSVQSN"],"itemData":{"id":90,"type":"article-journal","title":"The cultural relativity of organizational practices and theories","container-title":"Journal of International Business Studies","page":"75-89","volume":"14","issue":"2","source":"JSTOR","abstract":"This paper summarizes the author's recently published findings about differences in people's work-related values among 50 countries. In view of these differences, ethnocentric management theories (those based on the value system of one particular country) have become untenable. This concept is illustrated for the fields of leadership, organization, and motivation.","ISSN":"0047-2506","journalAbbreviation":"Journal of International Business Studies","author":[{"family":"Hofstede","given":"Geert"}],"issued":{"date-parts":[["1983"]]}},"locator":"81"}],"schema":"https://github.com/citation-style-language/schema/raw/master/csl-citation.json"} </w:instrText>
      </w:r>
      <w:r w:rsidR="00990952" w:rsidRPr="00B0761A">
        <w:rPr>
          <w:rFonts w:ascii="Arial" w:eastAsia="ＭＳ 明朝" w:hAnsi="Arial" w:cs="Arial"/>
        </w:rPr>
        <w:fldChar w:fldCharType="separate"/>
      </w:r>
      <w:r w:rsidR="006B25A8" w:rsidRPr="00B0761A">
        <w:rPr>
          <w:rFonts w:ascii="Arial" w:eastAsia="ＭＳ 明朝" w:hAnsi="Arial" w:cs="Arial"/>
          <w:noProof/>
        </w:rPr>
        <w:t>(Hofstede, 1983, p. 81)</w:t>
      </w:r>
      <w:r w:rsidR="00990952" w:rsidRPr="00B0761A">
        <w:rPr>
          <w:rFonts w:ascii="Arial" w:eastAsia="ＭＳ 明朝" w:hAnsi="Arial" w:cs="Arial"/>
        </w:rPr>
        <w:fldChar w:fldCharType="end"/>
      </w:r>
      <w:r w:rsidRPr="00B0761A">
        <w:rPr>
          <w:rFonts w:ascii="Arial" w:eastAsia="ＭＳ 明朝" w:hAnsi="Arial" w:cs="Arial"/>
        </w:rPr>
        <w:t>.</w:t>
      </w:r>
      <w:r w:rsidR="00750C22" w:rsidRPr="00B0761A">
        <w:rPr>
          <w:rFonts w:ascii="Arial" w:eastAsia="ＭＳ 明朝" w:hAnsi="Arial" w:cs="Arial"/>
        </w:rPr>
        <w:t xml:space="preserve"> I</w:t>
      </w:r>
      <w:r w:rsidRPr="00B0761A">
        <w:rPr>
          <w:rFonts w:ascii="Arial" w:eastAsia="ＭＳ 明朝" w:hAnsi="Arial" w:cs="Arial"/>
        </w:rPr>
        <w:t xml:space="preserve">n the Saudi community, where religion and culture have historically influenced each other, it can be argued that religious leaders have </w:t>
      </w:r>
      <w:r w:rsidR="000D5B62" w:rsidRPr="00B0761A">
        <w:rPr>
          <w:rFonts w:ascii="Arial" w:eastAsia="ＭＳ 明朝" w:hAnsi="Arial" w:cs="Arial"/>
        </w:rPr>
        <w:t xml:space="preserve">a </w:t>
      </w:r>
      <w:r w:rsidRPr="00B0761A">
        <w:rPr>
          <w:rFonts w:ascii="Arial" w:eastAsia="ＭＳ 明朝" w:hAnsi="Arial" w:cs="Arial"/>
        </w:rPr>
        <w:t>strong influence on individuals within the community</w:t>
      </w:r>
      <w:r w:rsidR="00D36065" w:rsidRPr="00B0761A">
        <w:rPr>
          <w:rFonts w:ascii="Arial" w:eastAsia="ＭＳ 明朝" w:hAnsi="Arial" w:cs="Arial"/>
        </w:rPr>
        <w:t>.</w:t>
      </w:r>
      <w:r w:rsidRPr="00B0761A">
        <w:rPr>
          <w:rFonts w:ascii="Arial" w:eastAsia="ＭＳ 明朝" w:hAnsi="Arial" w:cs="Arial"/>
        </w:rPr>
        <w:t xml:space="preserve"> </w:t>
      </w:r>
      <w:r w:rsidR="00D36065" w:rsidRPr="00B0761A">
        <w:rPr>
          <w:rFonts w:ascii="Arial" w:eastAsia="ＭＳ 明朝" w:hAnsi="Arial" w:cs="Arial"/>
        </w:rPr>
        <w:t>This</w:t>
      </w:r>
      <w:r w:rsidRPr="00B0761A">
        <w:rPr>
          <w:rFonts w:ascii="Arial" w:eastAsia="ＭＳ 明朝" w:hAnsi="Arial" w:cs="Arial"/>
        </w:rPr>
        <w:t xml:space="preserve"> means that they are also part of the power</w:t>
      </w:r>
      <w:r w:rsidR="00D36065" w:rsidRPr="00B0761A">
        <w:rPr>
          <w:rFonts w:ascii="Arial" w:eastAsia="ＭＳ 明朝" w:hAnsi="Arial" w:cs="Arial"/>
        </w:rPr>
        <w:t xml:space="preserve"> </w:t>
      </w:r>
      <w:r w:rsidRPr="00B0761A">
        <w:rPr>
          <w:rFonts w:ascii="Arial" w:eastAsia="ＭＳ 明朝" w:hAnsi="Arial" w:cs="Arial"/>
        </w:rPr>
        <w:t>holder hierarchy at the national level. At the family level</w:t>
      </w:r>
      <w:r w:rsidR="00BD045B" w:rsidRPr="00B0761A">
        <w:rPr>
          <w:rFonts w:ascii="Arial" w:eastAsia="ＭＳ 明朝" w:hAnsi="Arial" w:cs="Arial"/>
        </w:rPr>
        <w:t>,</w:t>
      </w:r>
      <w:r w:rsidRPr="00B0761A">
        <w:rPr>
          <w:rFonts w:ascii="Arial" w:eastAsia="ＭＳ 明朝" w:hAnsi="Arial" w:cs="Arial"/>
        </w:rPr>
        <w:t xml:space="preserve"> parents and elders from extended families are also presumed to have authority over family members</w:t>
      </w:r>
      <w:r w:rsidR="00A171D1" w:rsidRPr="00B0761A">
        <w:rPr>
          <w:rFonts w:ascii="Arial" w:eastAsia="ＭＳ 明朝" w:hAnsi="Arial" w:cs="Arial"/>
        </w:rPr>
        <w:t>, and t</w:t>
      </w:r>
      <w:r w:rsidRPr="00B0761A">
        <w:rPr>
          <w:rFonts w:ascii="Arial" w:eastAsia="ＭＳ 明朝" w:hAnsi="Arial" w:cs="Arial"/>
        </w:rPr>
        <w:t>he husband</w:t>
      </w:r>
      <w:r w:rsidR="00A171D1" w:rsidRPr="00B0761A">
        <w:rPr>
          <w:rFonts w:ascii="Arial" w:eastAsia="ＭＳ 明朝" w:hAnsi="Arial" w:cs="Arial"/>
        </w:rPr>
        <w:t xml:space="preserve"> has</w:t>
      </w:r>
      <w:r w:rsidRPr="00B0761A">
        <w:rPr>
          <w:rFonts w:ascii="Arial" w:eastAsia="ＭＳ 明朝" w:hAnsi="Arial" w:cs="Arial"/>
        </w:rPr>
        <w:t xml:space="preserve"> authority over his wife. The tribe also represents another source of influence on Saudi societal structure and individuals. Chai </w:t>
      </w:r>
      <w:r w:rsidR="001C3810" w:rsidRPr="00B0761A">
        <w:rPr>
          <w:rFonts w:ascii="Arial" w:eastAsia="ＭＳ 明朝" w:hAnsi="Arial" w:cs="Arial"/>
        </w:rPr>
        <w:fldChar w:fldCharType="begin"/>
      </w:r>
      <w:r w:rsidR="00A5595D" w:rsidRPr="00B0761A">
        <w:rPr>
          <w:rFonts w:ascii="Arial" w:eastAsia="ＭＳ 明朝" w:hAnsi="Arial" w:cs="Arial"/>
        </w:rPr>
        <w:instrText xml:space="preserve"> ADDIN ZOTERO_ITEM CSL_CITATION {"citationID":"ChuUdhWp","properties":{"formattedCitation":"(2005, p. 76)","plainCitation":"(2005, p. 76)"},"citationItems":[{"id":92,"uris":["http://zotero.org/users/26821/items/QTZ7MR7N"],"uri":["http://zotero.org/users/26821/items/QTZ7MR7N"],"itemData":{"id":92,"type":"book","title":"Saudi Arabia: A modern reader","publisher":"University of Indianapolis Press","publisher-place":"Indianapolis, Indiana, USA","number-of-pages":"210","source":"Google Books","event-place":"Indianapolis, Indiana, USA","abstract":"The book's editor, political scientist Dr. Winberg Chai, provides in his introduction a concise overview of this largely unknown kingdom from its geography and history to its contemporary role in the \"war on terrorism.\" Saudi Arabia: A Modern Reader provides readers enough historical data and contemporary information about the kingdom of Saudi Arabia to understand their role in the Middle East and to form their own opinions about its present and future relationship to the United States.","ISBN":"978-0-88093-859-4","note":"Google-Books-ID: lh4bENPP_HEC","shortTitle":"Saudi Arabia","language":"en","editor":[{"family":"Chai","given":"Winberg"}],"issued":{"date-parts":[["2005"]]}},"locator":"76","suppress-author":true}],"schema":"https://github.com/citation-style-language/schema/raw/master/csl-citation.json"} </w:instrText>
      </w:r>
      <w:r w:rsidR="001C3810" w:rsidRPr="00B0761A">
        <w:rPr>
          <w:rFonts w:ascii="Arial" w:eastAsia="ＭＳ 明朝" w:hAnsi="Arial" w:cs="Arial"/>
        </w:rPr>
        <w:fldChar w:fldCharType="separate"/>
      </w:r>
      <w:r w:rsidR="00A5595D" w:rsidRPr="00B0761A">
        <w:rPr>
          <w:rFonts w:ascii="Arial" w:eastAsia="ＭＳ 明朝" w:hAnsi="Arial" w:cs="Arial"/>
          <w:noProof/>
        </w:rPr>
        <w:t>(2005, p. 76)</w:t>
      </w:r>
      <w:r w:rsidR="001C3810" w:rsidRPr="00B0761A">
        <w:rPr>
          <w:rFonts w:ascii="Arial" w:eastAsia="ＭＳ 明朝" w:hAnsi="Arial" w:cs="Arial"/>
        </w:rPr>
        <w:fldChar w:fldCharType="end"/>
      </w:r>
      <w:r w:rsidRPr="00B0761A">
        <w:rPr>
          <w:rFonts w:ascii="Arial" w:eastAsia="ＭＳ 明朝" w:hAnsi="Arial" w:cs="Arial"/>
        </w:rPr>
        <w:t xml:space="preserve"> discussed the influence of tribal factors in Saudi Arabian society</w:t>
      </w:r>
      <w:r w:rsidR="00CB4E56" w:rsidRPr="00B0761A">
        <w:rPr>
          <w:rFonts w:ascii="Arial" w:eastAsia="ＭＳ 明朝" w:hAnsi="Arial" w:cs="Arial"/>
        </w:rPr>
        <w:t>.</w:t>
      </w:r>
      <w:r w:rsidR="00A5595D" w:rsidRPr="00B0761A">
        <w:rPr>
          <w:rFonts w:ascii="Arial" w:eastAsia="ＭＳ 明朝" w:hAnsi="Arial" w:cs="Arial"/>
        </w:rPr>
        <w:t xml:space="preserve"> He noted that while tribal authorities were “a major channel of communication” with the national government in Riyadh, “their influence seldom extended beyond the geographic locus of the tribe itself”.</w:t>
      </w:r>
      <w:r w:rsidR="00E2062C" w:rsidRPr="00B0761A">
        <w:rPr>
          <w:rFonts w:ascii="Arial" w:eastAsia="ＭＳ 明朝" w:hAnsi="Arial" w:cs="Arial"/>
        </w:rPr>
        <w:t xml:space="preserve"> </w:t>
      </w:r>
      <w:r w:rsidR="007900DB" w:rsidRPr="00B0761A">
        <w:rPr>
          <w:rFonts w:ascii="Arial" w:eastAsia="ＭＳ 明朝" w:hAnsi="Arial" w:cs="Arial"/>
        </w:rPr>
        <w:t xml:space="preserve">The hierarchy of power holders in Saudi society is </w:t>
      </w:r>
      <w:r w:rsidR="00131D92" w:rsidRPr="00B0761A">
        <w:rPr>
          <w:rFonts w:ascii="Arial" w:eastAsia="ＭＳ 明朝" w:hAnsi="Arial" w:cs="Arial"/>
        </w:rPr>
        <w:t>summarized</w:t>
      </w:r>
      <w:r w:rsidR="007900DB" w:rsidRPr="00B0761A">
        <w:rPr>
          <w:rFonts w:ascii="Arial" w:eastAsia="ＭＳ 明朝" w:hAnsi="Arial" w:cs="Arial"/>
        </w:rPr>
        <w:t xml:space="preserve"> in Figure 1.</w:t>
      </w:r>
      <w:r w:rsidRPr="00B0761A">
        <w:rPr>
          <w:rFonts w:ascii="Arial" w:eastAsia="ＭＳ 明朝" w:hAnsi="Arial" w:cs="Arial"/>
        </w:rPr>
        <w:t xml:space="preserve"> </w:t>
      </w:r>
    </w:p>
    <w:p w14:paraId="5B997CF6" w14:textId="3F44BFBC" w:rsidR="001E1AD1" w:rsidRPr="00B0761A" w:rsidRDefault="001E1AD1" w:rsidP="001E1AD1">
      <w:pPr>
        <w:pStyle w:val="PlainText"/>
        <w:rPr>
          <w:rFonts w:ascii="Arial" w:eastAsia="ＭＳ 明朝" w:hAnsi="Arial" w:cs="Arial"/>
        </w:rPr>
      </w:pPr>
    </w:p>
    <w:p w14:paraId="2A5BC4EE" w14:textId="77777777" w:rsidR="001E1AD1" w:rsidRPr="00B0761A" w:rsidRDefault="001E1AD1" w:rsidP="001E1AD1">
      <w:pPr>
        <w:pStyle w:val="PlainText"/>
        <w:rPr>
          <w:rFonts w:ascii="Arial" w:eastAsia="ＭＳ 明朝" w:hAnsi="Arial" w:cs="Arial"/>
        </w:rPr>
      </w:pPr>
    </w:p>
    <w:p w14:paraId="4F2E552D" w14:textId="4EC2B647" w:rsidR="00131D92" w:rsidRPr="00B0761A" w:rsidRDefault="00AA234E" w:rsidP="00AA234E">
      <w:pPr>
        <w:pStyle w:val="PlainText"/>
        <w:jc w:val="center"/>
        <w:rPr>
          <w:rFonts w:ascii="Arial" w:eastAsia="ＭＳ 明朝" w:hAnsi="Arial" w:cs="Arial"/>
        </w:rPr>
      </w:pPr>
      <w:r w:rsidRPr="00B0761A">
        <w:rPr>
          <w:rFonts w:ascii="Arial" w:eastAsia="ＭＳ 明朝" w:hAnsi="Arial" w:cs="Arial"/>
          <w:noProof/>
          <w:lang w:val="en-GB" w:eastAsia="zh-CN"/>
        </w:rPr>
        <w:lastRenderedPageBreak/>
        <w:drawing>
          <wp:inline distT="0" distB="0" distL="0" distR="0" wp14:anchorId="1ED7AF1E" wp14:editId="1D7A4498">
            <wp:extent cx="2776220" cy="3073400"/>
            <wp:effectExtent l="0" t="0" r="17780" b="254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D0E4CA5" w14:textId="77777777" w:rsidR="00131D92" w:rsidRPr="00B0761A" w:rsidRDefault="00131D92" w:rsidP="00AA234E">
      <w:pPr>
        <w:pStyle w:val="PlainText"/>
        <w:jc w:val="center"/>
        <w:outlineLvl w:val="0"/>
        <w:rPr>
          <w:rFonts w:ascii="Arial" w:eastAsia="ＭＳ 明朝" w:hAnsi="Arial" w:cs="Arial"/>
          <w:highlight w:val="yellow"/>
        </w:rPr>
      </w:pPr>
    </w:p>
    <w:p w14:paraId="1D9EB6F4" w14:textId="7030BE23" w:rsidR="001E1AD1" w:rsidRPr="00B0761A" w:rsidRDefault="001E1AD1" w:rsidP="00AA234E">
      <w:pPr>
        <w:pStyle w:val="PlainText"/>
        <w:jc w:val="center"/>
        <w:outlineLvl w:val="0"/>
        <w:rPr>
          <w:rFonts w:ascii="Arial" w:eastAsia="ＭＳ 明朝" w:hAnsi="Arial" w:cs="Arial"/>
        </w:rPr>
      </w:pPr>
      <w:r w:rsidRPr="00B0761A">
        <w:rPr>
          <w:rFonts w:ascii="Arial" w:eastAsia="ＭＳ 明朝" w:hAnsi="Arial" w:cs="Arial"/>
        </w:rPr>
        <w:t xml:space="preserve">Figure 1: Hierarchy </w:t>
      </w:r>
      <w:r w:rsidR="00AA234E" w:rsidRPr="00B0761A">
        <w:rPr>
          <w:rFonts w:ascii="Arial" w:eastAsia="ＭＳ 明朝" w:hAnsi="Arial" w:cs="Arial"/>
        </w:rPr>
        <w:t>of</w:t>
      </w:r>
      <w:r w:rsidRPr="00B0761A">
        <w:rPr>
          <w:rFonts w:ascii="Arial" w:eastAsia="ＭＳ 明朝" w:hAnsi="Arial" w:cs="Arial"/>
        </w:rPr>
        <w:t xml:space="preserve"> power holders in Saudi </w:t>
      </w:r>
      <w:r w:rsidR="00A054BF" w:rsidRPr="00B0761A">
        <w:rPr>
          <w:rFonts w:ascii="Arial" w:eastAsia="ＭＳ 明朝" w:hAnsi="Arial" w:cs="Arial"/>
        </w:rPr>
        <w:t>society</w:t>
      </w:r>
    </w:p>
    <w:p w14:paraId="6CDD75F8" w14:textId="77777777" w:rsidR="001E1AD1" w:rsidRPr="00B0761A" w:rsidRDefault="001E1AD1" w:rsidP="001E1AD1">
      <w:pPr>
        <w:pStyle w:val="PlainText"/>
        <w:rPr>
          <w:rFonts w:ascii="Arial" w:eastAsia="ＭＳ 明朝" w:hAnsi="Arial" w:cs="Arial"/>
        </w:rPr>
      </w:pPr>
    </w:p>
    <w:p w14:paraId="17365C25" w14:textId="77777777" w:rsidR="00C27E49" w:rsidRPr="00B0761A" w:rsidRDefault="00C27E49" w:rsidP="001E1AD1">
      <w:pPr>
        <w:pStyle w:val="PlainText"/>
        <w:rPr>
          <w:rFonts w:ascii="Arial" w:eastAsia="ＭＳ 明朝" w:hAnsi="Arial" w:cs="Arial"/>
        </w:rPr>
      </w:pPr>
    </w:p>
    <w:p w14:paraId="325C5988" w14:textId="5E251446" w:rsidR="001E1AD1" w:rsidRPr="00B0761A" w:rsidRDefault="001E1AD1" w:rsidP="001E1AD1">
      <w:pPr>
        <w:pStyle w:val="PlainText"/>
        <w:rPr>
          <w:rFonts w:ascii="Arial" w:eastAsia="ＭＳ 明朝" w:hAnsi="Arial" w:cs="Arial"/>
        </w:rPr>
      </w:pPr>
      <w:r w:rsidRPr="00B0761A">
        <w:rPr>
          <w:rFonts w:ascii="Arial" w:eastAsia="ＭＳ 明朝" w:hAnsi="Arial" w:cs="Arial"/>
        </w:rPr>
        <w:t xml:space="preserve">Arabic countries </w:t>
      </w:r>
      <w:r w:rsidR="002D0163" w:rsidRPr="00B0761A">
        <w:rPr>
          <w:rFonts w:ascii="Arial" w:eastAsia="ＭＳ 明朝" w:hAnsi="Arial" w:cs="Arial"/>
        </w:rPr>
        <w:t>are</w:t>
      </w:r>
      <w:r w:rsidRPr="00B0761A">
        <w:rPr>
          <w:rFonts w:ascii="Arial" w:eastAsia="ＭＳ 明朝" w:hAnsi="Arial" w:cs="Arial"/>
        </w:rPr>
        <w:t xml:space="preserve"> </w:t>
      </w:r>
      <w:r w:rsidR="001D2455" w:rsidRPr="00B0761A">
        <w:rPr>
          <w:rFonts w:ascii="Arial" w:eastAsia="ＭＳ 明朝" w:hAnsi="Arial" w:cs="Arial"/>
        </w:rPr>
        <w:t>also</w:t>
      </w:r>
      <w:r w:rsidR="009951CC" w:rsidRPr="00B0761A">
        <w:rPr>
          <w:rFonts w:ascii="Arial" w:eastAsia="ＭＳ 明朝" w:hAnsi="Arial" w:cs="Arial"/>
        </w:rPr>
        <w:t xml:space="preserve"> classified as collectivist</w:t>
      </w:r>
      <w:r w:rsidRPr="00B0761A">
        <w:rPr>
          <w:rFonts w:ascii="Arial" w:eastAsia="ＭＳ 明朝" w:hAnsi="Arial" w:cs="Arial"/>
        </w:rPr>
        <w:t xml:space="preserve"> societies. This dimension is concerned with whether </w:t>
      </w:r>
      <w:r w:rsidR="00E73821" w:rsidRPr="00B0761A">
        <w:rPr>
          <w:rFonts w:ascii="Arial" w:eastAsia="ＭＳ 明朝" w:hAnsi="Arial" w:cs="Arial"/>
        </w:rPr>
        <w:t>a community defines its</w:t>
      </w:r>
      <w:r w:rsidRPr="00B0761A">
        <w:rPr>
          <w:rFonts w:ascii="Arial" w:eastAsia="ＭＳ 明朝" w:hAnsi="Arial" w:cs="Arial"/>
        </w:rPr>
        <w:t xml:space="preserve"> self-image in terms of “I” or “We”. Collectivism stands for “a society in which people from birth onwards are integrated into strong, cohesive in-groups, which throughout their lifetime continue to protect them, in exchange for unquestioning loyalty” </w:t>
      </w:r>
      <w:bookmarkStart w:id="15" w:name="OLE_LINK72"/>
      <w:r w:rsidR="00597D8A" w:rsidRPr="00B0761A">
        <w:rPr>
          <w:rFonts w:ascii="Arial" w:eastAsia="ＭＳ 明朝" w:hAnsi="Arial" w:cs="Arial"/>
        </w:rPr>
        <w:fldChar w:fldCharType="begin"/>
      </w:r>
      <w:r w:rsidR="00597D8A" w:rsidRPr="00B0761A">
        <w:rPr>
          <w:rFonts w:ascii="Arial" w:eastAsia="ＭＳ 明朝" w:hAnsi="Arial" w:cs="Arial"/>
        </w:rPr>
        <w:instrText xml:space="preserve"> ADDIN ZOTERO_ITEM CSL_CITATION {"citationID":"Y66WU8ma","properties":{"formattedCitation":"(Hofstede, 2007, p. 417)","plainCitation":"(Hofstede, 2007, p. 417)"},"citationItems":[{"id":94,"uris":["http://zotero.org/users/26821/items/VUPN8IR5"],"uri":["http://zotero.org/users/26821/items/VUPN8IR5"],"itemData":{"id":94,"type":"article-journal","title":"Asian management in the 21st century","container-title":"Asia Pacific Journal of Management","page":"411-420","volume":"24","issue":"4","source":"link.springer.com","abstract":"Contrary to popular opinion, the crucial elements of the management process show strong continuity over time, but differ from one country to another, as a function of the local culture. Recent research reveals fundamental differences in the goals of business leaders from different societies. The article explores general characteristics of Asian management as opposed to management elsewhere, and what the study of Asian management and its cultural origins mean for the emerging Asian multinationals and for the state of the art in management research worldwide in the twenty-first century.","DOI":"10.1007/s10490-007-9049-0","ISSN":"0217-4561, 1572-9958","journalAbbreviation":"Asia Pacific J Manage","language":"en","author":[{"family":"Hofstede","given":"Geert"}],"issued":{"date-parts":[["2007",5,16]]}},"locator":"417"}],"schema":"https://github.com/citation-style-language/schema/raw/master/csl-citation.json"} </w:instrText>
      </w:r>
      <w:r w:rsidR="00597D8A" w:rsidRPr="00B0761A">
        <w:rPr>
          <w:rFonts w:ascii="Arial" w:eastAsia="ＭＳ 明朝" w:hAnsi="Arial" w:cs="Arial"/>
        </w:rPr>
        <w:fldChar w:fldCharType="separate"/>
      </w:r>
      <w:r w:rsidR="006B25A8" w:rsidRPr="00B0761A">
        <w:rPr>
          <w:rFonts w:ascii="Arial" w:eastAsia="ＭＳ 明朝" w:hAnsi="Arial" w:cs="Arial"/>
          <w:noProof/>
        </w:rPr>
        <w:t>(Hofstede, 2007, p. 417)</w:t>
      </w:r>
      <w:r w:rsidR="00597D8A" w:rsidRPr="00B0761A">
        <w:rPr>
          <w:rFonts w:ascii="Arial" w:eastAsia="ＭＳ 明朝" w:hAnsi="Arial" w:cs="Arial"/>
        </w:rPr>
        <w:fldChar w:fldCharType="end"/>
      </w:r>
      <w:bookmarkEnd w:id="15"/>
      <w:r w:rsidRPr="00B0761A">
        <w:rPr>
          <w:rFonts w:ascii="Arial" w:eastAsia="ＭＳ 明朝" w:hAnsi="Arial" w:cs="Arial"/>
        </w:rPr>
        <w:t xml:space="preserve">. </w:t>
      </w:r>
      <w:r w:rsidR="002B656C" w:rsidRPr="00B0761A">
        <w:rPr>
          <w:rFonts w:ascii="Arial" w:eastAsia="ＭＳ 明朝" w:hAnsi="Arial" w:cs="Arial"/>
        </w:rPr>
        <w:t>I</w:t>
      </w:r>
      <w:r w:rsidRPr="00B0761A">
        <w:rPr>
          <w:rFonts w:ascii="Arial" w:eastAsia="ＭＳ 明朝" w:hAnsi="Arial" w:cs="Arial"/>
        </w:rPr>
        <w:t>ndividualism</w:t>
      </w:r>
      <w:r w:rsidR="002B656C" w:rsidRPr="00B0761A">
        <w:rPr>
          <w:rFonts w:ascii="Arial" w:eastAsia="ＭＳ 明朝" w:hAnsi="Arial" w:cs="Arial"/>
        </w:rPr>
        <w:t>, in contrast, stands for</w:t>
      </w:r>
      <w:r w:rsidRPr="00B0761A">
        <w:rPr>
          <w:rFonts w:ascii="Arial" w:eastAsia="ＭＳ 明朝" w:hAnsi="Arial" w:cs="Arial"/>
        </w:rPr>
        <w:t xml:space="preserve"> “a society in which the ties between individuals are loose: everyone is expected to look after him/herself and his/her immediate family only” </w:t>
      </w:r>
      <w:r w:rsidR="00F57B46" w:rsidRPr="00B0761A">
        <w:rPr>
          <w:rFonts w:ascii="Arial" w:eastAsia="ＭＳ 明朝" w:hAnsi="Arial" w:cs="Arial"/>
        </w:rPr>
        <w:fldChar w:fldCharType="begin"/>
      </w:r>
      <w:r w:rsidR="00C41196" w:rsidRPr="00B0761A">
        <w:rPr>
          <w:rFonts w:ascii="Arial" w:eastAsia="ＭＳ 明朝" w:hAnsi="Arial" w:cs="Arial"/>
        </w:rPr>
        <w:instrText xml:space="preserve"> ADDIN ZOTERO_ITEM CSL_CITATION {"citationID":"8d8JngH9","properties":{"formattedCitation":"(Hofstede, 2007, p. 417)","plainCitation":"(Hofstede, 2007, p. 417)"},"citationItems":[{"id":94,"uris":["http://zotero.org/users/26821/items/VUPN8IR5"],"uri":["http://zotero.org/users/26821/items/VUPN8IR5"],"itemData":{"id":94,"type":"article-journal","title":"Asian management in the 21st century","container-title":"Asia Pacific Journal of Management","page":"411-420","volume":"24","issue":"4","source":"link.springer.com","abstract":"Contrary to popular opinion, the crucial elements of the management process show strong continuity over time, but differ from one country to another, as a function of the local culture. Recent research reveals fundamental differences in the goals of business leaders from different societies. The article explores general characteristics of Asian management as opposed to management elsewhere, and what the study of Asian management and its cultural origins mean for the emerging Asian multinationals and for the state of the art in management research worldwide in the twenty-first century.","DOI":"10.1007/s10490-007-9049-0","ISSN":"0217-4561, 1572-9958","journalAbbreviation":"Asia Pacific J Manage","language":"en","author":[{"family":"Hofstede","given":"Geert"}],"issued":{"date-parts":[["2007",5,16]]}},"locator":"417"}],"schema":"https://github.com/citation-style-language/schema/raw/master/csl-citation.json"} </w:instrText>
      </w:r>
      <w:r w:rsidR="00F57B46" w:rsidRPr="00B0761A">
        <w:rPr>
          <w:rFonts w:ascii="Arial" w:eastAsia="ＭＳ 明朝" w:hAnsi="Arial" w:cs="Arial"/>
        </w:rPr>
        <w:fldChar w:fldCharType="separate"/>
      </w:r>
      <w:r w:rsidR="006B25A8" w:rsidRPr="00B0761A">
        <w:rPr>
          <w:rFonts w:ascii="Arial" w:eastAsia="ＭＳ 明朝" w:hAnsi="Arial" w:cs="Arial"/>
          <w:noProof/>
        </w:rPr>
        <w:t>(Hofstede, 2007, p. 417)</w:t>
      </w:r>
      <w:r w:rsidR="00F57B46" w:rsidRPr="00B0761A">
        <w:rPr>
          <w:rFonts w:ascii="Arial" w:eastAsia="ＭＳ 明朝" w:hAnsi="Arial" w:cs="Arial"/>
        </w:rPr>
        <w:fldChar w:fldCharType="end"/>
      </w:r>
      <w:r w:rsidRPr="00B0761A">
        <w:rPr>
          <w:rFonts w:ascii="Arial" w:eastAsia="ＭＳ 明朝" w:hAnsi="Arial" w:cs="Arial"/>
        </w:rPr>
        <w:t>.</w:t>
      </w:r>
    </w:p>
    <w:p w14:paraId="1BE37BCB" w14:textId="77777777" w:rsidR="001E1AD1" w:rsidRPr="00B0761A" w:rsidRDefault="001E1AD1" w:rsidP="001E1AD1">
      <w:pPr>
        <w:pStyle w:val="PlainText"/>
        <w:rPr>
          <w:rFonts w:ascii="Arial" w:eastAsia="ＭＳ 明朝" w:hAnsi="Arial" w:cs="Arial"/>
        </w:rPr>
      </w:pPr>
    </w:p>
    <w:p w14:paraId="0110D5DE" w14:textId="223C75DE" w:rsidR="001E1AD1" w:rsidRPr="00B0761A" w:rsidRDefault="001E5FC5" w:rsidP="001E1AD1">
      <w:pPr>
        <w:pStyle w:val="PlainText"/>
        <w:rPr>
          <w:rFonts w:ascii="Arial" w:eastAsia="ＭＳ 明朝" w:hAnsi="Arial" w:cs="Arial"/>
        </w:rPr>
      </w:pPr>
      <w:r w:rsidRPr="00B0761A">
        <w:rPr>
          <w:rFonts w:ascii="Arial" w:eastAsia="ＭＳ 明朝" w:hAnsi="Arial" w:cs="Arial"/>
        </w:rPr>
        <w:t>G</w:t>
      </w:r>
      <w:r w:rsidR="001E1AD1" w:rsidRPr="00B0761A">
        <w:rPr>
          <w:rFonts w:ascii="Arial" w:eastAsia="ＭＳ 明朝" w:hAnsi="Arial" w:cs="Arial"/>
        </w:rPr>
        <w:t xml:space="preserve">roup acceptance </w:t>
      </w:r>
      <w:r w:rsidR="001058E2" w:rsidRPr="00B0761A">
        <w:rPr>
          <w:rFonts w:ascii="Arial" w:eastAsia="ＭＳ 明朝" w:hAnsi="Arial" w:cs="Arial"/>
        </w:rPr>
        <w:t xml:space="preserve">or </w:t>
      </w:r>
      <w:r w:rsidRPr="00B0761A">
        <w:rPr>
          <w:rFonts w:ascii="Arial" w:eastAsia="ＭＳ 明朝" w:hAnsi="Arial" w:cs="Arial"/>
        </w:rPr>
        <w:t xml:space="preserve">“getting along” </w:t>
      </w:r>
      <w:r w:rsidR="001E1AD1" w:rsidRPr="00B0761A">
        <w:rPr>
          <w:rFonts w:ascii="Arial" w:eastAsia="ＭＳ 明朝" w:hAnsi="Arial" w:cs="Arial"/>
        </w:rPr>
        <w:t>is the main priority in collectivism</w:t>
      </w:r>
      <w:r w:rsidRPr="00B0761A">
        <w:rPr>
          <w:rFonts w:ascii="Arial" w:eastAsia="ＭＳ 明朝" w:hAnsi="Arial" w:cs="Arial"/>
        </w:rPr>
        <w:t xml:space="preserve">, </w:t>
      </w:r>
      <w:r w:rsidR="00E4020B" w:rsidRPr="00B0761A">
        <w:rPr>
          <w:rFonts w:ascii="Arial" w:eastAsia="ＭＳ 明朝" w:hAnsi="Arial" w:cs="Arial"/>
        </w:rPr>
        <w:t>whereas</w:t>
      </w:r>
      <w:r w:rsidR="001E1AD1" w:rsidRPr="00B0761A">
        <w:rPr>
          <w:rFonts w:ascii="Arial" w:eastAsia="ＭＳ 明朝" w:hAnsi="Arial" w:cs="Arial"/>
        </w:rPr>
        <w:t xml:space="preserve"> individualism</w:t>
      </w:r>
      <w:r w:rsidR="0016363F" w:rsidRPr="00B0761A">
        <w:rPr>
          <w:rFonts w:ascii="Arial" w:eastAsia="ＭＳ 明朝" w:hAnsi="Arial" w:cs="Arial"/>
        </w:rPr>
        <w:t xml:space="preserve"> focuses more on </w:t>
      </w:r>
      <w:r w:rsidR="001B2F04" w:rsidRPr="00B0761A">
        <w:rPr>
          <w:rFonts w:ascii="Arial" w:eastAsia="ＭＳ 明朝" w:hAnsi="Arial" w:cs="Arial"/>
        </w:rPr>
        <w:t xml:space="preserve">individuals </w:t>
      </w:r>
      <w:r w:rsidR="0016363F" w:rsidRPr="00B0761A">
        <w:rPr>
          <w:rFonts w:ascii="Arial" w:eastAsia="ＭＳ 明朝" w:hAnsi="Arial" w:cs="Arial"/>
        </w:rPr>
        <w:t>“getting ahead”</w:t>
      </w:r>
      <w:r w:rsidR="001E1AD1" w:rsidRPr="00B0761A">
        <w:rPr>
          <w:rFonts w:ascii="Arial" w:eastAsia="ＭＳ 明朝" w:hAnsi="Arial" w:cs="Arial"/>
        </w:rPr>
        <w:t xml:space="preserve"> </w:t>
      </w:r>
      <w:r w:rsidR="0094723E" w:rsidRPr="00B0761A">
        <w:rPr>
          <w:rFonts w:ascii="Arial" w:eastAsia="ＭＳ 明朝" w:hAnsi="Arial" w:cs="Arial"/>
        </w:rPr>
        <w:fldChar w:fldCharType="begin"/>
      </w:r>
      <w:r w:rsidRPr="00B0761A">
        <w:rPr>
          <w:rFonts w:ascii="Arial" w:eastAsia="ＭＳ 明朝" w:hAnsi="Arial" w:cs="Arial"/>
        </w:rPr>
        <w:instrText xml:space="preserve"> ADDIN ZOTERO_ITEM CSL_CITATION {"citationID":"dAld0YX8","properties":{"formattedCitation":"(Hui and Triandis, 1986; Jetten et al., 2002; Triandis, 2001)","plainCitation":"(Hui and Triandis, 1986; Jetten et al., 2002; Triandis, 2001)"},"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id":103,"uris":["http://zotero.org/users/26821/items/EUXEZ8EH"],"uri":["http://zotero.org/users/26821/items/EUXEZ8EH"],"itemData":{"id":103,"type":"article-journal","title":"‘We’re all individuals’: Group norms of individualism and collectivism, levels of identification and identity threat","container-title":"European Journal of Social Psychology","page":"189-207","volume":"32","issue":"2","source":"Wiley Online Library","abstract":"Three studies were conducted to investigate the power of group norms of individualism and collectivism to guide self-definition and group behavior for people with low and high levels of group identification. Study 1 demonstrates that in an individualist culture (North America), those who identify highly with their national identity are more individualist than low identifiers. In contrast, in a collectivist culture (Indonesia) high identifiers are less individualist than low identifiers. Study 2 manipulates group norms of individualism and collectivism, and shows a similar pattern on a self-stereotyping measure: High identifiers are more likely to incorporate salient group norms prescribing individualism or collectivism into their self-concept than low identifiers. Study 3 replicates this effect and shows that high identifiers conform more strongly to group norms, and self-stereotype themselves in line with the salient norm than low identifiers when their group is threatened. Hence, the findings suggest that when there is a group norm of individualism, high identifiers may show individualist behavior as a result of conformity to salient group norms. Copyright © 2002 John Wiley &amp; Sons, Ltd.","DOI":"10.1002/ejsp.65","ISSN":"1099-0992","shortTitle":"‘We're all individuals’","journalAbbreviation":"Eur. J. Soc. Psychol.","language":"en","author":[{"family":"Jetten","given":"Jolanda"},{"family":"Postmes","given":"Tom"},{"family":"McAuliffe","given":"Brendan J."}],"issued":{"date-parts":[["2002",3,1]]}}},{"id":97,"uris":["http://zotero.org/users/26821/items/ZDE3DHWT"],"uri":["http://zotero.org/users/26821/items/ZDE3DHWT"],"itemData":{"id":97,"type":"article-journal","title":"Individualism-collectivism and personality","container-title":"Journal of Personality","page":"907-924","volume":"69","issue":"6","source":"Wiley Online Library","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DOI":"10.1111/1467-6494.696169","ISSN":"1467-6494","language":"en","author":[{"family":"Triandis","given":"Harry C."}],"issued":{"date-parts":[["2001",12,1]]}}}],"schema":"https://github.com/citation-style-language/schema/raw/master/csl-citation.json"} </w:instrText>
      </w:r>
      <w:r w:rsidR="0094723E" w:rsidRPr="00B0761A">
        <w:rPr>
          <w:rFonts w:ascii="Arial" w:eastAsia="ＭＳ 明朝" w:hAnsi="Arial" w:cs="Arial"/>
        </w:rPr>
        <w:fldChar w:fldCharType="separate"/>
      </w:r>
      <w:r w:rsidRPr="00B0761A">
        <w:rPr>
          <w:rFonts w:ascii="Arial" w:eastAsia="ＭＳ 明朝" w:hAnsi="Arial" w:cs="Arial"/>
          <w:noProof/>
        </w:rPr>
        <w:t>(Hui and Triandis, 1986; Jetten et al., 2002; Triandis, 2001)</w:t>
      </w:r>
      <w:r w:rsidR="0094723E" w:rsidRPr="00B0761A">
        <w:rPr>
          <w:rFonts w:ascii="Arial" w:eastAsia="ＭＳ 明朝" w:hAnsi="Arial" w:cs="Arial"/>
        </w:rPr>
        <w:fldChar w:fldCharType="end"/>
      </w:r>
      <w:r w:rsidR="001E1AD1" w:rsidRPr="00B0761A">
        <w:rPr>
          <w:rFonts w:ascii="Arial" w:eastAsia="ＭＳ 明朝" w:hAnsi="Arial" w:cs="Arial"/>
        </w:rPr>
        <w:t>. This explains</w:t>
      </w:r>
      <w:r w:rsidR="005D6BB1" w:rsidRPr="00B0761A">
        <w:rPr>
          <w:rFonts w:ascii="Arial" w:eastAsia="ＭＳ 明朝" w:hAnsi="Arial" w:cs="Arial"/>
        </w:rPr>
        <w:t xml:space="preserve"> why</w:t>
      </w:r>
      <w:r w:rsidR="001E1AD1" w:rsidRPr="00B0761A">
        <w:rPr>
          <w:rFonts w:ascii="Arial" w:eastAsia="ＭＳ 明朝" w:hAnsi="Arial" w:cs="Arial"/>
        </w:rPr>
        <w:t xml:space="preserve"> </w:t>
      </w:r>
      <w:r w:rsidR="00B34C2A" w:rsidRPr="00B0761A">
        <w:rPr>
          <w:rFonts w:ascii="Arial" w:eastAsia="ＭＳ 明朝" w:hAnsi="Arial" w:cs="Arial"/>
        </w:rPr>
        <w:t>collectivists</w:t>
      </w:r>
      <w:r w:rsidR="001E1AD1" w:rsidRPr="00B0761A">
        <w:rPr>
          <w:rFonts w:ascii="Arial" w:eastAsia="ＭＳ 明朝" w:hAnsi="Arial" w:cs="Arial"/>
        </w:rPr>
        <w:t xml:space="preserve"> usually follow their group’s rules and enjoy performing pro-social </w:t>
      </w:r>
      <w:r w:rsidR="00A136FE" w:rsidRPr="00B0761A">
        <w:rPr>
          <w:rFonts w:ascii="Arial" w:eastAsia="ＭＳ 明朝" w:hAnsi="Arial" w:cs="Arial"/>
        </w:rPr>
        <w:t>behavior</w:t>
      </w:r>
      <w:r w:rsidR="005D6BB1" w:rsidRPr="00B0761A">
        <w:rPr>
          <w:rFonts w:ascii="Arial" w:eastAsia="ＭＳ 明朝" w:hAnsi="Arial" w:cs="Arial"/>
        </w:rPr>
        <w:t xml:space="preserve"> </w:t>
      </w:r>
      <w:r w:rsidR="005D6BB1" w:rsidRPr="00B0761A">
        <w:rPr>
          <w:rFonts w:ascii="Arial" w:eastAsia="ＭＳ 明朝" w:hAnsi="Arial" w:cs="Arial"/>
        </w:rPr>
        <w:fldChar w:fldCharType="begin"/>
      </w:r>
      <w:r w:rsidR="005D6BB1" w:rsidRPr="00B0761A">
        <w:rPr>
          <w:rFonts w:ascii="Arial" w:eastAsia="ＭＳ 明朝" w:hAnsi="Arial" w:cs="Arial"/>
        </w:rPr>
        <w:instrText xml:space="preserve"> ADDIN ZOTERO_ITEM CSL_CITATION {"citationID":"FBFN44Ez","properties":{"formattedCitation":"(Bontempo et al., 1990)","plainCitation":"(Bontempo et al., 1990)"},"citationItems":[{"id":106,"uris":["http://zotero.org/users/26821/items/6FUSKNSH"],"uri":["http://zotero.org/users/26821/items/6FUSKNSH"],"itemData":{"id":106,"type":"article-journal","title":"Compliance and Value Internalization in Brazil and the U.S.: Effects of Allocentrism and Anonymity","container-title":"Journal of Cross-Cultural Psychology","page":"200-213","volume":"21","issue":"2","source":"jcc.sagepub.com","abstract":"Brazil­ian and U.S. stu­dent sam­ples re­spond­ed to mea­sures of be­hav­ioral in­ten­tion, per­ceived norms, and af­fect re­gard­ing proso­cial be­hav­iors. Sub­jects were ran­dom­ly as­signed to ei­ther an anony­mous or pub­lic con­di­tion in an­swer­ing the ques­tion­naire, and sub­jects were cat­e­go­rized as ei­ther al­lo­cen­tric, i.e., tend­ing to sub­or­di­nate their per­son­al goals to the goals of oth­ers, or id­io­cen­tric, i.e., tend­ing to sub­or­di­nate the goals of oth­ers to their per­son­al goals. The Brazil­ian sam­ple in­di­cat­ed they would do what was ex­pect­ed of them and would en­joy do­ing so, where­as the U.S. sam­ple re­port­ed not on­ly less in­ten­tion to do what was ex­pect­ed of them, but al­so less en­joy­ment re­gard­ing ad­her­ence to norms. As pre­dict­ed, U.S. sub­jects in the anony­mous con­di­tion showed less will­ing­ness to per­form proso­cial be­hav­iors with high per­son­al cost than U.S. sub­jects in the pub­lic con­di­tion, where­as the Brazil­ians did not re­spond dif­fer­ent­ly in the two con­di­tions. These re­sults im­ply that the Brazil­ians have in­ter­nal­ized in­group norms; the U.S. sub­jects demon­strat­ed com­pli­ance be­cause of so­cial de­sir­abil­i­ty pres­sures. In col­lec­tivist cul­tures, habits and oth­er such mech­a­nisms of so­cial con­trol may pre­dict pro-so­cial be­hav­ior, where­as both habits and at­ti­tudes may be nec­es­sary to pre­dict pro-so­cial be­hav­ior in in­di­vid­u­al­ist cul­tures.","DOI":"10.1177/0022022190212004","ISSN":"0022-0221, 1552-5422","journalAbbreviation":"Journal of Cross-Cultural Psychology","language":"en","author":[{"family":"Bontempo","given":"Robert"},{"family":"Lobel","given":"Sharon"},{"family":"Triandis","given":"Harry"}],"issued":{"date-parts":[["1990",6,1]]}}}],"schema":"https://github.com/citation-style-language/schema/raw/master/csl-citation.json"} </w:instrText>
      </w:r>
      <w:r w:rsidR="005D6BB1" w:rsidRPr="00B0761A">
        <w:rPr>
          <w:rFonts w:ascii="Arial" w:eastAsia="ＭＳ 明朝" w:hAnsi="Arial" w:cs="Arial"/>
        </w:rPr>
        <w:fldChar w:fldCharType="separate"/>
      </w:r>
      <w:r w:rsidR="005D6BB1" w:rsidRPr="00B0761A">
        <w:rPr>
          <w:rFonts w:ascii="Arial" w:eastAsia="ＭＳ 明朝" w:hAnsi="Arial" w:cs="Arial"/>
          <w:noProof/>
        </w:rPr>
        <w:t>(Bontempo et al., 1990)</w:t>
      </w:r>
      <w:r w:rsidR="005D6BB1" w:rsidRPr="00B0761A">
        <w:rPr>
          <w:rFonts w:ascii="Arial" w:eastAsia="ＭＳ 明朝" w:hAnsi="Arial" w:cs="Arial"/>
        </w:rPr>
        <w:fldChar w:fldCharType="end"/>
      </w:r>
      <w:r w:rsidR="001E1AD1" w:rsidRPr="00B0761A">
        <w:rPr>
          <w:rFonts w:ascii="Arial" w:eastAsia="ＭＳ 明朝" w:hAnsi="Arial" w:cs="Arial"/>
        </w:rPr>
        <w:t>. In</w:t>
      </w:r>
      <w:r w:rsidR="00E13584" w:rsidRPr="00B0761A">
        <w:rPr>
          <w:rFonts w:ascii="Arial" w:eastAsia="ＭＳ 明朝" w:hAnsi="Arial" w:cs="Arial"/>
        </w:rPr>
        <w:t xml:space="preserve">dividuals in </w:t>
      </w:r>
      <w:r w:rsidR="001E1AD1" w:rsidRPr="00B0761A">
        <w:rPr>
          <w:rFonts w:ascii="Arial" w:eastAsia="ＭＳ 明朝" w:hAnsi="Arial" w:cs="Arial"/>
        </w:rPr>
        <w:t xml:space="preserve">a </w:t>
      </w:r>
      <w:r w:rsidR="009602F7" w:rsidRPr="00B0761A">
        <w:rPr>
          <w:rFonts w:ascii="Arial" w:eastAsia="ＭＳ 明朝" w:hAnsi="Arial" w:cs="Arial"/>
        </w:rPr>
        <w:t xml:space="preserve">collectivist </w:t>
      </w:r>
      <w:r w:rsidR="001E1AD1" w:rsidRPr="00B0761A">
        <w:rPr>
          <w:rFonts w:ascii="Arial" w:eastAsia="ＭＳ 明朝" w:hAnsi="Arial" w:cs="Arial"/>
        </w:rPr>
        <w:t>culture</w:t>
      </w:r>
      <w:r w:rsidR="00E13584" w:rsidRPr="00B0761A">
        <w:rPr>
          <w:rFonts w:ascii="Arial" w:eastAsia="ＭＳ 明朝" w:hAnsi="Arial" w:cs="Arial"/>
        </w:rPr>
        <w:t xml:space="preserve"> are therefore</w:t>
      </w:r>
      <w:r w:rsidR="001E1AD1" w:rsidRPr="00B0761A">
        <w:rPr>
          <w:rFonts w:ascii="Arial" w:eastAsia="ＭＳ 明朝" w:hAnsi="Arial" w:cs="Arial"/>
        </w:rPr>
        <w:t xml:space="preserve"> “likely to be more conforming than individualists” </w:t>
      </w:r>
      <w:r w:rsidR="007F7392" w:rsidRPr="00B0761A">
        <w:rPr>
          <w:rFonts w:ascii="Arial" w:eastAsia="ＭＳ 明朝" w:hAnsi="Arial" w:cs="Arial"/>
        </w:rPr>
        <w:fldChar w:fldCharType="begin"/>
      </w:r>
      <w:r w:rsidR="007F7392" w:rsidRPr="00B0761A">
        <w:rPr>
          <w:rFonts w:ascii="Arial" w:eastAsia="ＭＳ 明朝" w:hAnsi="Arial" w:cs="Arial"/>
        </w:rPr>
        <w:instrText xml:space="preserve"> ADDIN ZOTERO_ITEM CSL_CITATION {"citationID":"2kweiilo","properties":{"formattedCitation":"(Hui and Triandis, 1986, p. 230)","plainCitation":"(Hui and Triandis, 1986, p. 230)"},"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locator":"230"}],"schema":"https://github.com/citation-style-language/schema/raw/master/csl-citation.json"} </w:instrText>
      </w:r>
      <w:r w:rsidR="007F7392" w:rsidRPr="00B0761A">
        <w:rPr>
          <w:rFonts w:ascii="Arial" w:eastAsia="ＭＳ 明朝" w:hAnsi="Arial" w:cs="Arial"/>
        </w:rPr>
        <w:fldChar w:fldCharType="separate"/>
      </w:r>
      <w:r w:rsidR="006B25A8" w:rsidRPr="00B0761A">
        <w:rPr>
          <w:rFonts w:ascii="Arial" w:eastAsia="ＭＳ 明朝" w:hAnsi="Arial" w:cs="Arial"/>
          <w:noProof/>
        </w:rPr>
        <w:t>(Hui and Triandis, 1986, p. 230)</w:t>
      </w:r>
      <w:r w:rsidR="007F7392" w:rsidRPr="00B0761A">
        <w:rPr>
          <w:rFonts w:ascii="Arial" w:eastAsia="ＭＳ 明朝" w:hAnsi="Arial" w:cs="Arial"/>
        </w:rPr>
        <w:fldChar w:fldCharType="end"/>
      </w:r>
      <w:r w:rsidR="001E1AD1" w:rsidRPr="00B0761A">
        <w:rPr>
          <w:rFonts w:ascii="Arial" w:eastAsia="ＭＳ 明朝" w:hAnsi="Arial" w:cs="Arial"/>
        </w:rPr>
        <w:t xml:space="preserve">. It has been suggested </w:t>
      </w:r>
      <w:bookmarkStart w:id="16" w:name="OLE_LINK73"/>
      <w:bookmarkStart w:id="17" w:name="OLE_LINK74"/>
      <w:r w:rsidR="00256443" w:rsidRPr="00B0761A">
        <w:rPr>
          <w:rFonts w:ascii="Arial" w:eastAsia="ＭＳ 明朝" w:hAnsi="Arial" w:cs="Arial"/>
        </w:rPr>
        <w:fldChar w:fldCharType="begin"/>
      </w:r>
      <w:r w:rsidR="00256443" w:rsidRPr="00B0761A">
        <w:rPr>
          <w:rFonts w:ascii="Arial" w:eastAsia="ＭＳ 明朝" w:hAnsi="Arial" w:cs="Arial"/>
        </w:rPr>
        <w:instrText xml:space="preserve"> ADDIN ZOTERO_ITEM CSL_CITATION {"citationID":"iLVWlgH6","properties":{"formattedCitation":"(Hofstede et al., 2010)","plainCitation":"(Hofstede et al., 2010)"},"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schema":"https://github.com/citation-style-language/schema/raw/master/csl-citation.json"} </w:instrText>
      </w:r>
      <w:r w:rsidR="00256443" w:rsidRPr="00B0761A">
        <w:rPr>
          <w:rFonts w:ascii="Arial" w:eastAsia="ＭＳ 明朝" w:hAnsi="Arial" w:cs="Arial"/>
        </w:rPr>
        <w:fldChar w:fldCharType="separate"/>
      </w:r>
      <w:r w:rsidR="006B25A8" w:rsidRPr="00B0761A">
        <w:rPr>
          <w:rFonts w:ascii="Arial" w:eastAsia="ＭＳ 明朝" w:hAnsi="Arial" w:cs="Arial"/>
          <w:noProof/>
        </w:rPr>
        <w:t>(Hofstede et al., 2010)</w:t>
      </w:r>
      <w:r w:rsidR="00256443" w:rsidRPr="00B0761A">
        <w:rPr>
          <w:rFonts w:ascii="Arial" w:eastAsia="ＭＳ 明朝" w:hAnsi="Arial" w:cs="Arial"/>
        </w:rPr>
        <w:fldChar w:fldCharType="end"/>
      </w:r>
      <w:bookmarkEnd w:id="16"/>
      <w:bookmarkEnd w:id="17"/>
      <w:r w:rsidR="001E1AD1" w:rsidRPr="00B0761A">
        <w:rPr>
          <w:rFonts w:ascii="Arial" w:eastAsia="ＭＳ 明朝" w:hAnsi="Arial" w:cs="Arial"/>
        </w:rPr>
        <w:t xml:space="preserve"> that indiv</w:t>
      </w:r>
      <w:r w:rsidR="009951CC" w:rsidRPr="00B0761A">
        <w:rPr>
          <w:rFonts w:ascii="Arial" w:eastAsia="ＭＳ 明朝" w:hAnsi="Arial" w:cs="Arial"/>
        </w:rPr>
        <w:t>iduals in collectivist</w:t>
      </w:r>
      <w:r w:rsidR="001E1AD1" w:rsidRPr="00B0761A">
        <w:rPr>
          <w:rFonts w:ascii="Arial" w:eastAsia="ＭＳ 明朝" w:hAnsi="Arial" w:cs="Arial"/>
        </w:rPr>
        <w:t xml:space="preserve"> cultures are expected to show loyalty to the family by sharing resources with relatives</w:t>
      </w:r>
      <w:r w:rsidR="00DE5379" w:rsidRPr="00B0761A">
        <w:rPr>
          <w:rFonts w:ascii="Arial" w:eastAsia="ＭＳ 明朝" w:hAnsi="Arial" w:cs="Arial"/>
        </w:rPr>
        <w:t>.</w:t>
      </w:r>
      <w:r w:rsidR="001E1AD1" w:rsidRPr="00B0761A">
        <w:rPr>
          <w:rFonts w:ascii="Arial" w:eastAsia="ＭＳ 明朝" w:hAnsi="Arial" w:cs="Arial"/>
        </w:rPr>
        <w:t xml:space="preserve"> </w:t>
      </w:r>
      <w:r w:rsidR="00DE5379" w:rsidRPr="00B0761A">
        <w:rPr>
          <w:rFonts w:ascii="Arial" w:eastAsia="ＭＳ 明朝" w:hAnsi="Arial" w:cs="Arial"/>
        </w:rPr>
        <w:t>I</w:t>
      </w:r>
      <w:r w:rsidR="001E1AD1" w:rsidRPr="00B0761A">
        <w:rPr>
          <w:rFonts w:ascii="Arial" w:eastAsia="ＭＳ 明朝" w:hAnsi="Arial" w:cs="Arial"/>
        </w:rPr>
        <w:t xml:space="preserve">n contrast, members of </w:t>
      </w:r>
      <w:r w:rsidR="009951CC" w:rsidRPr="00B0761A">
        <w:rPr>
          <w:rFonts w:ascii="Arial" w:eastAsia="ＭＳ 明朝" w:hAnsi="Arial" w:cs="Arial"/>
        </w:rPr>
        <w:t>individualist</w:t>
      </w:r>
      <w:r w:rsidR="001E1AD1" w:rsidRPr="00B0761A">
        <w:rPr>
          <w:rFonts w:ascii="Arial" w:eastAsia="ＭＳ 明朝" w:hAnsi="Arial" w:cs="Arial"/>
        </w:rPr>
        <w:t xml:space="preserve"> cultures are usually </w:t>
      </w:r>
      <w:r w:rsidR="000E4696" w:rsidRPr="00B0761A">
        <w:rPr>
          <w:rFonts w:ascii="Arial" w:eastAsia="ＭＳ 明朝" w:hAnsi="Arial" w:cs="Arial"/>
        </w:rPr>
        <w:t xml:space="preserve">the </w:t>
      </w:r>
      <w:r w:rsidR="004935F1" w:rsidRPr="00B0761A">
        <w:rPr>
          <w:rFonts w:ascii="Arial" w:eastAsia="ＭＳ 明朝" w:hAnsi="Arial" w:cs="Arial"/>
        </w:rPr>
        <w:t>exclusive</w:t>
      </w:r>
      <w:r w:rsidR="001E1AD1" w:rsidRPr="00B0761A">
        <w:rPr>
          <w:rFonts w:ascii="Arial" w:eastAsia="ＭＳ 明朝" w:hAnsi="Arial" w:cs="Arial"/>
        </w:rPr>
        <w:t xml:space="preserve"> owners of resources. Another difference </w:t>
      </w:r>
      <w:r w:rsidR="009951CC" w:rsidRPr="00B0761A">
        <w:rPr>
          <w:rFonts w:ascii="Arial" w:eastAsia="ＭＳ 明朝" w:hAnsi="Arial" w:cs="Arial"/>
        </w:rPr>
        <w:t>is that collectivist</w:t>
      </w:r>
      <w:r w:rsidR="001E1AD1" w:rsidRPr="00B0761A">
        <w:rPr>
          <w:rFonts w:ascii="Arial" w:eastAsia="ＭＳ 明朝" w:hAnsi="Arial" w:cs="Arial"/>
        </w:rPr>
        <w:t xml:space="preserve"> children learn that opinions are predetermined by the group</w:t>
      </w:r>
      <w:r w:rsidR="004E196F" w:rsidRPr="00B0761A">
        <w:rPr>
          <w:rFonts w:ascii="Arial" w:eastAsia="ＭＳ 明朝" w:hAnsi="Arial" w:cs="Arial"/>
        </w:rPr>
        <w:t>.</w:t>
      </w:r>
      <w:r w:rsidR="001E1AD1" w:rsidRPr="00B0761A">
        <w:rPr>
          <w:rFonts w:ascii="Arial" w:eastAsia="ＭＳ 明朝" w:hAnsi="Arial" w:cs="Arial"/>
        </w:rPr>
        <w:t xml:space="preserve"> </w:t>
      </w:r>
      <w:r w:rsidR="004E196F" w:rsidRPr="00B0761A">
        <w:rPr>
          <w:rFonts w:ascii="Arial" w:eastAsia="ＭＳ 明朝" w:hAnsi="Arial" w:cs="Arial"/>
        </w:rPr>
        <w:t>P</w:t>
      </w:r>
      <w:r w:rsidR="001E1AD1" w:rsidRPr="00B0761A">
        <w:rPr>
          <w:rFonts w:ascii="Arial" w:eastAsia="ＭＳ 明朝" w:hAnsi="Arial" w:cs="Arial"/>
        </w:rPr>
        <w:t xml:space="preserve">ersonal opinions are not encouraged and </w:t>
      </w:r>
      <w:r w:rsidR="00F73869" w:rsidRPr="00B0761A">
        <w:rPr>
          <w:rFonts w:ascii="Arial" w:eastAsia="ＭＳ 明朝" w:hAnsi="Arial" w:cs="Arial"/>
        </w:rPr>
        <w:t>a</w:t>
      </w:r>
      <w:r w:rsidR="001E1AD1" w:rsidRPr="00B0761A">
        <w:rPr>
          <w:rFonts w:ascii="Arial" w:eastAsia="ＭＳ 明朝" w:hAnsi="Arial" w:cs="Arial"/>
        </w:rPr>
        <w:t xml:space="preserve"> child who repeatedly voices personal opinions is considered to have a bad character.</w:t>
      </w:r>
      <w:r w:rsidR="00B45097" w:rsidRPr="00B0761A">
        <w:rPr>
          <w:rFonts w:ascii="Arial" w:eastAsia="ＭＳ 明朝" w:hAnsi="Arial" w:cs="Arial"/>
        </w:rPr>
        <w:t xml:space="preserve"> I</w:t>
      </w:r>
      <w:r w:rsidR="009951CC" w:rsidRPr="00B0761A">
        <w:rPr>
          <w:rFonts w:ascii="Arial" w:eastAsia="ＭＳ 明朝" w:hAnsi="Arial" w:cs="Arial"/>
        </w:rPr>
        <w:t>ndividualist</w:t>
      </w:r>
      <w:r w:rsidR="001E1AD1" w:rsidRPr="00B0761A">
        <w:rPr>
          <w:rFonts w:ascii="Arial" w:eastAsia="ＭＳ 明朝" w:hAnsi="Arial" w:cs="Arial"/>
        </w:rPr>
        <w:t xml:space="preserve"> children</w:t>
      </w:r>
      <w:r w:rsidR="00B45097" w:rsidRPr="00B0761A">
        <w:rPr>
          <w:rFonts w:ascii="Arial" w:eastAsia="ＭＳ 明朝" w:hAnsi="Arial" w:cs="Arial"/>
        </w:rPr>
        <w:t xml:space="preserve">, </w:t>
      </w:r>
      <w:r w:rsidR="000436EA" w:rsidRPr="00B0761A">
        <w:rPr>
          <w:rFonts w:ascii="Arial" w:eastAsia="ＭＳ 明朝" w:hAnsi="Arial" w:cs="Arial"/>
        </w:rPr>
        <w:t>on the other hand</w:t>
      </w:r>
      <w:r w:rsidR="00B45097" w:rsidRPr="00B0761A">
        <w:rPr>
          <w:rFonts w:ascii="Arial" w:eastAsia="ＭＳ 明朝" w:hAnsi="Arial" w:cs="Arial"/>
        </w:rPr>
        <w:t>,</w:t>
      </w:r>
      <w:r w:rsidR="001E1AD1" w:rsidRPr="00B0761A">
        <w:rPr>
          <w:rFonts w:ascii="Arial" w:eastAsia="ＭＳ 明朝" w:hAnsi="Arial" w:cs="Arial"/>
        </w:rPr>
        <w:t xml:space="preserve"> are encouraged to voice personal opinions and </w:t>
      </w:r>
      <w:r w:rsidR="00F73869" w:rsidRPr="00B0761A">
        <w:rPr>
          <w:rFonts w:ascii="Arial" w:eastAsia="ＭＳ 明朝" w:hAnsi="Arial" w:cs="Arial"/>
        </w:rPr>
        <w:t>a</w:t>
      </w:r>
      <w:r w:rsidR="001E1AD1" w:rsidRPr="00B0761A">
        <w:rPr>
          <w:rFonts w:ascii="Arial" w:eastAsia="ＭＳ 明朝" w:hAnsi="Arial" w:cs="Arial"/>
        </w:rPr>
        <w:t xml:space="preserve"> child who takes his or her bearings from others is considered to have a weak character </w:t>
      </w:r>
      <w:r w:rsidR="00256443" w:rsidRPr="00B0761A">
        <w:rPr>
          <w:rFonts w:ascii="Arial" w:eastAsia="ＭＳ 明朝" w:hAnsi="Arial" w:cs="Arial"/>
        </w:rPr>
        <w:fldChar w:fldCharType="begin"/>
      </w:r>
      <w:r w:rsidR="0099500D" w:rsidRPr="00B0761A">
        <w:rPr>
          <w:rFonts w:ascii="Arial" w:eastAsia="ＭＳ 明朝" w:hAnsi="Arial" w:cs="Arial"/>
        </w:rPr>
        <w:instrText xml:space="preserve"> ADDIN ZOTERO_ITEM CSL_CITATION {"citationID":"9hA2nKeH","properties":{"formattedCitation":"(Hofstede et al., 2010)","plainCitation":"(Hofstede et al., 2010)"},"citationItems":[{"id":67,"uris":["http://zotero.org/users/26821/items/TUCWNMIJ"],"uri":["http://zotero.org/users/26821/items/TUCWNMIJ"],"itemData":{"id":67,"type":"book","title":"Cultures and organizations: Software of the mind","publisher":"McGraw Hill","publisher-place":"New York, USA","number-of-pages":"576","edition":"third","source":"Google Books","event-place":"New York, USA","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schema":"https://github.com/citation-style-language/schema/raw/master/csl-citation.json"} </w:instrText>
      </w:r>
      <w:r w:rsidR="00256443" w:rsidRPr="00B0761A">
        <w:rPr>
          <w:rFonts w:ascii="Arial" w:eastAsia="ＭＳ 明朝" w:hAnsi="Arial" w:cs="Arial"/>
        </w:rPr>
        <w:fldChar w:fldCharType="separate"/>
      </w:r>
      <w:r w:rsidR="006B25A8" w:rsidRPr="00B0761A">
        <w:rPr>
          <w:rFonts w:ascii="Arial" w:eastAsia="ＭＳ 明朝" w:hAnsi="Arial" w:cs="Arial"/>
          <w:noProof/>
        </w:rPr>
        <w:t>(Hofstede et al., 2010)</w:t>
      </w:r>
      <w:r w:rsidR="00256443" w:rsidRPr="00B0761A">
        <w:rPr>
          <w:rFonts w:ascii="Arial" w:eastAsia="ＭＳ 明朝" w:hAnsi="Arial" w:cs="Arial"/>
        </w:rPr>
        <w:fldChar w:fldCharType="end"/>
      </w:r>
      <w:r w:rsidR="001E1AD1" w:rsidRPr="00B0761A">
        <w:rPr>
          <w:rFonts w:ascii="Arial" w:eastAsia="ＭＳ 明朝" w:hAnsi="Arial" w:cs="Arial"/>
        </w:rPr>
        <w:t>.</w:t>
      </w:r>
    </w:p>
    <w:p w14:paraId="7DE9652F" w14:textId="77777777" w:rsidR="001E1AD1" w:rsidRPr="00B0761A" w:rsidRDefault="001E1AD1" w:rsidP="001E1AD1">
      <w:pPr>
        <w:pStyle w:val="PlainText"/>
        <w:rPr>
          <w:rFonts w:ascii="Arial" w:eastAsia="ＭＳ 明朝" w:hAnsi="Arial" w:cs="Arial"/>
        </w:rPr>
      </w:pPr>
    </w:p>
    <w:p w14:paraId="74F6D863" w14:textId="77777777" w:rsidR="001E1AD1" w:rsidRPr="00B0761A" w:rsidRDefault="001E1AD1" w:rsidP="00285DEC">
      <w:pPr>
        <w:pStyle w:val="PlainText"/>
        <w:rPr>
          <w:rFonts w:ascii="Arial" w:eastAsia="ＭＳ 明朝" w:hAnsi="Arial" w:cs="Arial"/>
        </w:rPr>
      </w:pPr>
    </w:p>
    <w:p w14:paraId="1EB0FE6D" w14:textId="16F7E34F" w:rsidR="004053D0" w:rsidRPr="00B0761A" w:rsidRDefault="00BF1161" w:rsidP="004D4C6B">
      <w:pPr>
        <w:pStyle w:val="PlainText"/>
        <w:outlineLvl w:val="0"/>
        <w:rPr>
          <w:rFonts w:ascii="Arial" w:eastAsia="ＭＳ 明朝" w:hAnsi="Arial" w:cs="Arial"/>
          <w:b/>
        </w:rPr>
      </w:pPr>
      <w:r w:rsidRPr="00B0761A">
        <w:rPr>
          <w:rFonts w:ascii="Arial" w:eastAsia="ＭＳ 明朝" w:hAnsi="Arial" w:cs="Arial"/>
          <w:b/>
        </w:rPr>
        <w:t xml:space="preserve">4 </w:t>
      </w:r>
      <w:r w:rsidR="004053D0" w:rsidRPr="00B0761A">
        <w:rPr>
          <w:rFonts w:ascii="Arial" w:eastAsia="ＭＳ 明朝" w:hAnsi="Arial" w:cs="Arial"/>
          <w:b/>
        </w:rPr>
        <w:t>Why Saudi Arabia?</w:t>
      </w:r>
    </w:p>
    <w:p w14:paraId="071D57EB" w14:textId="77777777" w:rsidR="004053D0" w:rsidRPr="00B0761A" w:rsidRDefault="004053D0" w:rsidP="00AC51C9">
      <w:pPr>
        <w:pStyle w:val="PlainText"/>
        <w:rPr>
          <w:rFonts w:ascii="Arial" w:eastAsia="ＭＳ 明朝" w:hAnsi="Arial" w:cs="Arial"/>
        </w:rPr>
      </w:pPr>
    </w:p>
    <w:p w14:paraId="755C96E5" w14:textId="4842334A" w:rsidR="004053D0" w:rsidRPr="00B0761A" w:rsidRDefault="00FC43D8" w:rsidP="00AC51C9">
      <w:pPr>
        <w:pStyle w:val="PlainText"/>
        <w:rPr>
          <w:rFonts w:ascii="Arial" w:eastAsia="ＭＳ 明朝" w:hAnsi="Arial" w:cs="Arial"/>
        </w:rPr>
      </w:pPr>
      <w:r w:rsidRPr="00B0761A">
        <w:rPr>
          <w:rFonts w:ascii="Arial" w:eastAsia="ＭＳ 明朝" w:hAnsi="Arial" w:cs="Arial"/>
        </w:rPr>
        <w:t xml:space="preserve">Arabic culture is complex: not only do cultural differences exist among the 22 Arabic countries, there are also regional differences within each country. These cultural differences </w:t>
      </w:r>
      <w:r w:rsidR="00263F17" w:rsidRPr="00B0761A">
        <w:rPr>
          <w:rFonts w:ascii="Arial" w:eastAsia="ＭＳ 明朝" w:hAnsi="Arial" w:cs="Arial"/>
        </w:rPr>
        <w:t>are</w:t>
      </w:r>
      <w:r w:rsidRPr="00B0761A">
        <w:rPr>
          <w:rFonts w:ascii="Arial" w:eastAsia="ＭＳ 明朝" w:hAnsi="Arial" w:cs="Arial"/>
        </w:rPr>
        <w:t xml:space="preserve"> a result of diversity in linguistic, ethnic</w:t>
      </w:r>
      <w:r w:rsidR="00BC22C5" w:rsidRPr="00B0761A">
        <w:rPr>
          <w:rFonts w:ascii="Arial" w:eastAsia="ＭＳ 明朝" w:hAnsi="Arial" w:cs="Arial"/>
        </w:rPr>
        <w:t>,</w:t>
      </w:r>
      <w:r w:rsidRPr="00B0761A">
        <w:rPr>
          <w:rFonts w:ascii="Arial" w:eastAsia="ＭＳ 明朝" w:hAnsi="Arial" w:cs="Arial"/>
        </w:rPr>
        <w:t xml:space="preserve"> and religious communities and groups in the Ar</w:t>
      </w:r>
      <w:r w:rsidR="00D767A1" w:rsidRPr="00B0761A">
        <w:rPr>
          <w:rFonts w:ascii="Arial" w:eastAsia="ＭＳ 明朝" w:hAnsi="Arial" w:cs="Arial"/>
        </w:rPr>
        <w:t>abic world.</w:t>
      </w:r>
      <w:r w:rsidR="00493360" w:rsidRPr="00B0761A">
        <w:rPr>
          <w:rFonts w:ascii="Arial" w:eastAsia="ＭＳ 明朝" w:hAnsi="Arial" w:cs="Arial"/>
        </w:rPr>
        <w:t xml:space="preserve"> </w:t>
      </w:r>
      <w:r w:rsidR="00B35586" w:rsidRPr="00B0761A">
        <w:rPr>
          <w:rFonts w:ascii="Arial" w:eastAsia="ＭＳ 明朝" w:hAnsi="Arial" w:cs="Arial"/>
        </w:rPr>
        <w:t>H</w:t>
      </w:r>
      <w:r w:rsidR="00493360" w:rsidRPr="00B0761A">
        <w:rPr>
          <w:rFonts w:ascii="Arial" w:eastAsia="ＭＳ 明朝" w:hAnsi="Arial" w:cs="Arial"/>
        </w:rPr>
        <w:t xml:space="preserve">owever, there are several factors that </w:t>
      </w:r>
      <w:r w:rsidR="00493360" w:rsidRPr="00B0761A">
        <w:rPr>
          <w:rFonts w:ascii="Arial" w:eastAsia="ＭＳ 明朝" w:hAnsi="Arial" w:cs="Arial"/>
        </w:rPr>
        <w:lastRenderedPageBreak/>
        <w:t>bind the</w:t>
      </w:r>
      <w:r w:rsidR="00F93A88" w:rsidRPr="00B0761A">
        <w:rPr>
          <w:rFonts w:ascii="Arial" w:eastAsia="ＭＳ 明朝" w:hAnsi="Arial" w:cs="Arial"/>
        </w:rPr>
        <w:t>se diverse groups</w:t>
      </w:r>
      <w:r w:rsidR="00493360" w:rsidRPr="00B0761A">
        <w:rPr>
          <w:rFonts w:ascii="Arial" w:eastAsia="ＭＳ 明朝" w:hAnsi="Arial" w:cs="Arial"/>
        </w:rPr>
        <w:t>.</w:t>
      </w:r>
      <w:r w:rsidRPr="00B0761A">
        <w:rPr>
          <w:rFonts w:ascii="Arial" w:eastAsia="ＭＳ 明朝" w:hAnsi="Arial" w:cs="Arial"/>
        </w:rPr>
        <w:t xml:space="preserve"> Arabic, the formal Islamic language, is the essential spoken language in t</w:t>
      </w:r>
      <w:r w:rsidR="00302EBD" w:rsidRPr="00B0761A">
        <w:rPr>
          <w:rFonts w:ascii="Arial" w:eastAsia="ＭＳ 明朝" w:hAnsi="Arial" w:cs="Arial"/>
        </w:rPr>
        <w:t>hese countries. T</w:t>
      </w:r>
      <w:r w:rsidRPr="00B0761A">
        <w:rPr>
          <w:rFonts w:ascii="Arial" w:eastAsia="ＭＳ 明朝" w:hAnsi="Arial" w:cs="Arial"/>
        </w:rPr>
        <w:t>here are</w:t>
      </w:r>
      <w:r w:rsidR="00302EBD" w:rsidRPr="00B0761A">
        <w:rPr>
          <w:rFonts w:ascii="Arial" w:eastAsia="ＭＳ 明朝" w:hAnsi="Arial" w:cs="Arial"/>
        </w:rPr>
        <w:t xml:space="preserve"> also</w:t>
      </w:r>
      <w:r w:rsidRPr="00B0761A">
        <w:rPr>
          <w:rFonts w:ascii="Arial" w:eastAsia="ＭＳ 明朝" w:hAnsi="Arial" w:cs="Arial"/>
        </w:rPr>
        <w:t xml:space="preserve"> many </w:t>
      </w:r>
      <w:r w:rsidR="00302EBD" w:rsidRPr="00B0761A">
        <w:rPr>
          <w:rFonts w:ascii="Arial" w:eastAsia="ＭＳ 明朝" w:hAnsi="Arial" w:cs="Arial"/>
        </w:rPr>
        <w:t xml:space="preserve">community values </w:t>
      </w:r>
      <w:r w:rsidRPr="00B0761A">
        <w:rPr>
          <w:rFonts w:ascii="Arial" w:eastAsia="ＭＳ 明朝" w:hAnsi="Arial" w:cs="Arial"/>
        </w:rPr>
        <w:t>that Arabic people honor and respect</w:t>
      </w:r>
      <w:r w:rsidR="00A67C9A" w:rsidRPr="00B0761A">
        <w:rPr>
          <w:rFonts w:ascii="Arial" w:eastAsia="ＭＳ 明朝" w:hAnsi="Arial" w:cs="Arial"/>
        </w:rPr>
        <w:t>, o</w:t>
      </w:r>
      <w:r w:rsidR="00302EBD" w:rsidRPr="00B0761A">
        <w:rPr>
          <w:rFonts w:ascii="Arial" w:eastAsia="ＭＳ 明朝" w:hAnsi="Arial" w:cs="Arial"/>
        </w:rPr>
        <w:t xml:space="preserve">ne of </w:t>
      </w:r>
      <w:r w:rsidRPr="00B0761A">
        <w:rPr>
          <w:rFonts w:ascii="Arial" w:eastAsia="ＭＳ 明朝" w:hAnsi="Arial" w:cs="Arial"/>
        </w:rPr>
        <w:t>the most important</w:t>
      </w:r>
      <w:r w:rsidR="00302EBD" w:rsidRPr="00B0761A">
        <w:rPr>
          <w:rFonts w:ascii="Arial" w:eastAsia="ＭＳ 明朝" w:hAnsi="Arial" w:cs="Arial"/>
        </w:rPr>
        <w:t xml:space="preserve"> of </w:t>
      </w:r>
      <w:r w:rsidR="00A67C9A" w:rsidRPr="00B0761A">
        <w:rPr>
          <w:rFonts w:ascii="Arial" w:eastAsia="ＭＳ 明朝" w:hAnsi="Arial" w:cs="Arial"/>
        </w:rPr>
        <w:t>which</w:t>
      </w:r>
      <w:r w:rsidRPr="00B0761A">
        <w:rPr>
          <w:rFonts w:ascii="Arial" w:eastAsia="ＭＳ 明朝" w:hAnsi="Arial" w:cs="Arial"/>
        </w:rPr>
        <w:t xml:space="preserve"> is family. Arabic people consider family </w:t>
      </w:r>
      <w:r w:rsidR="0052326D" w:rsidRPr="00B0761A">
        <w:rPr>
          <w:rFonts w:ascii="Arial" w:eastAsia="ＭＳ 明朝" w:hAnsi="Arial" w:cs="Arial"/>
        </w:rPr>
        <w:t xml:space="preserve">to be </w:t>
      </w:r>
      <w:r w:rsidRPr="00B0761A">
        <w:rPr>
          <w:rFonts w:ascii="Arial" w:eastAsia="ＭＳ 明朝" w:hAnsi="Arial" w:cs="Arial"/>
        </w:rPr>
        <w:t>the core of their social unity, to which they should be loyal and proud. “Arabs from different countries define themselves according to the tribe they belong to, the family they belong to and finally the country they belong to”</w:t>
      </w:r>
      <w:r w:rsidR="00696AEA" w:rsidRPr="00B0761A">
        <w:rPr>
          <w:rFonts w:ascii="Arial" w:eastAsia="ＭＳ 明朝" w:hAnsi="Arial" w:cs="Arial"/>
        </w:rPr>
        <w:t xml:space="preserve"> </w:t>
      </w:r>
      <w:r w:rsidR="00696AEA" w:rsidRPr="00B0761A">
        <w:rPr>
          <w:rFonts w:ascii="Arial" w:eastAsia="ＭＳ 明朝" w:hAnsi="Arial" w:cs="Arial"/>
        </w:rPr>
        <w:fldChar w:fldCharType="begin"/>
      </w:r>
      <w:r w:rsidR="00A42C63" w:rsidRPr="00B0761A">
        <w:rPr>
          <w:rFonts w:ascii="Arial" w:eastAsia="ＭＳ 明朝" w:hAnsi="Arial" w:cs="Arial"/>
        </w:rPr>
        <w:instrText xml:space="preserve"> ADDIN ZOTERO_ITEM CSL_CITATION {"citationID":"3qDwUXH9","properties":{"formattedCitation":"(Bassiouney, 2009, p. 99)","plainCitation":"(Bassiouney, 2009, p. 99)"},"citationItems":[{"id":57,"uris":["http://zotero.org/users/26821/items/VZZRXFQ6"],"uri":["http://zotero.org/users/26821/items/VZZRXFQ6"],"itemData":{"id":57,"type":"book","title":"Arabic sociolinguistics","collection-title":"Arabic Sociolinguistics","publisher":"Edinburgh University Press","publisher-place":"Edinburgh, Scotland","event-place":"Edinburgh, Scotland","ISBN":"978-0-7486-2374-7","author":[{"family":"Bassiouney","given":"Reem"}],"issued":{"date-parts":[["2009"]]}},"locator":"99"}],"schema":"https://github.com/citation-style-language/schema/raw/master/csl-citation.json"} </w:instrText>
      </w:r>
      <w:r w:rsidR="00696AEA" w:rsidRPr="00B0761A">
        <w:rPr>
          <w:rFonts w:ascii="Arial" w:eastAsia="ＭＳ 明朝" w:hAnsi="Arial" w:cs="Arial"/>
        </w:rPr>
        <w:fldChar w:fldCharType="separate"/>
      </w:r>
      <w:r w:rsidR="006B25A8" w:rsidRPr="00B0761A">
        <w:rPr>
          <w:rFonts w:ascii="Arial" w:eastAsia="ＭＳ 明朝" w:hAnsi="Arial" w:cs="Arial"/>
          <w:noProof/>
        </w:rPr>
        <w:t>(Bassiouney, 2009, p. 99)</w:t>
      </w:r>
      <w:r w:rsidR="00696AEA" w:rsidRPr="00B0761A">
        <w:rPr>
          <w:rFonts w:ascii="Arial" w:eastAsia="ＭＳ 明朝" w:hAnsi="Arial" w:cs="Arial"/>
        </w:rPr>
        <w:fldChar w:fldCharType="end"/>
      </w:r>
      <w:r w:rsidRPr="00B0761A">
        <w:rPr>
          <w:rFonts w:ascii="Arial" w:eastAsia="ＭＳ 明朝" w:hAnsi="Arial" w:cs="Arial"/>
        </w:rPr>
        <w:t>. Arabic culture is collectivist</w:t>
      </w:r>
      <w:r w:rsidR="005D0621" w:rsidRPr="00B0761A">
        <w:rPr>
          <w:rFonts w:ascii="Arial" w:eastAsia="ＭＳ 明朝" w:hAnsi="Arial" w:cs="Arial"/>
        </w:rPr>
        <w:t xml:space="preserve"> </w:t>
      </w:r>
      <w:r w:rsidR="005D0621" w:rsidRPr="00B0761A">
        <w:rPr>
          <w:rFonts w:ascii="Arial" w:eastAsia="ＭＳ 明朝" w:hAnsi="Arial" w:cs="Arial"/>
        </w:rPr>
        <w:fldChar w:fldCharType="begin"/>
      </w:r>
      <w:r w:rsidR="005D0621" w:rsidRPr="00B0761A">
        <w:rPr>
          <w:rFonts w:ascii="Arial" w:eastAsia="ＭＳ 明朝" w:hAnsi="Arial" w:cs="Arial"/>
        </w:rPr>
        <w:instrText xml:space="preserve"> ADDIN ZOTERO_ITEM CSL_CITATION {"citationID":"84HNMnpx","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5D0621" w:rsidRPr="00B0761A">
        <w:rPr>
          <w:rFonts w:ascii="Arial" w:eastAsia="ＭＳ 明朝" w:hAnsi="Arial" w:cs="Arial"/>
        </w:rPr>
        <w:fldChar w:fldCharType="separate"/>
      </w:r>
      <w:r w:rsidR="006B25A8" w:rsidRPr="00B0761A">
        <w:rPr>
          <w:rFonts w:ascii="Arial" w:eastAsia="ＭＳ 明朝" w:hAnsi="Arial" w:cs="Arial"/>
          <w:noProof/>
        </w:rPr>
        <w:t>(Hofstede, 1984)</w:t>
      </w:r>
      <w:r w:rsidR="005D0621" w:rsidRPr="00B0761A">
        <w:rPr>
          <w:rFonts w:ascii="Arial" w:eastAsia="ＭＳ 明朝" w:hAnsi="Arial" w:cs="Arial"/>
        </w:rPr>
        <w:fldChar w:fldCharType="end"/>
      </w:r>
      <w:r w:rsidRPr="00B0761A">
        <w:rPr>
          <w:rFonts w:ascii="Arial" w:eastAsia="ＭＳ 明朝" w:hAnsi="Arial" w:cs="Arial"/>
        </w:rPr>
        <w:t xml:space="preserve">, so Arabs also share other </w:t>
      </w:r>
      <w:r w:rsidR="00BA7BD5" w:rsidRPr="00B0761A">
        <w:rPr>
          <w:rFonts w:ascii="Arial" w:eastAsia="ＭＳ 明朝" w:hAnsi="Arial" w:cs="Arial"/>
        </w:rPr>
        <w:t>significant</w:t>
      </w:r>
      <w:r w:rsidRPr="00B0761A">
        <w:rPr>
          <w:rFonts w:ascii="Arial" w:eastAsia="ＭＳ 明朝" w:hAnsi="Arial" w:cs="Arial"/>
        </w:rPr>
        <w:t xml:space="preserve"> values such as modesty</w:t>
      </w:r>
      <w:r w:rsidR="00051F93" w:rsidRPr="00B0761A">
        <w:rPr>
          <w:rFonts w:ascii="Arial" w:eastAsia="ＭＳ 明朝" w:hAnsi="Arial" w:cs="Arial"/>
        </w:rPr>
        <w:t xml:space="preserve"> and</w:t>
      </w:r>
      <w:r w:rsidRPr="00B0761A">
        <w:rPr>
          <w:rFonts w:ascii="Arial" w:eastAsia="ＭＳ 明朝" w:hAnsi="Arial" w:cs="Arial"/>
        </w:rPr>
        <w:t xml:space="preserve"> </w:t>
      </w:r>
      <w:r w:rsidR="00696AEA" w:rsidRPr="00B0761A">
        <w:rPr>
          <w:rFonts w:ascii="Arial" w:eastAsia="ＭＳ 明朝" w:hAnsi="Arial" w:cs="Arial"/>
        </w:rPr>
        <w:t xml:space="preserve">honor </w:t>
      </w:r>
      <w:r w:rsidR="00696AEA" w:rsidRPr="00B0761A">
        <w:rPr>
          <w:rFonts w:ascii="Arial" w:eastAsia="ＭＳ 明朝" w:hAnsi="Arial" w:cs="Arial"/>
        </w:rPr>
        <w:fldChar w:fldCharType="begin"/>
      </w:r>
      <w:r w:rsidR="00A42C63" w:rsidRPr="00B0761A">
        <w:rPr>
          <w:rFonts w:ascii="Arial" w:eastAsia="ＭＳ 明朝" w:hAnsi="Arial" w:cs="Arial"/>
        </w:rPr>
        <w:instrText xml:space="preserve"> ADDIN ZOTERO_ITEM CSL_CITATION {"citationID":"sBXLoIY8","properties":{"formattedCitation":"(Bassiouney, 2009, p. 149)","plainCitation":"(Bassiouney, 2009, p. 149)"},"citationItems":[{"id":57,"uris":["http://zotero.org/users/26821/items/VZZRXFQ6"],"uri":["http://zotero.org/users/26821/items/VZZRXFQ6"],"itemData":{"id":57,"type":"book","title":"Arabic sociolinguistics","collection-title":"Arabic Sociolinguistics","publisher":"Edinburgh University Press","publisher-place":"Edinburgh, Scotland","event-place":"Edinburgh, Scotland","ISBN":"978-0-7486-2374-7","author":[{"family":"Bassiouney","given":"Reem"}],"issued":{"date-parts":[["2009"]]}},"locator":"149"}],"schema":"https://github.com/citation-style-language/schema/raw/master/csl-citation.json"} </w:instrText>
      </w:r>
      <w:r w:rsidR="00696AEA" w:rsidRPr="00B0761A">
        <w:rPr>
          <w:rFonts w:ascii="Arial" w:eastAsia="ＭＳ 明朝" w:hAnsi="Arial" w:cs="Arial"/>
        </w:rPr>
        <w:fldChar w:fldCharType="separate"/>
      </w:r>
      <w:r w:rsidR="006B25A8" w:rsidRPr="00B0761A">
        <w:rPr>
          <w:rFonts w:ascii="Arial" w:eastAsia="ＭＳ 明朝" w:hAnsi="Arial" w:cs="Arial"/>
          <w:noProof/>
        </w:rPr>
        <w:t>(Bassiouney, 2009, p. 149)</w:t>
      </w:r>
      <w:r w:rsidR="00696AEA" w:rsidRPr="00B0761A">
        <w:rPr>
          <w:rFonts w:ascii="Arial" w:eastAsia="ＭＳ 明朝" w:hAnsi="Arial" w:cs="Arial"/>
        </w:rPr>
        <w:fldChar w:fldCharType="end"/>
      </w:r>
      <w:r w:rsidRPr="00B0761A">
        <w:rPr>
          <w:rFonts w:ascii="Arial" w:eastAsia="ＭＳ 明朝" w:hAnsi="Arial" w:cs="Arial"/>
        </w:rPr>
        <w:t>.</w:t>
      </w:r>
    </w:p>
    <w:p w14:paraId="289998C1" w14:textId="77777777" w:rsidR="00A83753" w:rsidRPr="00B0761A" w:rsidRDefault="00A83753" w:rsidP="00AC51C9">
      <w:pPr>
        <w:pStyle w:val="PlainText"/>
        <w:rPr>
          <w:rFonts w:ascii="Arial" w:eastAsia="ＭＳ 明朝" w:hAnsi="Arial" w:cs="Arial"/>
        </w:rPr>
      </w:pPr>
    </w:p>
    <w:p w14:paraId="6213BFC6" w14:textId="64EBA2D7" w:rsidR="00186E43" w:rsidRPr="00B0761A" w:rsidRDefault="00186E43" w:rsidP="00186E43">
      <w:pPr>
        <w:pStyle w:val="PlainText"/>
        <w:rPr>
          <w:rFonts w:ascii="Arial" w:eastAsia="ＭＳ 明朝" w:hAnsi="Arial" w:cs="Arial"/>
        </w:rPr>
      </w:pPr>
      <w:r w:rsidRPr="00B0761A">
        <w:rPr>
          <w:rFonts w:ascii="Arial" w:eastAsia="ＭＳ 明朝" w:hAnsi="Arial" w:cs="Arial"/>
        </w:rPr>
        <w:t>Islam is</w:t>
      </w:r>
      <w:r w:rsidR="004A2218" w:rsidRPr="00B0761A">
        <w:rPr>
          <w:rFonts w:ascii="Arial" w:eastAsia="ＭＳ 明朝" w:hAnsi="Arial" w:cs="Arial"/>
        </w:rPr>
        <w:t xml:space="preserve"> the basis</w:t>
      </w:r>
      <w:r w:rsidRPr="00B0761A">
        <w:rPr>
          <w:rFonts w:ascii="Arial" w:eastAsia="ＭＳ 明朝" w:hAnsi="Arial" w:cs="Arial"/>
        </w:rPr>
        <w:t xml:space="preserve"> </w:t>
      </w:r>
      <w:r w:rsidR="00E07F66" w:rsidRPr="00B0761A">
        <w:rPr>
          <w:rFonts w:ascii="Arial" w:eastAsia="ＭＳ 明朝" w:hAnsi="Arial" w:cs="Arial"/>
        </w:rPr>
        <w:t>and</w:t>
      </w:r>
      <w:r w:rsidRPr="00B0761A">
        <w:rPr>
          <w:rFonts w:ascii="Arial" w:eastAsia="ＭＳ 明朝" w:hAnsi="Arial" w:cs="Arial"/>
        </w:rPr>
        <w:t xml:space="preserve"> guide for daily life in Arabic countries, and plays a critical role in shaping and influencing </w:t>
      </w:r>
      <w:r w:rsidR="00B34BDF" w:rsidRPr="00B0761A">
        <w:rPr>
          <w:rFonts w:ascii="Arial" w:eastAsia="ＭＳ 明朝" w:hAnsi="Arial" w:cs="Arial"/>
        </w:rPr>
        <w:t xml:space="preserve">the </w:t>
      </w:r>
      <w:r w:rsidR="002F04C3" w:rsidRPr="00B0761A">
        <w:rPr>
          <w:rFonts w:ascii="Arial" w:eastAsia="ＭＳ 明朝" w:hAnsi="Arial" w:cs="Arial"/>
        </w:rPr>
        <w:t>Muslim</w:t>
      </w:r>
      <w:r w:rsidR="001E5062" w:rsidRPr="00B0761A">
        <w:rPr>
          <w:rFonts w:ascii="Arial" w:eastAsia="ＭＳ 明朝" w:hAnsi="Arial" w:cs="Arial"/>
        </w:rPr>
        <w:t xml:space="preserve"> </w:t>
      </w:r>
      <w:r w:rsidRPr="00B0761A">
        <w:rPr>
          <w:rFonts w:ascii="Arial" w:eastAsia="ＭＳ 明朝" w:hAnsi="Arial" w:cs="Arial"/>
        </w:rPr>
        <w:t>lifestyle. This influence also extends to people’s attitudes and behaviors: “In Islamic countries, the influence of religion is obvious in every aspect of Muslims</w:t>
      </w:r>
      <w:r w:rsidR="003D4DF0" w:rsidRPr="00B0761A">
        <w:rPr>
          <w:rFonts w:ascii="Arial" w:eastAsia="ＭＳ 明朝" w:hAnsi="Arial" w:cs="Arial"/>
        </w:rPr>
        <w:t>’</w:t>
      </w:r>
      <w:r w:rsidRPr="00B0761A">
        <w:rPr>
          <w:rFonts w:ascii="Arial" w:eastAsia="ＭＳ 明朝" w:hAnsi="Arial" w:cs="Arial"/>
        </w:rPr>
        <w:t xml:space="preserve"> lives, affecting social norms, </w:t>
      </w:r>
      <w:proofErr w:type="spellStart"/>
      <w:r w:rsidRPr="00B0761A">
        <w:rPr>
          <w:rFonts w:ascii="Arial" w:eastAsia="ＭＳ 明朝" w:hAnsi="Arial" w:cs="Arial"/>
        </w:rPr>
        <w:t>behaviour</w:t>
      </w:r>
      <w:proofErr w:type="spellEnd"/>
      <w:r w:rsidRPr="00B0761A">
        <w:rPr>
          <w:rFonts w:ascii="Arial" w:eastAsia="ＭＳ 明朝" w:hAnsi="Arial" w:cs="Arial"/>
        </w:rPr>
        <w:t xml:space="preserve"> and relationships”</w:t>
      </w:r>
      <w:r w:rsidR="00914113" w:rsidRPr="00B0761A">
        <w:rPr>
          <w:rFonts w:ascii="Arial" w:eastAsia="ＭＳ 明朝" w:hAnsi="Arial" w:cs="Arial"/>
        </w:rPr>
        <w:t xml:space="preserve"> </w:t>
      </w:r>
      <w:r w:rsidR="00914113" w:rsidRPr="00B0761A">
        <w:rPr>
          <w:rFonts w:ascii="Arial" w:eastAsia="ＭＳ 明朝" w:hAnsi="Arial" w:cs="Arial"/>
        </w:rPr>
        <w:fldChar w:fldCharType="begin"/>
      </w:r>
      <w:r w:rsidR="00914113" w:rsidRPr="00B0761A">
        <w:rPr>
          <w:rFonts w:ascii="Arial" w:eastAsia="ＭＳ 明朝" w:hAnsi="Arial" w:cs="Arial"/>
        </w:rPr>
        <w:instrText xml:space="preserve"> ADDIN ZOTERO_ITEM CSL_CITATION {"citationID":"hDJLmF9R","properties":{"formattedCitation":"(Michell and Al-Mossawi, 1999, p. 428)","plainCitation":"(Michell and Al-Mossawi, 1999, p. 428)"},"citationItems":[{"id":61,"uris":["http://zotero.org/users/26821/items/2TEGEIJH"],"uri":["http://zotero.org/users/26821/items/2TEGEIJH"],"itemData":{"id":61,"type":"article-journal","title":"Religious commitment related to message contentiousness","container-title":"International Journal of Advertising","page":"427-443","volume":"18","issue":"4","source":"Taylor and Francis+NEJM","abstract":"Using an experimental design, we tested whether viewers with differing levels of religious commitment have differing unaided recall, aided recall and attitudes towards non-contentious and contentious TV commercials in terms of their perceived message cues. The study, using Bahrani Muslim interviewees, demonstrates that religiously stricter Muslims have significantly lower recall and a more negative attitude towards messages perceived as contentious, while their recall and attitude scores for non-contentious messages are similar to those of subjects with lower levels of religious commitment. We recommend that international marketers show increased sensitivity to the cultures and traditions of submarkets by manipulating message cues, like music and dancing, to strengthen the brand communication while retaining its strategic integrity.","DOI":"10.1080/02650487.1999.11104772","ISSN":"0265-0487","author":[{"family":"Michell","given":"Paul"},{"family":"Al-Mossawi","given":"Mohammed"}],"issued":{"date-parts":[["1999",1,1]]}},"locator":"428"}],"schema":"https://github.com/citation-style-language/schema/raw/master/csl-citation.json"} </w:instrText>
      </w:r>
      <w:r w:rsidR="00914113" w:rsidRPr="00B0761A">
        <w:rPr>
          <w:rFonts w:ascii="Arial" w:eastAsia="ＭＳ 明朝" w:hAnsi="Arial" w:cs="Arial"/>
        </w:rPr>
        <w:fldChar w:fldCharType="separate"/>
      </w:r>
      <w:r w:rsidR="00914113" w:rsidRPr="00B0761A">
        <w:rPr>
          <w:rFonts w:ascii="Arial" w:eastAsia="ＭＳ 明朝" w:hAnsi="Arial" w:cs="Arial"/>
          <w:noProof/>
        </w:rPr>
        <w:t>(Michell and Al-Mossawi, 1999, p. 428)</w:t>
      </w:r>
      <w:r w:rsidR="00914113" w:rsidRPr="00B0761A">
        <w:rPr>
          <w:rFonts w:ascii="Arial" w:eastAsia="ＭＳ 明朝" w:hAnsi="Arial" w:cs="Arial"/>
        </w:rPr>
        <w:fldChar w:fldCharType="end"/>
      </w:r>
      <w:r w:rsidRPr="00B0761A">
        <w:rPr>
          <w:rFonts w:ascii="Arial" w:eastAsia="ＭＳ 明朝" w:hAnsi="Arial" w:cs="Arial"/>
        </w:rPr>
        <w:t xml:space="preserve">. This religious influence </w:t>
      </w:r>
      <w:r w:rsidR="008A049A" w:rsidRPr="00B0761A">
        <w:rPr>
          <w:rFonts w:ascii="Arial" w:eastAsia="ＭＳ 明朝" w:hAnsi="Arial" w:cs="Arial"/>
        </w:rPr>
        <w:t>can</w:t>
      </w:r>
      <w:r w:rsidRPr="00B0761A">
        <w:rPr>
          <w:rFonts w:ascii="Arial" w:eastAsia="ＭＳ 明朝" w:hAnsi="Arial" w:cs="Arial"/>
        </w:rPr>
        <w:t xml:space="preserve"> be hard to </w:t>
      </w:r>
      <w:r w:rsidR="008A049A" w:rsidRPr="00B0761A">
        <w:rPr>
          <w:rFonts w:ascii="Arial" w:eastAsia="ＭＳ 明朝" w:hAnsi="Arial" w:cs="Arial"/>
        </w:rPr>
        <w:t>tell apart</w:t>
      </w:r>
      <w:r w:rsidRPr="00B0761A">
        <w:rPr>
          <w:rFonts w:ascii="Arial" w:eastAsia="ＭＳ 明朝" w:hAnsi="Arial" w:cs="Arial"/>
        </w:rPr>
        <w:t xml:space="preserve"> from cultural influence: “Non-Muslims sometimes become confused about whether a Muslim is doing something because it is a religious duty or because it is part of his or her culture”</w:t>
      </w:r>
      <w:r w:rsidR="008A049A" w:rsidRPr="00B0761A">
        <w:rPr>
          <w:rFonts w:ascii="Arial" w:eastAsia="ＭＳ 明朝" w:hAnsi="Arial" w:cs="Arial"/>
        </w:rPr>
        <w:t xml:space="preserve"> </w:t>
      </w:r>
      <w:r w:rsidR="008A049A" w:rsidRPr="00B0761A">
        <w:rPr>
          <w:rFonts w:ascii="Arial" w:eastAsia="ＭＳ 明朝" w:hAnsi="Arial" w:cs="Arial"/>
        </w:rPr>
        <w:fldChar w:fldCharType="begin"/>
      </w:r>
      <w:r w:rsidR="008A049A" w:rsidRPr="00B0761A">
        <w:rPr>
          <w:rFonts w:ascii="Arial" w:eastAsia="ＭＳ 明朝" w:hAnsi="Arial" w:cs="Arial"/>
        </w:rPr>
        <w:instrText xml:space="preserve"> ADDIN ZOTERO_ITEM CSL_CITATION {"citationID":"2FroP5tO","properties":{"formattedCitation":"(Williams, 2008, p. 8)","plainCitation":"(Williams, 2008, p. 8)"},"citationItems":[{"id":64,"uris":["http://zotero.org/users/26821/items/FIWQI8AQ"],"uri":["http://zotero.org/users/26821/items/FIWQI8AQ"],"itemData":{"id":64,"type":"book","title":"Islam: Understanding the history, beliefs, and culture","publisher":"Enslow Publishers, Inc.","publisher-place":"New York, USA","number-of-pages":"116","source":"Google Books","event-place":"New York, USA","abstract":"\"Discusses the religion of Islam, including its origins, belief system and practices, and the culture it has created in many countries throughout the world\"--Provided by publisher.","ISBN":"978-0-7660-2686-5","note":"Google-Books-ID: fcktofAfdmsC","shortTitle":"Islam","language":"en","author":[{"family":"Williams","given":"Julie"}],"issued":{"date-parts":[["2008"]]}},"locator":"8"}],"schema":"https://github.com/citation-style-language/schema/raw/master/csl-citation.json"} </w:instrText>
      </w:r>
      <w:r w:rsidR="008A049A" w:rsidRPr="00B0761A">
        <w:rPr>
          <w:rFonts w:ascii="Arial" w:eastAsia="ＭＳ 明朝" w:hAnsi="Arial" w:cs="Arial"/>
        </w:rPr>
        <w:fldChar w:fldCharType="separate"/>
      </w:r>
      <w:r w:rsidR="008A049A" w:rsidRPr="00B0761A">
        <w:rPr>
          <w:rFonts w:ascii="Arial" w:eastAsia="ＭＳ 明朝" w:hAnsi="Arial" w:cs="Arial"/>
          <w:noProof/>
        </w:rPr>
        <w:t>(Williams, 2008, p. 8)</w:t>
      </w:r>
      <w:r w:rsidR="008A049A" w:rsidRPr="00B0761A">
        <w:rPr>
          <w:rFonts w:ascii="Arial" w:eastAsia="ＭＳ 明朝" w:hAnsi="Arial" w:cs="Arial"/>
        </w:rPr>
        <w:fldChar w:fldCharType="end"/>
      </w:r>
      <w:r w:rsidRPr="00B0761A">
        <w:rPr>
          <w:rFonts w:ascii="Arial" w:eastAsia="ＭＳ 明朝" w:hAnsi="Arial" w:cs="Arial"/>
        </w:rPr>
        <w:t>.</w:t>
      </w:r>
    </w:p>
    <w:p w14:paraId="2AB0EF5D" w14:textId="77777777" w:rsidR="00186E43" w:rsidRPr="00B0761A" w:rsidRDefault="00186E43" w:rsidP="00186E43">
      <w:pPr>
        <w:pStyle w:val="PlainText"/>
        <w:rPr>
          <w:rFonts w:ascii="Arial" w:eastAsia="ＭＳ 明朝" w:hAnsi="Arial" w:cs="Arial"/>
        </w:rPr>
      </w:pPr>
    </w:p>
    <w:p w14:paraId="2785F1BE" w14:textId="20B04AEC" w:rsidR="00A83753" w:rsidRPr="00B0761A" w:rsidRDefault="00186E43" w:rsidP="00186E43">
      <w:pPr>
        <w:pStyle w:val="PlainText"/>
        <w:rPr>
          <w:rFonts w:ascii="Arial" w:eastAsia="ＭＳ 明朝" w:hAnsi="Arial" w:cs="Arial"/>
        </w:rPr>
      </w:pPr>
      <w:r w:rsidRPr="00B0761A">
        <w:rPr>
          <w:rFonts w:ascii="Arial" w:eastAsia="ＭＳ 明朝" w:hAnsi="Arial" w:cs="Arial"/>
        </w:rPr>
        <w:t>Saudi Arabia, the focus of this study, is like many other Islamic countries</w:t>
      </w:r>
      <w:r w:rsidR="00DE7BB1" w:rsidRPr="00B0761A">
        <w:rPr>
          <w:rFonts w:ascii="Arial" w:eastAsia="ＭＳ 明朝" w:hAnsi="Arial" w:cs="Arial"/>
        </w:rPr>
        <w:t>.</w:t>
      </w:r>
      <w:r w:rsidRPr="00B0761A">
        <w:rPr>
          <w:rFonts w:ascii="Arial" w:eastAsia="ＭＳ 明朝" w:hAnsi="Arial" w:cs="Arial"/>
        </w:rPr>
        <w:t xml:space="preserve"> </w:t>
      </w:r>
      <w:r w:rsidR="00DE7BB1" w:rsidRPr="00B0761A">
        <w:rPr>
          <w:rFonts w:ascii="Arial" w:eastAsia="ＭＳ 明朝" w:hAnsi="Arial" w:cs="Arial"/>
        </w:rPr>
        <w:t>R</w:t>
      </w:r>
      <w:r w:rsidRPr="00B0761A">
        <w:rPr>
          <w:rFonts w:ascii="Arial" w:eastAsia="ＭＳ 明朝" w:hAnsi="Arial" w:cs="Arial"/>
        </w:rPr>
        <w:t xml:space="preserve">eligious values are tightly interwoven with cultural values and in many cases are hard to </w:t>
      </w:r>
      <w:r w:rsidR="00942445" w:rsidRPr="00B0761A">
        <w:rPr>
          <w:rFonts w:ascii="Arial" w:eastAsia="ＭＳ 明朝" w:hAnsi="Arial" w:cs="Arial"/>
        </w:rPr>
        <w:t>separate</w:t>
      </w:r>
      <w:r w:rsidRPr="00B0761A">
        <w:rPr>
          <w:rFonts w:ascii="Arial" w:eastAsia="ＭＳ 明朝" w:hAnsi="Arial" w:cs="Arial"/>
        </w:rPr>
        <w:t>, making Saudi culture one of t</w:t>
      </w:r>
      <w:r w:rsidR="006C37D9" w:rsidRPr="00B0761A">
        <w:rPr>
          <w:rFonts w:ascii="Arial" w:eastAsia="ＭＳ 明朝" w:hAnsi="Arial" w:cs="Arial"/>
        </w:rPr>
        <w:t>he most complex and sensitive. “</w:t>
      </w:r>
      <w:r w:rsidRPr="00B0761A">
        <w:rPr>
          <w:rFonts w:ascii="Arial" w:eastAsia="ＭＳ 明朝" w:hAnsi="Arial" w:cs="Arial"/>
        </w:rPr>
        <w:t>Saudi Arabia’s culture is in its very nature, religious. …</w:t>
      </w:r>
      <w:r w:rsidR="002C281D" w:rsidRPr="00B0761A">
        <w:rPr>
          <w:rFonts w:ascii="Arial" w:eastAsia="ＭＳ 明朝" w:hAnsi="Arial" w:cs="Arial"/>
        </w:rPr>
        <w:t xml:space="preserve"> </w:t>
      </w:r>
      <w:r w:rsidRPr="00B0761A">
        <w:rPr>
          <w:rFonts w:ascii="Arial" w:eastAsia="ＭＳ 明朝" w:hAnsi="Arial" w:cs="Arial"/>
        </w:rPr>
        <w:t>Religion and culture in Saudi Arabia not only shape people</w:t>
      </w:r>
      <w:r w:rsidR="003D4DF0" w:rsidRPr="00B0761A">
        <w:rPr>
          <w:rFonts w:ascii="Arial" w:eastAsia="ＭＳ 明朝" w:hAnsi="Arial" w:cs="Arial"/>
        </w:rPr>
        <w:t>’</w:t>
      </w:r>
      <w:r w:rsidRPr="00B0761A">
        <w:rPr>
          <w:rFonts w:ascii="Arial" w:eastAsia="ＭＳ 明朝" w:hAnsi="Arial" w:cs="Arial"/>
        </w:rPr>
        <w:t xml:space="preserve">s attitudes, practices, and </w:t>
      </w:r>
      <w:proofErr w:type="spellStart"/>
      <w:r w:rsidRPr="00B0761A">
        <w:rPr>
          <w:rFonts w:ascii="Arial" w:eastAsia="ＭＳ 明朝" w:hAnsi="Arial" w:cs="Arial"/>
        </w:rPr>
        <w:t>behaviours</w:t>
      </w:r>
      <w:proofErr w:type="spellEnd"/>
      <w:r w:rsidRPr="00B0761A">
        <w:rPr>
          <w:rFonts w:ascii="Arial" w:eastAsia="ＭＳ 明朝" w:hAnsi="Arial" w:cs="Arial"/>
        </w:rPr>
        <w:t>, but also shape the construction of their reality about their lives.</w:t>
      </w:r>
      <w:r w:rsidR="006C37D9" w:rsidRPr="00B0761A">
        <w:rPr>
          <w:rFonts w:ascii="Arial" w:eastAsia="ＭＳ 明朝" w:hAnsi="Arial" w:cs="Arial"/>
        </w:rPr>
        <w:t>”</w:t>
      </w:r>
      <w:r w:rsidRPr="00B0761A">
        <w:rPr>
          <w:rFonts w:ascii="Arial" w:eastAsia="ＭＳ 明朝" w:hAnsi="Arial" w:cs="Arial"/>
        </w:rPr>
        <w:t xml:space="preserve"> </w:t>
      </w:r>
      <w:r w:rsidR="008E3D7F" w:rsidRPr="00B0761A">
        <w:rPr>
          <w:rFonts w:ascii="Arial" w:eastAsia="ＭＳ 明朝" w:hAnsi="Arial" w:cs="Arial"/>
        </w:rPr>
        <w:fldChar w:fldCharType="begin"/>
      </w:r>
      <w:r w:rsidR="008A4D2F" w:rsidRPr="00B0761A">
        <w:rPr>
          <w:rFonts w:ascii="Arial" w:eastAsia="ＭＳ 明朝" w:hAnsi="Arial" w:cs="Arial"/>
        </w:rPr>
        <w:instrText xml:space="preserve"> ADDIN ZOTERO_ITEM CSL_CITATION {"citationID":"Ss54vmip","properties":{"formattedCitation":"(Al-Saggaf, 2011, pp. 1, 4)","plainCitation":"(Al-Saggaf, 2011, pp. 1, 4)"},"citationItems":[{"id":66,"uris":["http://zotero.org/users/26821/items/FF89EPF6"],"uri":["http://zotero.org/users/26821/items/FF89EPF6"],"itemData":{"id":66,"type":"article-journal","title":"Saudi Females on Facebook: An Ethnographic Study","container-title":"International Journal of Emerging Technologies and Society","page":"1--19","volume":"9","issue":"1","abstract":"The article reports on an empirical study conducted in 2009 which used ethnographic techniques to collect the data. The study aim was to provide a rich description about the experiences of young Saudi females on Facebook. To report the perceptions of these females in relation to their experiences on Facebook, the author conducted 15 semistructured interviews. In addition, the author also observed the 'walls' of three of these interviewees to get a feel of what was really going on in Facebook. The study found that these females used Facebook to maintain ties with their friends, old and present; to express their feelings and to share their thoughts through updating their status; and to have fun taking the quizzes. Two interesting themes also transpired from the interviews: one, is that while self-disclosure was very common among these participants, they appeared to be conscious about their privacy; two, to express their political views about their public affairs they joined Facebook groups. In terms of the effects of their Facebook experience on their lives, while some participants said Facebook made them more sociable and more self-confident, others expressed concerns about the time Facebook took away from family and study.","journalAbbreviation":"International Journal od Emerging Technologies and Society","author":[{"family":"Al-Saggaf","given":"Yeslam"}],"issued":{"date-parts":[["2011"]]}},"locator":"1, 4"}],"schema":"https://github.com/citation-style-language/schema/raw/master/csl-citation.json"} </w:instrText>
      </w:r>
      <w:r w:rsidR="008E3D7F" w:rsidRPr="00B0761A">
        <w:rPr>
          <w:rFonts w:ascii="Arial" w:eastAsia="ＭＳ 明朝" w:hAnsi="Arial" w:cs="Arial"/>
        </w:rPr>
        <w:fldChar w:fldCharType="separate"/>
      </w:r>
      <w:r w:rsidR="006B25A8" w:rsidRPr="00B0761A">
        <w:rPr>
          <w:rFonts w:ascii="Arial" w:eastAsia="ＭＳ 明朝" w:hAnsi="Arial" w:cs="Arial"/>
          <w:noProof/>
        </w:rPr>
        <w:t>(Al-Saggaf, 2011, pp. 1, 4)</w:t>
      </w:r>
      <w:r w:rsidR="008E3D7F" w:rsidRPr="00B0761A">
        <w:rPr>
          <w:rFonts w:ascii="Arial" w:eastAsia="ＭＳ 明朝" w:hAnsi="Arial" w:cs="Arial"/>
        </w:rPr>
        <w:fldChar w:fldCharType="end"/>
      </w:r>
    </w:p>
    <w:p w14:paraId="41DA78E4" w14:textId="77777777" w:rsidR="004053D0" w:rsidRPr="00B0761A" w:rsidRDefault="004053D0" w:rsidP="00AC51C9">
      <w:pPr>
        <w:pStyle w:val="PlainText"/>
        <w:rPr>
          <w:rFonts w:ascii="Arial" w:eastAsia="ＭＳ 明朝" w:hAnsi="Arial" w:cs="Arial"/>
        </w:rPr>
      </w:pPr>
    </w:p>
    <w:p w14:paraId="670AB74D" w14:textId="3115072A" w:rsidR="00041496" w:rsidRPr="00B0761A" w:rsidRDefault="00041496" w:rsidP="00041496">
      <w:pPr>
        <w:pStyle w:val="PlainText"/>
        <w:rPr>
          <w:rFonts w:ascii="Arial" w:eastAsia="ＭＳ 明朝" w:hAnsi="Arial" w:cs="Arial"/>
        </w:rPr>
      </w:pPr>
      <w:r w:rsidRPr="00B0761A">
        <w:rPr>
          <w:rFonts w:ascii="Arial" w:eastAsia="ＭＳ 明朝" w:hAnsi="Arial" w:cs="Arial"/>
          <w:highlight w:val="yellow"/>
        </w:rPr>
        <w:t>This raises the question of whether it</w:t>
      </w:r>
      <w:r w:rsidR="0091241B" w:rsidRPr="00B0761A">
        <w:rPr>
          <w:rFonts w:ascii="Arial" w:eastAsia="ＭＳ 明朝" w:hAnsi="Arial" w:cs="Arial"/>
          <w:highlight w:val="yellow"/>
        </w:rPr>
        <w:t xml:space="preserve"> is</w:t>
      </w:r>
      <w:r w:rsidRPr="00B0761A">
        <w:rPr>
          <w:rFonts w:ascii="Arial" w:eastAsia="ＭＳ 明朝" w:hAnsi="Arial" w:cs="Arial"/>
          <w:highlight w:val="yellow"/>
        </w:rPr>
        <w:t xml:space="preserve"> possible to gain a deeper understanding of Saudi culture from the collectivist aspect</w:t>
      </w:r>
      <w:r w:rsidR="00EA0219" w:rsidRPr="00B0761A">
        <w:rPr>
          <w:rFonts w:ascii="Arial" w:eastAsia="ＭＳ 明朝" w:hAnsi="Arial" w:cs="Arial"/>
          <w:highlight w:val="yellow"/>
        </w:rPr>
        <w:t xml:space="preserve"> alone</w:t>
      </w:r>
      <w:r w:rsidR="00477560" w:rsidRPr="00B0761A">
        <w:rPr>
          <w:rFonts w:ascii="Arial" w:eastAsia="ＭＳ 明朝" w:hAnsi="Arial" w:cs="Arial"/>
          <w:highlight w:val="yellow"/>
        </w:rPr>
        <w:t>,</w:t>
      </w:r>
      <w:r w:rsidRPr="00B0761A">
        <w:rPr>
          <w:rFonts w:ascii="Arial" w:eastAsia="ＭＳ 明朝" w:hAnsi="Arial" w:cs="Arial"/>
          <w:highlight w:val="yellow"/>
        </w:rPr>
        <w:t xml:space="preserve"> </w:t>
      </w:r>
      <w:r w:rsidR="00EA0219" w:rsidRPr="00B0761A">
        <w:rPr>
          <w:rFonts w:ascii="Arial" w:eastAsia="ＭＳ 明朝" w:hAnsi="Arial" w:cs="Arial"/>
          <w:highlight w:val="yellow"/>
        </w:rPr>
        <w:t>or whether we also need</w:t>
      </w:r>
      <w:r w:rsidRPr="00B0761A">
        <w:rPr>
          <w:rFonts w:ascii="Arial" w:eastAsia="ＭＳ 明朝" w:hAnsi="Arial" w:cs="Arial"/>
          <w:highlight w:val="yellow"/>
        </w:rPr>
        <w:t xml:space="preserve"> some understanding of the Islamic teaching and values that are practiced in that culture.</w:t>
      </w:r>
      <w:r w:rsidRPr="00B0761A">
        <w:rPr>
          <w:rFonts w:ascii="Arial" w:eastAsia="ＭＳ 明朝" w:hAnsi="Arial" w:cs="Arial"/>
        </w:rPr>
        <w:t xml:space="preserve"> Islamic influence has been examined in many areas such as tourism development in Muslim countries </w:t>
      </w:r>
      <w:r w:rsidR="00027ECF" w:rsidRPr="00B0761A">
        <w:rPr>
          <w:rFonts w:ascii="Arial" w:eastAsia="ＭＳ 明朝" w:hAnsi="Arial" w:cs="Arial"/>
        </w:rPr>
        <w:fldChar w:fldCharType="begin"/>
      </w:r>
      <w:r w:rsidR="00027ECF" w:rsidRPr="00B0761A">
        <w:rPr>
          <w:rFonts w:ascii="Arial" w:eastAsia="ＭＳ 明朝" w:hAnsi="Arial" w:cs="Arial"/>
        </w:rPr>
        <w:instrText xml:space="preserve"> ADDIN ZOTERO_ITEM CSL_CITATION {"citationID":"KMXHeBxA","properties":{"formattedCitation":"(Din, 1989)","plainCitation":"(Din, 1989)"},"citationItems":[{"id":114,"uris":["http://zotero.org/users/26821/items/CSBGWMNS"],"uri":["http://zotero.org/users/26821/items/CSBGWMNS"],"itemData":{"id":114,"type":"article-journal","title":"Islam and tourism","container-title":"Annals of Tourism Research","page":"542-563","volume":"16","issue":"4","source":"ScienceDirect","abstract":"This paper describes the pattern of tourist arrival in Muslim countries and examines the extent to which the religious factor has bearing on policy and development strategy affecting tourism. Drawing illustration from Malaysia where Islam is the state religion, this study suggests that, although the doctrine of Islam encourages travel and hospitable behavior, it has little influence on the mode of tourism development in Muslim countries. While certain regulations prohibit prostitution, gambling, and the consumption of alcoholic beverages in most Muslim countries, religion does not exert any significant influence on the operation of tourist-related activities. Indeed, virtually all ideas and policy precepts which inform tourism planning and management are western-inspired. l'Islam et le tourisme: tendances, problèmes et options. Cet article décrit les caractéristiques des arrivées touristiques aux pays musulmans et examine le degré d'influence du facteur religieux sur les stratégies de politique et de développement qui impactent sur le tourisme. Tirant des exemples de la Malaisie, où l'Islam est la religion d'Etat, la présente étude suggère que, bien que la doctrine de l'Islam encourage les voyages et le comportement accueillant, elle a peu d'influence sur le mode du développement du tourisme dans les pays musulmans. Bien qu'il y ait dans la plupart des pays musulmans certains règlements qui prohibent la prostitution, les jeux d'argent et la consommation des boissons alcoolisées, la religion n'exerce pas une influence significative sur la question des activités ayant un rapport au tourisme. Effectivement, presque toutes les idées et tous les précepts de politique qui influencent la planification et la gestion du tourisme s'inspirent de l'Occident.","DOI":"10.1016/0160-7383(89)90008-X","ISSN":"0160-7383","journalAbbreviation":"Annals of Tourism Research","author":[{"family":"Din","given":"Kadir H."}],"issued":{"date-parts":[["1989",1,1]]}}}],"schema":"https://github.com/citation-style-language/schema/raw/master/csl-citation.json"} </w:instrText>
      </w:r>
      <w:r w:rsidR="00027ECF" w:rsidRPr="00B0761A">
        <w:rPr>
          <w:rFonts w:ascii="Arial" w:eastAsia="ＭＳ 明朝" w:hAnsi="Arial" w:cs="Arial"/>
        </w:rPr>
        <w:fldChar w:fldCharType="separate"/>
      </w:r>
      <w:r w:rsidR="006B25A8" w:rsidRPr="00B0761A">
        <w:rPr>
          <w:rFonts w:ascii="Arial" w:eastAsia="ＭＳ 明朝" w:hAnsi="Arial" w:cs="Arial"/>
          <w:noProof/>
        </w:rPr>
        <w:t>(Din, 1989)</w:t>
      </w:r>
      <w:r w:rsidR="00027ECF" w:rsidRPr="00B0761A">
        <w:rPr>
          <w:rFonts w:ascii="Arial" w:eastAsia="ＭＳ 明朝" w:hAnsi="Arial" w:cs="Arial"/>
        </w:rPr>
        <w:fldChar w:fldCharType="end"/>
      </w:r>
      <w:r w:rsidRPr="00B0761A">
        <w:rPr>
          <w:rFonts w:ascii="Arial" w:eastAsia="ＭＳ 明朝" w:hAnsi="Arial" w:cs="Arial"/>
        </w:rPr>
        <w:t xml:space="preserve">, management practices </w:t>
      </w:r>
      <w:r w:rsidR="00657FE3" w:rsidRPr="00B0761A">
        <w:rPr>
          <w:rFonts w:ascii="Arial" w:eastAsia="ＭＳ 明朝" w:hAnsi="Arial" w:cs="Arial"/>
        </w:rPr>
        <w:fldChar w:fldCharType="begin"/>
      </w:r>
      <w:r w:rsidR="005978DF" w:rsidRPr="00B0761A">
        <w:rPr>
          <w:rFonts w:ascii="Arial" w:eastAsia="ＭＳ 明朝" w:hAnsi="Arial" w:cs="Arial"/>
        </w:rPr>
        <w:instrText xml:space="preserve"> ADDIN ZOTERO_ITEM CSL_CITATION {"citationID":"6eKjiWaJ","properties":{"formattedCitation":"(Abuznaid, 2006; Mellahi and Budhwar, 2010)","plainCitation":"(Abuznaid, 2006; Mellahi and Budhwar, 2010)"},"citationItems":[{"id":116,"uris":["http://zotero.org/users/26821/items/G3QAEQX3"],"uri":["http://zotero.org/users/26821/items/G3QAEQX3"],"itemData":{"id":116,"type":"article-journal","title":"Islam and management: What can be learned?","container-title":"Thunderbird International Business Review","page":"125-139","volume":"48","issue":"1","source":"Wiley Online Library","abstract":"Religion has a major impact on human behavior, social interactions, and social relations. This research article discusses the impact of Islam on managers' behavior. The impact is exerted from the five pillars of Islam: faith, prayer, alms, fasting, and pilgrimage. From the article, it is evident that such pillars have a direct effect on Moslems' behavior. Besides that, the article shows the significant impact of Allah supreme names on managers' behavior and style. Allah names have a direct interrelationship with management functions like planning, organizing, and directing. A Moslem manager, in fact, can use Allah supreme names as a guide to his management style and action. Finally, the article sheds light on major Islamic management principles and their effect on managers' behavior and perception. © 2006 Wiley Periodicals, Inc.","DOI":"10.1002/tie.20089","ISSN":"1520-6874","shortTitle":"Islam and management","journalAbbreviation":"Thunderbird Int'l Bus Rev","language":"en","author":[{"family":"Abuznaid","given":"Samir"}],"issued":{"date-parts":[["2006",1,1]]}}},{"id":119,"uris":["http://zotero.org/users/26821/items/AF63RNCG"],"uri":["http://zotero.org/users/26821/items/AF63RNCG"],"itemData":{"id":119,"type":"article-journal","title":"Introduction: Islam and human resource management","container-title":"Personnel Review","page":"685-691","volume":"39","issue":"6","source":"emeraldinsight.com (Atypon)","DOI":"10.1108/00483481011075558","ISSN":"0048-3486","shortTitle":"Introduction","journalAbbreviation":"Personnel Review","author":[{"family":"Mellahi","given":"Kamel"},{"family":"Budhwar","given":"Pawan S."}],"issued":{"date-parts":[["2010",9,21]]}}}],"schema":"https://github.com/citation-style-language/schema/raw/master/csl-citation.json"} </w:instrText>
      </w:r>
      <w:r w:rsidR="00657FE3" w:rsidRPr="00B0761A">
        <w:rPr>
          <w:rFonts w:ascii="Arial" w:eastAsia="ＭＳ 明朝" w:hAnsi="Arial" w:cs="Arial"/>
        </w:rPr>
        <w:fldChar w:fldCharType="separate"/>
      </w:r>
      <w:r w:rsidR="006B25A8" w:rsidRPr="00B0761A">
        <w:rPr>
          <w:rFonts w:ascii="Arial" w:eastAsia="ＭＳ 明朝" w:hAnsi="Arial" w:cs="Arial"/>
          <w:noProof/>
        </w:rPr>
        <w:t>(Abuznaid, 2006; Mellahi and Budhwar, 2010)</w:t>
      </w:r>
      <w:r w:rsidR="00657FE3" w:rsidRPr="00B0761A">
        <w:rPr>
          <w:rFonts w:ascii="Arial" w:eastAsia="ＭＳ 明朝" w:hAnsi="Arial" w:cs="Arial"/>
        </w:rPr>
        <w:fldChar w:fldCharType="end"/>
      </w:r>
      <w:r w:rsidR="00723C5E" w:rsidRPr="00B0761A">
        <w:rPr>
          <w:rFonts w:ascii="Arial" w:eastAsia="ＭＳ 明朝" w:hAnsi="Arial" w:cs="Arial"/>
        </w:rPr>
        <w:t>,</w:t>
      </w:r>
      <w:r w:rsidRPr="00B0761A">
        <w:rPr>
          <w:rFonts w:ascii="Arial" w:eastAsia="ＭＳ 明朝" w:hAnsi="Arial" w:cs="Arial"/>
        </w:rPr>
        <w:t xml:space="preserve"> attitude formation towards TV commercials </w:t>
      </w:r>
      <w:r w:rsidR="005978DF" w:rsidRPr="00B0761A">
        <w:rPr>
          <w:rFonts w:ascii="Arial" w:eastAsia="ＭＳ 明朝" w:hAnsi="Arial" w:cs="Arial"/>
        </w:rPr>
        <w:fldChar w:fldCharType="begin"/>
      </w:r>
      <w:r w:rsidR="005978DF" w:rsidRPr="00B0761A">
        <w:rPr>
          <w:rFonts w:ascii="Arial" w:eastAsia="ＭＳ 明朝" w:hAnsi="Arial" w:cs="Arial"/>
        </w:rPr>
        <w:instrText xml:space="preserve"> ADDIN ZOTERO_ITEM CSL_CITATION {"citationID":"qgTmW1NA","properties":{"formattedCitation":"(Michell and Al-Mossawi, 1999)","plainCitation":"(Michell and Al-Mossawi, 1999)"},"citationItems":[{"id":61,"uris":["http://zotero.org/users/26821/items/2TEGEIJH"],"uri":["http://zotero.org/users/26821/items/2TEGEIJH"],"itemData":{"id":61,"type":"article-journal","title":"Religious commitment related to message contentiousness","container-title":"International Journal of Advertising","page":"427-443","volume":"18","issue":"4","source":"Taylor and Francis+NEJM","abstract":"Using an experimental design, we tested whether viewers with differing levels of religious commitment have differing unaided recall, aided recall and attitudes towards non-contentious and contentious TV commercials in terms of their perceived message cues. The study, using Bahrani Muslim interviewees, demonstrates that religiously stricter Muslims have significantly lower recall and a more negative attitude towards messages perceived as contentious, while their recall and attitude scores for non-contentious messages are similar to those of subjects with lower levels of religious commitment. We recommend that international marketers show increased sensitivity to the cultures and traditions of submarkets by manipulating message cues, like music and dancing, to strengthen the brand communication while retaining its strategic integrity.","DOI":"10.1080/02650487.1999.11104772","ISSN":"0265-0487","author":[{"family":"Michell","given":"Paul"},{"family":"Al-Mossawi","given":"Mohammed"}],"issued":{"date-parts":[["1999",1,1]]}}}],"schema":"https://github.com/citation-style-language/schema/raw/master/csl-citation.json"} </w:instrText>
      </w:r>
      <w:r w:rsidR="005978DF" w:rsidRPr="00B0761A">
        <w:rPr>
          <w:rFonts w:ascii="Arial" w:eastAsia="ＭＳ 明朝" w:hAnsi="Arial" w:cs="Arial"/>
        </w:rPr>
        <w:fldChar w:fldCharType="separate"/>
      </w:r>
      <w:r w:rsidR="006B25A8" w:rsidRPr="00B0761A">
        <w:rPr>
          <w:rFonts w:ascii="Arial" w:eastAsia="ＭＳ 明朝" w:hAnsi="Arial" w:cs="Arial"/>
          <w:noProof/>
        </w:rPr>
        <w:t>(Michell and Al-Mossawi, 1999)</w:t>
      </w:r>
      <w:r w:rsidR="005978DF" w:rsidRPr="00B0761A">
        <w:rPr>
          <w:rFonts w:ascii="Arial" w:eastAsia="ＭＳ 明朝" w:hAnsi="Arial" w:cs="Arial"/>
        </w:rPr>
        <w:fldChar w:fldCharType="end"/>
      </w:r>
      <w:r w:rsidRPr="00B0761A">
        <w:rPr>
          <w:rFonts w:ascii="Arial" w:eastAsia="ＭＳ 明朝" w:hAnsi="Arial" w:cs="Arial"/>
        </w:rPr>
        <w:t xml:space="preserve">, and Islamic features (i.e., beliefs, ethics, services, symbols, and values) and their influences on the use of Islamic websites </w:t>
      </w:r>
      <w:r w:rsidR="00190DED" w:rsidRPr="00B0761A">
        <w:rPr>
          <w:rFonts w:ascii="Arial" w:eastAsia="ＭＳ 明朝" w:hAnsi="Arial" w:cs="Arial"/>
        </w:rPr>
        <w:fldChar w:fldCharType="begin"/>
      </w:r>
      <w:r w:rsidR="00190DED" w:rsidRPr="00B0761A">
        <w:rPr>
          <w:rFonts w:ascii="Arial" w:eastAsia="ＭＳ 明朝" w:hAnsi="Arial" w:cs="Arial"/>
        </w:rPr>
        <w:instrText xml:space="preserve"> ADDIN ZOTERO_ITEM CSL_CITATION {"citationID":"QS9Qki43","properties":{"formattedCitation":"(Aliyu et al., 2013)","plainCitation":"(Aliyu et al., 2013)"},"citationItems":[{"id":122,"uris":["http://zotero.org/users/26821/items/D8SNSKA3"],"uri":["http://zotero.org/users/26821/items/D8SNSKA3"],"itemData":{"id":122,"type":"article-journal","title":"Features influencing Islamic websites use: A Muslim user perspective","container-title":"Intellectual Discourse","volume":"21","issue":"1","source":"journals.iium.edu.my","abstract":"Muslim scholars and organisations use the Internet through various websites to spread Islam globally. The presence of many websites providing Islamic contents online makes it necessary to examine their Islamic features and the factors that influence Muslims to use Islamic websites. This paper empirically investigates the Islamic features that influence the use of Islamic websites by Muslim users. The identified Islamic factors were grouped under five factors: beliefs, ethics, services, symbols, and values. A survey of 246 Muslim Islamic website users was conducted between November and December  2012 at the International Islamic University Malaysia (IIUM). The study develops and tests a path measurement model to confirm the psychometric properties of the five identified factors. The study found that Islamic features significantly influence Muslims to use Islamic websites. The measurement model and empirical results provide valuable indicators for the direction of future research and also suggest guidelines for developing Islamic websites that will easily influence many Internet users to visit them in order to learn about Islamic teachings and practices. The findings are also of considerable importance as they contribute to the present body of knowledge on Islamic websites’ evaluation and for practice in designing and developing quality Islamic websites.","URL":"http://journals.iium.edu.my/intdiscourse/index.php/islam/article/view/367","ISSN":"2289-5639","shortTitle":"Features influencing Islamic websites use","language":"en","author":[{"family":"Aliyu","given":"Mansur"},{"family":"Mahmud","given":"Murni"},{"family":"Tap","given":"Abu Osman Md"}],"issued":{"date-parts":[["2013",6,11]]},"accessed":{"date-parts":[["2016",9,6]]}}}],"schema":"https://github.com/citation-style-language/schema/raw/master/csl-citation.json"} </w:instrText>
      </w:r>
      <w:r w:rsidR="00190DED" w:rsidRPr="00B0761A">
        <w:rPr>
          <w:rFonts w:ascii="Arial" w:eastAsia="ＭＳ 明朝" w:hAnsi="Arial" w:cs="Arial"/>
        </w:rPr>
        <w:fldChar w:fldCharType="separate"/>
      </w:r>
      <w:r w:rsidR="006B25A8" w:rsidRPr="00B0761A">
        <w:rPr>
          <w:rFonts w:ascii="Arial" w:eastAsia="ＭＳ 明朝" w:hAnsi="Arial" w:cs="Arial"/>
          <w:noProof/>
        </w:rPr>
        <w:t>(Aliyu et al., 2013)</w:t>
      </w:r>
      <w:r w:rsidR="00190DED" w:rsidRPr="00B0761A">
        <w:rPr>
          <w:rFonts w:ascii="Arial" w:eastAsia="ＭＳ 明朝" w:hAnsi="Arial" w:cs="Arial"/>
        </w:rPr>
        <w:fldChar w:fldCharType="end"/>
      </w:r>
      <w:r w:rsidRPr="00B0761A">
        <w:rPr>
          <w:rFonts w:ascii="Arial" w:eastAsia="ＭＳ 明朝" w:hAnsi="Arial" w:cs="Arial"/>
        </w:rPr>
        <w:t xml:space="preserve">. However, to </w:t>
      </w:r>
      <w:r w:rsidR="00190DED" w:rsidRPr="00B0761A">
        <w:rPr>
          <w:rFonts w:ascii="Arial" w:eastAsia="ＭＳ 明朝" w:hAnsi="Arial" w:cs="Arial"/>
        </w:rPr>
        <w:t>our</w:t>
      </w:r>
      <w:r w:rsidRPr="00B0761A">
        <w:rPr>
          <w:rFonts w:ascii="Arial" w:eastAsia="ＭＳ 明朝" w:hAnsi="Arial" w:cs="Arial"/>
        </w:rPr>
        <w:t xml:space="preserve"> knowledge there </w:t>
      </w:r>
      <w:r w:rsidR="0039237C" w:rsidRPr="00B0761A">
        <w:rPr>
          <w:rFonts w:ascii="Arial" w:eastAsia="ＭＳ 明朝" w:hAnsi="Arial" w:cs="Arial"/>
        </w:rPr>
        <w:t>are few</w:t>
      </w:r>
      <w:r w:rsidRPr="00B0761A">
        <w:rPr>
          <w:rFonts w:ascii="Arial" w:eastAsia="ＭＳ 明朝" w:hAnsi="Arial" w:cs="Arial"/>
        </w:rPr>
        <w:t xml:space="preserve"> studies examining Islamic influence on the use of social media platforms.</w:t>
      </w:r>
    </w:p>
    <w:p w14:paraId="21270387" w14:textId="77777777" w:rsidR="00041496" w:rsidRPr="00B0761A" w:rsidRDefault="00041496" w:rsidP="00041496">
      <w:pPr>
        <w:pStyle w:val="PlainText"/>
        <w:rPr>
          <w:rFonts w:ascii="Arial" w:eastAsia="ＭＳ 明朝" w:hAnsi="Arial" w:cs="Arial"/>
        </w:rPr>
      </w:pPr>
    </w:p>
    <w:p w14:paraId="0582E427" w14:textId="2E7F58B2" w:rsidR="00387DF5" w:rsidRPr="00B0761A" w:rsidRDefault="00387DF5" w:rsidP="00387DF5">
      <w:pPr>
        <w:pStyle w:val="PlainText"/>
        <w:rPr>
          <w:rFonts w:ascii="Arial" w:eastAsia="ＭＳ 明朝" w:hAnsi="Arial" w:cs="Arial"/>
        </w:rPr>
      </w:pPr>
      <w:r w:rsidRPr="00B0761A">
        <w:rPr>
          <w:rFonts w:ascii="Arial" w:eastAsia="ＭＳ 明朝" w:hAnsi="Arial" w:cs="Arial"/>
        </w:rPr>
        <w:t xml:space="preserve">Saudi cultural expectations for behavior </w:t>
      </w:r>
      <w:r w:rsidR="00457E05" w:rsidRPr="00B0761A">
        <w:rPr>
          <w:rFonts w:ascii="Arial" w:eastAsia="ＭＳ 明朝" w:hAnsi="Arial" w:cs="Arial"/>
        </w:rPr>
        <w:t>are</w:t>
      </w:r>
      <w:r w:rsidRPr="00B0761A">
        <w:rPr>
          <w:rFonts w:ascii="Arial" w:eastAsia="ＭＳ 明朝" w:hAnsi="Arial" w:cs="Arial"/>
        </w:rPr>
        <w:t xml:space="preserve"> </w:t>
      </w:r>
      <w:r w:rsidR="00E91959" w:rsidRPr="00B0761A">
        <w:rPr>
          <w:rFonts w:ascii="Arial" w:eastAsia="ＭＳ 明朝" w:hAnsi="Arial" w:cs="Arial"/>
        </w:rPr>
        <w:t xml:space="preserve">often </w:t>
      </w:r>
      <w:r w:rsidRPr="00B0761A">
        <w:rPr>
          <w:rFonts w:ascii="Arial" w:eastAsia="ＭＳ 明朝" w:hAnsi="Arial" w:cs="Arial"/>
        </w:rPr>
        <w:t>constructed according to gender: what is culturally acceptable for a male can be different for a female. However, there are conflicting aspects between Islamic teachings regarding men’s and women’s duties and responsibilities on the one hand</w:t>
      </w:r>
      <w:r w:rsidR="00A96689" w:rsidRPr="00B0761A">
        <w:rPr>
          <w:rFonts w:ascii="Arial" w:eastAsia="ＭＳ 明朝" w:hAnsi="Arial" w:cs="Arial"/>
        </w:rPr>
        <w:t>,</w:t>
      </w:r>
      <w:r w:rsidRPr="00B0761A">
        <w:rPr>
          <w:rFonts w:ascii="Arial" w:eastAsia="ＭＳ 明朝" w:hAnsi="Arial" w:cs="Arial"/>
        </w:rPr>
        <w:t xml:space="preserve"> and Saudi cultural traditions and values on the other. Some cultural values that are applied to one gender and not the other may have no relation to Islam: they are purely cultural values. </w:t>
      </w:r>
      <w:r w:rsidR="008D3644" w:rsidRPr="00B0761A">
        <w:rPr>
          <w:rFonts w:ascii="Arial" w:eastAsia="ＭＳ 明朝" w:hAnsi="Arial" w:cs="Arial"/>
        </w:rPr>
        <w:t>Others are</w:t>
      </w:r>
      <w:r w:rsidRPr="00B0761A">
        <w:rPr>
          <w:rFonts w:ascii="Arial" w:eastAsia="ＭＳ 明朝" w:hAnsi="Arial" w:cs="Arial"/>
        </w:rPr>
        <w:t xml:space="preserve"> Islamic value</w:t>
      </w:r>
      <w:r w:rsidR="008D3644" w:rsidRPr="00B0761A">
        <w:rPr>
          <w:rFonts w:ascii="Arial" w:eastAsia="ＭＳ 明朝" w:hAnsi="Arial" w:cs="Arial"/>
        </w:rPr>
        <w:t>s</w:t>
      </w:r>
      <w:r w:rsidRPr="00B0761A">
        <w:rPr>
          <w:rFonts w:ascii="Arial" w:eastAsia="ＭＳ 明朝" w:hAnsi="Arial" w:cs="Arial"/>
        </w:rPr>
        <w:t xml:space="preserve"> that </w:t>
      </w:r>
      <w:r w:rsidR="008D3644" w:rsidRPr="00B0761A">
        <w:rPr>
          <w:rFonts w:ascii="Arial" w:eastAsia="ＭＳ 明朝" w:hAnsi="Arial" w:cs="Arial"/>
        </w:rPr>
        <w:t>are</w:t>
      </w:r>
      <w:r w:rsidRPr="00B0761A">
        <w:rPr>
          <w:rFonts w:ascii="Arial" w:eastAsia="ＭＳ 明朝" w:hAnsi="Arial" w:cs="Arial"/>
        </w:rPr>
        <w:t xml:space="preserve"> generally applied to both genders equally</w:t>
      </w:r>
      <w:r w:rsidR="008D3644" w:rsidRPr="00B0761A">
        <w:rPr>
          <w:rFonts w:ascii="Arial" w:eastAsia="ＭＳ 明朝" w:hAnsi="Arial" w:cs="Arial"/>
        </w:rPr>
        <w:t>, but</w:t>
      </w:r>
      <w:r w:rsidRPr="00B0761A">
        <w:rPr>
          <w:rFonts w:ascii="Arial" w:eastAsia="ＭＳ 明朝" w:hAnsi="Arial" w:cs="Arial"/>
        </w:rPr>
        <w:t xml:space="preserve"> the culture may impose </w:t>
      </w:r>
      <w:r w:rsidR="008D3644" w:rsidRPr="00B0761A">
        <w:rPr>
          <w:rFonts w:ascii="Arial" w:eastAsia="ＭＳ 明朝" w:hAnsi="Arial" w:cs="Arial"/>
        </w:rPr>
        <w:t>them more</w:t>
      </w:r>
      <w:r w:rsidRPr="00B0761A">
        <w:rPr>
          <w:rFonts w:ascii="Arial" w:eastAsia="ＭＳ 明朝" w:hAnsi="Arial" w:cs="Arial"/>
        </w:rPr>
        <w:t xml:space="preserve"> on one gender than</w:t>
      </w:r>
      <w:r w:rsidR="008D3644" w:rsidRPr="00B0761A">
        <w:rPr>
          <w:rFonts w:ascii="Arial" w:eastAsia="ＭＳ 明朝" w:hAnsi="Arial" w:cs="Arial"/>
        </w:rPr>
        <w:t xml:space="preserve"> the</w:t>
      </w:r>
      <w:r w:rsidRPr="00B0761A">
        <w:rPr>
          <w:rFonts w:ascii="Arial" w:eastAsia="ＭＳ 明朝" w:hAnsi="Arial" w:cs="Arial"/>
        </w:rPr>
        <w:t xml:space="preserve"> other. There </w:t>
      </w:r>
      <w:r w:rsidR="001826BB" w:rsidRPr="00B0761A">
        <w:rPr>
          <w:rFonts w:ascii="Arial" w:eastAsia="ＭＳ 明朝" w:hAnsi="Arial" w:cs="Arial"/>
        </w:rPr>
        <w:t>are few</w:t>
      </w:r>
      <w:r w:rsidRPr="00B0761A">
        <w:rPr>
          <w:rFonts w:ascii="Arial" w:eastAsia="ＭＳ 明朝" w:hAnsi="Arial" w:cs="Arial"/>
        </w:rPr>
        <w:t xml:space="preserve"> </w:t>
      </w:r>
      <w:r w:rsidR="001826BB" w:rsidRPr="00B0761A">
        <w:rPr>
          <w:rFonts w:ascii="Arial" w:eastAsia="ＭＳ 明朝" w:hAnsi="Arial" w:cs="Arial"/>
        </w:rPr>
        <w:t>English language studies that deeply explore and distinguish</w:t>
      </w:r>
      <w:r w:rsidRPr="00B0761A">
        <w:rPr>
          <w:rFonts w:ascii="Arial" w:eastAsia="ＭＳ 明朝" w:hAnsi="Arial" w:cs="Arial"/>
        </w:rPr>
        <w:t xml:space="preserve"> between cultural and religious influences according to gender in Saudi Arabia. </w:t>
      </w:r>
      <w:r w:rsidR="006D33A3" w:rsidRPr="00B0761A">
        <w:rPr>
          <w:rFonts w:ascii="Arial" w:eastAsia="ＭＳ 明朝" w:hAnsi="Arial" w:cs="Arial"/>
        </w:rPr>
        <w:t xml:space="preserve">We will therefore briefly review </w:t>
      </w:r>
      <w:r w:rsidRPr="00B0761A">
        <w:rPr>
          <w:rFonts w:ascii="Arial" w:eastAsia="ＭＳ 明朝" w:hAnsi="Arial" w:cs="Arial"/>
        </w:rPr>
        <w:t xml:space="preserve">some of the most critical </w:t>
      </w:r>
      <w:r w:rsidR="00680575" w:rsidRPr="00B0761A">
        <w:rPr>
          <w:rFonts w:ascii="Arial" w:eastAsia="ＭＳ 明朝" w:hAnsi="Arial" w:cs="Arial"/>
        </w:rPr>
        <w:t xml:space="preserve">Saudi </w:t>
      </w:r>
      <w:r w:rsidRPr="00B0761A">
        <w:rPr>
          <w:rFonts w:ascii="Arial" w:eastAsia="ＭＳ 明朝" w:hAnsi="Arial" w:cs="Arial"/>
        </w:rPr>
        <w:t>cultural values and practices that are imposed more female</w:t>
      </w:r>
      <w:r w:rsidR="006D33A3" w:rsidRPr="00B0761A">
        <w:rPr>
          <w:rFonts w:ascii="Arial" w:eastAsia="ＭＳ 明朝" w:hAnsi="Arial" w:cs="Arial"/>
        </w:rPr>
        <w:t>s</w:t>
      </w:r>
      <w:r w:rsidRPr="00B0761A">
        <w:rPr>
          <w:rFonts w:ascii="Arial" w:eastAsia="ＭＳ 明朝" w:hAnsi="Arial" w:cs="Arial"/>
        </w:rPr>
        <w:t xml:space="preserve"> </w:t>
      </w:r>
      <w:r w:rsidR="00E753DC" w:rsidRPr="00B0761A">
        <w:rPr>
          <w:rFonts w:ascii="Arial" w:eastAsia="ＭＳ 明朝" w:hAnsi="Arial" w:cs="Arial"/>
        </w:rPr>
        <w:t>than on</w:t>
      </w:r>
      <w:r w:rsidR="006D33A3" w:rsidRPr="00B0761A">
        <w:rPr>
          <w:rFonts w:ascii="Arial" w:eastAsia="ＭＳ 明朝" w:hAnsi="Arial" w:cs="Arial"/>
        </w:rPr>
        <w:t xml:space="preserve"> males</w:t>
      </w:r>
      <w:r w:rsidRPr="00B0761A">
        <w:rPr>
          <w:rFonts w:ascii="Arial" w:eastAsia="ＭＳ 明朝" w:hAnsi="Arial" w:cs="Arial"/>
        </w:rPr>
        <w:t>.</w:t>
      </w:r>
    </w:p>
    <w:p w14:paraId="09774E9A" w14:textId="77777777" w:rsidR="00387DF5" w:rsidRPr="00B0761A" w:rsidRDefault="00387DF5" w:rsidP="00387DF5">
      <w:pPr>
        <w:pStyle w:val="PlainText"/>
        <w:rPr>
          <w:rFonts w:ascii="Arial" w:eastAsia="ＭＳ 明朝" w:hAnsi="Arial" w:cs="Arial"/>
        </w:rPr>
      </w:pPr>
    </w:p>
    <w:p w14:paraId="7BB35C4C" w14:textId="2EE2CA6D" w:rsidR="00387DF5" w:rsidRPr="00B0761A" w:rsidRDefault="00387DF5" w:rsidP="00387DF5">
      <w:pPr>
        <w:pStyle w:val="PlainText"/>
        <w:rPr>
          <w:rFonts w:ascii="Arial" w:eastAsia="ＭＳ 明朝" w:hAnsi="Arial" w:cs="Arial"/>
        </w:rPr>
      </w:pPr>
      <w:r w:rsidRPr="00B0761A">
        <w:rPr>
          <w:rFonts w:ascii="Arial" w:eastAsia="ＭＳ 明朝" w:hAnsi="Arial" w:cs="Arial"/>
        </w:rPr>
        <w:t xml:space="preserve">Both males and females in Islam are equally expected to be shy and behave in a modest </w:t>
      </w:r>
      <w:r w:rsidR="0081426F" w:rsidRPr="00B0761A">
        <w:rPr>
          <w:rFonts w:ascii="Arial" w:eastAsia="ＭＳ 明朝" w:hAnsi="Arial" w:cs="Arial"/>
        </w:rPr>
        <w:t xml:space="preserve">and decent </w:t>
      </w:r>
      <w:r w:rsidRPr="00B0761A">
        <w:rPr>
          <w:rFonts w:ascii="Arial" w:eastAsia="ＭＳ 明朝" w:hAnsi="Arial" w:cs="Arial"/>
        </w:rPr>
        <w:t>manner in all aspects</w:t>
      </w:r>
      <w:r w:rsidR="007F2C72" w:rsidRPr="00B0761A">
        <w:rPr>
          <w:rFonts w:ascii="Arial" w:eastAsia="ＭＳ 明朝" w:hAnsi="Arial" w:cs="Arial"/>
        </w:rPr>
        <w:t xml:space="preserve"> of their life</w:t>
      </w:r>
      <w:r w:rsidRPr="00B0761A">
        <w:rPr>
          <w:rFonts w:ascii="Arial" w:eastAsia="ＭＳ 明朝" w:hAnsi="Arial" w:cs="Arial"/>
        </w:rPr>
        <w:t xml:space="preserve">: “…shyness [known in Arabic as </w:t>
      </w:r>
      <w:proofErr w:type="spellStart"/>
      <w:r w:rsidR="00E67EBB" w:rsidRPr="00B0761A">
        <w:rPr>
          <w:rFonts w:ascii="Arial" w:eastAsia="ＭＳ 明朝" w:hAnsi="Arial" w:cs="Arial"/>
          <w:i/>
        </w:rPr>
        <w:t>h</w:t>
      </w:r>
      <w:r w:rsidRPr="00B0761A">
        <w:rPr>
          <w:rFonts w:ascii="Arial" w:eastAsia="ＭＳ 明朝" w:hAnsi="Arial" w:cs="Arial"/>
          <w:i/>
        </w:rPr>
        <w:t>aya</w:t>
      </w:r>
      <w:proofErr w:type="spellEnd"/>
      <w:r w:rsidRPr="00B0761A">
        <w:rPr>
          <w:rFonts w:ascii="Arial" w:eastAsia="ＭＳ 明朝" w:hAnsi="Arial" w:cs="Arial"/>
        </w:rPr>
        <w:t xml:space="preserve">] is considered an essential tenet in Islam, and it is important that individuals remain shy and modest” </w:t>
      </w:r>
      <w:r w:rsidR="008A4D2F" w:rsidRPr="00B0761A">
        <w:rPr>
          <w:rFonts w:ascii="Arial" w:eastAsia="ＭＳ 明朝" w:hAnsi="Arial" w:cs="Arial"/>
        </w:rPr>
        <w:fldChar w:fldCharType="begin"/>
      </w:r>
      <w:r w:rsidR="008A4D2F" w:rsidRPr="00B0761A">
        <w:rPr>
          <w:rFonts w:ascii="Arial" w:eastAsia="ＭＳ 明朝" w:hAnsi="Arial" w:cs="Arial"/>
        </w:rPr>
        <w:instrText xml:space="preserve"> ADDIN ZOTERO_ITEM CSL_CITATION {"citationID":"4Synjdsj","properties":{"formattedCitation":"(Al-Saggaf, 2004, p. 11)","plainCitation":"(Al-Saggaf, 2004, p. 11)"},"citationItems":[{"id":125,"uris":["http://zotero.org/users/26821/items/B3D26JVM"],"uri":["http://zotero.org/users/26821/items/B3D26JVM"],"itemData":{"id":125,"type":"article-journal","title":"The effect of online community on offline community in Saudi Arabia","container-title":"The Electronic Journal of Information Systems in Developing Countries","page":"1-16","volume":"16","issue":"2","source":"www.ejisdc.org","ISSN":"16814835","language":"en","author":[{"family":"Al-Saggaf","given":"Yeslam"}],"issued":{"date-parts":[["2004",1,1]]}},"locator":"11"}],"schema":"https://github.com/citation-style-language/schema/raw/master/csl-citation.json"} </w:instrText>
      </w:r>
      <w:r w:rsidR="008A4D2F" w:rsidRPr="00B0761A">
        <w:rPr>
          <w:rFonts w:ascii="Arial" w:eastAsia="ＭＳ 明朝" w:hAnsi="Arial" w:cs="Arial"/>
        </w:rPr>
        <w:fldChar w:fldCharType="separate"/>
      </w:r>
      <w:r w:rsidR="006B25A8" w:rsidRPr="00B0761A">
        <w:rPr>
          <w:rFonts w:ascii="Arial" w:eastAsia="ＭＳ 明朝" w:hAnsi="Arial" w:cs="Arial"/>
          <w:noProof/>
        </w:rPr>
        <w:t>(Al-Saggaf, 2004, p. 11)</w:t>
      </w:r>
      <w:r w:rsidR="008A4D2F" w:rsidRPr="00B0761A">
        <w:rPr>
          <w:rFonts w:ascii="Arial" w:eastAsia="ＭＳ 明朝" w:hAnsi="Arial" w:cs="Arial"/>
        </w:rPr>
        <w:fldChar w:fldCharType="end"/>
      </w:r>
      <w:r w:rsidRPr="00B0761A">
        <w:rPr>
          <w:rFonts w:ascii="Arial" w:eastAsia="ＭＳ 明朝" w:hAnsi="Arial" w:cs="Arial"/>
        </w:rPr>
        <w:t>. However, modesty and shyness are culturally imposed more on females than on males</w:t>
      </w:r>
      <w:r w:rsidR="000E383D" w:rsidRPr="00B0761A">
        <w:rPr>
          <w:rFonts w:ascii="Arial" w:eastAsia="ＭＳ 明朝" w:hAnsi="Arial" w:cs="Arial"/>
        </w:rPr>
        <w:t>.</w:t>
      </w:r>
      <w:r w:rsidRPr="00B0761A">
        <w:rPr>
          <w:rFonts w:ascii="Arial" w:eastAsia="ＭＳ 明朝" w:hAnsi="Arial" w:cs="Arial"/>
        </w:rPr>
        <w:t xml:space="preserve"> Saudi females are strongly expected to be shy and behave modestly at all times, especially in front of male strangers. Shyness and </w:t>
      </w:r>
      <w:r w:rsidRPr="00B0761A">
        <w:rPr>
          <w:rFonts w:ascii="Arial" w:eastAsia="ＭＳ 明朝" w:hAnsi="Arial" w:cs="Arial"/>
        </w:rPr>
        <w:lastRenderedPageBreak/>
        <w:t>modesty must be shown not only in the way they dress but also in the way they talk and behave with others. Al-</w:t>
      </w:r>
      <w:proofErr w:type="spellStart"/>
      <w:r w:rsidRPr="00B0761A">
        <w:rPr>
          <w:rFonts w:ascii="Arial" w:eastAsia="ＭＳ 明朝" w:hAnsi="Arial" w:cs="Arial"/>
        </w:rPr>
        <w:t>Saggaf</w:t>
      </w:r>
      <w:proofErr w:type="spellEnd"/>
      <w:r w:rsidRPr="00B0761A">
        <w:rPr>
          <w:rFonts w:ascii="Arial" w:eastAsia="ＭＳ 明朝" w:hAnsi="Arial" w:cs="Arial"/>
        </w:rPr>
        <w:t xml:space="preserve"> </w:t>
      </w:r>
      <w:r w:rsidR="00BB6249"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5mXNRH1g","properties":{"formattedCitation":"(2004, p. 2)","plainCitation":"(2004, p. 2)"},"citationItems":[{"id":125,"uris":["http://zotero.org/users/26821/items/B3D26JVM"],"uri":["http://zotero.org/users/26821/items/B3D26JVM"],"itemData":{"id":125,"type":"article-journal","title":"The effect of online community on offline community in Saudi Arabia","container-title":"The Electronic Journal of Information Systems in Developing Countries","page":"1-16","volume":"16","issue":"2","source":"www.ejisdc.org","ISSN":"16814835","language":"en","author":[{"family":"Al-Saggaf","given":"Yeslam"}],"issued":{"date-parts":[["2004",1,1]]}},"locator":"2","suppress-author":true}],"schema":"https://github.com/citation-style-language/schema/raw/master/csl-citation.json"} </w:instrText>
      </w:r>
      <w:r w:rsidR="00BB6249" w:rsidRPr="00B0761A">
        <w:rPr>
          <w:rFonts w:ascii="Arial" w:eastAsia="ＭＳ 明朝" w:hAnsi="Arial" w:cs="Arial"/>
        </w:rPr>
        <w:fldChar w:fldCharType="separate"/>
      </w:r>
      <w:r w:rsidR="006B25A8" w:rsidRPr="00B0761A">
        <w:rPr>
          <w:rFonts w:ascii="Arial" w:eastAsia="ＭＳ 明朝" w:hAnsi="Arial" w:cs="Arial"/>
          <w:noProof/>
        </w:rPr>
        <w:t>(2004, p. 2)</w:t>
      </w:r>
      <w:r w:rsidR="00BB6249" w:rsidRPr="00B0761A">
        <w:rPr>
          <w:rFonts w:ascii="Arial" w:eastAsia="ＭＳ 明朝" w:hAnsi="Arial" w:cs="Arial"/>
        </w:rPr>
        <w:fldChar w:fldCharType="end"/>
      </w:r>
      <w:r w:rsidRPr="00B0761A">
        <w:rPr>
          <w:rFonts w:ascii="Arial" w:eastAsia="ＭＳ 明朝" w:hAnsi="Arial" w:cs="Arial"/>
        </w:rPr>
        <w:t xml:space="preserve"> </w:t>
      </w:r>
      <w:r w:rsidR="000E383D" w:rsidRPr="00B0761A">
        <w:rPr>
          <w:rFonts w:ascii="Arial" w:eastAsia="ＭＳ 明朝" w:hAnsi="Arial" w:cs="Arial"/>
        </w:rPr>
        <w:t>noted that modesty and shyness were two</w:t>
      </w:r>
      <w:r w:rsidRPr="00B0761A">
        <w:rPr>
          <w:rFonts w:ascii="Arial" w:eastAsia="ＭＳ 明朝" w:hAnsi="Arial" w:cs="Arial"/>
        </w:rPr>
        <w:t xml:space="preserve"> important features that profoundly influence Saudi life</w:t>
      </w:r>
      <w:r w:rsidR="009C0CFB" w:rsidRPr="00B0761A">
        <w:rPr>
          <w:rFonts w:ascii="Arial" w:eastAsia="ＭＳ 明朝" w:hAnsi="Arial" w:cs="Arial"/>
        </w:rPr>
        <w:t>, and that</w:t>
      </w:r>
      <w:r w:rsidRPr="00B0761A">
        <w:rPr>
          <w:rFonts w:ascii="Arial" w:eastAsia="ＭＳ 明朝" w:hAnsi="Arial" w:cs="Arial"/>
        </w:rPr>
        <w:t xml:space="preserve"> </w:t>
      </w:r>
      <w:r w:rsidR="00BB6249" w:rsidRPr="00B0761A">
        <w:rPr>
          <w:rFonts w:ascii="Arial" w:eastAsia="ＭＳ 明朝" w:hAnsi="Arial" w:cs="Arial"/>
        </w:rPr>
        <w:t>“</w:t>
      </w:r>
      <w:r w:rsidRPr="00B0761A">
        <w:rPr>
          <w:rFonts w:ascii="Arial" w:eastAsia="ＭＳ 明朝" w:hAnsi="Arial" w:cs="Arial"/>
        </w:rPr>
        <w:t>Shyness in women is even more stressed than in men.</w:t>
      </w:r>
      <w:r w:rsidR="00BB6249" w:rsidRPr="00B0761A">
        <w:rPr>
          <w:rFonts w:ascii="Arial" w:eastAsia="ＭＳ 明朝" w:hAnsi="Arial" w:cs="Arial"/>
        </w:rPr>
        <w:t>”</w:t>
      </w:r>
    </w:p>
    <w:p w14:paraId="2AE8BBA8" w14:textId="77777777" w:rsidR="00387DF5" w:rsidRPr="00B0761A" w:rsidRDefault="00387DF5" w:rsidP="00387DF5">
      <w:pPr>
        <w:pStyle w:val="PlainText"/>
        <w:rPr>
          <w:rFonts w:ascii="Arial" w:eastAsia="ＭＳ 明朝" w:hAnsi="Arial" w:cs="Arial"/>
        </w:rPr>
      </w:pPr>
    </w:p>
    <w:p w14:paraId="2444C257" w14:textId="28BBECD5" w:rsidR="00387DF5" w:rsidRPr="00B0761A" w:rsidRDefault="00387DF5" w:rsidP="00387DF5">
      <w:pPr>
        <w:pStyle w:val="PlainText"/>
        <w:rPr>
          <w:rFonts w:ascii="Arial" w:eastAsia="ＭＳ 明朝" w:hAnsi="Arial" w:cs="Arial"/>
        </w:rPr>
      </w:pPr>
      <w:r w:rsidRPr="00B0761A">
        <w:rPr>
          <w:rFonts w:ascii="Arial" w:eastAsia="ＭＳ 明朝" w:hAnsi="Arial" w:cs="Arial"/>
        </w:rPr>
        <w:t xml:space="preserve">Family </w:t>
      </w:r>
      <w:r w:rsidR="002D17CD" w:rsidRPr="00B0761A">
        <w:rPr>
          <w:rFonts w:ascii="Arial" w:eastAsia="ＭＳ 明朝" w:hAnsi="Arial" w:cs="Arial"/>
        </w:rPr>
        <w:t>honor</w:t>
      </w:r>
      <w:r w:rsidRPr="00B0761A">
        <w:rPr>
          <w:rFonts w:ascii="Arial" w:eastAsia="ＭＳ 明朝" w:hAnsi="Arial" w:cs="Arial"/>
        </w:rPr>
        <w:t xml:space="preserve"> is one of the most critical cultural values in Saudi Arabia. Family members are always expected to behave </w:t>
      </w:r>
      <w:r w:rsidR="00754485" w:rsidRPr="00B0761A">
        <w:rPr>
          <w:rFonts w:ascii="Arial" w:eastAsia="ＭＳ 明朝" w:hAnsi="Arial" w:cs="Arial"/>
        </w:rPr>
        <w:t>in ways that</w:t>
      </w:r>
      <w:r w:rsidRPr="00B0761A">
        <w:rPr>
          <w:rFonts w:ascii="Arial" w:eastAsia="ＭＳ 明朝" w:hAnsi="Arial" w:cs="Arial"/>
        </w:rPr>
        <w:t xml:space="preserve"> protect family </w:t>
      </w:r>
      <w:r w:rsidR="002D17CD" w:rsidRPr="00B0761A">
        <w:rPr>
          <w:rFonts w:ascii="Arial" w:eastAsia="ＭＳ 明朝" w:hAnsi="Arial" w:cs="Arial"/>
        </w:rPr>
        <w:t>honor</w:t>
      </w:r>
      <w:r w:rsidRPr="00B0761A">
        <w:rPr>
          <w:rFonts w:ascii="Arial" w:eastAsia="ＭＳ 明朝" w:hAnsi="Arial" w:cs="Arial"/>
        </w:rPr>
        <w:t xml:space="preserve">. The father or the oldest son is usually the master of the family and all the decisions that concern the family’s presentation and </w:t>
      </w:r>
      <w:r w:rsidR="002D17CD" w:rsidRPr="00B0761A">
        <w:rPr>
          <w:rFonts w:ascii="Arial" w:eastAsia="ＭＳ 明朝" w:hAnsi="Arial" w:cs="Arial"/>
        </w:rPr>
        <w:t>honor</w:t>
      </w:r>
      <w:r w:rsidRPr="00B0761A">
        <w:rPr>
          <w:rFonts w:ascii="Arial" w:eastAsia="ＭＳ 明朝" w:hAnsi="Arial" w:cs="Arial"/>
        </w:rPr>
        <w:t xml:space="preserve"> in the community must be taken or approved by him. However, it seems that in Saudi Arabia </w:t>
      </w:r>
      <w:r w:rsidR="00433F01" w:rsidRPr="00B0761A">
        <w:rPr>
          <w:rFonts w:ascii="Arial" w:eastAsia="ＭＳ 明朝" w:hAnsi="Arial" w:cs="Arial"/>
        </w:rPr>
        <w:t>(</w:t>
      </w:r>
      <w:r w:rsidRPr="00B0761A">
        <w:rPr>
          <w:rFonts w:ascii="Arial" w:eastAsia="ＭＳ 明朝" w:hAnsi="Arial" w:cs="Arial"/>
        </w:rPr>
        <w:t>like many other Arabic countries</w:t>
      </w:r>
      <w:r w:rsidR="00433F01" w:rsidRPr="00B0761A">
        <w:rPr>
          <w:rFonts w:ascii="Arial" w:eastAsia="ＭＳ 明朝" w:hAnsi="Arial" w:cs="Arial"/>
        </w:rPr>
        <w:t>)</w:t>
      </w:r>
      <w:r w:rsidR="00B944E4" w:rsidRPr="00B0761A">
        <w:rPr>
          <w:rFonts w:ascii="Arial" w:eastAsia="ＭＳ 明朝" w:hAnsi="Arial" w:cs="Arial"/>
        </w:rPr>
        <w:t xml:space="preserve">, females </w:t>
      </w:r>
      <w:r w:rsidRPr="00B0761A">
        <w:rPr>
          <w:rFonts w:ascii="Arial" w:eastAsia="ＭＳ 明朝" w:hAnsi="Arial" w:cs="Arial"/>
        </w:rPr>
        <w:t xml:space="preserve">have a greater </w:t>
      </w:r>
      <w:r w:rsidR="00B36E99" w:rsidRPr="00B0761A">
        <w:rPr>
          <w:rFonts w:ascii="Arial" w:eastAsia="ＭＳ 明朝" w:hAnsi="Arial" w:cs="Arial"/>
        </w:rPr>
        <w:t xml:space="preserve">burden of </w:t>
      </w:r>
      <w:r w:rsidRPr="00B0761A">
        <w:rPr>
          <w:rFonts w:ascii="Arial" w:eastAsia="ＭＳ 明朝" w:hAnsi="Arial" w:cs="Arial"/>
        </w:rPr>
        <w:t xml:space="preserve">responsibility </w:t>
      </w:r>
      <w:r w:rsidR="00B944E4" w:rsidRPr="00B0761A">
        <w:rPr>
          <w:rFonts w:ascii="Arial" w:eastAsia="ＭＳ 明朝" w:hAnsi="Arial" w:cs="Arial"/>
        </w:rPr>
        <w:t xml:space="preserve">than males </w:t>
      </w:r>
      <w:r w:rsidRPr="00B0761A">
        <w:rPr>
          <w:rFonts w:ascii="Arial" w:eastAsia="ＭＳ 明朝" w:hAnsi="Arial" w:cs="Arial"/>
        </w:rPr>
        <w:t xml:space="preserve">for protecting family </w:t>
      </w:r>
      <w:r w:rsidR="002D17CD" w:rsidRPr="00B0761A">
        <w:rPr>
          <w:rFonts w:ascii="Arial" w:eastAsia="ＭＳ 明朝" w:hAnsi="Arial" w:cs="Arial"/>
        </w:rPr>
        <w:t>honor</w:t>
      </w:r>
      <w:r w:rsidR="008D72C9" w:rsidRPr="00B0761A">
        <w:rPr>
          <w:rFonts w:ascii="Arial" w:eastAsia="ＭＳ 明朝" w:hAnsi="Arial" w:cs="Arial"/>
        </w:rPr>
        <w:t>.</w:t>
      </w:r>
      <w:r w:rsidRPr="00B0761A">
        <w:rPr>
          <w:rFonts w:ascii="Arial" w:eastAsia="ＭＳ 明朝" w:hAnsi="Arial" w:cs="Arial"/>
        </w:rPr>
        <w:t xml:space="preserve"> </w:t>
      </w:r>
      <w:r w:rsidR="008D72C9" w:rsidRPr="00B0761A">
        <w:rPr>
          <w:rFonts w:ascii="Arial" w:eastAsia="ＭＳ 明朝" w:hAnsi="Arial" w:cs="Arial"/>
        </w:rPr>
        <w:t>T</w:t>
      </w:r>
      <w:r w:rsidRPr="00B0761A">
        <w:rPr>
          <w:rFonts w:ascii="Arial" w:eastAsia="ＭＳ 明朝" w:hAnsi="Arial" w:cs="Arial"/>
        </w:rPr>
        <w:t xml:space="preserve">he positive or negative outcome of female </w:t>
      </w:r>
      <w:r w:rsidR="002D17CD" w:rsidRPr="00B0761A">
        <w:rPr>
          <w:rFonts w:ascii="Arial" w:eastAsia="ＭＳ 明朝" w:hAnsi="Arial" w:cs="Arial"/>
        </w:rPr>
        <w:t>behaviors</w:t>
      </w:r>
      <w:r w:rsidRPr="00B0761A">
        <w:rPr>
          <w:rFonts w:ascii="Arial" w:eastAsia="ＭＳ 明朝" w:hAnsi="Arial" w:cs="Arial"/>
        </w:rPr>
        <w:t xml:space="preserve"> and actions will</w:t>
      </w:r>
      <w:r w:rsidR="008D72C9" w:rsidRPr="00B0761A">
        <w:rPr>
          <w:rFonts w:ascii="Arial" w:eastAsia="ＭＳ 明朝" w:hAnsi="Arial" w:cs="Arial"/>
        </w:rPr>
        <w:t xml:space="preserve"> affect</w:t>
      </w:r>
      <w:r w:rsidRPr="00B0761A">
        <w:rPr>
          <w:rFonts w:ascii="Arial" w:eastAsia="ＭＳ 明朝" w:hAnsi="Arial" w:cs="Arial"/>
        </w:rPr>
        <w:t xml:space="preserve"> not only them </w:t>
      </w:r>
      <w:r w:rsidR="008D72C9" w:rsidRPr="00B0761A">
        <w:rPr>
          <w:rFonts w:ascii="Arial" w:eastAsia="ＭＳ 明朝" w:hAnsi="Arial" w:cs="Arial"/>
        </w:rPr>
        <w:t xml:space="preserve">as individuals, </w:t>
      </w:r>
      <w:r w:rsidRPr="00B0761A">
        <w:rPr>
          <w:rFonts w:ascii="Arial" w:eastAsia="ＭＳ 明朝" w:hAnsi="Arial" w:cs="Arial"/>
        </w:rPr>
        <w:t>but also the whole family:</w:t>
      </w:r>
      <w:r w:rsidR="002D17CD" w:rsidRPr="00B0761A">
        <w:rPr>
          <w:rFonts w:ascii="Arial" w:eastAsia="ＭＳ 明朝" w:hAnsi="Arial" w:cs="Arial"/>
        </w:rPr>
        <w:t xml:space="preserve"> “</w:t>
      </w:r>
      <w:r w:rsidR="00206898" w:rsidRPr="00B0761A">
        <w:rPr>
          <w:rFonts w:ascii="Arial" w:eastAsia="ＭＳ 明朝" w:hAnsi="Arial" w:cs="Arial"/>
        </w:rPr>
        <w:t>…</w:t>
      </w:r>
      <w:r w:rsidRPr="00B0761A">
        <w:rPr>
          <w:rFonts w:ascii="Arial" w:eastAsia="ＭＳ 明朝" w:hAnsi="Arial" w:cs="Arial"/>
        </w:rPr>
        <w:t xml:space="preserve">if a family loses its </w:t>
      </w:r>
      <w:proofErr w:type="spellStart"/>
      <w:r w:rsidRPr="00B0761A">
        <w:rPr>
          <w:rFonts w:ascii="Arial" w:eastAsia="ＭＳ 明朝" w:hAnsi="Arial" w:cs="Arial"/>
        </w:rPr>
        <w:t>honour</w:t>
      </w:r>
      <w:proofErr w:type="spellEnd"/>
      <w:r w:rsidRPr="00B0761A">
        <w:rPr>
          <w:rFonts w:ascii="Arial" w:eastAsia="ＭＳ 明朝" w:hAnsi="Arial" w:cs="Arial"/>
        </w:rPr>
        <w:t xml:space="preserve">, it loses everything. </w:t>
      </w:r>
      <w:proofErr w:type="spellStart"/>
      <w:r w:rsidRPr="00B0761A">
        <w:rPr>
          <w:rFonts w:ascii="Arial" w:eastAsia="ＭＳ 明朝" w:hAnsi="Arial" w:cs="Arial"/>
        </w:rPr>
        <w:t>Dishonour</w:t>
      </w:r>
      <w:proofErr w:type="spellEnd"/>
      <w:r w:rsidRPr="00B0761A">
        <w:rPr>
          <w:rFonts w:ascii="Arial" w:eastAsia="ＭＳ 明朝" w:hAnsi="Arial" w:cs="Arial"/>
        </w:rPr>
        <w:t xml:space="preserve"> is nonetheless most strongly associated with potential misdeeds against the chastity of female members. That is, any impropriety committed by a woman may ‘raise suspicion or provoke an attack on her morality, the consequences of which the entire family would suffer</w:t>
      </w:r>
      <w:r w:rsidR="00E05EB1" w:rsidRPr="00B0761A">
        <w:rPr>
          <w:rFonts w:ascii="Arial" w:eastAsia="ＭＳ 明朝" w:hAnsi="Arial" w:cs="Arial"/>
        </w:rPr>
        <w:t>’</w:t>
      </w:r>
      <w:r w:rsidR="00206898" w:rsidRPr="00B0761A">
        <w:rPr>
          <w:rFonts w:ascii="Arial" w:eastAsia="ＭＳ 明朝" w:hAnsi="Arial" w:cs="Arial"/>
        </w:rPr>
        <w:t xml:space="preserve"> </w:t>
      </w:r>
      <w:r w:rsidR="002D17CD" w:rsidRPr="00B0761A">
        <w:rPr>
          <w:rFonts w:ascii="Arial" w:eastAsia="ＭＳ 明朝" w:hAnsi="Arial" w:cs="Arial"/>
        </w:rPr>
        <w:t>”</w:t>
      </w:r>
      <w:r w:rsidRPr="00B0761A">
        <w:rPr>
          <w:rFonts w:ascii="Arial" w:eastAsia="ＭＳ 明朝" w:hAnsi="Arial" w:cs="Arial"/>
        </w:rPr>
        <w:t xml:space="preserve"> </w:t>
      </w:r>
      <w:r w:rsidR="008A1123" w:rsidRPr="00B0761A">
        <w:rPr>
          <w:rFonts w:ascii="Arial" w:eastAsia="ＭＳ 明朝" w:hAnsi="Arial" w:cs="Arial"/>
        </w:rPr>
        <w:fldChar w:fldCharType="begin"/>
      </w:r>
      <w:r w:rsidR="008A1123" w:rsidRPr="00B0761A">
        <w:rPr>
          <w:rFonts w:ascii="Arial" w:eastAsia="ＭＳ 明朝" w:hAnsi="Arial" w:cs="Arial"/>
        </w:rPr>
        <w:instrText xml:space="preserve"> ADDIN ZOTERO_ITEM CSL_CITATION {"citationID":"MzJVXPrY","properties":{"formattedCitation":"(Al Lily, 2011, p. 120)","plainCitation":"(Al Lily, 2011, p. 120)"},"citationItems":[{"id":128,"uris":["http://zotero.org/users/26821/items/AQM8Z6K9"],"uri":["http://zotero.org/users/26821/items/AQM8Z6K9"],"itemData":{"id":128,"type":"article-journal","title":"On line and under veil: Technology-facilitated communication and Saudi female experience within academia","container-title":"Technology in Society","page":"119-127","volume":"33","issue":"1–2","source":"ScienceDirect","abstract":"The Saudi female population, which is characterised as sheltered, hard-to-reach and conservative, is arousing good interest globally (and nationally). Therefore, a review of literature on emerging issues surrounding Saudi female experience is timely. This article, in the form of a literature review, provides a background to and justification for a forthcoming study, which will examine how technology-facilitated communication has shaped the social–cultural pattern of Saudi female experience within academia.","DOI":"10.1016/j.techsoc.2011.03.005","ISSN":"0160-791X","shortTitle":"On line and under veil","journalAbbreviation":"Technology in Society","author":[{"family":"Al Lily","given":"Abdulrahman E. A."}],"issued":{"date-parts":[["2011",2]]}},"locator":"120"}],"schema":"https://github.com/citation-style-language/schema/raw/master/csl-citation.json"} </w:instrText>
      </w:r>
      <w:r w:rsidR="008A1123" w:rsidRPr="00B0761A">
        <w:rPr>
          <w:rFonts w:ascii="Arial" w:eastAsia="ＭＳ 明朝" w:hAnsi="Arial" w:cs="Arial"/>
        </w:rPr>
        <w:fldChar w:fldCharType="separate"/>
      </w:r>
      <w:r w:rsidR="006B25A8" w:rsidRPr="00B0761A">
        <w:rPr>
          <w:rFonts w:ascii="Arial" w:eastAsia="ＭＳ 明朝" w:hAnsi="Arial" w:cs="Arial"/>
          <w:noProof/>
        </w:rPr>
        <w:t>(Al Lily, 2011, p. 120)</w:t>
      </w:r>
      <w:r w:rsidR="008A1123" w:rsidRPr="00B0761A">
        <w:rPr>
          <w:rFonts w:ascii="Arial" w:eastAsia="ＭＳ 明朝" w:hAnsi="Arial" w:cs="Arial"/>
        </w:rPr>
        <w:fldChar w:fldCharType="end"/>
      </w:r>
      <w:r w:rsidR="00206898" w:rsidRPr="00B0761A">
        <w:rPr>
          <w:rFonts w:ascii="Arial" w:eastAsia="ＭＳ 明朝" w:hAnsi="Arial" w:cs="Arial"/>
        </w:rPr>
        <w:t>.</w:t>
      </w:r>
    </w:p>
    <w:p w14:paraId="7CE057E5" w14:textId="77777777" w:rsidR="00387DF5" w:rsidRPr="00B0761A" w:rsidRDefault="00387DF5" w:rsidP="00387DF5">
      <w:pPr>
        <w:pStyle w:val="PlainText"/>
        <w:rPr>
          <w:rFonts w:ascii="Arial" w:eastAsia="ＭＳ 明朝" w:hAnsi="Arial" w:cs="Arial"/>
        </w:rPr>
      </w:pPr>
    </w:p>
    <w:p w14:paraId="45981D0A" w14:textId="347190EA" w:rsidR="00387DF5" w:rsidRPr="00B0761A" w:rsidRDefault="00387DF5" w:rsidP="00387DF5">
      <w:pPr>
        <w:pStyle w:val="PlainText"/>
        <w:rPr>
          <w:rFonts w:ascii="Arial" w:eastAsia="ＭＳ 明朝" w:hAnsi="Arial" w:cs="Arial"/>
        </w:rPr>
      </w:pPr>
      <w:r w:rsidRPr="00B0761A">
        <w:rPr>
          <w:rFonts w:ascii="Arial" w:eastAsia="ＭＳ 明朝" w:hAnsi="Arial" w:cs="Arial"/>
        </w:rPr>
        <w:t xml:space="preserve">Differences in social media use may </w:t>
      </w:r>
      <w:r w:rsidR="00FB43BB" w:rsidRPr="00B0761A">
        <w:rPr>
          <w:rFonts w:ascii="Arial" w:eastAsia="ＭＳ 明朝" w:hAnsi="Arial" w:cs="Arial"/>
        </w:rPr>
        <w:t xml:space="preserve">therefore </w:t>
      </w:r>
      <w:r w:rsidRPr="00B0761A">
        <w:rPr>
          <w:rFonts w:ascii="Arial" w:eastAsia="ＭＳ 明朝" w:hAnsi="Arial" w:cs="Arial"/>
        </w:rPr>
        <w:t>be influenced not only by the natural differences between genders but also the differences in cultural influences according to gender.</w:t>
      </w:r>
      <w:r w:rsidR="00651754" w:rsidRPr="00B0761A">
        <w:rPr>
          <w:rFonts w:ascii="Arial" w:eastAsia="ＭＳ 明朝" w:hAnsi="Arial" w:cs="Arial"/>
        </w:rPr>
        <w:t xml:space="preserve"> </w:t>
      </w:r>
    </w:p>
    <w:p w14:paraId="779EDC1A" w14:textId="77777777" w:rsidR="00387DF5" w:rsidRPr="00B0761A" w:rsidRDefault="00387DF5" w:rsidP="00041496">
      <w:pPr>
        <w:pStyle w:val="PlainText"/>
        <w:rPr>
          <w:rFonts w:ascii="Arial" w:eastAsia="ＭＳ 明朝" w:hAnsi="Arial" w:cs="Arial"/>
        </w:rPr>
      </w:pPr>
    </w:p>
    <w:p w14:paraId="70BF23DD" w14:textId="0B457AB8" w:rsidR="00041496" w:rsidRPr="00B0761A" w:rsidRDefault="00041496" w:rsidP="00041496">
      <w:pPr>
        <w:pStyle w:val="PlainText"/>
        <w:rPr>
          <w:rFonts w:ascii="Arial" w:eastAsia="ＭＳ 明朝" w:hAnsi="Arial" w:cs="Arial"/>
        </w:rPr>
      </w:pPr>
      <w:r w:rsidRPr="00B0761A">
        <w:rPr>
          <w:rFonts w:ascii="Arial" w:eastAsia="ＭＳ 明朝" w:hAnsi="Arial" w:cs="Arial"/>
        </w:rPr>
        <w:t>In our research, we closely examine the relationship between social media use and Saudi cultural norms</w:t>
      </w:r>
      <w:r w:rsidR="006F1398" w:rsidRPr="00B0761A">
        <w:rPr>
          <w:rFonts w:ascii="Arial" w:eastAsia="ＭＳ 明朝" w:hAnsi="Arial" w:cs="Arial"/>
        </w:rPr>
        <w:t>. Since</w:t>
      </w:r>
      <w:r w:rsidRPr="00B0761A">
        <w:rPr>
          <w:rFonts w:ascii="Arial" w:eastAsia="ＭＳ 明朝" w:hAnsi="Arial" w:cs="Arial"/>
        </w:rPr>
        <w:t xml:space="preserve"> religion and culture </w:t>
      </w:r>
      <w:r w:rsidR="006F1398" w:rsidRPr="00B0761A">
        <w:rPr>
          <w:rFonts w:ascii="Arial" w:eastAsia="ＭＳ 明朝" w:hAnsi="Arial" w:cs="Arial"/>
        </w:rPr>
        <w:t>strongly</w:t>
      </w:r>
      <w:r w:rsidRPr="00B0761A">
        <w:rPr>
          <w:rFonts w:ascii="Arial" w:eastAsia="ＭＳ 明朝" w:hAnsi="Arial" w:cs="Arial"/>
        </w:rPr>
        <w:t xml:space="preserve"> influence each other</w:t>
      </w:r>
      <w:r w:rsidR="006F1398" w:rsidRPr="00B0761A">
        <w:rPr>
          <w:rFonts w:ascii="Arial" w:eastAsia="ＭＳ 明朝" w:hAnsi="Arial" w:cs="Arial"/>
        </w:rPr>
        <w:t xml:space="preserve"> in the Saudi context</w:t>
      </w:r>
      <w:r w:rsidRPr="00B0761A">
        <w:rPr>
          <w:rFonts w:ascii="Arial" w:eastAsia="ＭＳ 明朝" w:hAnsi="Arial" w:cs="Arial"/>
        </w:rPr>
        <w:t xml:space="preserve">, Islamic values and practices are </w:t>
      </w:r>
      <w:r w:rsidR="006F1398" w:rsidRPr="00B0761A">
        <w:rPr>
          <w:rFonts w:ascii="Arial" w:eastAsia="ＭＳ 明朝" w:hAnsi="Arial" w:cs="Arial"/>
        </w:rPr>
        <w:t>also</w:t>
      </w:r>
      <w:r w:rsidRPr="00B0761A">
        <w:rPr>
          <w:rFonts w:ascii="Arial" w:eastAsia="ＭＳ 明朝" w:hAnsi="Arial" w:cs="Arial"/>
        </w:rPr>
        <w:t xml:space="preserve"> critical for understanding </w:t>
      </w:r>
      <w:r w:rsidR="00333A84" w:rsidRPr="00B0761A">
        <w:rPr>
          <w:rFonts w:ascii="Arial" w:eastAsia="ＭＳ 明朝" w:hAnsi="Arial" w:cs="Arial"/>
        </w:rPr>
        <w:t xml:space="preserve">social media use in </w:t>
      </w:r>
      <w:r w:rsidRPr="00B0761A">
        <w:rPr>
          <w:rFonts w:ascii="Arial" w:eastAsia="ＭＳ 明朝" w:hAnsi="Arial" w:cs="Arial"/>
        </w:rPr>
        <w:t>Saudi</w:t>
      </w:r>
      <w:r w:rsidR="00333A84" w:rsidRPr="00B0761A">
        <w:rPr>
          <w:rFonts w:ascii="Arial" w:eastAsia="ＭＳ 明朝" w:hAnsi="Arial" w:cs="Arial"/>
        </w:rPr>
        <w:t xml:space="preserve"> Arabia</w:t>
      </w:r>
      <w:r w:rsidRPr="00B0761A">
        <w:rPr>
          <w:rFonts w:ascii="Arial" w:eastAsia="ＭＳ 明朝" w:hAnsi="Arial" w:cs="Arial"/>
        </w:rPr>
        <w:t>.</w:t>
      </w:r>
    </w:p>
    <w:p w14:paraId="606279CB" w14:textId="77777777" w:rsidR="00041496" w:rsidRPr="00B0761A" w:rsidRDefault="00041496" w:rsidP="00AC51C9">
      <w:pPr>
        <w:pStyle w:val="PlainText"/>
        <w:rPr>
          <w:rFonts w:ascii="Arial" w:eastAsia="ＭＳ 明朝" w:hAnsi="Arial" w:cs="Arial"/>
        </w:rPr>
      </w:pPr>
    </w:p>
    <w:p w14:paraId="6344CBBA" w14:textId="77777777" w:rsidR="00AE0982" w:rsidRPr="00B0761A" w:rsidRDefault="00AE0982" w:rsidP="00AC51C9">
      <w:pPr>
        <w:pStyle w:val="PlainText"/>
        <w:rPr>
          <w:rFonts w:ascii="Arial" w:eastAsia="ＭＳ 明朝" w:hAnsi="Arial" w:cs="Arial"/>
        </w:rPr>
      </w:pPr>
    </w:p>
    <w:p w14:paraId="446A7606" w14:textId="7EF2FBCB" w:rsidR="00AC51C9" w:rsidRPr="00B0761A" w:rsidRDefault="00B87395" w:rsidP="004D4C6B">
      <w:pPr>
        <w:pStyle w:val="PlainText"/>
        <w:outlineLvl w:val="0"/>
        <w:rPr>
          <w:rFonts w:ascii="Arial" w:eastAsia="ＭＳ 明朝" w:hAnsi="Arial" w:cs="Arial"/>
          <w:b/>
        </w:rPr>
      </w:pPr>
      <w:r w:rsidRPr="00B0761A">
        <w:rPr>
          <w:rFonts w:ascii="Arial" w:eastAsia="ＭＳ 明朝" w:hAnsi="Arial" w:cs="Arial"/>
          <w:b/>
        </w:rPr>
        <w:t xml:space="preserve">5 </w:t>
      </w:r>
      <w:r w:rsidR="00AC51C9" w:rsidRPr="00B0761A">
        <w:rPr>
          <w:rFonts w:ascii="Arial" w:eastAsia="ＭＳ 明朝" w:hAnsi="Arial" w:cs="Arial"/>
          <w:b/>
        </w:rPr>
        <w:t>Method</w:t>
      </w:r>
    </w:p>
    <w:p w14:paraId="028E5FB3" w14:textId="77777777" w:rsidR="00AE0982" w:rsidRPr="00B0761A" w:rsidRDefault="00AE0982" w:rsidP="00AC51C9">
      <w:pPr>
        <w:pStyle w:val="PlainText"/>
        <w:rPr>
          <w:rFonts w:ascii="Arial" w:eastAsia="ＭＳ 明朝" w:hAnsi="Arial" w:cs="Arial"/>
        </w:rPr>
      </w:pPr>
    </w:p>
    <w:p w14:paraId="54DDE343" w14:textId="422FC699" w:rsidR="001043AC" w:rsidRPr="00B0761A" w:rsidRDefault="001C00E1" w:rsidP="001043AC">
      <w:pPr>
        <w:pStyle w:val="PlainText"/>
        <w:rPr>
          <w:rFonts w:ascii="Arial" w:eastAsia="ＭＳ 明朝" w:hAnsi="Arial" w:cs="Arial"/>
        </w:rPr>
      </w:pPr>
      <w:r w:rsidRPr="00B0761A">
        <w:rPr>
          <w:rFonts w:ascii="Arial" w:eastAsia="ＭＳ 明朝" w:hAnsi="Arial" w:cs="Arial"/>
        </w:rPr>
        <w:t>We collected data using several methods. The primary source was</w:t>
      </w:r>
      <w:r w:rsidR="00B22D85" w:rsidRPr="00B0761A">
        <w:rPr>
          <w:rFonts w:ascii="Arial" w:eastAsia="ＭＳ 明朝" w:hAnsi="Arial" w:cs="Arial"/>
        </w:rPr>
        <w:t xml:space="preserve"> i</w:t>
      </w:r>
      <w:r w:rsidR="001043AC" w:rsidRPr="00B0761A">
        <w:rPr>
          <w:rFonts w:ascii="Arial" w:eastAsia="ＭＳ 明朝" w:hAnsi="Arial" w:cs="Arial"/>
        </w:rPr>
        <w:t xml:space="preserve">ndividual face-to-face interviews. </w:t>
      </w:r>
      <w:r w:rsidR="006942E8" w:rsidRPr="00B0761A">
        <w:rPr>
          <w:rFonts w:ascii="Arial" w:eastAsia="ＭＳ 明朝" w:hAnsi="Arial" w:cs="Arial"/>
        </w:rPr>
        <w:t>This enabled us not</w:t>
      </w:r>
      <w:r w:rsidR="00CA33F8" w:rsidRPr="00B0761A">
        <w:rPr>
          <w:rFonts w:ascii="Arial" w:eastAsia="ＭＳ 明朝" w:hAnsi="Arial" w:cs="Arial"/>
        </w:rPr>
        <w:t xml:space="preserve"> only to</w:t>
      </w:r>
      <w:r w:rsidR="006942E8" w:rsidRPr="00B0761A">
        <w:rPr>
          <w:rFonts w:ascii="Arial" w:eastAsia="ＭＳ 明朝" w:hAnsi="Arial" w:cs="Arial"/>
        </w:rPr>
        <w:t xml:space="preserve"> gather answers to the interview questions, but also to evaluate the </w:t>
      </w:r>
      <w:r w:rsidR="00791E84" w:rsidRPr="00B0761A">
        <w:rPr>
          <w:rFonts w:ascii="Arial" w:eastAsia="ＭＳ 明朝" w:hAnsi="Arial" w:cs="Arial"/>
        </w:rPr>
        <w:t>participant’s</w:t>
      </w:r>
      <w:r w:rsidR="001043AC" w:rsidRPr="00B0761A">
        <w:rPr>
          <w:rFonts w:ascii="Arial" w:eastAsia="ＭＳ 明朝" w:hAnsi="Arial" w:cs="Arial"/>
        </w:rPr>
        <w:t xml:space="preserve"> </w:t>
      </w:r>
      <w:r w:rsidR="006942E8" w:rsidRPr="00B0761A">
        <w:rPr>
          <w:rFonts w:ascii="Arial" w:eastAsia="ＭＳ 明朝" w:hAnsi="Arial" w:cs="Arial"/>
        </w:rPr>
        <w:t>voice</w:t>
      </w:r>
      <w:r w:rsidR="001043AC" w:rsidRPr="00B0761A">
        <w:rPr>
          <w:rFonts w:ascii="Arial" w:eastAsia="ＭＳ 明朝" w:hAnsi="Arial" w:cs="Arial"/>
        </w:rPr>
        <w:t xml:space="preserve"> and body language.</w:t>
      </w:r>
      <w:r w:rsidR="00667B29" w:rsidRPr="00B0761A">
        <w:rPr>
          <w:rFonts w:ascii="Arial" w:eastAsia="ＭＳ 明朝" w:hAnsi="Arial" w:cs="Arial"/>
        </w:rPr>
        <w:t xml:space="preserve"> We followed a </w:t>
      </w:r>
      <w:r w:rsidR="00554112" w:rsidRPr="00B0761A">
        <w:rPr>
          <w:rFonts w:ascii="Arial" w:eastAsia="ＭＳ 明朝" w:hAnsi="Arial" w:cs="Arial"/>
        </w:rPr>
        <w:t>core</w:t>
      </w:r>
      <w:r w:rsidR="00667B29" w:rsidRPr="00B0761A">
        <w:rPr>
          <w:rFonts w:ascii="Arial" w:eastAsia="ＭＳ 明朝" w:hAnsi="Arial" w:cs="Arial"/>
        </w:rPr>
        <w:t xml:space="preserve"> script made up of</w:t>
      </w:r>
      <w:r w:rsidR="001043AC" w:rsidRPr="00B0761A">
        <w:rPr>
          <w:rFonts w:ascii="Arial" w:eastAsia="ＭＳ 明朝" w:hAnsi="Arial" w:cs="Arial"/>
        </w:rPr>
        <w:t xml:space="preserve"> a mixture of closed- and open-ended questions designed to reveal participants’ behaviors, opinions</w:t>
      </w:r>
      <w:r w:rsidR="00B575E8" w:rsidRPr="00B0761A">
        <w:rPr>
          <w:rFonts w:ascii="Arial" w:eastAsia="ＭＳ 明朝" w:hAnsi="Arial" w:cs="Arial"/>
        </w:rPr>
        <w:t>,</w:t>
      </w:r>
      <w:r w:rsidR="001043AC" w:rsidRPr="00B0761A">
        <w:rPr>
          <w:rFonts w:ascii="Arial" w:eastAsia="ＭＳ 明朝" w:hAnsi="Arial" w:cs="Arial"/>
        </w:rPr>
        <w:t xml:space="preserve"> and values while using social media. </w:t>
      </w:r>
      <w:r w:rsidR="00D542BA" w:rsidRPr="00B0761A">
        <w:rPr>
          <w:rFonts w:ascii="Arial" w:eastAsia="ＭＳ 明朝" w:hAnsi="Arial" w:cs="Arial"/>
        </w:rPr>
        <w:t>We used q</w:t>
      </w:r>
      <w:r w:rsidR="001043AC" w:rsidRPr="00B0761A">
        <w:rPr>
          <w:rFonts w:ascii="Arial" w:eastAsia="ＭＳ 明朝" w:hAnsi="Arial" w:cs="Arial"/>
        </w:rPr>
        <w:t xml:space="preserve">uestions </w:t>
      </w:r>
      <w:r w:rsidR="00D542BA" w:rsidRPr="00B0761A">
        <w:rPr>
          <w:rFonts w:ascii="Arial" w:eastAsia="ＭＳ 明朝" w:hAnsi="Arial" w:cs="Arial"/>
        </w:rPr>
        <w:t>from</w:t>
      </w:r>
      <w:r w:rsidR="001043AC" w:rsidRPr="00B0761A">
        <w:rPr>
          <w:rFonts w:ascii="Arial" w:eastAsia="ＭＳ 明朝" w:hAnsi="Arial" w:cs="Arial"/>
        </w:rPr>
        <w:t xml:space="preserve"> similar studies </w:t>
      </w:r>
      <w:bookmarkStart w:id="18" w:name="OLE_LINK147"/>
      <w:r w:rsidR="001B59D2" w:rsidRPr="00B0761A">
        <w:rPr>
          <w:rFonts w:ascii="Arial" w:eastAsia="ＭＳ 明朝" w:hAnsi="Arial" w:cs="Arial"/>
        </w:rPr>
        <w:fldChar w:fldCharType="begin"/>
      </w:r>
      <w:r w:rsidR="00CB6562" w:rsidRPr="00B0761A">
        <w:rPr>
          <w:rFonts w:ascii="Arial" w:eastAsia="ＭＳ 明朝" w:hAnsi="Arial" w:cs="Arial"/>
        </w:rPr>
        <w:instrText xml:space="preserve"> ADDIN ZOTERO_ITEM CSL_CITATION {"citationID":"UfD6J8jB","properties":{"formattedCitation":"(Kim et al., 2011; Jackson and Wang, 2013; Pornsakulvanich and Dumrongsiri, 2013; Rui and Stefanone, 2013)","plainCitation":"(Kim et al., 2011; Jackson and Wang, 2013; Pornsakulvanich and Dumrongsiri, 2013; Rui and Stefanone, 2013)"},"citationItems":[{"id":132,"uris":["http://zotero.org/users/26821/items/4RXCBFXE"],"uri":["http://zotero.org/users/26821/items/4RXCBFXE"],"itemData":{"id":132,"type":"article-journal","title":"Cultural difference in motivations for using social network sites: A comparative study of American and Korean college students","container-title":"Computers in Human Behavior","page":"365--372","volume":"27","issue":"1","abstract":"While the explosive growth of social network sites is a common phenomenon across many countries, the ways people use them and their reasons for doing so may differ depending on their social and cultural milieu, for fundamental values are divergent from culture to culture. This study is an attempt to examine how cultural contexts shape the use of communication technology by examining the motives for and patterns of using social network sites among college students in the US and Korea. The findings of this study suggest that the major motives for using social network sites -- seeking friends, social support, entertainment, information, and convenience -- are similar between the two countries, though the weights placed on these motives are different. Reflecting the unique social nature of the medium, Korean college students put more weight on obtaining social support from existing social relationships, while American students place relatively greater emphasis on seeking entertainment. Additionally, American college students' networks in an online social venue are far larger than their Korean counterparts, which may reflect the cultural difference between the two countries regarding developing and managing social relationships.","DOI":"10.1016/j.chb.2010.08.015","journalAbbreviation":"Computers in Human Behavior","author":[{"family":"Kim","given":"Yoojung"},{"family":"Sohn","given":"Dongyoung"},{"family":"Choi","given":"Sejung Marina"}],"issued":{"date-parts":[["2011"]]}}},{"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id":133,"uris":["http://zotero.org/users/26821/items/8PU4EDVD"],"uri":["http://zotero.org/users/26821/items/8PU4EDVD"],"itemData":{"id":133,"type":"article-journal","title":"Internal and external influences on social networking site usage in Thailand","container-title":"Computers in Human Behavior","page":"2788--2795","volume":"29","issue":"6","abstract":"The purpose of the study is to investigate internal and external factors influencing the use of social networking sites (SNSs) in Thailand. Overall (N = 451) participated in this study. Survey research was employed to examine the interrelationships and differences among a set of variables. The results showed that both internal and external factors affecting the use of SNSs and SNS motivation. External factors, particularly media and significant others were more influential than internal factors to predicting time spent on SNSs. People who were influenced by media and significant others would be more likely to spend more time using SNSs and Facebook. SNS motivation led to different SNS use. In particular, those who were motivated to use SNS for relaxation would spend more time using Facebook. In addition, the findings indicated that females would spend more time using YouTube, Twitter, and Hi5 than males. Moreover, females tended more to use SNSs to maintain their friendship than did males.","DOI":"10.1016/j.chb.2013.07.016","journalAbbreviation":"Computers in Human Behavior","author":[{"family":"Pornsakulvanich","given":"Vikanda"},{"family":"Dumrongsiri","given":"Nuchada"}],"issued":{"date-parts":[["2013"]]}}},{"id":134,"uris":["http://zotero.org/users/26821/items/9DW8IR8Q"],"uri":["http://zotero.org/users/26821/items/9DW8IR8Q"],"itemData":{"id":134,"type":"article-journal","title":"Strategic self-presentation online: A cross-cultural study","container-title":"Computers in Human Behavior","page":"110--118","volume":"29","issue":"1","abstract":"Contemporary social networking sites (SNSs) make idealized self-presentation and image maintenance difficult because users' audiences are becoming more diverse and individual users must negotiate often unanticipated other-provided information in the form of text posts and digital images on their profile pages. This cross-cultural study examines how audience-related variables affect a range of strategic self-presentation and image management behaviors online. Results from samples of Singaporean and American SNS users (N = 411) show that while Americans update their profiles with text-based wall posts more frequently, Singaporeans share significantly more photos. Audience diversity is positively associated with active management of other-provided information, and females share more photos and actively manage unwanted photo tagging. Cultural identity and the tendency to `friend' unknown others interact on managing other-provided wall posts; individualistic cultural identity exhibited positive relationships with these reactions for those less likely to friend unknown others but negative ones for those more likely to friend unknown others. Implications for the theoretical understanding of and practical suggestions about self-presentation online are discussed.","DOI":"10.1016/j.chb.2012.07.022","journalAbbreviation":"Computers in Human Behavior","author":[{"family":"Rui","given":"Jian"},{"family":"Stefanone","given":"Michael A."}],"issued":{"date-parts":[["2013"]]}}}],"schema":"https://github.com/citation-style-language/schema/raw/master/csl-citation.json"} </w:instrText>
      </w:r>
      <w:r w:rsidR="001B59D2" w:rsidRPr="00B0761A">
        <w:rPr>
          <w:rFonts w:ascii="Arial" w:eastAsia="ＭＳ 明朝" w:hAnsi="Arial" w:cs="Arial"/>
        </w:rPr>
        <w:fldChar w:fldCharType="separate"/>
      </w:r>
      <w:r w:rsidR="006B25A8" w:rsidRPr="00B0761A">
        <w:rPr>
          <w:rFonts w:ascii="Arial" w:eastAsia="ＭＳ 明朝" w:hAnsi="Arial" w:cs="Arial"/>
          <w:noProof/>
        </w:rPr>
        <w:t>(</w:t>
      </w:r>
      <w:bookmarkStart w:id="19" w:name="OLE_LINK145"/>
      <w:bookmarkStart w:id="20" w:name="OLE_LINK146"/>
      <w:r w:rsidR="006B25A8" w:rsidRPr="00B0761A">
        <w:rPr>
          <w:rFonts w:ascii="Arial" w:eastAsia="ＭＳ 明朝" w:hAnsi="Arial" w:cs="Arial"/>
          <w:noProof/>
        </w:rPr>
        <w:t>Kim et al., 2011; Jackson and Wang, 2013; Pornsakulvanich and Dumrongsiri, 2013; Rui and Stefanone, 2013</w:t>
      </w:r>
      <w:bookmarkEnd w:id="19"/>
      <w:bookmarkEnd w:id="20"/>
      <w:r w:rsidR="006B25A8" w:rsidRPr="00B0761A">
        <w:rPr>
          <w:rFonts w:ascii="Arial" w:eastAsia="ＭＳ 明朝" w:hAnsi="Arial" w:cs="Arial"/>
          <w:noProof/>
        </w:rPr>
        <w:t>)</w:t>
      </w:r>
      <w:r w:rsidR="001B59D2" w:rsidRPr="00B0761A">
        <w:rPr>
          <w:rFonts w:ascii="Arial" w:eastAsia="ＭＳ 明朝" w:hAnsi="Arial" w:cs="Arial"/>
        </w:rPr>
        <w:fldChar w:fldCharType="end"/>
      </w:r>
      <w:bookmarkEnd w:id="18"/>
      <w:r w:rsidR="001043AC" w:rsidRPr="00B0761A">
        <w:rPr>
          <w:rFonts w:ascii="Arial" w:eastAsia="ＭＳ 明朝" w:hAnsi="Arial" w:cs="Arial"/>
        </w:rPr>
        <w:t xml:space="preserve"> as a guide when considering Saudi contextual differences. </w:t>
      </w:r>
      <w:r w:rsidR="00E750C4" w:rsidRPr="00B0761A">
        <w:rPr>
          <w:rFonts w:ascii="Arial" w:eastAsia="ＭＳ 明朝" w:hAnsi="Arial" w:cs="Arial"/>
        </w:rPr>
        <w:t>The interviewer asked u</w:t>
      </w:r>
      <w:r w:rsidR="00AD1722" w:rsidRPr="00B0761A">
        <w:rPr>
          <w:rFonts w:ascii="Arial" w:eastAsia="ＭＳ 明朝" w:hAnsi="Arial" w:cs="Arial"/>
        </w:rPr>
        <w:t>nscripted</w:t>
      </w:r>
      <w:r w:rsidR="007F0CB8" w:rsidRPr="00B0761A">
        <w:rPr>
          <w:rFonts w:ascii="Arial" w:eastAsia="ＭＳ 明朝" w:hAnsi="Arial" w:cs="Arial"/>
        </w:rPr>
        <w:t xml:space="preserve"> f</w:t>
      </w:r>
      <w:r w:rsidR="001F315A" w:rsidRPr="00B0761A">
        <w:rPr>
          <w:rFonts w:ascii="Arial" w:eastAsia="ＭＳ 明朝" w:hAnsi="Arial" w:cs="Arial"/>
        </w:rPr>
        <w:t>ollow-up</w:t>
      </w:r>
      <w:r w:rsidR="001043AC" w:rsidRPr="00B0761A">
        <w:rPr>
          <w:rFonts w:ascii="Arial" w:eastAsia="ＭＳ 明朝" w:hAnsi="Arial" w:cs="Arial"/>
        </w:rPr>
        <w:t xml:space="preserve"> questions</w:t>
      </w:r>
      <w:r w:rsidR="001F315A" w:rsidRPr="00B0761A">
        <w:rPr>
          <w:rFonts w:ascii="Arial" w:eastAsia="ＭＳ 明朝" w:hAnsi="Arial" w:cs="Arial"/>
        </w:rPr>
        <w:t xml:space="preserve"> as necessary</w:t>
      </w:r>
      <w:r w:rsidR="001043AC" w:rsidRPr="00B0761A">
        <w:rPr>
          <w:rFonts w:ascii="Arial" w:eastAsia="ＭＳ 明朝" w:hAnsi="Arial" w:cs="Arial"/>
        </w:rPr>
        <w:t xml:space="preserve"> to gather more detail</w:t>
      </w:r>
      <w:r w:rsidR="009F41C4" w:rsidRPr="00B0761A">
        <w:rPr>
          <w:rFonts w:ascii="Arial" w:eastAsia="ＭＳ 明朝" w:hAnsi="Arial" w:cs="Arial"/>
        </w:rPr>
        <w:t>,</w:t>
      </w:r>
      <w:r w:rsidR="00C9229D" w:rsidRPr="00B0761A">
        <w:rPr>
          <w:rFonts w:ascii="Arial" w:eastAsia="ＭＳ 明朝" w:hAnsi="Arial" w:cs="Arial"/>
        </w:rPr>
        <w:t xml:space="preserve"> clarify</w:t>
      </w:r>
      <w:r w:rsidR="001043AC" w:rsidRPr="00B0761A">
        <w:rPr>
          <w:rFonts w:ascii="Arial" w:eastAsia="ＭＳ 明朝" w:hAnsi="Arial" w:cs="Arial"/>
        </w:rPr>
        <w:t xml:space="preserve"> what participants said, </w:t>
      </w:r>
      <w:r w:rsidR="00C9229D" w:rsidRPr="00B0761A">
        <w:rPr>
          <w:rFonts w:ascii="Arial" w:eastAsia="ＭＳ 明朝" w:hAnsi="Arial" w:cs="Arial"/>
        </w:rPr>
        <w:t>and</w:t>
      </w:r>
      <w:r w:rsidR="001043AC" w:rsidRPr="00B0761A">
        <w:rPr>
          <w:rFonts w:ascii="Arial" w:eastAsia="ＭＳ 明朝" w:hAnsi="Arial" w:cs="Arial"/>
        </w:rPr>
        <w:t xml:space="preserve"> </w:t>
      </w:r>
      <w:r w:rsidR="009F41C4" w:rsidRPr="00B0761A">
        <w:rPr>
          <w:rFonts w:ascii="Arial" w:eastAsia="ＭＳ 明朝" w:hAnsi="Arial" w:cs="Arial"/>
        </w:rPr>
        <w:t>e</w:t>
      </w:r>
      <w:r w:rsidR="00C9229D" w:rsidRPr="00B0761A">
        <w:rPr>
          <w:rFonts w:ascii="Arial" w:eastAsia="ＭＳ 明朝" w:hAnsi="Arial" w:cs="Arial"/>
        </w:rPr>
        <w:t>xplore</w:t>
      </w:r>
      <w:r w:rsidR="001043AC" w:rsidRPr="00B0761A">
        <w:rPr>
          <w:rFonts w:ascii="Arial" w:eastAsia="ＭＳ 明朝" w:hAnsi="Arial" w:cs="Arial"/>
        </w:rPr>
        <w:t xml:space="preserve"> their experience with and opinions of social media sites.</w:t>
      </w:r>
    </w:p>
    <w:p w14:paraId="5F6467C4" w14:textId="77777777" w:rsidR="001043AC" w:rsidRPr="00B0761A" w:rsidRDefault="001043AC" w:rsidP="001043AC">
      <w:pPr>
        <w:pStyle w:val="PlainText"/>
        <w:rPr>
          <w:rFonts w:ascii="Arial" w:eastAsia="ＭＳ 明朝" w:hAnsi="Arial" w:cs="Arial"/>
        </w:rPr>
      </w:pPr>
    </w:p>
    <w:p w14:paraId="1E7897A0" w14:textId="577A1891" w:rsidR="001043AC" w:rsidRPr="00B0761A" w:rsidRDefault="001043AC" w:rsidP="001043AC">
      <w:pPr>
        <w:pStyle w:val="PlainText"/>
        <w:rPr>
          <w:rFonts w:ascii="Arial" w:eastAsia="ＭＳ 明朝" w:hAnsi="Arial" w:cs="Arial"/>
        </w:rPr>
      </w:pPr>
      <w:r w:rsidRPr="00B0761A">
        <w:rPr>
          <w:rFonts w:ascii="Arial" w:eastAsia="ＭＳ 明朝" w:hAnsi="Arial" w:cs="Arial"/>
        </w:rPr>
        <w:t xml:space="preserve">Each interview </w:t>
      </w:r>
      <w:r w:rsidR="00851DA4" w:rsidRPr="00B0761A">
        <w:rPr>
          <w:rFonts w:ascii="Arial" w:eastAsia="ＭＳ 明朝" w:hAnsi="Arial" w:cs="Arial"/>
        </w:rPr>
        <w:t>lasted about 4</w:t>
      </w:r>
      <w:r w:rsidRPr="00B0761A">
        <w:rPr>
          <w:rFonts w:ascii="Arial" w:eastAsia="ＭＳ 明朝" w:hAnsi="Arial" w:cs="Arial"/>
        </w:rPr>
        <w:t xml:space="preserve">5 </w:t>
      </w:r>
      <w:r w:rsidR="0002319C" w:rsidRPr="00B0761A">
        <w:rPr>
          <w:rFonts w:ascii="Arial" w:eastAsia="ＭＳ 明朝" w:hAnsi="Arial" w:cs="Arial"/>
        </w:rPr>
        <w:t xml:space="preserve">to 60 </w:t>
      </w:r>
      <w:r w:rsidRPr="00B0761A">
        <w:rPr>
          <w:rFonts w:ascii="Arial" w:eastAsia="ＭＳ 明朝" w:hAnsi="Arial" w:cs="Arial"/>
        </w:rPr>
        <w:t>minutes</w:t>
      </w:r>
      <w:r w:rsidR="009F4FE0" w:rsidRPr="00B0761A">
        <w:rPr>
          <w:rFonts w:ascii="Arial" w:eastAsia="ＭＳ 明朝" w:hAnsi="Arial" w:cs="Arial"/>
        </w:rPr>
        <w:t>, and was</w:t>
      </w:r>
      <w:r w:rsidR="007712C4" w:rsidRPr="00B0761A">
        <w:rPr>
          <w:rFonts w:ascii="Arial" w:eastAsia="ＭＳ 明朝" w:hAnsi="Arial" w:cs="Arial"/>
        </w:rPr>
        <w:t xml:space="preserve"> audio recorded (with the participant’s permission) t</w:t>
      </w:r>
      <w:r w:rsidRPr="00B0761A">
        <w:rPr>
          <w:rFonts w:ascii="Arial" w:eastAsia="ＭＳ 明朝" w:hAnsi="Arial" w:cs="Arial"/>
        </w:rPr>
        <w:t xml:space="preserve">o ensure accuracy. </w:t>
      </w:r>
      <w:r w:rsidR="001A29B3" w:rsidRPr="00B0761A">
        <w:rPr>
          <w:rFonts w:ascii="Arial" w:eastAsia="ＭＳ 明朝" w:hAnsi="Arial" w:cs="Arial"/>
        </w:rPr>
        <w:t>We conducted the</w:t>
      </w:r>
      <w:r w:rsidRPr="00B0761A">
        <w:rPr>
          <w:rFonts w:ascii="Arial" w:eastAsia="ＭＳ 明朝" w:hAnsi="Arial" w:cs="Arial"/>
        </w:rPr>
        <w:t xml:space="preserve"> interviews in Arabic</w:t>
      </w:r>
      <w:r w:rsidR="001A29B3" w:rsidRPr="00B0761A">
        <w:rPr>
          <w:rFonts w:ascii="Arial" w:eastAsia="ＭＳ 明朝" w:hAnsi="Arial" w:cs="Arial"/>
        </w:rPr>
        <w:t xml:space="preserve">. They were then </w:t>
      </w:r>
      <w:r w:rsidR="007712C4" w:rsidRPr="00B0761A">
        <w:rPr>
          <w:rFonts w:ascii="Arial" w:eastAsia="ＭＳ 明朝" w:hAnsi="Arial" w:cs="Arial"/>
        </w:rPr>
        <w:t>transcribed</w:t>
      </w:r>
      <w:r w:rsidR="001A29B3" w:rsidRPr="00B0761A">
        <w:rPr>
          <w:rFonts w:ascii="Arial" w:eastAsia="ＭＳ 明朝" w:hAnsi="Arial" w:cs="Arial"/>
        </w:rPr>
        <w:t xml:space="preserve"> and</w:t>
      </w:r>
      <w:r w:rsidRPr="00B0761A">
        <w:rPr>
          <w:rFonts w:ascii="Arial" w:eastAsia="ＭＳ 明朝" w:hAnsi="Arial" w:cs="Arial"/>
        </w:rPr>
        <w:t xml:space="preserve"> translated into English. </w:t>
      </w:r>
      <w:r w:rsidR="007D48CA" w:rsidRPr="00B0761A">
        <w:rPr>
          <w:rFonts w:ascii="Arial" w:eastAsia="ＭＳ 明朝" w:hAnsi="Arial" w:cs="Arial"/>
        </w:rPr>
        <w:t>We interviewed n</w:t>
      </w:r>
      <w:r w:rsidRPr="00B0761A">
        <w:rPr>
          <w:rFonts w:ascii="Arial" w:eastAsia="ＭＳ 明朝" w:hAnsi="Arial" w:cs="Arial"/>
        </w:rPr>
        <w:t xml:space="preserve">ew participants until </w:t>
      </w:r>
      <w:r w:rsidR="00486B9F" w:rsidRPr="00B0761A">
        <w:rPr>
          <w:rFonts w:ascii="Arial" w:eastAsia="ＭＳ 明朝" w:hAnsi="Arial" w:cs="Arial"/>
        </w:rPr>
        <w:t xml:space="preserve">we reached </w:t>
      </w:r>
      <w:r w:rsidR="007A7F08" w:rsidRPr="00B0761A">
        <w:rPr>
          <w:rFonts w:ascii="Arial" w:eastAsia="ＭＳ 明朝" w:hAnsi="Arial" w:cs="Arial"/>
        </w:rPr>
        <w:t>a state of “data saturation”</w:t>
      </w:r>
      <w:r w:rsidR="007C1344" w:rsidRPr="00B0761A">
        <w:rPr>
          <w:rFonts w:ascii="Arial" w:eastAsia="ＭＳ 明朝" w:hAnsi="Arial" w:cs="Arial"/>
        </w:rPr>
        <w:t>.</w:t>
      </w:r>
      <w:r w:rsidRPr="00B0761A">
        <w:rPr>
          <w:rFonts w:ascii="Arial" w:eastAsia="ＭＳ 明朝" w:hAnsi="Arial" w:cs="Arial"/>
        </w:rPr>
        <w:t xml:space="preserve"> </w:t>
      </w:r>
      <w:r w:rsidR="007C1344" w:rsidRPr="00B0761A">
        <w:rPr>
          <w:rFonts w:ascii="Arial" w:eastAsia="ＭＳ 明朝" w:hAnsi="Arial" w:cs="Arial"/>
        </w:rPr>
        <w:t>T</w:t>
      </w:r>
      <w:r w:rsidR="007A7F08" w:rsidRPr="00B0761A">
        <w:rPr>
          <w:rFonts w:ascii="Arial" w:eastAsia="ＭＳ 明朝" w:hAnsi="Arial" w:cs="Arial"/>
        </w:rPr>
        <w:t>hat is,</w:t>
      </w:r>
      <w:r w:rsidRPr="00B0761A">
        <w:rPr>
          <w:rFonts w:ascii="Arial" w:eastAsia="ＭＳ 明朝" w:hAnsi="Arial" w:cs="Arial"/>
        </w:rPr>
        <w:t xml:space="preserve"> </w:t>
      </w:r>
      <w:r w:rsidR="007C1344" w:rsidRPr="00B0761A">
        <w:rPr>
          <w:rFonts w:ascii="Arial" w:eastAsia="ＭＳ 明朝" w:hAnsi="Arial" w:cs="Arial"/>
        </w:rPr>
        <w:t xml:space="preserve">until we started </w:t>
      </w:r>
      <w:r w:rsidR="007269B8" w:rsidRPr="00B0761A">
        <w:rPr>
          <w:rFonts w:ascii="Arial" w:eastAsia="ＭＳ 明朝" w:hAnsi="Arial" w:cs="Arial"/>
        </w:rPr>
        <w:t xml:space="preserve">to </w:t>
      </w:r>
      <w:r w:rsidR="00E33E6D" w:rsidRPr="00B0761A">
        <w:rPr>
          <w:rFonts w:ascii="Arial" w:eastAsia="ＭＳ 明朝" w:hAnsi="Arial" w:cs="Arial"/>
        </w:rPr>
        <w:t>see</w:t>
      </w:r>
      <w:r w:rsidR="007C1344" w:rsidRPr="00B0761A">
        <w:rPr>
          <w:rFonts w:ascii="Arial" w:eastAsia="ＭＳ 明朝" w:hAnsi="Arial" w:cs="Arial"/>
        </w:rPr>
        <w:t xml:space="preserve"> </w:t>
      </w:r>
      <w:r w:rsidR="00BF0E78" w:rsidRPr="00B0761A">
        <w:rPr>
          <w:rFonts w:ascii="Arial" w:eastAsia="ＭＳ 明朝" w:hAnsi="Arial" w:cs="Arial"/>
        </w:rPr>
        <w:t xml:space="preserve">nothing but repetition of </w:t>
      </w:r>
      <w:r w:rsidR="008609DD" w:rsidRPr="00B0761A">
        <w:rPr>
          <w:rFonts w:ascii="Arial" w:eastAsia="ＭＳ 明朝" w:hAnsi="Arial" w:cs="Arial"/>
        </w:rPr>
        <w:t xml:space="preserve">previously seen </w:t>
      </w:r>
      <w:r w:rsidR="00934BBB" w:rsidRPr="00B0761A">
        <w:rPr>
          <w:rFonts w:ascii="Arial" w:eastAsia="ＭＳ 明朝" w:hAnsi="Arial" w:cs="Arial"/>
        </w:rPr>
        <w:t>themes,</w:t>
      </w:r>
      <w:r w:rsidR="007C1344" w:rsidRPr="00B0761A">
        <w:rPr>
          <w:rFonts w:ascii="Arial" w:eastAsia="ＭＳ 明朝" w:hAnsi="Arial" w:cs="Arial"/>
        </w:rPr>
        <w:t xml:space="preserve"> and </w:t>
      </w:r>
      <w:r w:rsidR="00BF0E78" w:rsidRPr="00B0761A">
        <w:rPr>
          <w:rFonts w:ascii="Arial" w:eastAsia="ＭＳ 明朝" w:hAnsi="Arial" w:cs="Arial"/>
        </w:rPr>
        <w:t xml:space="preserve">thus </w:t>
      </w:r>
      <w:r w:rsidR="007C1344" w:rsidRPr="00B0761A">
        <w:rPr>
          <w:rFonts w:ascii="Arial" w:eastAsia="ＭＳ 明朝" w:hAnsi="Arial" w:cs="Arial"/>
        </w:rPr>
        <w:t>gained no further new information</w:t>
      </w:r>
      <w:r w:rsidR="00051B66" w:rsidRPr="00B0761A">
        <w:rPr>
          <w:rFonts w:ascii="Arial" w:eastAsia="ＭＳ 明朝" w:hAnsi="Arial" w:cs="Arial"/>
        </w:rPr>
        <w:t xml:space="preserve"> </w:t>
      </w:r>
      <w:r w:rsidR="00051B66" w:rsidRPr="00B0761A">
        <w:rPr>
          <w:rFonts w:ascii="Arial" w:eastAsia="ＭＳ 明朝" w:hAnsi="Arial" w:cs="Arial"/>
        </w:rPr>
        <w:fldChar w:fldCharType="begin"/>
      </w:r>
      <w:r w:rsidR="00051B66" w:rsidRPr="00B0761A">
        <w:rPr>
          <w:rFonts w:ascii="Arial" w:eastAsia="ＭＳ 明朝" w:hAnsi="Arial" w:cs="Arial"/>
        </w:rPr>
        <w:instrText xml:space="preserve"> ADDIN ZOTERO_ITEM CSL_CITATION {"citationID":"1LRxrQel","properties":{"formattedCitation":"(Bazeley, 2013)","plainCitation":"(Bazeley, 2013)"},"citationItems":[{"id":135,"uris":["http://zotero.org/users/26821/items/RXM4E4XW"],"uri":["http://zotero.org/users/26821/items/RXM4E4XW"],"itemData":{"id":135,"type":"book","title":"Qualitative data analysis: Practical strategies","publisher":"SAGE Publications","publisher-place":"London, UK","number-of-pages":"472","source":"Amazon","event-place":"London, UK","abstract":"Lecturers/instructors only - request a free digital inspection copy here  Written by an experienced researcher in the field of qualitative methods, this dynamic new book provides a definitive introduction to analysing qualitative data.  It is a clear, accessible and practical guide to each stage of the process, including: - Designing and managing qualitative data for analysis - Working with data through interpretive, comparative, pattern and relational analyses - Developing explanatory theory and coherent conclusions, based on qualitative data.  The book pairs theoretical discussion with practical advice using a host of examples from diverse projects across the social sciences. It describes data analysis strategies in actionable steps and helpfully links to the use of computer software where relevant. This is an exciting new addition to the literature on qualitative data analysis and a must-read for anyone who has collected, or is preparing to collect, their own data.","ISBN":"978-1-84920-303-6","shortTitle":"Qualitative Data Analysis","language":"English","author":[{"family":"Bazeley","given":"Patricia"}],"issued":{"date-parts":[["2013",3,6]]}}}],"schema":"https://github.com/citation-style-language/schema/raw/master/csl-citation.json"} </w:instrText>
      </w:r>
      <w:r w:rsidR="00051B66" w:rsidRPr="00B0761A">
        <w:rPr>
          <w:rFonts w:ascii="Arial" w:eastAsia="ＭＳ 明朝" w:hAnsi="Arial" w:cs="Arial"/>
        </w:rPr>
        <w:fldChar w:fldCharType="separate"/>
      </w:r>
      <w:r w:rsidR="006B25A8" w:rsidRPr="00B0761A">
        <w:rPr>
          <w:rFonts w:ascii="Arial" w:eastAsia="ＭＳ 明朝" w:hAnsi="Arial" w:cs="Arial"/>
          <w:noProof/>
        </w:rPr>
        <w:t>(Bazeley, 2013)</w:t>
      </w:r>
      <w:r w:rsidR="00051B66" w:rsidRPr="00B0761A">
        <w:rPr>
          <w:rFonts w:ascii="Arial" w:eastAsia="ＭＳ 明朝" w:hAnsi="Arial" w:cs="Arial"/>
        </w:rPr>
        <w:fldChar w:fldCharType="end"/>
      </w:r>
      <w:r w:rsidR="007A7F08" w:rsidRPr="00B0761A">
        <w:rPr>
          <w:rFonts w:ascii="Arial" w:eastAsia="ＭＳ 明朝" w:hAnsi="Arial" w:cs="Arial"/>
        </w:rPr>
        <w:t>.</w:t>
      </w:r>
      <w:r w:rsidR="002E19C1" w:rsidRPr="00B0761A">
        <w:rPr>
          <w:rFonts w:ascii="Arial" w:eastAsia="ＭＳ 明朝" w:hAnsi="Arial" w:cs="Arial"/>
        </w:rPr>
        <w:t xml:space="preserve"> This approach yielded a sample of 18 female participants from </w:t>
      </w:r>
      <w:r w:rsidR="002E19C1" w:rsidRPr="00C65E15">
        <w:rPr>
          <w:rFonts w:ascii="Arial" w:eastAsia="ＭＳ 明朝" w:hAnsi="Arial" w:cs="Arial"/>
          <w:highlight w:val="yellow"/>
        </w:rPr>
        <w:t>three different regions</w:t>
      </w:r>
      <w:r w:rsidR="002E19C1" w:rsidRPr="00B0761A">
        <w:rPr>
          <w:rFonts w:ascii="Arial" w:eastAsia="ＭＳ 明朝" w:hAnsi="Arial" w:cs="Arial"/>
        </w:rPr>
        <w:t xml:space="preserve"> in Saudi Arabia, and 9 male participants attending </w:t>
      </w:r>
      <w:r w:rsidR="00551947">
        <w:rPr>
          <w:rFonts w:ascii="Arial" w:eastAsia="ＭＳ 明朝" w:hAnsi="Arial" w:cs="Arial"/>
        </w:rPr>
        <w:t>the U</w:t>
      </w:r>
      <w:r w:rsidR="002E19C1" w:rsidRPr="00B0761A">
        <w:rPr>
          <w:rFonts w:ascii="Arial" w:eastAsia="ＭＳ 明朝" w:hAnsi="Arial" w:cs="Arial"/>
        </w:rPr>
        <w:t>niversity</w:t>
      </w:r>
      <w:r w:rsidR="00551947">
        <w:rPr>
          <w:rFonts w:ascii="Arial" w:eastAsia="ＭＳ 明朝" w:hAnsi="Arial" w:cs="Arial"/>
        </w:rPr>
        <w:t xml:space="preserve"> of Otago</w:t>
      </w:r>
      <w:r w:rsidR="002E19C1" w:rsidRPr="00B0761A">
        <w:rPr>
          <w:rFonts w:ascii="Arial" w:eastAsia="ＭＳ 明朝" w:hAnsi="Arial" w:cs="Arial"/>
        </w:rPr>
        <w:t xml:space="preserve"> in</w:t>
      </w:r>
      <w:r w:rsidR="00551947">
        <w:rPr>
          <w:rFonts w:ascii="Arial" w:eastAsia="ＭＳ 明朝" w:hAnsi="Arial" w:cs="Arial"/>
        </w:rPr>
        <w:t xml:space="preserve"> Dunedin,</w:t>
      </w:r>
      <w:r w:rsidR="002E19C1" w:rsidRPr="00B0761A">
        <w:rPr>
          <w:rFonts w:ascii="Arial" w:eastAsia="ＭＳ 明朝" w:hAnsi="Arial" w:cs="Arial"/>
        </w:rPr>
        <w:t xml:space="preserve"> New Zealand.</w:t>
      </w:r>
      <w:r w:rsidR="00723459" w:rsidRPr="00B0761A">
        <w:rPr>
          <w:rFonts w:ascii="Arial" w:eastAsia="ＭＳ 明朝" w:hAnsi="Arial" w:cs="Arial"/>
        </w:rPr>
        <w:t xml:space="preserve"> (Interviewing males in Saudi Arabia was not </w:t>
      </w:r>
      <w:r w:rsidR="00EB52F5" w:rsidRPr="00B0761A">
        <w:rPr>
          <w:rFonts w:ascii="Arial" w:eastAsia="ＭＳ 明朝" w:hAnsi="Arial" w:cs="Arial"/>
        </w:rPr>
        <w:t>feasible</w:t>
      </w:r>
      <w:r w:rsidR="00377B3A" w:rsidRPr="00B0761A">
        <w:rPr>
          <w:rFonts w:ascii="Arial" w:eastAsia="ＭＳ 明朝" w:hAnsi="Arial" w:cs="Arial"/>
        </w:rPr>
        <w:t>—somewhat ironically—</w:t>
      </w:r>
      <w:r w:rsidR="00723459" w:rsidRPr="00B0761A">
        <w:rPr>
          <w:rFonts w:ascii="Arial" w:eastAsia="ＭＳ 明朝" w:hAnsi="Arial" w:cs="Arial"/>
        </w:rPr>
        <w:t>due to cultural constraints, as the interviewer was female.)</w:t>
      </w:r>
    </w:p>
    <w:p w14:paraId="397889CE" w14:textId="77777777" w:rsidR="007A7F08" w:rsidRPr="00B0761A" w:rsidRDefault="007A7F08" w:rsidP="001043AC">
      <w:pPr>
        <w:pStyle w:val="PlainText"/>
        <w:rPr>
          <w:rFonts w:ascii="Arial" w:eastAsia="ＭＳ 明朝" w:hAnsi="Arial" w:cs="Arial"/>
        </w:rPr>
      </w:pPr>
    </w:p>
    <w:p w14:paraId="45D99C07" w14:textId="4A89E676" w:rsidR="00051B66" w:rsidRPr="00B0761A" w:rsidRDefault="00D17A22" w:rsidP="00051B66">
      <w:pPr>
        <w:pStyle w:val="PlainText"/>
        <w:rPr>
          <w:rFonts w:ascii="Arial" w:eastAsia="ＭＳ 明朝" w:hAnsi="Arial" w:cs="Arial"/>
        </w:rPr>
      </w:pPr>
      <w:r w:rsidRPr="00B0761A">
        <w:rPr>
          <w:rFonts w:ascii="Arial" w:eastAsia="ＭＳ 明朝" w:hAnsi="Arial" w:cs="Arial"/>
        </w:rPr>
        <w:t>W</w:t>
      </w:r>
      <w:r w:rsidR="002D00BB" w:rsidRPr="00B0761A">
        <w:rPr>
          <w:rFonts w:ascii="Arial" w:eastAsia="ＭＳ 明朝" w:hAnsi="Arial" w:cs="Arial"/>
        </w:rPr>
        <w:t>here possible, w</w:t>
      </w:r>
      <w:r w:rsidRPr="00B0761A">
        <w:rPr>
          <w:rFonts w:ascii="Arial" w:eastAsia="ＭＳ 明朝" w:hAnsi="Arial" w:cs="Arial"/>
        </w:rPr>
        <w:t xml:space="preserve">e </w:t>
      </w:r>
      <w:r w:rsidR="002624B7" w:rsidRPr="00B0761A">
        <w:rPr>
          <w:rFonts w:ascii="Arial" w:eastAsia="ＭＳ 明朝" w:hAnsi="Arial" w:cs="Arial"/>
        </w:rPr>
        <w:t xml:space="preserve">also </w:t>
      </w:r>
      <w:r w:rsidR="003055F0" w:rsidRPr="00B0761A">
        <w:rPr>
          <w:rFonts w:ascii="Arial" w:eastAsia="ＭＳ 明朝" w:hAnsi="Arial" w:cs="Arial"/>
        </w:rPr>
        <w:t>examined</w:t>
      </w:r>
      <w:r w:rsidRPr="00B0761A">
        <w:rPr>
          <w:rFonts w:ascii="Arial" w:eastAsia="ＭＳ 明朝" w:hAnsi="Arial" w:cs="Arial"/>
        </w:rPr>
        <w:t xml:space="preserve"> t</w:t>
      </w:r>
      <w:r w:rsidR="00051B66" w:rsidRPr="00B0761A">
        <w:rPr>
          <w:rFonts w:ascii="Arial" w:eastAsia="ＭＳ 明朝" w:hAnsi="Arial" w:cs="Arial"/>
        </w:rPr>
        <w:t>he online profile contents of participants (again with permission). This enabled us to detect</w:t>
      </w:r>
      <w:r w:rsidR="006D4057" w:rsidRPr="00B0761A">
        <w:rPr>
          <w:rFonts w:ascii="Arial" w:eastAsia="ＭＳ 明朝" w:hAnsi="Arial" w:cs="Arial"/>
        </w:rPr>
        <w:t xml:space="preserve"> additional</w:t>
      </w:r>
      <w:r w:rsidR="00051B66" w:rsidRPr="00B0761A">
        <w:rPr>
          <w:rFonts w:ascii="Arial" w:eastAsia="ＭＳ 明朝" w:hAnsi="Arial" w:cs="Arial"/>
        </w:rPr>
        <w:t xml:space="preserve"> themes </w:t>
      </w:r>
      <w:r w:rsidR="006D4057" w:rsidRPr="00B0761A">
        <w:rPr>
          <w:rFonts w:ascii="Arial" w:eastAsia="ＭＳ 明朝" w:hAnsi="Arial" w:cs="Arial"/>
        </w:rPr>
        <w:t xml:space="preserve">that were not revealed in the interviews. It also enabled us to </w:t>
      </w:r>
      <w:r w:rsidR="0050360B" w:rsidRPr="00B0761A">
        <w:rPr>
          <w:rFonts w:ascii="Arial" w:eastAsia="ＭＳ 明朝" w:hAnsi="Arial" w:cs="Arial"/>
        </w:rPr>
        <w:t>confirm</w:t>
      </w:r>
      <w:r w:rsidR="009965F2" w:rsidRPr="00B0761A">
        <w:rPr>
          <w:rFonts w:ascii="Arial" w:eastAsia="ＭＳ 明朝" w:hAnsi="Arial" w:cs="Arial"/>
        </w:rPr>
        <w:t xml:space="preserve"> </w:t>
      </w:r>
      <w:r w:rsidR="00E34D3B" w:rsidRPr="00B0761A">
        <w:rPr>
          <w:rFonts w:ascii="Arial" w:eastAsia="ＭＳ 明朝" w:hAnsi="Arial" w:cs="Arial"/>
        </w:rPr>
        <w:t>whether what</w:t>
      </w:r>
      <w:r w:rsidR="009965F2" w:rsidRPr="00B0761A">
        <w:rPr>
          <w:rFonts w:ascii="Arial" w:eastAsia="ＭＳ 明朝" w:hAnsi="Arial" w:cs="Arial"/>
        </w:rPr>
        <w:t xml:space="preserve"> a participant</w:t>
      </w:r>
      <w:r w:rsidR="00E34D3B" w:rsidRPr="00B0761A">
        <w:rPr>
          <w:rFonts w:ascii="Arial" w:eastAsia="ＭＳ 明朝" w:hAnsi="Arial" w:cs="Arial"/>
        </w:rPr>
        <w:t xml:space="preserve"> </w:t>
      </w:r>
      <w:r w:rsidR="0067433E" w:rsidRPr="00B0761A">
        <w:rPr>
          <w:rFonts w:ascii="Arial" w:eastAsia="ＭＳ 明朝" w:hAnsi="Arial" w:cs="Arial"/>
        </w:rPr>
        <w:t>claimed about their</w:t>
      </w:r>
      <w:r w:rsidR="00E34D3B" w:rsidRPr="00B0761A">
        <w:rPr>
          <w:rFonts w:ascii="Arial" w:eastAsia="ＭＳ 明朝" w:hAnsi="Arial" w:cs="Arial"/>
        </w:rPr>
        <w:t xml:space="preserve"> online</w:t>
      </w:r>
      <w:r w:rsidR="0067433E" w:rsidRPr="00B0761A">
        <w:rPr>
          <w:rFonts w:ascii="Arial" w:eastAsia="ＭＳ 明朝" w:hAnsi="Arial" w:cs="Arial"/>
        </w:rPr>
        <w:t xml:space="preserve"> behavior</w:t>
      </w:r>
      <w:r w:rsidR="00E34D3B" w:rsidRPr="00B0761A">
        <w:rPr>
          <w:rFonts w:ascii="Arial" w:eastAsia="ＭＳ 明朝" w:hAnsi="Arial" w:cs="Arial"/>
        </w:rPr>
        <w:t xml:space="preserve"> matched </w:t>
      </w:r>
      <w:r w:rsidR="0067433E" w:rsidRPr="00B0761A">
        <w:rPr>
          <w:rFonts w:ascii="Arial" w:eastAsia="ＭＳ 明朝" w:hAnsi="Arial" w:cs="Arial"/>
        </w:rPr>
        <w:t>their</w:t>
      </w:r>
      <w:r w:rsidR="00051B66" w:rsidRPr="00B0761A">
        <w:rPr>
          <w:rFonts w:ascii="Arial" w:eastAsia="ＭＳ 明朝" w:hAnsi="Arial" w:cs="Arial"/>
        </w:rPr>
        <w:t xml:space="preserve"> </w:t>
      </w:r>
      <w:r w:rsidR="00E34D3B" w:rsidRPr="00B0761A">
        <w:rPr>
          <w:rFonts w:ascii="Arial" w:eastAsia="ＭＳ 明朝" w:hAnsi="Arial" w:cs="Arial"/>
        </w:rPr>
        <w:t xml:space="preserve">actual </w:t>
      </w:r>
      <w:r w:rsidR="00051B66" w:rsidRPr="00B0761A">
        <w:rPr>
          <w:rFonts w:ascii="Arial" w:eastAsia="ＭＳ 明朝" w:hAnsi="Arial" w:cs="Arial"/>
        </w:rPr>
        <w:t>online</w:t>
      </w:r>
      <w:r w:rsidR="0067433E" w:rsidRPr="00B0761A">
        <w:rPr>
          <w:rFonts w:ascii="Arial" w:eastAsia="ＭＳ 明朝" w:hAnsi="Arial" w:cs="Arial"/>
        </w:rPr>
        <w:t xml:space="preserve"> behavior</w:t>
      </w:r>
      <w:r w:rsidR="00E34D3B" w:rsidRPr="00B0761A">
        <w:rPr>
          <w:rFonts w:ascii="Arial" w:eastAsia="ＭＳ 明朝" w:hAnsi="Arial" w:cs="Arial"/>
        </w:rPr>
        <w:t xml:space="preserve">. </w:t>
      </w:r>
      <w:r w:rsidR="009706E2" w:rsidRPr="00B0761A">
        <w:rPr>
          <w:rFonts w:ascii="Arial" w:eastAsia="ＭＳ 明朝" w:hAnsi="Arial" w:cs="Arial"/>
        </w:rPr>
        <w:t xml:space="preserve">For </w:t>
      </w:r>
      <w:r w:rsidR="009706E2" w:rsidRPr="00B0761A">
        <w:rPr>
          <w:rFonts w:ascii="Arial" w:eastAsia="ＭＳ 明朝" w:hAnsi="Arial" w:cs="Arial"/>
        </w:rPr>
        <w:lastRenderedPageBreak/>
        <w:t xml:space="preserve">Twitter, Instagram, and Facebook (where applicable), we did the profile examination after the participant had left the interview. This </w:t>
      </w:r>
      <w:r w:rsidR="00FF0DD4" w:rsidRPr="00B0761A">
        <w:rPr>
          <w:rFonts w:ascii="Arial" w:eastAsia="ＭＳ 明朝" w:hAnsi="Arial" w:cs="Arial"/>
        </w:rPr>
        <w:t>eliminated</w:t>
      </w:r>
      <w:r w:rsidR="009706E2" w:rsidRPr="00B0761A">
        <w:rPr>
          <w:rFonts w:ascii="Arial" w:eastAsia="ＭＳ 明朝" w:hAnsi="Arial" w:cs="Arial"/>
        </w:rPr>
        <w:t xml:space="preserve"> the risk of leading the participant’s </w:t>
      </w:r>
      <w:r w:rsidR="00032031" w:rsidRPr="00B0761A">
        <w:rPr>
          <w:rFonts w:ascii="Arial" w:eastAsia="ＭＳ 明朝" w:hAnsi="Arial" w:cs="Arial"/>
        </w:rPr>
        <w:t>responses</w:t>
      </w:r>
      <w:r w:rsidR="009706E2" w:rsidRPr="00B0761A">
        <w:rPr>
          <w:rFonts w:ascii="Arial" w:eastAsia="ＭＳ 明朝" w:hAnsi="Arial" w:cs="Arial"/>
        </w:rPr>
        <w:t xml:space="preserve"> during the interview.</w:t>
      </w:r>
      <w:r w:rsidR="00051B66" w:rsidRPr="00B0761A">
        <w:rPr>
          <w:rFonts w:ascii="Arial" w:eastAsia="ＭＳ 明朝" w:hAnsi="Arial" w:cs="Arial"/>
        </w:rPr>
        <w:t xml:space="preserve"> With Snapchat, however, shared content disappears in seconds</w:t>
      </w:r>
      <w:r w:rsidR="00486F33" w:rsidRPr="00B0761A">
        <w:rPr>
          <w:rFonts w:ascii="Arial" w:eastAsia="ＭＳ 明朝" w:hAnsi="Arial" w:cs="Arial"/>
        </w:rPr>
        <w:t>. We therefore</w:t>
      </w:r>
      <w:r w:rsidR="003E60DB" w:rsidRPr="00B0761A">
        <w:rPr>
          <w:rFonts w:ascii="Arial" w:eastAsia="ＭＳ 明朝" w:hAnsi="Arial" w:cs="Arial"/>
        </w:rPr>
        <w:t xml:space="preserve"> had to examine</w:t>
      </w:r>
      <w:r w:rsidR="00051B66" w:rsidRPr="00B0761A">
        <w:rPr>
          <w:rFonts w:ascii="Arial" w:eastAsia="ＭＳ 明朝" w:hAnsi="Arial" w:cs="Arial"/>
        </w:rPr>
        <w:t xml:space="preserve"> </w:t>
      </w:r>
      <w:r w:rsidR="001044F5" w:rsidRPr="00B0761A">
        <w:rPr>
          <w:rFonts w:ascii="Arial" w:eastAsia="ＭＳ 明朝" w:hAnsi="Arial" w:cs="Arial"/>
        </w:rPr>
        <w:t>Snap</w:t>
      </w:r>
      <w:r w:rsidR="00A03159" w:rsidRPr="00B0761A">
        <w:rPr>
          <w:rFonts w:ascii="Arial" w:eastAsia="ＭＳ 明朝" w:hAnsi="Arial" w:cs="Arial"/>
        </w:rPr>
        <w:t>c</w:t>
      </w:r>
      <w:r w:rsidR="001044F5" w:rsidRPr="00B0761A">
        <w:rPr>
          <w:rFonts w:ascii="Arial" w:eastAsia="ＭＳ 明朝" w:hAnsi="Arial" w:cs="Arial"/>
        </w:rPr>
        <w:t>hat</w:t>
      </w:r>
      <w:r w:rsidR="00051B66" w:rsidRPr="00B0761A">
        <w:rPr>
          <w:rFonts w:ascii="Arial" w:eastAsia="ＭＳ 明朝" w:hAnsi="Arial" w:cs="Arial"/>
        </w:rPr>
        <w:t xml:space="preserve"> </w:t>
      </w:r>
      <w:r w:rsidR="001044F5" w:rsidRPr="00B0761A">
        <w:rPr>
          <w:rFonts w:ascii="Arial" w:eastAsia="ＭＳ 明朝" w:hAnsi="Arial" w:cs="Arial"/>
        </w:rPr>
        <w:t>profiles</w:t>
      </w:r>
      <w:r w:rsidR="00051B66" w:rsidRPr="00B0761A">
        <w:rPr>
          <w:rFonts w:ascii="Arial" w:eastAsia="ＭＳ 明朝" w:hAnsi="Arial" w:cs="Arial"/>
        </w:rPr>
        <w:t xml:space="preserve"> </w:t>
      </w:r>
      <w:r w:rsidR="003E60DB" w:rsidRPr="00B0761A">
        <w:rPr>
          <w:rFonts w:ascii="Arial" w:eastAsia="ＭＳ 明朝" w:hAnsi="Arial" w:cs="Arial"/>
        </w:rPr>
        <w:t xml:space="preserve">while </w:t>
      </w:r>
      <w:r w:rsidR="001044F5" w:rsidRPr="00B0761A">
        <w:rPr>
          <w:rFonts w:ascii="Arial" w:eastAsia="ＭＳ 明朝" w:hAnsi="Arial" w:cs="Arial"/>
        </w:rPr>
        <w:t>the participant</w:t>
      </w:r>
      <w:r w:rsidR="003E60DB" w:rsidRPr="00B0761A">
        <w:rPr>
          <w:rFonts w:ascii="Arial" w:eastAsia="ＭＳ 明朝" w:hAnsi="Arial" w:cs="Arial"/>
        </w:rPr>
        <w:t xml:space="preserve"> </w:t>
      </w:r>
      <w:r w:rsidR="001044F5" w:rsidRPr="00B0761A">
        <w:rPr>
          <w:rFonts w:ascii="Arial" w:eastAsia="ＭＳ 明朝" w:hAnsi="Arial" w:cs="Arial"/>
        </w:rPr>
        <w:t>was</w:t>
      </w:r>
      <w:r w:rsidR="003E60DB" w:rsidRPr="00B0761A">
        <w:rPr>
          <w:rFonts w:ascii="Arial" w:eastAsia="ＭＳ 明朝" w:hAnsi="Arial" w:cs="Arial"/>
        </w:rPr>
        <w:t xml:space="preserve"> still</w:t>
      </w:r>
      <w:r w:rsidR="00B35DC2" w:rsidRPr="00B0761A">
        <w:rPr>
          <w:rFonts w:ascii="Arial" w:eastAsia="ＭＳ 明朝" w:hAnsi="Arial" w:cs="Arial"/>
        </w:rPr>
        <w:t xml:space="preserve"> present.</w:t>
      </w:r>
      <w:r w:rsidR="00040CE9" w:rsidRPr="00B0761A">
        <w:rPr>
          <w:rFonts w:ascii="Arial" w:eastAsia="ＭＳ 明朝" w:hAnsi="Arial" w:cs="Arial"/>
        </w:rPr>
        <w:t xml:space="preserve"> </w:t>
      </w:r>
      <w:r w:rsidR="00051B66" w:rsidRPr="00B0761A">
        <w:rPr>
          <w:rFonts w:ascii="Arial" w:eastAsia="ＭＳ 明朝" w:hAnsi="Arial" w:cs="Arial"/>
        </w:rPr>
        <w:t>Participants</w:t>
      </w:r>
      <w:r w:rsidR="00CB5E1D" w:rsidRPr="00B0761A">
        <w:rPr>
          <w:rFonts w:ascii="Arial" w:eastAsia="ＭＳ 明朝" w:hAnsi="Arial" w:cs="Arial"/>
        </w:rPr>
        <w:t xml:space="preserve"> who used Snapchat</w:t>
      </w:r>
      <w:r w:rsidR="00051B66" w:rsidRPr="00B0761A">
        <w:rPr>
          <w:rFonts w:ascii="Arial" w:eastAsia="ＭＳ 明朝" w:hAnsi="Arial" w:cs="Arial"/>
        </w:rPr>
        <w:t xml:space="preserve"> were asked</w:t>
      </w:r>
      <w:r w:rsidR="00D16AA6" w:rsidRPr="00B0761A">
        <w:rPr>
          <w:rFonts w:ascii="Arial" w:eastAsia="ＭＳ 明朝" w:hAnsi="Arial" w:cs="Arial"/>
        </w:rPr>
        <w:t xml:space="preserve"> towards the end of the interview</w:t>
      </w:r>
      <w:r w:rsidR="00051B66" w:rsidRPr="00B0761A">
        <w:rPr>
          <w:rFonts w:ascii="Arial" w:eastAsia="ＭＳ 明朝" w:hAnsi="Arial" w:cs="Arial"/>
        </w:rPr>
        <w:t xml:space="preserve"> if they could share</w:t>
      </w:r>
      <w:r w:rsidR="00FC3F00" w:rsidRPr="00B0761A">
        <w:rPr>
          <w:rFonts w:ascii="Arial" w:eastAsia="ＭＳ 明朝" w:hAnsi="Arial" w:cs="Arial"/>
        </w:rPr>
        <w:t xml:space="preserve"> some of their recent snaps</w:t>
      </w:r>
      <w:r w:rsidR="00051B66" w:rsidRPr="00B0761A">
        <w:rPr>
          <w:rFonts w:ascii="Arial" w:eastAsia="ＭＳ 明朝" w:hAnsi="Arial" w:cs="Arial"/>
        </w:rPr>
        <w:t xml:space="preserve"> with the </w:t>
      </w:r>
      <w:r w:rsidR="007C069D" w:rsidRPr="00B0761A">
        <w:rPr>
          <w:rFonts w:ascii="Arial" w:eastAsia="ＭＳ 明朝" w:hAnsi="Arial" w:cs="Arial"/>
        </w:rPr>
        <w:t>interviewer</w:t>
      </w:r>
      <w:r w:rsidR="00051B66" w:rsidRPr="00B0761A">
        <w:rPr>
          <w:rFonts w:ascii="Arial" w:eastAsia="ＭＳ 明朝" w:hAnsi="Arial" w:cs="Arial"/>
        </w:rPr>
        <w:t>.</w:t>
      </w:r>
    </w:p>
    <w:p w14:paraId="701C98E5" w14:textId="77777777" w:rsidR="00B13C9F" w:rsidRPr="00B0761A" w:rsidRDefault="00B13C9F" w:rsidP="00051B66">
      <w:pPr>
        <w:pStyle w:val="PlainText"/>
        <w:rPr>
          <w:rFonts w:ascii="Arial" w:eastAsia="ＭＳ 明朝" w:hAnsi="Arial" w:cs="Arial"/>
        </w:rPr>
      </w:pPr>
    </w:p>
    <w:p w14:paraId="14227A1D" w14:textId="63E9DD9A" w:rsidR="00B13C9F" w:rsidRPr="00B0761A" w:rsidRDefault="00CB7A5B" w:rsidP="00CB7A5B">
      <w:pPr>
        <w:pStyle w:val="PlainText"/>
        <w:rPr>
          <w:rFonts w:ascii="Arial" w:eastAsia="ＭＳ 明朝" w:hAnsi="Arial" w:cs="Arial"/>
        </w:rPr>
      </w:pPr>
      <w:r w:rsidRPr="00B0761A">
        <w:rPr>
          <w:rFonts w:ascii="Arial" w:eastAsia="ＭＳ 明朝" w:hAnsi="Arial" w:cs="Arial"/>
        </w:rPr>
        <w:t xml:space="preserve">To improve our understanding of factors that influence Saudi youth engagement with social media, we </w:t>
      </w:r>
      <w:r w:rsidR="00550D33" w:rsidRPr="00B0761A">
        <w:rPr>
          <w:rFonts w:ascii="Arial" w:eastAsia="ＭＳ 明朝" w:hAnsi="Arial" w:cs="Arial"/>
        </w:rPr>
        <w:t>analyzed</w:t>
      </w:r>
      <w:r w:rsidR="00B13C9F" w:rsidRPr="00B0761A">
        <w:rPr>
          <w:rFonts w:ascii="Arial" w:eastAsia="ＭＳ 明朝" w:hAnsi="Arial" w:cs="Arial"/>
        </w:rPr>
        <w:t xml:space="preserve"> the profiles and comment threads that participants </w:t>
      </w:r>
      <w:r w:rsidR="00140814" w:rsidRPr="00B0761A">
        <w:rPr>
          <w:rFonts w:ascii="Arial" w:eastAsia="ＭＳ 明朝" w:hAnsi="Arial" w:cs="Arial"/>
        </w:rPr>
        <w:t>followed</w:t>
      </w:r>
      <w:r w:rsidR="00B13C9F" w:rsidRPr="00B0761A">
        <w:rPr>
          <w:rFonts w:ascii="Arial" w:eastAsia="ＭＳ 明朝" w:hAnsi="Arial" w:cs="Arial"/>
        </w:rPr>
        <w:t xml:space="preserve">. Many of these profiles were of Saudi youth social media activists and </w:t>
      </w:r>
      <w:r w:rsidR="00C03A21" w:rsidRPr="00B0761A">
        <w:rPr>
          <w:rFonts w:ascii="Arial" w:eastAsia="ＭＳ 明朝" w:hAnsi="Arial" w:cs="Arial"/>
        </w:rPr>
        <w:t>i</w:t>
      </w:r>
      <w:r w:rsidR="00B13C9F" w:rsidRPr="00B0761A">
        <w:rPr>
          <w:rFonts w:ascii="Arial" w:eastAsia="ＭＳ 明朝" w:hAnsi="Arial" w:cs="Arial"/>
        </w:rPr>
        <w:t>mams</w:t>
      </w:r>
      <w:r w:rsidR="00C03A21" w:rsidRPr="00B0761A">
        <w:rPr>
          <w:rFonts w:ascii="Arial" w:eastAsia="ＭＳ 明朝" w:hAnsi="Arial" w:cs="Arial"/>
        </w:rPr>
        <w:t xml:space="preserve"> (religious leaders)</w:t>
      </w:r>
      <w:r w:rsidR="00B13C9F" w:rsidRPr="00B0761A">
        <w:rPr>
          <w:rFonts w:ascii="Arial" w:eastAsia="ＭＳ 明朝" w:hAnsi="Arial" w:cs="Arial"/>
        </w:rPr>
        <w:t xml:space="preserve">. </w:t>
      </w:r>
      <w:r w:rsidR="007D379F" w:rsidRPr="00B0761A">
        <w:rPr>
          <w:rFonts w:ascii="Arial" w:eastAsia="ＭＳ 明朝" w:hAnsi="Arial" w:cs="Arial"/>
        </w:rPr>
        <w:t xml:space="preserve">We also analyzed publicly available </w:t>
      </w:r>
      <w:r w:rsidR="00BD4AE7" w:rsidRPr="00B0761A">
        <w:rPr>
          <w:rFonts w:ascii="Arial" w:eastAsia="ＭＳ 明朝" w:hAnsi="Arial" w:cs="Arial"/>
        </w:rPr>
        <w:t xml:space="preserve">local </w:t>
      </w:r>
      <w:r w:rsidR="007D379F" w:rsidRPr="00B0761A">
        <w:rPr>
          <w:rFonts w:ascii="Arial" w:eastAsia="ＭＳ 明朝" w:hAnsi="Arial" w:cs="Arial"/>
        </w:rPr>
        <w:t xml:space="preserve">data, such as </w:t>
      </w:r>
      <w:r w:rsidR="00BD4AE7" w:rsidRPr="00B0761A">
        <w:rPr>
          <w:rFonts w:ascii="Arial" w:eastAsia="ＭＳ 明朝" w:hAnsi="Arial" w:cs="Arial"/>
        </w:rPr>
        <w:t>n</w:t>
      </w:r>
      <w:r w:rsidR="00B13C9F" w:rsidRPr="00B0761A">
        <w:rPr>
          <w:rFonts w:ascii="Arial" w:eastAsia="ＭＳ 明朝" w:hAnsi="Arial" w:cs="Arial"/>
        </w:rPr>
        <w:t>ews</w:t>
      </w:r>
      <w:r w:rsidR="007D379F" w:rsidRPr="00B0761A">
        <w:rPr>
          <w:rFonts w:ascii="Arial" w:eastAsia="ＭＳ 明朝" w:hAnsi="Arial" w:cs="Arial"/>
        </w:rPr>
        <w:t>,</w:t>
      </w:r>
      <w:r w:rsidR="00B13C9F" w:rsidRPr="00B0761A">
        <w:rPr>
          <w:rFonts w:ascii="Arial" w:eastAsia="ＭＳ 明朝" w:hAnsi="Arial" w:cs="Arial"/>
        </w:rPr>
        <w:t xml:space="preserve"> magazine</w:t>
      </w:r>
      <w:r w:rsidR="007D379F" w:rsidRPr="00B0761A">
        <w:rPr>
          <w:rFonts w:ascii="Arial" w:eastAsia="ＭＳ 明朝" w:hAnsi="Arial" w:cs="Arial"/>
        </w:rPr>
        <w:t>s,</w:t>
      </w:r>
      <w:r w:rsidR="00B13C9F" w:rsidRPr="00B0761A">
        <w:rPr>
          <w:rFonts w:ascii="Arial" w:eastAsia="ＭＳ 明朝" w:hAnsi="Arial" w:cs="Arial"/>
        </w:rPr>
        <w:t xml:space="preserve"> </w:t>
      </w:r>
      <w:r w:rsidR="007D379F" w:rsidRPr="00B0761A">
        <w:rPr>
          <w:rFonts w:ascii="Arial" w:eastAsia="ＭＳ 明朝" w:hAnsi="Arial" w:cs="Arial"/>
        </w:rPr>
        <w:t>and</w:t>
      </w:r>
      <w:r w:rsidR="00B13C9F" w:rsidRPr="00B0761A">
        <w:rPr>
          <w:rFonts w:ascii="Arial" w:eastAsia="ＭＳ 明朝" w:hAnsi="Arial" w:cs="Arial"/>
        </w:rPr>
        <w:t xml:space="preserve"> hashtags.</w:t>
      </w:r>
    </w:p>
    <w:p w14:paraId="3F0B9B64" w14:textId="77777777" w:rsidR="004E26E4" w:rsidRPr="00B0761A" w:rsidRDefault="004E26E4" w:rsidP="00051B66">
      <w:pPr>
        <w:pStyle w:val="PlainText"/>
        <w:rPr>
          <w:rFonts w:ascii="Arial" w:eastAsia="ＭＳ 明朝" w:hAnsi="Arial" w:cs="Arial"/>
        </w:rPr>
      </w:pPr>
    </w:p>
    <w:p w14:paraId="59841DD4" w14:textId="6CADEA90" w:rsidR="00FF1E4C" w:rsidRPr="00B0761A" w:rsidRDefault="001C00E1" w:rsidP="00051B66">
      <w:pPr>
        <w:pStyle w:val="PlainText"/>
        <w:rPr>
          <w:rFonts w:ascii="Arial" w:eastAsia="ＭＳ 明朝" w:hAnsi="Arial" w:cs="Arial"/>
        </w:rPr>
      </w:pPr>
      <w:r w:rsidRPr="00B0761A">
        <w:rPr>
          <w:rFonts w:ascii="Arial" w:eastAsia="ＭＳ 明朝" w:hAnsi="Arial" w:cs="Arial"/>
        </w:rPr>
        <w:t xml:space="preserve">Finally, we asked participants to complete </w:t>
      </w:r>
      <w:r w:rsidR="00683B76" w:rsidRPr="00B0761A">
        <w:rPr>
          <w:rFonts w:ascii="Arial" w:eastAsia="ＭＳ 明朝" w:hAnsi="Arial" w:cs="Arial"/>
        </w:rPr>
        <w:t xml:space="preserve">two </w:t>
      </w:r>
      <w:commentRangeStart w:id="21"/>
      <w:r w:rsidR="00683B76" w:rsidRPr="00B0761A">
        <w:rPr>
          <w:rFonts w:ascii="Arial" w:eastAsia="ＭＳ 明朝" w:hAnsi="Arial" w:cs="Arial"/>
        </w:rPr>
        <w:t>scale-based questionnaires</w:t>
      </w:r>
      <w:r w:rsidR="004E2BB3" w:rsidRPr="00B0761A">
        <w:rPr>
          <w:rFonts w:ascii="Arial" w:eastAsia="ＭＳ 明朝" w:hAnsi="Arial" w:cs="Arial"/>
        </w:rPr>
        <w:t xml:space="preserve"> </w:t>
      </w:r>
      <w:commentRangeEnd w:id="21"/>
      <w:r w:rsidR="00F2170B" w:rsidRPr="00B0761A">
        <w:rPr>
          <w:rStyle w:val="CommentReference"/>
          <w:rFonts w:ascii="Arial" w:hAnsi="Arial" w:cs="Arial"/>
          <w:sz w:val="24"/>
          <w:szCs w:val="24"/>
        </w:rPr>
        <w:commentReference w:id="21"/>
      </w:r>
      <w:r w:rsidR="004E2BB3" w:rsidRPr="00B0761A">
        <w:rPr>
          <w:rFonts w:ascii="Arial" w:eastAsia="ＭＳ 明朝" w:hAnsi="Arial" w:cs="Arial"/>
        </w:rPr>
        <w:t xml:space="preserve">during </w:t>
      </w:r>
      <w:r w:rsidR="00196872" w:rsidRPr="00B0761A">
        <w:rPr>
          <w:rFonts w:ascii="Arial" w:eastAsia="ＭＳ 明朝" w:hAnsi="Arial" w:cs="Arial"/>
        </w:rPr>
        <w:t>the interview</w:t>
      </w:r>
      <w:r w:rsidR="00864406" w:rsidRPr="00B0761A">
        <w:rPr>
          <w:rFonts w:ascii="Arial" w:eastAsia="ＭＳ 明朝" w:hAnsi="Arial" w:cs="Arial"/>
        </w:rPr>
        <w:t xml:space="preserve">. </w:t>
      </w:r>
      <w:r w:rsidR="00FF1E4C" w:rsidRPr="00B0761A">
        <w:rPr>
          <w:rFonts w:ascii="Arial" w:eastAsia="ＭＳ 明朝" w:hAnsi="Arial" w:cs="Arial"/>
        </w:rPr>
        <w:t xml:space="preserve">The responses </w:t>
      </w:r>
      <w:r w:rsidR="00F75062" w:rsidRPr="00B0761A">
        <w:rPr>
          <w:rFonts w:ascii="Arial" w:eastAsia="ＭＳ 明朝" w:hAnsi="Arial" w:cs="Arial"/>
        </w:rPr>
        <w:t xml:space="preserve">to these scales </w:t>
      </w:r>
      <w:r w:rsidR="00FF1E4C" w:rsidRPr="00B0761A">
        <w:rPr>
          <w:rFonts w:ascii="Arial" w:eastAsia="ＭＳ 明朝" w:hAnsi="Arial" w:cs="Arial"/>
        </w:rPr>
        <w:t xml:space="preserve">helped us </w:t>
      </w:r>
      <w:r w:rsidR="00503525" w:rsidRPr="00B0761A">
        <w:rPr>
          <w:rFonts w:ascii="Arial" w:eastAsia="ＭＳ 明朝" w:hAnsi="Arial" w:cs="Arial"/>
        </w:rPr>
        <w:t>better explain</w:t>
      </w:r>
      <w:r w:rsidR="00FF1E4C" w:rsidRPr="00B0761A">
        <w:rPr>
          <w:rFonts w:ascii="Arial" w:eastAsia="ＭＳ 明朝" w:hAnsi="Arial" w:cs="Arial"/>
        </w:rPr>
        <w:t xml:space="preserve"> Saudi youth use and acceptance of social media platforms</w:t>
      </w:r>
      <w:r w:rsidR="00AA69DA" w:rsidRPr="00B0761A">
        <w:rPr>
          <w:rFonts w:ascii="Arial" w:eastAsia="ＭＳ 明朝" w:hAnsi="Arial" w:cs="Arial"/>
        </w:rPr>
        <w:t>. They also</w:t>
      </w:r>
      <w:r w:rsidR="00FF1E4C" w:rsidRPr="00B0761A">
        <w:rPr>
          <w:rFonts w:ascii="Arial" w:eastAsia="ＭＳ 明朝" w:hAnsi="Arial" w:cs="Arial"/>
        </w:rPr>
        <w:t xml:space="preserve"> </w:t>
      </w:r>
      <w:r w:rsidR="00420BAB" w:rsidRPr="00B0761A">
        <w:rPr>
          <w:rFonts w:ascii="Arial" w:eastAsia="ＭＳ 明朝" w:hAnsi="Arial" w:cs="Arial"/>
        </w:rPr>
        <w:t>provided</w:t>
      </w:r>
      <w:r w:rsidR="0016362F" w:rsidRPr="00B0761A">
        <w:rPr>
          <w:rFonts w:ascii="Arial" w:eastAsia="ＭＳ 明朝" w:hAnsi="Arial" w:cs="Arial"/>
        </w:rPr>
        <w:t xml:space="preserve"> further</w:t>
      </w:r>
      <w:r w:rsidR="00420BAB" w:rsidRPr="00B0761A">
        <w:rPr>
          <w:rFonts w:ascii="Arial" w:eastAsia="ＭＳ 明朝" w:hAnsi="Arial" w:cs="Arial"/>
        </w:rPr>
        <w:t xml:space="preserve"> </w:t>
      </w:r>
      <w:r w:rsidR="00FF1E4C" w:rsidRPr="00B0761A">
        <w:rPr>
          <w:rFonts w:ascii="Arial" w:eastAsia="ＭＳ 明朝" w:hAnsi="Arial" w:cs="Arial"/>
        </w:rPr>
        <w:t>support</w:t>
      </w:r>
      <w:r w:rsidR="00420BAB" w:rsidRPr="00B0761A">
        <w:rPr>
          <w:rFonts w:ascii="Arial" w:eastAsia="ＭＳ 明朝" w:hAnsi="Arial" w:cs="Arial"/>
        </w:rPr>
        <w:t xml:space="preserve"> for</w:t>
      </w:r>
      <w:r w:rsidR="00FF1E4C" w:rsidRPr="00B0761A">
        <w:rPr>
          <w:rFonts w:ascii="Arial" w:eastAsia="ＭＳ 明朝" w:hAnsi="Arial" w:cs="Arial"/>
        </w:rPr>
        <w:t xml:space="preserve"> </w:t>
      </w:r>
      <w:r w:rsidR="00420BAB" w:rsidRPr="00B0761A">
        <w:rPr>
          <w:rFonts w:ascii="Arial" w:eastAsia="ＭＳ 明朝" w:hAnsi="Arial" w:cs="Arial"/>
        </w:rPr>
        <w:t>the responses of</w:t>
      </w:r>
      <w:r w:rsidR="00FF1E4C" w:rsidRPr="00B0761A">
        <w:rPr>
          <w:rFonts w:ascii="Arial" w:eastAsia="ＭＳ 明朝" w:hAnsi="Arial" w:cs="Arial"/>
        </w:rPr>
        <w:t xml:space="preserve"> </w:t>
      </w:r>
      <w:r w:rsidR="00420BAB" w:rsidRPr="00B0761A">
        <w:rPr>
          <w:rFonts w:ascii="Arial" w:eastAsia="ＭＳ 明朝" w:hAnsi="Arial" w:cs="Arial"/>
        </w:rPr>
        <w:t>participants</w:t>
      </w:r>
      <w:r w:rsidR="00FF1E4C" w:rsidRPr="00B0761A">
        <w:rPr>
          <w:rFonts w:ascii="Arial" w:eastAsia="ＭＳ 明朝" w:hAnsi="Arial" w:cs="Arial"/>
        </w:rPr>
        <w:t xml:space="preserve"> during interviews. We constructed both an English and an Arabic version of each scale.</w:t>
      </w:r>
    </w:p>
    <w:p w14:paraId="117051E9" w14:textId="77777777" w:rsidR="00FF1E4C" w:rsidRPr="00B0761A" w:rsidRDefault="00FF1E4C" w:rsidP="00051B66">
      <w:pPr>
        <w:pStyle w:val="PlainText"/>
        <w:rPr>
          <w:rFonts w:ascii="Arial" w:eastAsia="ＭＳ 明朝" w:hAnsi="Arial" w:cs="Arial"/>
        </w:rPr>
      </w:pPr>
    </w:p>
    <w:p w14:paraId="1716B824" w14:textId="63531E02" w:rsidR="00CB50D4" w:rsidRPr="00B0761A" w:rsidRDefault="00864406" w:rsidP="00051B66">
      <w:pPr>
        <w:pStyle w:val="PlainText"/>
        <w:rPr>
          <w:rFonts w:ascii="Arial" w:eastAsia="ＭＳ 明朝" w:hAnsi="Arial" w:cs="Arial"/>
        </w:rPr>
      </w:pPr>
      <w:r w:rsidRPr="00B0761A">
        <w:rPr>
          <w:rFonts w:ascii="Arial" w:eastAsia="ＭＳ 明朝" w:hAnsi="Arial" w:cs="Arial"/>
        </w:rPr>
        <w:t xml:space="preserve">The first </w:t>
      </w:r>
      <w:bookmarkStart w:id="22" w:name="OLE_LINK20"/>
      <w:bookmarkStart w:id="23" w:name="OLE_LINK21"/>
      <w:r w:rsidR="005C09E0" w:rsidRPr="00B0761A">
        <w:rPr>
          <w:rFonts w:ascii="Arial" w:eastAsia="ＭＳ 明朝" w:hAnsi="Arial" w:cs="Arial"/>
        </w:rPr>
        <w:t>scale</w:t>
      </w:r>
      <w:r w:rsidRPr="00B0761A">
        <w:rPr>
          <w:rFonts w:ascii="Arial" w:eastAsia="ＭＳ 明朝" w:hAnsi="Arial" w:cs="Arial"/>
        </w:rPr>
        <w:t xml:space="preserve"> </w:t>
      </w:r>
      <w:bookmarkEnd w:id="22"/>
      <w:bookmarkEnd w:id="23"/>
      <w:r w:rsidRPr="00B0761A">
        <w:rPr>
          <w:rFonts w:ascii="Arial" w:eastAsia="ＭＳ 明朝" w:hAnsi="Arial" w:cs="Arial"/>
        </w:rPr>
        <w:t>measured collectivist cultural effects on social media engagement.</w:t>
      </w:r>
      <w:r w:rsidR="00FF1E4C" w:rsidRPr="00B0761A">
        <w:rPr>
          <w:rFonts w:ascii="Arial" w:eastAsia="ＭＳ 明朝" w:hAnsi="Arial" w:cs="Arial"/>
        </w:rPr>
        <w:t xml:space="preserve"> To date we have not found a scale </w:t>
      </w:r>
      <w:r w:rsidR="004A6805" w:rsidRPr="00B0761A">
        <w:rPr>
          <w:rFonts w:ascii="Arial" w:eastAsia="ＭＳ 明朝" w:hAnsi="Arial" w:cs="Arial"/>
        </w:rPr>
        <w:t xml:space="preserve">in the literature </w:t>
      </w:r>
      <w:r w:rsidR="00FF1E4C" w:rsidRPr="00B0761A">
        <w:rPr>
          <w:rFonts w:ascii="Arial" w:eastAsia="ＭＳ 明朝" w:hAnsi="Arial" w:cs="Arial"/>
        </w:rPr>
        <w:t xml:space="preserve">that specifically examines </w:t>
      </w:r>
      <w:r w:rsidR="00734418" w:rsidRPr="00B0761A">
        <w:rPr>
          <w:rFonts w:ascii="Arial" w:eastAsia="ＭＳ 明朝" w:hAnsi="Arial" w:cs="Arial"/>
        </w:rPr>
        <w:t>this</w:t>
      </w:r>
      <w:r w:rsidR="00FF1E4C" w:rsidRPr="00B0761A">
        <w:rPr>
          <w:rFonts w:ascii="Arial" w:eastAsia="ＭＳ 明朝" w:hAnsi="Arial" w:cs="Arial"/>
        </w:rPr>
        <w:t xml:space="preserve">. We therefore developed a new scale by considering collectivist values that were explored </w:t>
      </w:r>
      <w:r w:rsidR="00356B69" w:rsidRPr="00B0761A">
        <w:rPr>
          <w:rFonts w:ascii="Arial" w:eastAsia="ＭＳ 明朝" w:hAnsi="Arial" w:cs="Arial"/>
        </w:rPr>
        <w:t>in</w:t>
      </w:r>
      <w:r w:rsidR="00FF1E4C" w:rsidRPr="00B0761A">
        <w:rPr>
          <w:rFonts w:ascii="Arial" w:eastAsia="ＭＳ 明朝" w:hAnsi="Arial" w:cs="Arial"/>
        </w:rPr>
        <w:t xml:space="preserve"> previous studies </w:t>
      </w:r>
      <w:r w:rsidR="00FF1E4C" w:rsidRPr="00B0761A">
        <w:rPr>
          <w:rFonts w:ascii="Arial" w:eastAsia="ＭＳ 明朝" w:hAnsi="Arial" w:cs="Arial"/>
        </w:rPr>
        <w:fldChar w:fldCharType="begin"/>
      </w:r>
      <w:r w:rsidR="00FF1E4C" w:rsidRPr="00B0761A">
        <w:rPr>
          <w:rFonts w:ascii="Arial" w:eastAsia="ＭＳ 明朝" w:hAnsi="Arial" w:cs="Arial"/>
        </w:rPr>
        <w:instrText xml:space="preserve"> ADDIN ZOTERO_ITEM CSL_CITATION {"citationID":"mWdHX7VJ","properties":{"formattedCitation":"(e.g., Hui and Triandis, 1986; Jetten et al., 2002; Triandis, 2001; Markus and Kitayama, 1991; Hu, 1944)","plainCitation":"(e.g., Hui and Triandis, 1986; Jetten et al., 2002; Triandis, 2001; Markus and Kitayama, 1991; Hu, 1944)"},"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prefix":"e.g., "},{"id":103,"uris":["http://zotero.org/users/26821/items/EUXEZ8EH"],"uri":["http://zotero.org/users/26821/items/EUXEZ8EH"],"itemData":{"id":103,"type":"article-journal","title":"‘We’re all individuals’: Group norms of individualism and collectivism, levels of identification and identity threat","container-title":"European Journal of Social Psychology","page":"189-207","volume":"32","issue":"2","source":"Wiley Online Library","abstract":"Three studies were conducted to investigate the power of group norms of individualism and collectivism to guide self-definition and group behavior for people with low and high levels of group identification. Study 1 demonstrates that in an individualist culture (North America), those who identify highly with their national identity are more individualist than low identifiers. In contrast, in a collectivist culture (Indonesia) high identifiers are less individualist than low identifiers. Study 2 manipulates group norms of individualism and collectivism, and shows a similar pattern on a self-stereotyping measure: High identifiers are more likely to incorporate salient group norms prescribing individualism or collectivism into their self-concept than low identifiers. Study 3 replicates this effect and shows that high identifiers conform more strongly to group norms, and self-stereotype themselves in line with the salient norm than low identifiers when their group is threatened. Hence, the findings suggest that when there is a group norm of individualism, high identifiers may show individualist behavior as a result of conformity to salient group norms. Copyright © 2002 John Wiley &amp; Sons, Ltd.","DOI":"10.1002/ejsp.65","ISSN":"1099-0992","shortTitle":"‘We're all individuals’","journalAbbreviation":"Eur. J. Soc. Psychol.","language":"en","author":[{"family":"Jetten","given":"Jolanda"},{"family":"Postmes","given":"Tom"},{"family":"McAuliffe","given":"Brendan J."}],"issued":{"date-parts":[["2002",3,1]]}}},{"id":97,"uris":["http://zotero.org/users/26821/items/ZDE3DHWT"],"uri":["http://zotero.org/users/26821/items/ZDE3DHWT"],"itemData":{"id":97,"type":"article-journal","title":"Individualism-collectivism and personality","container-title":"Journal of Personality","page":"907-924","volume":"69","issue":"6","source":"Wiley Online Library","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DOI":"10.1111/1467-6494.696169","ISSN":"1467-6494","language":"en","author":[{"family":"Triandis","given":"Harry C."}],"issued":{"date-parts":[["2001",12,1]]}}},{"id":137,"uris":["http://zotero.org/users/26821/items/VKQWUMEX"],"uri":["http://zotero.org/users/26821/items/VKQWUMEX"],"itemData":{"id":137,"type":"article-journal","title":"Culture and the self: Implications for cognition, emotion, and motivation","container-title":"Psychological Review","page":"224-253","volume":"98","issue":"2","source":"APA PsycNET","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DOI":"10.1037/0033-295X.98.2.224","ISSN":"1939-1471 0033-295X","shortTitle":"Culture and the self","language":"English","author":[{"family":"Markus","given":"Hazel R."},{"family":"Kitayama","given":"Shinobu"}],"issued":{"date-parts":[["1991"]]}}},{"id":139,"uris":["http://zotero.org/users/26821/items/5NRCKACE"],"uri":["http://zotero.org/users/26821/items/5NRCKACE"],"itemData":{"id":139,"type":"article-journal","title":"The Chinese concepts of “face”","container-title":"American Anthropologist","page":"45-64","volume":"46","issue":"1","source":"Wiley Online Library","DOI":"10.1525/aa.1944.46.1.02a00040","ISSN":"1548-1433","language":"en","author":[{"family":"Hu","given":"Hsien Chin"}],"issued":{"date-parts":[["1944",1,3]]}}}],"schema":"https://github.com/citation-style-language/schema/raw/master/csl-citation.json"} </w:instrText>
      </w:r>
      <w:r w:rsidR="00FF1E4C" w:rsidRPr="00B0761A">
        <w:rPr>
          <w:rFonts w:ascii="Arial" w:eastAsia="ＭＳ 明朝" w:hAnsi="Arial" w:cs="Arial"/>
        </w:rPr>
        <w:fldChar w:fldCharType="separate"/>
      </w:r>
      <w:r w:rsidR="00FF1E4C" w:rsidRPr="00B0761A">
        <w:rPr>
          <w:rFonts w:ascii="Arial" w:eastAsia="ＭＳ 明朝" w:hAnsi="Arial" w:cs="Arial"/>
          <w:noProof/>
        </w:rPr>
        <w:t>(e.g., Hui and Triandis, 1986; Jetten et al., 2002; Triandis, 2001; Markus and Kitayama, 1991; Hu, 1944)</w:t>
      </w:r>
      <w:r w:rsidR="00FF1E4C" w:rsidRPr="00B0761A">
        <w:rPr>
          <w:rFonts w:ascii="Arial" w:eastAsia="ＭＳ 明朝" w:hAnsi="Arial" w:cs="Arial"/>
        </w:rPr>
        <w:fldChar w:fldCharType="end"/>
      </w:r>
      <w:r w:rsidR="00FF1E4C" w:rsidRPr="00B0761A">
        <w:rPr>
          <w:rFonts w:ascii="Arial" w:eastAsia="ＭＳ 明朝" w:hAnsi="Arial" w:cs="Arial"/>
        </w:rPr>
        <w:t xml:space="preserve">. </w:t>
      </w:r>
      <w:r w:rsidR="001278C9" w:rsidRPr="00B0761A">
        <w:rPr>
          <w:rFonts w:ascii="Arial" w:eastAsia="ＭＳ 明朝" w:hAnsi="Arial" w:cs="Arial"/>
        </w:rPr>
        <w:t xml:space="preserve">It comprised 14 </w:t>
      </w:r>
      <w:r w:rsidR="000C4F95" w:rsidRPr="00B0761A">
        <w:rPr>
          <w:rFonts w:ascii="Arial" w:eastAsia="ＭＳ 明朝" w:hAnsi="Arial" w:cs="Arial"/>
        </w:rPr>
        <w:t>statements</w:t>
      </w:r>
      <w:r w:rsidR="00D71F21" w:rsidRPr="00B0761A">
        <w:rPr>
          <w:rFonts w:ascii="Arial" w:eastAsia="ＭＳ 明朝" w:hAnsi="Arial" w:cs="Arial"/>
        </w:rPr>
        <w:t xml:space="preserve">, </w:t>
      </w:r>
      <w:r w:rsidR="001278C9" w:rsidRPr="00B0761A">
        <w:rPr>
          <w:rFonts w:ascii="Arial" w:eastAsia="ＭＳ 明朝" w:hAnsi="Arial" w:cs="Arial"/>
        </w:rPr>
        <w:t xml:space="preserve">answered on a </w:t>
      </w:r>
      <w:r w:rsidR="0042094F" w:rsidRPr="00B0761A">
        <w:rPr>
          <w:rFonts w:ascii="Arial" w:eastAsia="ＭＳ 明朝" w:hAnsi="Arial" w:cs="Arial"/>
        </w:rPr>
        <w:t>four-point</w:t>
      </w:r>
      <w:r w:rsidR="001278C9" w:rsidRPr="00B0761A">
        <w:rPr>
          <w:rFonts w:ascii="Arial" w:eastAsia="ＭＳ 明朝" w:hAnsi="Arial" w:cs="Arial"/>
        </w:rPr>
        <w:t xml:space="preserve"> scale</w:t>
      </w:r>
      <w:r w:rsidR="00C523F0" w:rsidRPr="00B0761A">
        <w:rPr>
          <w:rFonts w:ascii="Arial" w:eastAsia="ＭＳ 明朝" w:hAnsi="Arial" w:cs="Arial"/>
        </w:rPr>
        <w:t xml:space="preserve"> of “strongly disagree”</w:t>
      </w:r>
      <w:r w:rsidR="001278C9" w:rsidRPr="00B0761A">
        <w:rPr>
          <w:rFonts w:ascii="Arial" w:eastAsia="ＭＳ 明朝" w:hAnsi="Arial" w:cs="Arial"/>
        </w:rPr>
        <w:t xml:space="preserve">, </w:t>
      </w:r>
      <w:r w:rsidR="00C523F0" w:rsidRPr="00B0761A">
        <w:rPr>
          <w:rFonts w:ascii="Arial" w:eastAsia="ＭＳ 明朝" w:hAnsi="Arial" w:cs="Arial"/>
        </w:rPr>
        <w:t>“somewhat agree”</w:t>
      </w:r>
      <w:r w:rsidR="001278C9" w:rsidRPr="00B0761A">
        <w:rPr>
          <w:rFonts w:ascii="Arial" w:eastAsia="ＭＳ 明朝" w:hAnsi="Arial" w:cs="Arial"/>
        </w:rPr>
        <w:t xml:space="preserve">, </w:t>
      </w:r>
      <w:r w:rsidR="00C523F0" w:rsidRPr="00B0761A">
        <w:rPr>
          <w:rFonts w:ascii="Arial" w:eastAsia="ＭＳ 明朝" w:hAnsi="Arial" w:cs="Arial"/>
        </w:rPr>
        <w:t>“agree”</w:t>
      </w:r>
      <w:r w:rsidR="001278C9" w:rsidRPr="00B0761A">
        <w:rPr>
          <w:rFonts w:ascii="Arial" w:eastAsia="ＭＳ 明朝" w:hAnsi="Arial" w:cs="Arial"/>
        </w:rPr>
        <w:t>, and</w:t>
      </w:r>
      <w:r w:rsidR="00C523F0" w:rsidRPr="00B0761A">
        <w:rPr>
          <w:rFonts w:ascii="Arial" w:eastAsia="ＭＳ 明朝" w:hAnsi="Arial" w:cs="Arial"/>
        </w:rPr>
        <w:t xml:space="preserve"> “strongly agree”</w:t>
      </w:r>
      <w:r w:rsidR="001278C9" w:rsidRPr="00B0761A">
        <w:rPr>
          <w:rFonts w:ascii="Arial" w:eastAsia="ＭＳ 明朝" w:hAnsi="Arial" w:cs="Arial"/>
        </w:rPr>
        <w:t>.</w:t>
      </w:r>
      <w:r w:rsidR="00CB50D4" w:rsidRPr="00B0761A">
        <w:rPr>
          <w:rFonts w:ascii="Arial" w:eastAsia="ＭＳ 明朝" w:hAnsi="Arial" w:cs="Arial"/>
        </w:rPr>
        <w:t xml:space="preserve"> Eight </w:t>
      </w:r>
      <w:r w:rsidR="000C4F95" w:rsidRPr="00B0761A">
        <w:rPr>
          <w:rFonts w:ascii="Arial" w:eastAsia="ＭＳ 明朝" w:hAnsi="Arial" w:cs="Arial"/>
        </w:rPr>
        <w:t>statement</w:t>
      </w:r>
      <w:r w:rsidR="00CB50D4" w:rsidRPr="00B0761A">
        <w:rPr>
          <w:rFonts w:ascii="Arial" w:eastAsia="ＭＳ 明朝" w:hAnsi="Arial" w:cs="Arial"/>
        </w:rPr>
        <w:t xml:space="preserve">s measured cultural influence on the sense of belonging to a group and on day-to-day behavior in general. The remaining six </w:t>
      </w:r>
      <w:r w:rsidR="000C4F95" w:rsidRPr="00B0761A">
        <w:rPr>
          <w:rFonts w:ascii="Arial" w:eastAsia="ＭＳ 明朝" w:hAnsi="Arial" w:cs="Arial"/>
        </w:rPr>
        <w:t>statement</w:t>
      </w:r>
      <w:r w:rsidR="00CB50D4" w:rsidRPr="00B0761A">
        <w:rPr>
          <w:rFonts w:ascii="Arial" w:eastAsia="ＭＳ 明朝" w:hAnsi="Arial" w:cs="Arial"/>
        </w:rPr>
        <w:t>s focused specifically on cultural influence on social media use.</w:t>
      </w:r>
    </w:p>
    <w:p w14:paraId="518E2B41" w14:textId="77777777" w:rsidR="00CB50D4" w:rsidRPr="00B0761A" w:rsidRDefault="00CB50D4" w:rsidP="00051B66">
      <w:pPr>
        <w:pStyle w:val="PlainText"/>
        <w:rPr>
          <w:rFonts w:ascii="Arial" w:eastAsia="ＭＳ 明朝" w:hAnsi="Arial" w:cs="Arial"/>
        </w:rPr>
      </w:pPr>
    </w:p>
    <w:p w14:paraId="572753CA" w14:textId="0F222749" w:rsidR="00A731E9" w:rsidRPr="00B0761A" w:rsidRDefault="00864406" w:rsidP="00254CC0">
      <w:pPr>
        <w:pStyle w:val="PlainText"/>
        <w:rPr>
          <w:rFonts w:ascii="Arial" w:eastAsia="ＭＳ 明朝" w:hAnsi="Arial" w:cs="Arial"/>
        </w:rPr>
      </w:pPr>
      <w:r w:rsidRPr="00B0761A">
        <w:rPr>
          <w:rFonts w:ascii="Arial" w:eastAsia="ＭＳ 明朝" w:hAnsi="Arial" w:cs="Arial"/>
        </w:rPr>
        <w:t xml:space="preserve">The second </w:t>
      </w:r>
      <w:r w:rsidR="005C09E0" w:rsidRPr="00B0761A">
        <w:rPr>
          <w:rFonts w:ascii="Arial" w:eastAsia="ＭＳ 明朝" w:hAnsi="Arial" w:cs="Arial"/>
        </w:rPr>
        <w:t xml:space="preserve">scale </w:t>
      </w:r>
      <w:r w:rsidRPr="00B0761A">
        <w:rPr>
          <w:rFonts w:ascii="Arial" w:eastAsia="ＭＳ 明朝" w:hAnsi="Arial" w:cs="Arial"/>
        </w:rPr>
        <w:t>measured religious influence on daily decisions and behaviors.</w:t>
      </w:r>
      <w:r w:rsidR="006829C9" w:rsidRPr="00B0761A">
        <w:rPr>
          <w:rFonts w:ascii="Arial" w:eastAsia="ＭＳ 明朝" w:hAnsi="Arial" w:cs="Arial"/>
        </w:rPr>
        <w:t xml:space="preserve"> </w:t>
      </w:r>
      <w:r w:rsidR="00B849C1" w:rsidRPr="00B0761A">
        <w:rPr>
          <w:rFonts w:ascii="Arial" w:eastAsia="ＭＳ 明朝" w:hAnsi="Arial" w:cs="Arial"/>
        </w:rPr>
        <w:t xml:space="preserve">Again, we have not found a scale in the literature that examines religious influence on social media use and acceptance. </w:t>
      </w:r>
      <w:r w:rsidR="00C523F0" w:rsidRPr="00B0761A">
        <w:rPr>
          <w:rFonts w:ascii="Arial" w:eastAsia="ＭＳ 明朝" w:hAnsi="Arial" w:cs="Arial"/>
        </w:rPr>
        <w:t>Our scale</w:t>
      </w:r>
      <w:r w:rsidR="006829C9" w:rsidRPr="00B0761A">
        <w:rPr>
          <w:rFonts w:ascii="Arial" w:eastAsia="ＭＳ 明朝" w:hAnsi="Arial" w:cs="Arial"/>
        </w:rPr>
        <w:t xml:space="preserve"> comprised 26 </w:t>
      </w:r>
      <w:r w:rsidR="00057255" w:rsidRPr="00B0761A">
        <w:rPr>
          <w:rFonts w:ascii="Arial" w:eastAsia="ＭＳ 明朝" w:hAnsi="Arial" w:cs="Arial"/>
        </w:rPr>
        <w:t>statement</w:t>
      </w:r>
      <w:r w:rsidR="006829C9" w:rsidRPr="00B0761A">
        <w:rPr>
          <w:rFonts w:ascii="Arial" w:eastAsia="ＭＳ 明朝" w:hAnsi="Arial" w:cs="Arial"/>
        </w:rPr>
        <w:t>s</w:t>
      </w:r>
      <w:r w:rsidR="00AF0D2E" w:rsidRPr="00B0761A">
        <w:rPr>
          <w:rFonts w:ascii="Arial" w:eastAsia="ＭＳ 明朝" w:hAnsi="Arial" w:cs="Arial"/>
        </w:rPr>
        <w:t>, 24 of</w:t>
      </w:r>
      <w:r w:rsidR="006829C9" w:rsidRPr="00B0761A">
        <w:rPr>
          <w:rFonts w:ascii="Arial" w:eastAsia="ＭＳ 明朝" w:hAnsi="Arial" w:cs="Arial"/>
        </w:rPr>
        <w:t xml:space="preserve"> which were answered on a four-point scale</w:t>
      </w:r>
      <w:r w:rsidR="00AF0D2E" w:rsidRPr="00B0761A">
        <w:rPr>
          <w:rFonts w:ascii="Arial" w:eastAsia="ＭＳ 明朝" w:hAnsi="Arial" w:cs="Arial"/>
        </w:rPr>
        <w:t xml:space="preserve"> of “never”</w:t>
      </w:r>
      <w:r w:rsidR="006829C9" w:rsidRPr="00B0761A">
        <w:rPr>
          <w:rFonts w:ascii="Arial" w:eastAsia="ＭＳ 明朝" w:hAnsi="Arial" w:cs="Arial"/>
        </w:rPr>
        <w:t xml:space="preserve">, </w:t>
      </w:r>
      <w:r w:rsidR="00AF0D2E" w:rsidRPr="00B0761A">
        <w:rPr>
          <w:rFonts w:ascii="Arial" w:eastAsia="ＭＳ 明朝" w:hAnsi="Arial" w:cs="Arial"/>
        </w:rPr>
        <w:t>“sometimes”</w:t>
      </w:r>
      <w:r w:rsidR="006829C9" w:rsidRPr="00B0761A">
        <w:rPr>
          <w:rFonts w:ascii="Arial" w:eastAsia="ＭＳ 明朝" w:hAnsi="Arial" w:cs="Arial"/>
        </w:rPr>
        <w:t xml:space="preserve">, </w:t>
      </w:r>
      <w:r w:rsidR="00AF0D2E" w:rsidRPr="00B0761A">
        <w:rPr>
          <w:rFonts w:ascii="Arial" w:eastAsia="ＭＳ 明朝" w:hAnsi="Arial" w:cs="Arial"/>
        </w:rPr>
        <w:t>“frequently”</w:t>
      </w:r>
      <w:r w:rsidR="006829C9" w:rsidRPr="00B0761A">
        <w:rPr>
          <w:rFonts w:ascii="Arial" w:eastAsia="ＭＳ 明朝" w:hAnsi="Arial" w:cs="Arial"/>
        </w:rPr>
        <w:t>, and</w:t>
      </w:r>
      <w:r w:rsidR="00AF0D2E" w:rsidRPr="00B0761A">
        <w:rPr>
          <w:rFonts w:ascii="Arial" w:eastAsia="ＭＳ 明朝" w:hAnsi="Arial" w:cs="Arial"/>
        </w:rPr>
        <w:t xml:space="preserve"> “always”</w:t>
      </w:r>
      <w:r w:rsidR="006829C9" w:rsidRPr="00B0761A">
        <w:rPr>
          <w:rFonts w:ascii="Arial" w:eastAsia="ＭＳ 明朝" w:hAnsi="Arial" w:cs="Arial"/>
        </w:rPr>
        <w:t>.</w:t>
      </w:r>
      <w:r w:rsidR="00A2482E" w:rsidRPr="00B0761A">
        <w:rPr>
          <w:rFonts w:ascii="Arial" w:eastAsia="ＭＳ 明朝" w:hAnsi="Arial" w:cs="Arial"/>
        </w:rPr>
        <w:t xml:space="preserve"> The remaining two </w:t>
      </w:r>
      <w:r w:rsidR="00057255" w:rsidRPr="00B0761A">
        <w:rPr>
          <w:rFonts w:ascii="Arial" w:eastAsia="ＭＳ 明朝" w:hAnsi="Arial" w:cs="Arial"/>
        </w:rPr>
        <w:t>statement</w:t>
      </w:r>
      <w:r w:rsidR="00A2482E" w:rsidRPr="00B0761A">
        <w:rPr>
          <w:rFonts w:ascii="Arial" w:eastAsia="ＭＳ 明朝" w:hAnsi="Arial" w:cs="Arial"/>
        </w:rPr>
        <w:t>s focused specifically on</w:t>
      </w:r>
      <w:r w:rsidR="00B15A09" w:rsidRPr="00B0761A">
        <w:rPr>
          <w:rFonts w:ascii="Arial" w:eastAsia="ＭＳ 明朝" w:hAnsi="Arial" w:cs="Arial"/>
        </w:rPr>
        <w:t xml:space="preserve"> religious observances</w:t>
      </w:r>
      <w:r w:rsidR="00A2482E" w:rsidRPr="00B0761A">
        <w:rPr>
          <w:rFonts w:ascii="Arial" w:eastAsia="ＭＳ 明朝" w:hAnsi="Arial" w:cs="Arial"/>
        </w:rPr>
        <w:t xml:space="preserve">, which required </w:t>
      </w:r>
      <w:r w:rsidR="008C0838" w:rsidRPr="00B0761A">
        <w:rPr>
          <w:rFonts w:ascii="Arial" w:eastAsia="ＭＳ 明朝" w:hAnsi="Arial" w:cs="Arial"/>
        </w:rPr>
        <w:t xml:space="preserve">somewhat </w:t>
      </w:r>
      <w:r w:rsidR="00B15A09" w:rsidRPr="00B0761A">
        <w:rPr>
          <w:rFonts w:ascii="Arial" w:eastAsia="ＭＳ 明朝" w:hAnsi="Arial" w:cs="Arial"/>
        </w:rPr>
        <w:t>different</w:t>
      </w:r>
      <w:r w:rsidR="00A2482E" w:rsidRPr="00B0761A">
        <w:rPr>
          <w:rFonts w:ascii="Arial" w:eastAsia="ＭＳ 明朝" w:hAnsi="Arial" w:cs="Arial"/>
        </w:rPr>
        <w:t xml:space="preserve"> scales</w:t>
      </w:r>
      <w:r w:rsidR="00B15A09" w:rsidRPr="00B0761A">
        <w:rPr>
          <w:rFonts w:ascii="Arial" w:eastAsia="ＭＳ 明朝" w:hAnsi="Arial" w:cs="Arial"/>
        </w:rPr>
        <w:t xml:space="preserve"> from the other </w:t>
      </w:r>
      <w:bookmarkStart w:id="24" w:name="OLE_LINK172"/>
      <w:bookmarkStart w:id="25" w:name="OLE_LINK173"/>
      <w:r w:rsidR="00057255" w:rsidRPr="00B0761A">
        <w:rPr>
          <w:rFonts w:ascii="Arial" w:eastAsia="ＭＳ 明朝" w:hAnsi="Arial" w:cs="Arial"/>
        </w:rPr>
        <w:t>statement</w:t>
      </w:r>
      <w:bookmarkEnd w:id="24"/>
      <w:bookmarkEnd w:id="25"/>
      <w:r w:rsidR="00B15A09" w:rsidRPr="00B0761A">
        <w:rPr>
          <w:rFonts w:ascii="Arial" w:eastAsia="ＭＳ 明朝" w:hAnsi="Arial" w:cs="Arial"/>
        </w:rPr>
        <w:t>s</w:t>
      </w:r>
      <w:r w:rsidR="00A2482E" w:rsidRPr="00B0761A">
        <w:rPr>
          <w:rFonts w:ascii="Arial" w:eastAsia="ＭＳ 明朝" w:hAnsi="Arial" w:cs="Arial"/>
        </w:rPr>
        <w:t>.</w:t>
      </w:r>
      <w:r w:rsidR="008C0838" w:rsidRPr="00B0761A">
        <w:rPr>
          <w:rFonts w:ascii="Arial" w:eastAsia="ＭＳ 明朝" w:hAnsi="Arial" w:cs="Arial"/>
        </w:rPr>
        <w:t xml:space="preserve"> The </w:t>
      </w:r>
      <w:r w:rsidR="00057255" w:rsidRPr="00B0761A">
        <w:rPr>
          <w:rFonts w:ascii="Arial" w:eastAsia="ＭＳ 明朝" w:hAnsi="Arial" w:cs="Arial"/>
        </w:rPr>
        <w:t>statement</w:t>
      </w:r>
      <w:r w:rsidR="008C0838" w:rsidRPr="00B0761A">
        <w:rPr>
          <w:rFonts w:ascii="Arial" w:eastAsia="ＭＳ 明朝" w:hAnsi="Arial" w:cs="Arial"/>
        </w:rPr>
        <w:t xml:space="preserve">s </w:t>
      </w:r>
      <w:r w:rsidR="00F841B3" w:rsidRPr="00B0761A">
        <w:rPr>
          <w:rFonts w:ascii="Arial" w:eastAsia="ＭＳ 明朝" w:hAnsi="Arial" w:cs="Arial"/>
        </w:rPr>
        <w:t>formed</w:t>
      </w:r>
      <w:r w:rsidR="008C0838" w:rsidRPr="00B0761A">
        <w:rPr>
          <w:rFonts w:ascii="Arial" w:eastAsia="ＭＳ 明朝" w:hAnsi="Arial" w:cs="Arial"/>
        </w:rPr>
        <w:t xml:space="preserve"> four groups: belief (</w:t>
      </w:r>
      <w:r w:rsidR="00403D45" w:rsidRPr="00B0761A">
        <w:rPr>
          <w:rFonts w:ascii="Arial" w:eastAsia="ＭＳ 明朝" w:hAnsi="Arial" w:cs="Arial"/>
        </w:rPr>
        <w:t>3</w:t>
      </w:r>
      <w:r w:rsidR="00F841B3" w:rsidRPr="00B0761A">
        <w:rPr>
          <w:rFonts w:ascii="Arial" w:eastAsia="ＭＳ 明朝" w:hAnsi="Arial" w:cs="Arial"/>
        </w:rPr>
        <w:t xml:space="preserve"> statements</w:t>
      </w:r>
      <w:r w:rsidR="008C0838" w:rsidRPr="00B0761A">
        <w:rPr>
          <w:rFonts w:ascii="Arial" w:eastAsia="ＭＳ 明朝" w:hAnsi="Arial" w:cs="Arial"/>
        </w:rPr>
        <w:t>), acts of worship (3), day-to-day behavior (3), and use of social media (17).</w:t>
      </w:r>
      <w:bookmarkStart w:id="26" w:name="OLE_LINK92"/>
      <w:bookmarkStart w:id="27" w:name="OLE_LINK93"/>
      <w:bookmarkEnd w:id="9"/>
      <w:bookmarkEnd w:id="10"/>
      <w:r w:rsidR="0029311D" w:rsidRPr="00B0761A">
        <w:rPr>
          <w:rFonts w:ascii="Arial" w:eastAsia="ＭＳ 明朝" w:hAnsi="Arial" w:cs="Arial"/>
        </w:rPr>
        <w:t xml:space="preserve"> </w:t>
      </w:r>
      <w:r w:rsidR="00084141" w:rsidRPr="00B0761A">
        <w:rPr>
          <w:rFonts w:ascii="Arial" w:eastAsia="ＭＳ 明朝" w:hAnsi="Arial" w:cs="Arial"/>
        </w:rPr>
        <w:t>We based the s</w:t>
      </w:r>
      <w:r w:rsidR="00057255" w:rsidRPr="00B0761A">
        <w:rPr>
          <w:rFonts w:ascii="Arial" w:eastAsia="ＭＳ 明朝" w:hAnsi="Arial" w:cs="Arial"/>
        </w:rPr>
        <w:t>tatement</w:t>
      </w:r>
      <w:r w:rsidR="0012607F" w:rsidRPr="00B0761A">
        <w:rPr>
          <w:rFonts w:ascii="Arial" w:eastAsia="ＭＳ 明朝" w:hAnsi="Arial" w:cs="Arial"/>
        </w:rPr>
        <w:t xml:space="preserve">s </w:t>
      </w:r>
      <w:r w:rsidR="0029311D" w:rsidRPr="00B0761A">
        <w:rPr>
          <w:rFonts w:ascii="Arial" w:eastAsia="ＭＳ 明朝" w:hAnsi="Arial" w:cs="Arial"/>
        </w:rPr>
        <w:t>in part</w:t>
      </w:r>
      <w:r w:rsidR="0012607F" w:rsidRPr="00B0761A">
        <w:rPr>
          <w:rFonts w:ascii="Arial" w:eastAsia="ＭＳ 明朝" w:hAnsi="Arial" w:cs="Arial"/>
        </w:rPr>
        <w:t xml:space="preserve"> on </w:t>
      </w:r>
      <w:bookmarkStart w:id="28" w:name="OLE_LINK10"/>
      <w:bookmarkStart w:id="29" w:name="OLE_LINK11"/>
      <w:proofErr w:type="spellStart"/>
      <w:r w:rsidR="0012607F" w:rsidRPr="00B0761A">
        <w:rPr>
          <w:rFonts w:ascii="Arial" w:eastAsia="ＭＳ 明朝" w:hAnsi="Arial" w:cs="Arial"/>
        </w:rPr>
        <w:t>Sethi</w:t>
      </w:r>
      <w:proofErr w:type="spellEnd"/>
      <w:r w:rsidR="0012607F" w:rsidRPr="00B0761A">
        <w:rPr>
          <w:rFonts w:ascii="Arial" w:eastAsia="ＭＳ 明朝" w:hAnsi="Arial" w:cs="Arial"/>
        </w:rPr>
        <w:t xml:space="preserve"> and Seligman’s</w:t>
      </w:r>
      <w:r w:rsidR="00E177B9" w:rsidRPr="00B0761A">
        <w:rPr>
          <w:rFonts w:ascii="Arial" w:eastAsia="ＭＳ 明朝" w:hAnsi="Arial" w:cs="Arial"/>
        </w:rPr>
        <w:t xml:space="preserve"> </w:t>
      </w:r>
      <w:r w:rsidR="00E177B9"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2OOgYr0j","properties":{"formattedCitation":"(1993)","plainCitation":"(1993)"},"citationItems":[{"id":144,"uris":["http://zotero.org/users/26821/items/BVHPV34K"],"uri":["http://zotero.org/users/26821/items/BVHPV34K"],"itemData":{"id":144,"type":"article-journal","title":"Optimism and fundamentalism","container-title":"Psychological Science","page":"256-259","volume":"4","issue":"4","source":"pss.sagepub.com","abstract":"Ex­plana­to­ry style from nine re­li­gious groups, rep­re­sent­ing fun­da­men­tal­ist, mod­er­ate, and lib­er­al view­points, was in­ves­ti­gat­ed by ques­tion­naire and by blind con­tent anal­y­sis of their ser­mons and litur­gy. Fun­da­men­tal­ist in­di­vid­u­als were sig­nif­i­cant­ly more op­ti­mistic by ques­tion­naire than those from mod­er­ate re­li­gions, who were in turn more op­ti­mistic than lib­er­als. The litur­gy and ser­mons showed the par­al­lel pat­tern of op­ti­mism. Re­gres­sion anal­y­ses sug­gest­ed that the greater op­ti­mism of fun­da­men­tal­ist in­di­vid­u­als may be en­tire­ly ac­count­ed for by the greater hope and dai­ly in­flu­ence fun­da­men­tal­ism en­gen­ders, along with the greater op­ti­mism of the re­li­gious ser­vices they hear.","DOI":"10.1111/j.1467-9280.1993.tb00271.x","ISSN":"0956-7976, 1467-9280","journalAbbreviation":"Psychological Science","language":"en","author":[{"family":"Sethi","given":"Sheena"},{"family":"Seligman","given":"Martin E. P."}],"issued":{"date-parts":[["1993",7,1]]}},"suppress-author":true}],"schema":"https://github.com/citation-style-language/schema/raw/master/csl-citation.json"} </w:instrText>
      </w:r>
      <w:r w:rsidR="00E177B9" w:rsidRPr="00B0761A">
        <w:rPr>
          <w:rFonts w:ascii="Arial" w:eastAsia="ＭＳ 明朝" w:hAnsi="Arial" w:cs="Arial"/>
        </w:rPr>
        <w:fldChar w:fldCharType="separate"/>
      </w:r>
      <w:r w:rsidR="006B25A8" w:rsidRPr="00B0761A">
        <w:rPr>
          <w:rFonts w:ascii="Arial" w:eastAsia="ＭＳ 明朝" w:hAnsi="Arial" w:cs="Arial"/>
          <w:noProof/>
        </w:rPr>
        <w:t>(1993)</w:t>
      </w:r>
      <w:r w:rsidR="00E177B9" w:rsidRPr="00B0761A">
        <w:rPr>
          <w:rFonts w:ascii="Arial" w:eastAsia="ＭＳ 明朝" w:hAnsi="Arial" w:cs="Arial"/>
        </w:rPr>
        <w:fldChar w:fldCharType="end"/>
      </w:r>
      <w:r w:rsidR="0012607F" w:rsidRPr="00B0761A">
        <w:rPr>
          <w:rFonts w:ascii="Arial" w:eastAsia="ＭＳ 明朝" w:hAnsi="Arial" w:cs="Arial"/>
        </w:rPr>
        <w:t xml:space="preserve"> </w:t>
      </w:r>
      <w:r w:rsidR="00A731E9" w:rsidRPr="00B0761A">
        <w:rPr>
          <w:rFonts w:ascii="Arial" w:eastAsia="ＭＳ 明朝" w:hAnsi="Arial" w:cs="Arial"/>
        </w:rPr>
        <w:t>Religiousness Measure</w:t>
      </w:r>
      <w:bookmarkEnd w:id="28"/>
      <w:bookmarkEnd w:id="29"/>
      <w:r w:rsidR="00AE6565" w:rsidRPr="00B0761A">
        <w:rPr>
          <w:rFonts w:ascii="Arial" w:eastAsia="ＭＳ 明朝" w:hAnsi="Arial" w:cs="Arial"/>
        </w:rPr>
        <w:t>,</w:t>
      </w:r>
      <w:r w:rsidR="00A731E9" w:rsidRPr="00B0761A">
        <w:rPr>
          <w:rFonts w:ascii="Arial" w:eastAsia="ＭＳ 明朝" w:hAnsi="Arial" w:cs="Arial"/>
        </w:rPr>
        <w:t xml:space="preserve"> and </w:t>
      </w:r>
      <w:bookmarkStart w:id="30" w:name="OLE_LINK12"/>
      <w:bookmarkStart w:id="31" w:name="OLE_LINK13"/>
      <w:r w:rsidR="0012607F" w:rsidRPr="00B0761A">
        <w:rPr>
          <w:rFonts w:ascii="Arial" w:eastAsia="ＭＳ 明朝" w:hAnsi="Arial" w:cs="Arial"/>
        </w:rPr>
        <w:t>Roof and Perkins’</w:t>
      </w:r>
      <w:r w:rsidR="00494FCE" w:rsidRPr="00B0761A">
        <w:rPr>
          <w:rFonts w:ascii="Arial" w:eastAsia="ＭＳ 明朝" w:hAnsi="Arial" w:cs="Arial"/>
        </w:rPr>
        <w:t xml:space="preserve"> </w:t>
      </w:r>
      <w:r w:rsidR="00494FCE" w:rsidRPr="00B0761A">
        <w:rPr>
          <w:rFonts w:ascii="Arial" w:eastAsia="ＭＳ 明朝" w:hAnsi="Arial" w:cs="Arial"/>
        </w:rPr>
        <w:fldChar w:fldCharType="begin"/>
      </w:r>
      <w:r w:rsidR="006B25A8" w:rsidRPr="00B0761A">
        <w:rPr>
          <w:rFonts w:ascii="Arial" w:eastAsia="ＭＳ 明朝" w:hAnsi="Arial" w:cs="Arial"/>
        </w:rPr>
        <w:instrText xml:space="preserve"> ADDIN ZOTERO_ITEM CSL_CITATION {"citationID":"t1NuBkGU","properties":{"formattedCitation":"(1975)","plainCitation":"(1975)"},"citationItems":[{"id":147,"uris":["http://zotero.org/users/26821/items/CTR3GFKF"],"uri":["http://zotero.org/users/26821/items/CTR3GFKF"],"itemData":{"id":147,"type":"article-journal","title":"On conceptualizing salience in religious commitment","container-title":"Journal for the Scientific Study of Religion","page":"111-128","volume":"14","issue":"2","source":"JSTOR","abstract":"Two alternative approaches to the conceptualization and analysis of salience in religious commitment are examined: specification and linear, additive models. Using data from a North Carolina sample of Episcopalians, little evidence is found in support of a specification effect. Considerably more support is obtained, however, for a linear, additive formulation in which salience is conceptualized as intervening between localistic world view and orthodoxy, as independent variables, and four consequential dimension measures. Salience is shown to have a \"counter effect\" to that of orthodoxy in the cases of church activism, political conservatism, antiblack prejudice, and racism. Issues pertinent to further research on religious salience are raised.","DOI":"10.2307/1384735","ISSN":"0021-8294","journalAbbreviation":"Journal for the Scientific Study of Religion","author":[{"family":"Roof","given":"Wade Clark"},{"family":"Perkins","given":"Richard B."}],"issued":{"date-parts":[["1975"]]}},"suppress-author":true}],"schema":"https://github.com/citation-style-language/schema/raw/master/csl-citation.json"} </w:instrText>
      </w:r>
      <w:r w:rsidR="00494FCE" w:rsidRPr="00B0761A">
        <w:rPr>
          <w:rFonts w:ascii="Arial" w:eastAsia="ＭＳ 明朝" w:hAnsi="Arial" w:cs="Arial"/>
        </w:rPr>
        <w:fldChar w:fldCharType="separate"/>
      </w:r>
      <w:r w:rsidR="006B25A8" w:rsidRPr="00B0761A">
        <w:rPr>
          <w:rFonts w:ascii="Arial" w:eastAsia="ＭＳ 明朝" w:hAnsi="Arial" w:cs="Arial"/>
          <w:noProof/>
        </w:rPr>
        <w:t>(1975)</w:t>
      </w:r>
      <w:r w:rsidR="00494FCE" w:rsidRPr="00B0761A">
        <w:rPr>
          <w:rFonts w:ascii="Arial" w:eastAsia="ＭＳ 明朝" w:hAnsi="Arial" w:cs="Arial"/>
        </w:rPr>
        <w:fldChar w:fldCharType="end"/>
      </w:r>
      <w:r w:rsidR="0012607F" w:rsidRPr="00B0761A">
        <w:rPr>
          <w:rFonts w:ascii="Arial" w:eastAsia="ＭＳ 明朝" w:hAnsi="Arial" w:cs="Arial"/>
        </w:rPr>
        <w:t xml:space="preserve"> </w:t>
      </w:r>
      <w:r w:rsidR="00A731E9" w:rsidRPr="00B0761A">
        <w:rPr>
          <w:rFonts w:ascii="Arial" w:eastAsia="ＭＳ 明朝" w:hAnsi="Arial" w:cs="Arial"/>
        </w:rPr>
        <w:t>Salience in Religious Commitment Scale</w:t>
      </w:r>
      <w:bookmarkEnd w:id="30"/>
      <w:bookmarkEnd w:id="31"/>
      <w:r w:rsidR="00B27954" w:rsidRPr="00B0761A">
        <w:rPr>
          <w:rFonts w:ascii="Arial" w:eastAsia="ＭＳ 明朝" w:hAnsi="Arial" w:cs="Arial"/>
        </w:rPr>
        <w:t xml:space="preserve">, </w:t>
      </w:r>
      <w:r w:rsidR="00084141" w:rsidRPr="00B0761A">
        <w:rPr>
          <w:rFonts w:ascii="Arial" w:eastAsia="ＭＳ 明朝" w:hAnsi="Arial" w:cs="Arial"/>
        </w:rPr>
        <w:t xml:space="preserve">both </w:t>
      </w:r>
      <w:r w:rsidR="00B27954" w:rsidRPr="00B0761A">
        <w:rPr>
          <w:rFonts w:ascii="Arial" w:eastAsia="ＭＳ 明朝" w:hAnsi="Arial" w:cs="Arial"/>
        </w:rPr>
        <w:t>modified and expanded to focus on online behavior in an Islamic context</w:t>
      </w:r>
      <w:r w:rsidR="00A731E9" w:rsidRPr="00B0761A">
        <w:rPr>
          <w:rFonts w:ascii="Arial" w:eastAsia="ＭＳ 明朝" w:hAnsi="Arial" w:cs="Arial"/>
        </w:rPr>
        <w:t>.</w:t>
      </w:r>
    </w:p>
    <w:p w14:paraId="3D9D2567" w14:textId="77777777" w:rsidR="00AC51C9" w:rsidRPr="00B0761A" w:rsidRDefault="00AC51C9" w:rsidP="00AC51C9">
      <w:pPr>
        <w:pStyle w:val="PlainText"/>
        <w:rPr>
          <w:rFonts w:ascii="Arial" w:eastAsia="ＭＳ 明朝" w:hAnsi="Arial" w:cs="Arial"/>
        </w:rPr>
      </w:pPr>
    </w:p>
    <w:p w14:paraId="358DF965" w14:textId="77777777" w:rsidR="009E33B3" w:rsidRPr="00B0761A" w:rsidRDefault="009E33B3" w:rsidP="009E33B3">
      <w:pPr>
        <w:pStyle w:val="PlainText"/>
        <w:rPr>
          <w:rFonts w:ascii="Arial" w:eastAsia="ＭＳ 明朝" w:hAnsi="Arial" w:cs="Arial"/>
        </w:rPr>
      </w:pPr>
      <w:r w:rsidRPr="00B0761A">
        <w:rPr>
          <w:rFonts w:ascii="Arial" w:eastAsia="ＭＳ 明朝" w:hAnsi="Arial" w:cs="Arial"/>
        </w:rPr>
        <w:t>We coded the responses for both scales as numbers in the range 1 to 4, where:</w:t>
      </w:r>
    </w:p>
    <w:p w14:paraId="22A56312" w14:textId="77777777" w:rsidR="009E33B3" w:rsidRPr="00B0761A" w:rsidRDefault="009E33B3" w:rsidP="009E33B3">
      <w:pPr>
        <w:pStyle w:val="PlainText"/>
        <w:rPr>
          <w:rFonts w:ascii="Arial" w:eastAsia="ＭＳ 明朝" w:hAnsi="Arial" w:cs="Arial"/>
        </w:rPr>
      </w:pPr>
    </w:p>
    <w:p w14:paraId="3DD6790A" w14:textId="77777777" w:rsidR="009E33B3" w:rsidRPr="00B0761A" w:rsidRDefault="009E33B3" w:rsidP="009E33B3">
      <w:pPr>
        <w:pStyle w:val="PlainText"/>
        <w:numPr>
          <w:ilvl w:val="0"/>
          <w:numId w:val="6"/>
        </w:numPr>
        <w:rPr>
          <w:rFonts w:ascii="Arial" w:eastAsia="ＭＳ 明朝" w:hAnsi="Arial" w:cs="Arial"/>
        </w:rPr>
      </w:pPr>
      <w:r w:rsidRPr="00B0761A">
        <w:rPr>
          <w:rFonts w:ascii="Arial" w:eastAsia="ＭＳ 明朝" w:hAnsi="Arial" w:cs="Arial"/>
        </w:rPr>
        <w:t>1.00 to 1.75 represented “strongly disagree” or “never”,</w:t>
      </w:r>
    </w:p>
    <w:p w14:paraId="67EE43C1" w14:textId="77777777" w:rsidR="009E33B3" w:rsidRPr="00B0761A" w:rsidRDefault="009E33B3" w:rsidP="009E33B3">
      <w:pPr>
        <w:pStyle w:val="PlainText"/>
        <w:numPr>
          <w:ilvl w:val="0"/>
          <w:numId w:val="6"/>
        </w:numPr>
        <w:rPr>
          <w:rFonts w:ascii="Arial" w:eastAsia="ＭＳ 明朝" w:hAnsi="Arial" w:cs="Arial"/>
        </w:rPr>
      </w:pPr>
      <w:r w:rsidRPr="00B0761A">
        <w:rPr>
          <w:rFonts w:ascii="Arial" w:eastAsia="ＭＳ 明朝" w:hAnsi="Arial" w:cs="Arial"/>
        </w:rPr>
        <w:t>1.76 to 2.50 represented “somewhat agree” or “sometimes”,</w:t>
      </w:r>
    </w:p>
    <w:p w14:paraId="3AAA3C20" w14:textId="77777777" w:rsidR="009E33B3" w:rsidRPr="00B0761A" w:rsidRDefault="009E33B3" w:rsidP="009E33B3">
      <w:pPr>
        <w:pStyle w:val="PlainText"/>
        <w:numPr>
          <w:ilvl w:val="0"/>
          <w:numId w:val="6"/>
        </w:numPr>
        <w:rPr>
          <w:rFonts w:ascii="Arial" w:eastAsia="ＭＳ 明朝" w:hAnsi="Arial" w:cs="Arial"/>
        </w:rPr>
      </w:pPr>
      <w:r w:rsidRPr="00B0761A">
        <w:rPr>
          <w:rFonts w:ascii="Arial" w:eastAsia="ＭＳ 明朝" w:hAnsi="Arial" w:cs="Arial"/>
        </w:rPr>
        <w:t>2.51 to 3.25 represented “agree” or “frequently”, and</w:t>
      </w:r>
    </w:p>
    <w:p w14:paraId="2FD15884" w14:textId="77777777" w:rsidR="009E33B3" w:rsidRPr="00B0761A" w:rsidRDefault="009E33B3" w:rsidP="009E33B3">
      <w:pPr>
        <w:pStyle w:val="PlainText"/>
        <w:numPr>
          <w:ilvl w:val="0"/>
          <w:numId w:val="6"/>
        </w:numPr>
        <w:rPr>
          <w:rFonts w:ascii="Arial" w:eastAsia="ＭＳ 明朝" w:hAnsi="Arial" w:cs="Arial"/>
        </w:rPr>
      </w:pPr>
      <w:r w:rsidRPr="00B0761A">
        <w:rPr>
          <w:rFonts w:ascii="Arial" w:eastAsia="ＭＳ 明朝" w:hAnsi="Arial" w:cs="Arial"/>
        </w:rPr>
        <w:t>3.26 to 4.00 represented “strongly agree” or “always”.</w:t>
      </w:r>
    </w:p>
    <w:p w14:paraId="0D3D7EF9" w14:textId="77777777" w:rsidR="009E33B3" w:rsidRDefault="009E33B3" w:rsidP="009E33B3">
      <w:pPr>
        <w:pStyle w:val="PlainText"/>
        <w:rPr>
          <w:rFonts w:ascii="Arial" w:eastAsia="ＭＳ 明朝" w:hAnsi="Arial" w:cs="Arial"/>
        </w:rPr>
      </w:pPr>
    </w:p>
    <w:p w14:paraId="3C626E13" w14:textId="06304BF9" w:rsidR="00980433" w:rsidRDefault="00980433" w:rsidP="009E33B3">
      <w:pPr>
        <w:pStyle w:val="PlainText"/>
        <w:rPr>
          <w:rFonts w:ascii="Arial" w:eastAsia="ＭＳ 明朝" w:hAnsi="Arial" w:cs="Arial"/>
        </w:rPr>
      </w:pPr>
      <w:r>
        <w:rPr>
          <w:rFonts w:ascii="Arial" w:eastAsia="ＭＳ 明朝" w:hAnsi="Arial" w:cs="Arial"/>
        </w:rPr>
        <w:t xml:space="preserve">An obvious concern with interviewing participants </w:t>
      </w:r>
      <w:r w:rsidR="00BF3C29">
        <w:rPr>
          <w:rFonts w:ascii="Arial" w:eastAsia="ＭＳ 明朝" w:hAnsi="Arial" w:cs="Arial"/>
        </w:rPr>
        <w:t xml:space="preserve">living </w:t>
      </w:r>
      <w:r>
        <w:rPr>
          <w:rFonts w:ascii="Arial" w:eastAsia="ＭＳ 明朝" w:hAnsi="Arial" w:cs="Arial"/>
        </w:rPr>
        <w:t>in New Zealand was</w:t>
      </w:r>
      <w:r w:rsidR="00BF3C29">
        <w:rPr>
          <w:rFonts w:ascii="Arial" w:eastAsia="ＭＳ 明朝" w:hAnsi="Arial" w:cs="Arial"/>
        </w:rPr>
        <w:t xml:space="preserve"> that being in an individualistic </w:t>
      </w:r>
      <w:r>
        <w:rPr>
          <w:rFonts w:ascii="Arial" w:eastAsia="ＭＳ 明朝" w:hAnsi="Arial" w:cs="Arial"/>
        </w:rPr>
        <w:t xml:space="preserve">culture for an extended period might cause them to change their behavior. </w:t>
      </w:r>
      <w:r w:rsidR="00BA30AD">
        <w:rPr>
          <w:rFonts w:ascii="Arial" w:eastAsia="ＭＳ 明朝" w:hAnsi="Arial" w:cs="Arial"/>
        </w:rPr>
        <w:t>That is</w:t>
      </w:r>
      <w:r>
        <w:rPr>
          <w:rFonts w:ascii="Arial" w:eastAsia="ＭＳ 明朝" w:hAnsi="Arial" w:cs="Arial"/>
        </w:rPr>
        <w:t xml:space="preserve">, </w:t>
      </w:r>
      <w:r w:rsidR="006A63CD">
        <w:rPr>
          <w:rFonts w:ascii="Arial" w:eastAsia="ＭＳ 明朝" w:hAnsi="Arial" w:cs="Arial"/>
        </w:rPr>
        <w:t>long-term exposure to</w:t>
      </w:r>
      <w:r>
        <w:rPr>
          <w:rFonts w:ascii="Arial" w:eastAsia="ＭＳ 明朝" w:hAnsi="Arial" w:cs="Arial"/>
        </w:rPr>
        <w:t xml:space="preserve"> </w:t>
      </w:r>
      <w:r w:rsidR="00027076">
        <w:rPr>
          <w:rFonts w:ascii="Arial" w:eastAsia="ＭＳ 明朝" w:hAnsi="Arial" w:cs="Arial"/>
        </w:rPr>
        <w:t>New Zealand</w:t>
      </w:r>
      <w:r>
        <w:rPr>
          <w:rFonts w:ascii="Arial" w:eastAsia="ＭＳ 明朝" w:hAnsi="Arial" w:cs="Arial"/>
        </w:rPr>
        <w:t xml:space="preserve"> norms might erode </w:t>
      </w:r>
      <w:r w:rsidR="006C0086">
        <w:rPr>
          <w:rFonts w:ascii="Arial" w:eastAsia="ＭＳ 明朝" w:hAnsi="Arial" w:cs="Arial"/>
        </w:rPr>
        <w:t>the influence</w:t>
      </w:r>
      <w:r>
        <w:rPr>
          <w:rFonts w:ascii="Arial" w:eastAsia="ＭＳ 明朝" w:hAnsi="Arial" w:cs="Arial"/>
        </w:rPr>
        <w:t xml:space="preserve"> of Saudi norms. To </w:t>
      </w:r>
      <w:r w:rsidR="00AF6256">
        <w:rPr>
          <w:rFonts w:ascii="Arial" w:eastAsia="ＭＳ 明朝" w:hAnsi="Arial" w:cs="Arial"/>
        </w:rPr>
        <w:t>test this</w:t>
      </w:r>
      <w:r>
        <w:rPr>
          <w:rFonts w:ascii="Arial" w:eastAsia="ＭＳ 明朝" w:hAnsi="Arial" w:cs="Arial"/>
        </w:rPr>
        <w:t xml:space="preserve">, we </w:t>
      </w:r>
      <w:r w:rsidR="005A53F2">
        <w:rPr>
          <w:rFonts w:ascii="Arial" w:eastAsia="ＭＳ 明朝" w:hAnsi="Arial" w:cs="Arial"/>
        </w:rPr>
        <w:t>split</w:t>
      </w:r>
      <w:r>
        <w:rPr>
          <w:rFonts w:ascii="Arial" w:eastAsia="ＭＳ 明朝" w:hAnsi="Arial" w:cs="Arial"/>
        </w:rPr>
        <w:t xml:space="preserve"> the male participants into two groups</w:t>
      </w:r>
      <w:r w:rsidR="003F6532">
        <w:rPr>
          <w:rFonts w:ascii="Arial" w:eastAsia="ＭＳ 明朝" w:hAnsi="Arial" w:cs="Arial"/>
        </w:rPr>
        <w:t xml:space="preserve">. </w:t>
      </w:r>
      <w:r w:rsidR="007302A5">
        <w:rPr>
          <w:rFonts w:ascii="Arial" w:eastAsia="ＭＳ 明朝" w:hAnsi="Arial" w:cs="Arial"/>
        </w:rPr>
        <w:t>S</w:t>
      </w:r>
      <w:r w:rsidR="009C7A28">
        <w:rPr>
          <w:rFonts w:ascii="Arial" w:eastAsia="ＭＳ 明朝" w:hAnsi="Arial" w:cs="Arial"/>
        </w:rPr>
        <w:t xml:space="preserve">ix </w:t>
      </w:r>
      <w:r w:rsidR="003F6532">
        <w:rPr>
          <w:rFonts w:ascii="Arial" w:eastAsia="ＭＳ 明朝" w:hAnsi="Arial" w:cs="Arial"/>
        </w:rPr>
        <w:t xml:space="preserve">had </w:t>
      </w:r>
      <w:r w:rsidR="00BD38D8">
        <w:rPr>
          <w:rFonts w:ascii="Arial" w:eastAsia="ＭＳ 明朝" w:hAnsi="Arial" w:cs="Arial"/>
        </w:rPr>
        <w:t>been</w:t>
      </w:r>
      <w:r>
        <w:rPr>
          <w:rFonts w:ascii="Arial" w:eastAsia="ＭＳ 明朝" w:hAnsi="Arial" w:cs="Arial"/>
        </w:rPr>
        <w:t xml:space="preserve"> in New Zealand for less than </w:t>
      </w:r>
      <w:r w:rsidR="00A83575">
        <w:rPr>
          <w:rFonts w:ascii="Arial" w:eastAsia="ＭＳ 明朝" w:hAnsi="Arial" w:cs="Arial"/>
        </w:rPr>
        <w:t>a</w:t>
      </w:r>
      <w:r>
        <w:rPr>
          <w:rFonts w:ascii="Arial" w:eastAsia="ＭＳ 明朝" w:hAnsi="Arial" w:cs="Arial"/>
        </w:rPr>
        <w:t xml:space="preserve"> year</w:t>
      </w:r>
      <w:r w:rsidR="00804912">
        <w:rPr>
          <w:rFonts w:ascii="Arial" w:eastAsia="ＭＳ 明朝" w:hAnsi="Arial" w:cs="Arial"/>
        </w:rPr>
        <w:t>, with stays ranging</w:t>
      </w:r>
      <w:r w:rsidR="009C7A28">
        <w:rPr>
          <w:rFonts w:ascii="Arial" w:eastAsia="ＭＳ 明朝" w:hAnsi="Arial" w:cs="Arial"/>
        </w:rPr>
        <w:t xml:space="preserve"> </w:t>
      </w:r>
      <w:r w:rsidR="00804912">
        <w:rPr>
          <w:rFonts w:ascii="Arial" w:eastAsia="ＭＳ 明朝" w:hAnsi="Arial" w:cs="Arial"/>
        </w:rPr>
        <w:t>from</w:t>
      </w:r>
      <w:r w:rsidR="009C7A28">
        <w:rPr>
          <w:rFonts w:ascii="Arial" w:eastAsia="ＭＳ 明朝" w:hAnsi="Arial" w:cs="Arial"/>
        </w:rPr>
        <w:t xml:space="preserve"> one </w:t>
      </w:r>
      <w:r w:rsidR="00804912">
        <w:rPr>
          <w:rFonts w:ascii="Arial" w:eastAsia="ＭＳ 明朝" w:hAnsi="Arial" w:cs="Arial"/>
        </w:rPr>
        <w:t>to</w:t>
      </w:r>
      <w:r w:rsidR="009C7A28">
        <w:rPr>
          <w:rFonts w:ascii="Arial" w:eastAsia="ＭＳ 明朝" w:hAnsi="Arial" w:cs="Arial"/>
        </w:rPr>
        <w:t xml:space="preserve"> eight months.</w:t>
      </w:r>
      <w:r w:rsidR="003F6532">
        <w:rPr>
          <w:rFonts w:ascii="Arial" w:eastAsia="ＭＳ 明朝" w:hAnsi="Arial" w:cs="Arial"/>
        </w:rPr>
        <w:t xml:space="preserve"> The </w:t>
      </w:r>
      <w:r w:rsidR="003B2FBE">
        <w:rPr>
          <w:rFonts w:ascii="Arial" w:eastAsia="ＭＳ 明朝" w:hAnsi="Arial" w:cs="Arial"/>
        </w:rPr>
        <w:t>remaining</w:t>
      </w:r>
      <w:r w:rsidR="009E27D5">
        <w:rPr>
          <w:rFonts w:ascii="Arial" w:eastAsia="ＭＳ 明朝" w:hAnsi="Arial" w:cs="Arial"/>
        </w:rPr>
        <w:t xml:space="preserve"> </w:t>
      </w:r>
      <w:r w:rsidR="000E59CC">
        <w:rPr>
          <w:rFonts w:ascii="Arial" w:eastAsia="ＭＳ 明朝" w:hAnsi="Arial" w:cs="Arial"/>
        </w:rPr>
        <w:t>three</w:t>
      </w:r>
      <w:r w:rsidR="004F39D9">
        <w:rPr>
          <w:rFonts w:ascii="Arial" w:eastAsia="ＭＳ 明朝" w:hAnsi="Arial" w:cs="Arial"/>
        </w:rPr>
        <w:t xml:space="preserve"> </w:t>
      </w:r>
      <w:r w:rsidR="000E59CC">
        <w:rPr>
          <w:rFonts w:ascii="Arial" w:eastAsia="ＭＳ 明朝" w:hAnsi="Arial" w:cs="Arial"/>
        </w:rPr>
        <w:t>had</w:t>
      </w:r>
      <w:r w:rsidR="009C7A28">
        <w:rPr>
          <w:rFonts w:ascii="Arial" w:eastAsia="ＭＳ 明朝" w:hAnsi="Arial" w:cs="Arial"/>
        </w:rPr>
        <w:t xml:space="preserve"> </w:t>
      </w:r>
      <w:r w:rsidR="00936B6E">
        <w:rPr>
          <w:rFonts w:ascii="Arial" w:eastAsia="ＭＳ 明朝" w:hAnsi="Arial" w:cs="Arial"/>
        </w:rPr>
        <w:t>been in New Zealand</w:t>
      </w:r>
      <w:r w:rsidR="00C541CB">
        <w:rPr>
          <w:rFonts w:ascii="Arial" w:eastAsia="ＭＳ 明朝" w:hAnsi="Arial" w:cs="Arial"/>
        </w:rPr>
        <w:t xml:space="preserve"> </w:t>
      </w:r>
      <w:r w:rsidR="00080C57">
        <w:rPr>
          <w:rFonts w:ascii="Arial" w:eastAsia="ＭＳ 明朝" w:hAnsi="Arial" w:cs="Arial"/>
        </w:rPr>
        <w:t>b</w:t>
      </w:r>
      <w:r w:rsidR="00164F7A">
        <w:rPr>
          <w:rFonts w:ascii="Arial" w:eastAsia="ＭＳ 明朝" w:hAnsi="Arial" w:cs="Arial"/>
        </w:rPr>
        <w:t>etween</w:t>
      </w:r>
      <w:r w:rsidR="009C7A28">
        <w:rPr>
          <w:rFonts w:ascii="Arial" w:eastAsia="ＭＳ 明朝" w:hAnsi="Arial" w:cs="Arial"/>
        </w:rPr>
        <w:t xml:space="preserve"> </w:t>
      </w:r>
      <w:r w:rsidR="00936B6E">
        <w:rPr>
          <w:rFonts w:ascii="Arial" w:eastAsia="ＭＳ 明朝" w:hAnsi="Arial" w:cs="Arial"/>
        </w:rPr>
        <w:t>t</w:t>
      </w:r>
      <w:r w:rsidR="004F39D9">
        <w:rPr>
          <w:rFonts w:ascii="Arial" w:eastAsia="ＭＳ 明朝" w:hAnsi="Arial" w:cs="Arial"/>
        </w:rPr>
        <w:t xml:space="preserve">wo </w:t>
      </w:r>
      <w:r w:rsidR="00164F7A">
        <w:rPr>
          <w:rFonts w:ascii="Arial" w:eastAsia="ＭＳ 明朝" w:hAnsi="Arial" w:cs="Arial"/>
        </w:rPr>
        <w:t>and</w:t>
      </w:r>
      <w:r w:rsidR="004F39D9">
        <w:rPr>
          <w:rFonts w:ascii="Arial" w:eastAsia="ＭＳ 明朝" w:hAnsi="Arial" w:cs="Arial"/>
        </w:rPr>
        <w:t xml:space="preserve"> four years</w:t>
      </w:r>
      <w:r>
        <w:rPr>
          <w:rFonts w:ascii="Arial" w:eastAsia="ＭＳ 明朝" w:hAnsi="Arial" w:cs="Arial"/>
        </w:rPr>
        <w:t>.</w:t>
      </w:r>
    </w:p>
    <w:p w14:paraId="1559978B" w14:textId="77777777" w:rsidR="006A316B" w:rsidRDefault="006A316B" w:rsidP="009E33B3">
      <w:pPr>
        <w:pStyle w:val="PlainText"/>
        <w:rPr>
          <w:rFonts w:ascii="Arial" w:eastAsia="ＭＳ 明朝" w:hAnsi="Arial" w:cs="Arial"/>
        </w:rPr>
      </w:pPr>
    </w:p>
    <w:p w14:paraId="1672E2CC" w14:textId="2ED8E6F2" w:rsidR="00C82A00" w:rsidRDefault="00416468" w:rsidP="009E33B3">
      <w:pPr>
        <w:pStyle w:val="PlainText"/>
        <w:rPr>
          <w:rFonts w:ascii="Arial" w:eastAsia="ＭＳ 明朝" w:hAnsi="Arial" w:cs="Arial"/>
          <w:lang w:val="en-NZ"/>
        </w:rPr>
      </w:pPr>
      <w:r>
        <w:rPr>
          <w:rFonts w:ascii="Arial" w:eastAsia="ＭＳ 明朝" w:hAnsi="Arial" w:cs="Arial"/>
        </w:rPr>
        <w:t xml:space="preserve">We found no </w:t>
      </w:r>
      <w:r w:rsidRPr="00416468">
        <w:rPr>
          <w:rFonts w:ascii="Arial" w:eastAsia="ＭＳ 明朝" w:hAnsi="Arial" w:cs="Arial"/>
          <w:lang w:val="en-NZ"/>
        </w:rPr>
        <w:t xml:space="preserve">obvious differences in social media engagement </w:t>
      </w:r>
      <w:r>
        <w:rPr>
          <w:rFonts w:ascii="Arial" w:eastAsia="ＭＳ 明朝" w:hAnsi="Arial" w:cs="Arial"/>
          <w:lang w:val="en-NZ"/>
        </w:rPr>
        <w:t>between the two groups. T</w:t>
      </w:r>
      <w:r w:rsidRPr="00416468">
        <w:rPr>
          <w:rFonts w:ascii="Arial" w:eastAsia="ＭＳ 明朝" w:hAnsi="Arial" w:cs="Arial"/>
          <w:lang w:val="en-NZ"/>
        </w:rPr>
        <w:t xml:space="preserve">he experience </w:t>
      </w:r>
      <w:r w:rsidR="002D661C">
        <w:rPr>
          <w:rFonts w:ascii="Arial" w:eastAsia="ＭＳ 明朝" w:hAnsi="Arial" w:cs="Arial"/>
          <w:lang w:val="en-NZ"/>
        </w:rPr>
        <w:t xml:space="preserve">and behaviour </w:t>
      </w:r>
      <w:r w:rsidR="00C65E15">
        <w:rPr>
          <w:rFonts w:ascii="Arial" w:eastAsia="ＭＳ 明朝" w:hAnsi="Arial" w:cs="Arial"/>
          <w:lang w:val="en-NZ"/>
        </w:rPr>
        <w:t>of</w:t>
      </w:r>
      <w:r w:rsidRPr="00416468">
        <w:rPr>
          <w:rFonts w:ascii="Arial" w:eastAsia="ＭＳ 明朝" w:hAnsi="Arial" w:cs="Arial"/>
          <w:lang w:val="en-NZ"/>
        </w:rPr>
        <w:t xml:space="preserve"> those who </w:t>
      </w:r>
      <w:r>
        <w:rPr>
          <w:rFonts w:ascii="Arial" w:eastAsia="ＭＳ 明朝" w:hAnsi="Arial" w:cs="Arial"/>
          <w:lang w:val="en-NZ"/>
        </w:rPr>
        <w:t>had</w:t>
      </w:r>
      <w:r w:rsidRPr="00416468">
        <w:rPr>
          <w:rFonts w:ascii="Arial" w:eastAsia="ＭＳ 明朝" w:hAnsi="Arial" w:cs="Arial"/>
          <w:lang w:val="en-NZ"/>
        </w:rPr>
        <w:t xml:space="preserve"> been in </w:t>
      </w:r>
      <w:r>
        <w:rPr>
          <w:rFonts w:ascii="Arial" w:eastAsia="ＭＳ 明朝" w:hAnsi="Arial" w:cs="Arial"/>
          <w:lang w:val="en-NZ"/>
        </w:rPr>
        <w:t>New Zealand for only a few</w:t>
      </w:r>
      <w:r w:rsidRPr="00416468">
        <w:rPr>
          <w:rFonts w:ascii="Arial" w:eastAsia="ＭＳ 明朝" w:hAnsi="Arial" w:cs="Arial"/>
          <w:lang w:val="en-NZ"/>
        </w:rPr>
        <w:t xml:space="preserve"> months </w:t>
      </w:r>
      <w:r>
        <w:rPr>
          <w:rFonts w:ascii="Arial" w:eastAsia="ＭＳ 明朝" w:hAnsi="Arial" w:cs="Arial"/>
          <w:lang w:val="en-NZ"/>
        </w:rPr>
        <w:t>was</w:t>
      </w:r>
      <w:r w:rsidRPr="00416468">
        <w:rPr>
          <w:rFonts w:ascii="Arial" w:eastAsia="ＭＳ 明朝" w:hAnsi="Arial" w:cs="Arial"/>
          <w:lang w:val="en-NZ"/>
        </w:rPr>
        <w:t xml:space="preserve"> similar to those who </w:t>
      </w:r>
      <w:r>
        <w:rPr>
          <w:rFonts w:ascii="Arial" w:eastAsia="ＭＳ 明朝" w:hAnsi="Arial" w:cs="Arial"/>
          <w:lang w:val="en-NZ"/>
        </w:rPr>
        <w:t>had</w:t>
      </w:r>
      <w:r w:rsidRPr="00416468">
        <w:rPr>
          <w:rFonts w:ascii="Arial" w:eastAsia="ＭＳ 明朝" w:hAnsi="Arial" w:cs="Arial"/>
          <w:lang w:val="en-NZ"/>
        </w:rPr>
        <w:t xml:space="preserve"> been in </w:t>
      </w:r>
      <w:r>
        <w:rPr>
          <w:rFonts w:ascii="Arial" w:eastAsia="ＭＳ 明朝" w:hAnsi="Arial" w:cs="Arial"/>
          <w:lang w:val="en-NZ"/>
        </w:rPr>
        <w:t>New Zealand</w:t>
      </w:r>
      <w:r w:rsidRPr="00416468">
        <w:rPr>
          <w:rFonts w:ascii="Arial" w:eastAsia="ＭＳ 明朝" w:hAnsi="Arial" w:cs="Arial"/>
          <w:lang w:val="en-NZ"/>
        </w:rPr>
        <w:t xml:space="preserve"> for several years</w:t>
      </w:r>
      <w:r>
        <w:rPr>
          <w:rFonts w:ascii="Arial" w:eastAsia="ＭＳ 明朝" w:hAnsi="Arial" w:cs="Arial"/>
          <w:lang w:val="en-NZ"/>
        </w:rPr>
        <w:t>.</w:t>
      </w:r>
      <w:r w:rsidR="00B4788F">
        <w:rPr>
          <w:rFonts w:ascii="Arial" w:eastAsia="ＭＳ 明朝" w:hAnsi="Arial" w:cs="Arial"/>
          <w:lang w:val="en-NZ"/>
        </w:rPr>
        <w:t xml:space="preserve"> </w:t>
      </w:r>
      <w:r w:rsidR="00FD02CE">
        <w:rPr>
          <w:rFonts w:ascii="Arial" w:eastAsia="ＭＳ 明朝" w:hAnsi="Arial" w:cs="Arial"/>
          <w:lang w:val="en-NZ"/>
        </w:rPr>
        <w:t xml:space="preserve">One possible explanation is that </w:t>
      </w:r>
      <w:r w:rsidR="00C65E15">
        <w:rPr>
          <w:rFonts w:ascii="Arial" w:eastAsia="ＭＳ 明朝" w:hAnsi="Arial" w:cs="Arial"/>
          <w:lang w:val="en-NZ"/>
        </w:rPr>
        <w:t>the male participants were studying on Saudi government scholarships</w:t>
      </w:r>
      <w:r w:rsidR="00FD02CE">
        <w:rPr>
          <w:rFonts w:ascii="Arial" w:eastAsia="ＭＳ 明朝" w:hAnsi="Arial" w:cs="Arial"/>
          <w:lang w:val="en-NZ"/>
        </w:rPr>
        <w:t xml:space="preserve"> and were therefore not permanently resident in New Zealand.</w:t>
      </w:r>
      <w:r w:rsidR="00031148">
        <w:rPr>
          <w:rFonts w:ascii="Arial" w:eastAsia="ＭＳ 明朝" w:hAnsi="Arial" w:cs="Arial"/>
          <w:lang w:val="en-NZ"/>
        </w:rPr>
        <w:t xml:space="preserve"> </w:t>
      </w:r>
      <w:r w:rsidR="00C82A00">
        <w:rPr>
          <w:rFonts w:ascii="Arial" w:eastAsia="ＭＳ 明朝" w:hAnsi="Arial" w:cs="Arial"/>
          <w:lang w:val="en-NZ"/>
        </w:rPr>
        <w:t>They were not continuously exposed to</w:t>
      </w:r>
      <w:r w:rsidR="00031148">
        <w:rPr>
          <w:rFonts w:ascii="Arial" w:eastAsia="ＭＳ 明朝" w:hAnsi="Arial" w:cs="Arial"/>
          <w:lang w:val="en-NZ"/>
        </w:rPr>
        <w:t xml:space="preserve"> non-Saudi cultural norms</w:t>
      </w:r>
      <w:r w:rsidR="005431CB">
        <w:rPr>
          <w:rFonts w:ascii="Arial" w:eastAsia="ＭＳ 明朝" w:hAnsi="Arial" w:cs="Arial"/>
          <w:lang w:val="en-NZ"/>
        </w:rPr>
        <w:t>,</w:t>
      </w:r>
      <w:r w:rsidR="000C75EC">
        <w:rPr>
          <w:rFonts w:ascii="Arial" w:eastAsia="ＭＳ 明朝" w:hAnsi="Arial" w:cs="Arial"/>
          <w:lang w:val="en-NZ"/>
        </w:rPr>
        <w:t xml:space="preserve"> and</w:t>
      </w:r>
      <w:r w:rsidR="005431CB">
        <w:rPr>
          <w:rFonts w:ascii="Arial" w:eastAsia="ＭＳ 明朝" w:hAnsi="Arial" w:cs="Arial"/>
          <w:lang w:val="en-NZ"/>
        </w:rPr>
        <w:t xml:space="preserve"> </w:t>
      </w:r>
      <w:r w:rsidR="00C82A00">
        <w:rPr>
          <w:rFonts w:ascii="Arial" w:eastAsia="ＭＳ 明朝" w:hAnsi="Arial" w:cs="Arial"/>
          <w:lang w:val="en-NZ"/>
        </w:rPr>
        <w:t xml:space="preserve">there were regular opportunities to reinforce </w:t>
      </w:r>
      <w:r w:rsidR="005627FE">
        <w:rPr>
          <w:rFonts w:ascii="Arial" w:eastAsia="ＭＳ 明朝" w:hAnsi="Arial" w:cs="Arial"/>
          <w:lang w:val="en-NZ"/>
        </w:rPr>
        <w:t>Saudi</w:t>
      </w:r>
      <w:r w:rsidR="00C82A00">
        <w:rPr>
          <w:rFonts w:ascii="Arial" w:eastAsia="ＭＳ 明朝" w:hAnsi="Arial" w:cs="Arial"/>
          <w:lang w:val="en-NZ"/>
        </w:rPr>
        <w:t xml:space="preserve"> cultural norms when they returned home during University holidays. There is also a strong Islamic community in Dunedin, </w:t>
      </w:r>
      <w:r w:rsidR="00022B29">
        <w:rPr>
          <w:rFonts w:ascii="Arial" w:eastAsia="ＭＳ 明朝" w:hAnsi="Arial" w:cs="Arial"/>
          <w:lang w:val="en-NZ"/>
        </w:rPr>
        <w:t xml:space="preserve">which would have helped </w:t>
      </w:r>
      <w:r w:rsidR="008F6CE6">
        <w:rPr>
          <w:rFonts w:ascii="Arial" w:eastAsia="ＭＳ 明朝" w:hAnsi="Arial" w:cs="Arial"/>
          <w:lang w:val="en-NZ"/>
        </w:rPr>
        <w:t>reinforce</w:t>
      </w:r>
      <w:r w:rsidR="00022B29">
        <w:rPr>
          <w:rFonts w:ascii="Arial" w:eastAsia="ＭＳ 明朝" w:hAnsi="Arial" w:cs="Arial"/>
          <w:lang w:val="en-NZ"/>
        </w:rPr>
        <w:t xml:space="preserve"> </w:t>
      </w:r>
      <w:r w:rsidR="008F6CE6">
        <w:rPr>
          <w:rFonts w:ascii="Arial" w:eastAsia="ＭＳ 明朝" w:hAnsi="Arial" w:cs="Arial"/>
          <w:lang w:val="en-NZ"/>
        </w:rPr>
        <w:t xml:space="preserve">their </w:t>
      </w:r>
      <w:r w:rsidR="00022B29">
        <w:rPr>
          <w:rFonts w:ascii="Arial" w:eastAsia="ＭＳ 明朝" w:hAnsi="Arial" w:cs="Arial"/>
          <w:lang w:val="en-NZ"/>
        </w:rPr>
        <w:t>religious</w:t>
      </w:r>
      <w:r w:rsidR="008F6CE6">
        <w:rPr>
          <w:rFonts w:ascii="Arial" w:eastAsia="ＭＳ 明朝" w:hAnsi="Arial" w:cs="Arial"/>
          <w:lang w:val="en-NZ"/>
        </w:rPr>
        <w:t xml:space="preserve"> </w:t>
      </w:r>
      <w:r w:rsidR="00022B29">
        <w:rPr>
          <w:rFonts w:ascii="Arial" w:eastAsia="ＭＳ 明朝" w:hAnsi="Arial" w:cs="Arial"/>
          <w:lang w:val="en-NZ"/>
        </w:rPr>
        <w:t>norms.</w:t>
      </w:r>
    </w:p>
    <w:p w14:paraId="261B8D2B" w14:textId="77777777" w:rsidR="00013AE8" w:rsidRDefault="00013AE8" w:rsidP="009E33B3">
      <w:pPr>
        <w:pStyle w:val="PlainText"/>
        <w:rPr>
          <w:rFonts w:ascii="Arial" w:eastAsia="ＭＳ 明朝" w:hAnsi="Arial" w:cs="Arial"/>
          <w:lang w:val="en-NZ"/>
        </w:rPr>
      </w:pPr>
    </w:p>
    <w:p w14:paraId="0A0376E7" w14:textId="12CC9493" w:rsidR="00013AE8" w:rsidRDefault="00013AE8" w:rsidP="009E33B3">
      <w:pPr>
        <w:pStyle w:val="PlainText"/>
        <w:rPr>
          <w:rFonts w:ascii="Arial" w:eastAsia="ＭＳ 明朝" w:hAnsi="Arial" w:cs="Arial"/>
          <w:lang w:val="en-NZ"/>
        </w:rPr>
      </w:pPr>
      <w:r>
        <w:rPr>
          <w:rFonts w:ascii="Arial" w:eastAsia="ＭＳ 明朝" w:hAnsi="Arial" w:cs="Arial"/>
          <w:lang w:val="en-NZ"/>
        </w:rPr>
        <w:t xml:space="preserve">This </w:t>
      </w:r>
      <w:r w:rsidR="005D1DA6">
        <w:rPr>
          <w:rFonts w:ascii="Arial" w:eastAsia="ＭＳ 明朝" w:hAnsi="Arial" w:cs="Arial"/>
          <w:lang w:val="en-NZ"/>
        </w:rPr>
        <w:t>indicates</w:t>
      </w:r>
      <w:r>
        <w:rPr>
          <w:rFonts w:ascii="Arial" w:eastAsia="ＭＳ 明朝" w:hAnsi="Arial" w:cs="Arial"/>
          <w:lang w:val="en-NZ"/>
        </w:rPr>
        <w:t xml:space="preserve"> that even when exposed to non-Saudi cultural influences, Saudi youth </w:t>
      </w:r>
      <w:r w:rsidR="007F7020">
        <w:rPr>
          <w:rFonts w:ascii="Arial" w:eastAsia="ＭＳ 明朝" w:hAnsi="Arial" w:cs="Arial"/>
          <w:lang w:val="en-NZ"/>
        </w:rPr>
        <w:t>are likely</w:t>
      </w:r>
      <w:r>
        <w:rPr>
          <w:rFonts w:ascii="Arial" w:eastAsia="ＭＳ 明朝" w:hAnsi="Arial" w:cs="Arial"/>
          <w:lang w:val="en-NZ"/>
        </w:rPr>
        <w:t xml:space="preserve"> to </w:t>
      </w:r>
      <w:r w:rsidR="00E0476E">
        <w:rPr>
          <w:rFonts w:ascii="Arial" w:eastAsia="ＭＳ 明朝" w:hAnsi="Arial" w:cs="Arial"/>
          <w:lang w:val="en-NZ"/>
        </w:rPr>
        <w:t>retain the same cultural influences. Th</w:t>
      </w:r>
      <w:r w:rsidR="001F1B94">
        <w:rPr>
          <w:rFonts w:ascii="Arial" w:eastAsia="ＭＳ 明朝" w:hAnsi="Arial" w:cs="Arial"/>
          <w:lang w:val="en-NZ"/>
        </w:rPr>
        <w:t xml:space="preserve">e </w:t>
      </w:r>
      <w:r w:rsidR="00E0476E">
        <w:rPr>
          <w:rFonts w:ascii="Arial" w:eastAsia="ＭＳ 明朝" w:hAnsi="Arial" w:cs="Arial"/>
          <w:lang w:val="en-NZ"/>
        </w:rPr>
        <w:t>impact of Saudi cultur</w:t>
      </w:r>
      <w:r w:rsidR="00697FE1">
        <w:rPr>
          <w:rFonts w:ascii="Arial" w:eastAsia="ＭＳ 明朝" w:hAnsi="Arial" w:cs="Arial"/>
          <w:lang w:val="en-NZ"/>
        </w:rPr>
        <w:t>al values</w:t>
      </w:r>
      <w:r w:rsidR="00E0476E">
        <w:rPr>
          <w:rFonts w:ascii="Arial" w:eastAsia="ＭＳ 明朝" w:hAnsi="Arial" w:cs="Arial"/>
          <w:lang w:val="en-NZ"/>
        </w:rPr>
        <w:t xml:space="preserve"> on </w:t>
      </w:r>
      <w:r w:rsidR="00E0476E" w:rsidRPr="00B4788F">
        <w:rPr>
          <w:rFonts w:ascii="Arial" w:eastAsia="ＭＳ 明朝" w:hAnsi="Arial" w:cs="Arial"/>
          <w:lang w:val="en-NZ"/>
        </w:rPr>
        <w:t>user engagement with social media</w:t>
      </w:r>
      <w:r w:rsidR="001F1B94" w:rsidRPr="001F1B94">
        <w:rPr>
          <w:rFonts w:ascii="Arial" w:eastAsia="ＭＳ 明朝" w:hAnsi="Arial" w:cs="Arial"/>
          <w:lang w:val="en-NZ"/>
        </w:rPr>
        <w:t xml:space="preserve"> </w:t>
      </w:r>
      <w:r w:rsidR="001F1B94" w:rsidRPr="00B4788F">
        <w:rPr>
          <w:rFonts w:ascii="Arial" w:eastAsia="ＭＳ 明朝" w:hAnsi="Arial" w:cs="Arial"/>
          <w:lang w:val="en-NZ"/>
        </w:rPr>
        <w:t xml:space="preserve">will </w:t>
      </w:r>
      <w:r w:rsidR="001F1B94">
        <w:rPr>
          <w:rFonts w:ascii="Arial" w:eastAsia="ＭＳ 明朝" w:hAnsi="Arial" w:cs="Arial"/>
          <w:lang w:val="en-NZ"/>
        </w:rPr>
        <w:t xml:space="preserve">therefore </w:t>
      </w:r>
      <w:r w:rsidR="001F1B94" w:rsidRPr="00B4788F">
        <w:rPr>
          <w:rFonts w:ascii="Arial" w:eastAsia="ＭＳ 明朝" w:hAnsi="Arial" w:cs="Arial"/>
          <w:lang w:val="en-NZ"/>
        </w:rPr>
        <w:t>remain an issue in</w:t>
      </w:r>
      <w:r w:rsidR="001F1B94">
        <w:rPr>
          <w:rFonts w:ascii="Arial" w:eastAsia="ＭＳ 明朝" w:hAnsi="Arial" w:cs="Arial"/>
          <w:lang w:val="en-NZ"/>
        </w:rPr>
        <w:t>to</w:t>
      </w:r>
      <w:r w:rsidR="001F1B94" w:rsidRPr="00B4788F">
        <w:rPr>
          <w:rFonts w:ascii="Arial" w:eastAsia="ＭＳ 明朝" w:hAnsi="Arial" w:cs="Arial"/>
          <w:lang w:val="en-NZ"/>
        </w:rPr>
        <w:t xml:space="preserve"> the future</w:t>
      </w:r>
      <w:r w:rsidR="00E0476E">
        <w:rPr>
          <w:rFonts w:ascii="Arial" w:eastAsia="ＭＳ 明朝" w:hAnsi="Arial" w:cs="Arial"/>
          <w:lang w:val="en-NZ"/>
        </w:rPr>
        <w:t>.</w:t>
      </w:r>
    </w:p>
    <w:p w14:paraId="55334598" w14:textId="77777777" w:rsidR="00B4788F" w:rsidRDefault="00B4788F" w:rsidP="009E33B3">
      <w:pPr>
        <w:pStyle w:val="PlainText"/>
        <w:rPr>
          <w:rFonts w:ascii="Arial" w:eastAsia="ＭＳ 明朝" w:hAnsi="Arial" w:cs="Arial"/>
          <w:lang w:val="en-NZ"/>
        </w:rPr>
      </w:pPr>
    </w:p>
    <w:p w14:paraId="0860FF54" w14:textId="6B4AAD0E" w:rsidR="00C57303" w:rsidRDefault="00C57303" w:rsidP="009E33B3">
      <w:pPr>
        <w:pStyle w:val="PlainText"/>
        <w:rPr>
          <w:rFonts w:ascii="Arial" w:eastAsia="ＭＳ 明朝" w:hAnsi="Arial" w:cs="Arial"/>
          <w:lang w:val="en-NZ"/>
        </w:rPr>
      </w:pPr>
      <w:r w:rsidRPr="00C57303">
        <w:rPr>
          <w:rFonts w:ascii="Arial" w:eastAsia="ＭＳ 明朝" w:hAnsi="Arial" w:cs="Arial"/>
          <w:highlight w:val="yellow"/>
          <w:lang w:val="en-NZ"/>
        </w:rPr>
        <w:t>Consistent with an earlier preliminary study involving female Saudis living in New Zealand. (Honours project) ??</w:t>
      </w:r>
    </w:p>
    <w:p w14:paraId="0C2FDCCF" w14:textId="77777777" w:rsidR="00C57303" w:rsidRDefault="00C57303" w:rsidP="009E33B3">
      <w:pPr>
        <w:pStyle w:val="PlainText"/>
        <w:rPr>
          <w:rFonts w:ascii="Arial" w:eastAsia="ＭＳ 明朝" w:hAnsi="Arial" w:cs="Arial"/>
          <w:lang w:val="en-NZ"/>
        </w:rPr>
      </w:pPr>
    </w:p>
    <w:p w14:paraId="71F1C29A" w14:textId="77777777" w:rsidR="007E5AFA" w:rsidRPr="00B0761A" w:rsidRDefault="007E5AFA" w:rsidP="00AC51C9">
      <w:pPr>
        <w:pStyle w:val="PlainText"/>
        <w:rPr>
          <w:rFonts w:ascii="Arial" w:eastAsia="ＭＳ 明朝" w:hAnsi="Arial" w:cs="Arial"/>
        </w:rPr>
      </w:pPr>
    </w:p>
    <w:p w14:paraId="50B0BCBB" w14:textId="217B49FE" w:rsidR="00AC51C9" w:rsidRPr="00B0761A" w:rsidRDefault="003D2DA8" w:rsidP="004D4C6B">
      <w:pPr>
        <w:pStyle w:val="PlainText"/>
        <w:outlineLvl w:val="0"/>
        <w:rPr>
          <w:rFonts w:ascii="Arial" w:eastAsia="ＭＳ 明朝" w:hAnsi="Arial" w:cs="Arial"/>
          <w:b/>
        </w:rPr>
      </w:pPr>
      <w:r w:rsidRPr="00B0761A">
        <w:rPr>
          <w:rFonts w:ascii="Arial" w:eastAsia="ＭＳ 明朝" w:hAnsi="Arial" w:cs="Arial"/>
          <w:b/>
        </w:rPr>
        <w:t xml:space="preserve">6 </w:t>
      </w:r>
      <w:r w:rsidR="004E5945" w:rsidRPr="00B0761A">
        <w:rPr>
          <w:rFonts w:ascii="Arial" w:eastAsia="ＭＳ 明朝" w:hAnsi="Arial" w:cs="Arial"/>
          <w:b/>
        </w:rPr>
        <w:t>Cultural impacts</w:t>
      </w:r>
    </w:p>
    <w:p w14:paraId="62C38980" w14:textId="77777777" w:rsidR="007E5AFA" w:rsidRPr="00B0761A" w:rsidRDefault="007E5AFA" w:rsidP="00AC51C9">
      <w:pPr>
        <w:pStyle w:val="PlainText"/>
        <w:rPr>
          <w:rFonts w:ascii="Arial" w:eastAsia="ＭＳ 明朝" w:hAnsi="Arial" w:cs="Arial"/>
        </w:rPr>
      </w:pPr>
    </w:p>
    <w:p w14:paraId="1923921D" w14:textId="3CD3FFD1" w:rsidR="006E0310" w:rsidRPr="00B0761A" w:rsidRDefault="006E0310" w:rsidP="006E0310">
      <w:pPr>
        <w:pStyle w:val="PlainText"/>
        <w:numPr>
          <w:ilvl w:val="0"/>
          <w:numId w:val="8"/>
        </w:numPr>
        <w:rPr>
          <w:rFonts w:ascii="Arial" w:eastAsia="ＭＳ 明朝" w:hAnsi="Arial" w:cs="Arial"/>
          <w:highlight w:val="yellow"/>
        </w:rPr>
      </w:pPr>
      <w:r w:rsidRPr="00B0761A">
        <w:rPr>
          <w:rFonts w:ascii="Arial" w:eastAsia="ＭＳ 明朝" w:hAnsi="Arial" w:cs="Arial"/>
          <w:highlight w:val="yellow"/>
        </w:rPr>
        <w:t>Who influences?</w:t>
      </w:r>
      <w:r w:rsidR="00486409" w:rsidRPr="00B0761A">
        <w:rPr>
          <w:rFonts w:ascii="Arial" w:eastAsia="ＭＳ 明朝" w:hAnsi="Arial" w:cs="Arial"/>
          <w:highlight w:val="yellow"/>
        </w:rPr>
        <w:t xml:space="preserve"> (7/47 = 14.9%)</w:t>
      </w:r>
    </w:p>
    <w:p w14:paraId="37D6D8D2" w14:textId="5C0A34DA" w:rsidR="006E0310" w:rsidRPr="00B0761A" w:rsidRDefault="006E0310" w:rsidP="006E0310">
      <w:pPr>
        <w:pStyle w:val="PlainText"/>
        <w:numPr>
          <w:ilvl w:val="0"/>
          <w:numId w:val="8"/>
        </w:numPr>
        <w:rPr>
          <w:rFonts w:ascii="Arial" w:eastAsia="ＭＳ 明朝" w:hAnsi="Arial" w:cs="Arial"/>
          <w:highlight w:val="yellow"/>
        </w:rPr>
      </w:pPr>
      <w:r w:rsidRPr="00B0761A">
        <w:rPr>
          <w:rFonts w:ascii="Arial" w:eastAsia="ＭＳ 明朝" w:hAnsi="Arial" w:cs="Arial"/>
          <w:highlight w:val="yellow"/>
        </w:rPr>
        <w:t>Life goals</w:t>
      </w:r>
      <w:r w:rsidR="00486409" w:rsidRPr="00B0761A">
        <w:rPr>
          <w:rFonts w:ascii="Arial" w:eastAsia="ＭＳ 明朝" w:hAnsi="Arial" w:cs="Arial"/>
          <w:highlight w:val="yellow"/>
        </w:rPr>
        <w:t xml:space="preserve"> (3/47 = 6.4%)</w:t>
      </w:r>
    </w:p>
    <w:p w14:paraId="155C2CF7" w14:textId="378A9F33" w:rsidR="006E0310" w:rsidRPr="00B0761A" w:rsidRDefault="006E0310" w:rsidP="006E0310">
      <w:pPr>
        <w:pStyle w:val="PlainText"/>
        <w:numPr>
          <w:ilvl w:val="0"/>
          <w:numId w:val="8"/>
        </w:numPr>
        <w:rPr>
          <w:rFonts w:ascii="Arial" w:eastAsia="ＭＳ 明朝" w:hAnsi="Arial" w:cs="Arial"/>
          <w:highlight w:val="yellow"/>
        </w:rPr>
      </w:pPr>
      <w:r w:rsidRPr="00B0761A">
        <w:rPr>
          <w:rFonts w:ascii="Arial" w:eastAsia="ＭＳ 明朝" w:hAnsi="Arial" w:cs="Arial"/>
          <w:highlight w:val="yellow"/>
        </w:rPr>
        <w:t>Decision drivers</w:t>
      </w:r>
      <w:r w:rsidR="00486409" w:rsidRPr="00B0761A">
        <w:rPr>
          <w:rFonts w:ascii="Arial" w:eastAsia="ＭＳ 明朝" w:hAnsi="Arial" w:cs="Arial"/>
          <w:highlight w:val="yellow"/>
        </w:rPr>
        <w:t xml:space="preserve"> (3/47 = 6.4%)</w:t>
      </w:r>
    </w:p>
    <w:p w14:paraId="020956DD" w14:textId="2A19B6E8" w:rsidR="006E0310" w:rsidRPr="00B0761A" w:rsidRDefault="006E0310" w:rsidP="006E0310">
      <w:pPr>
        <w:pStyle w:val="PlainText"/>
        <w:numPr>
          <w:ilvl w:val="0"/>
          <w:numId w:val="8"/>
        </w:numPr>
        <w:rPr>
          <w:rFonts w:ascii="Arial" w:eastAsia="ＭＳ 明朝" w:hAnsi="Arial" w:cs="Arial"/>
          <w:highlight w:val="yellow"/>
        </w:rPr>
      </w:pPr>
      <w:r w:rsidRPr="00B0761A">
        <w:rPr>
          <w:rFonts w:ascii="Arial" w:eastAsia="ＭＳ 明朝" w:hAnsi="Arial" w:cs="Arial"/>
          <w:highlight w:val="yellow"/>
        </w:rPr>
        <w:t>Experience goals</w:t>
      </w:r>
      <w:r w:rsidR="00486409" w:rsidRPr="00B0761A">
        <w:rPr>
          <w:rFonts w:ascii="Arial" w:eastAsia="ＭＳ 明朝" w:hAnsi="Arial" w:cs="Arial"/>
          <w:highlight w:val="yellow"/>
        </w:rPr>
        <w:t xml:space="preserve"> (3/47 = 6.4%)</w:t>
      </w:r>
    </w:p>
    <w:p w14:paraId="7F914526" w14:textId="7AC3AC5E" w:rsidR="006E0310" w:rsidRPr="00B0761A" w:rsidRDefault="006E0310" w:rsidP="006E0310">
      <w:pPr>
        <w:pStyle w:val="PlainText"/>
        <w:numPr>
          <w:ilvl w:val="0"/>
          <w:numId w:val="8"/>
        </w:numPr>
        <w:rPr>
          <w:rFonts w:ascii="Arial" w:eastAsia="ＭＳ 明朝" w:hAnsi="Arial" w:cs="Arial"/>
          <w:highlight w:val="yellow"/>
        </w:rPr>
      </w:pPr>
      <w:r w:rsidRPr="00B0761A">
        <w:rPr>
          <w:rFonts w:ascii="Arial" w:eastAsia="ＭＳ 明朝" w:hAnsi="Arial" w:cs="Arial"/>
          <w:highlight w:val="yellow"/>
        </w:rPr>
        <w:t>End goals</w:t>
      </w:r>
      <w:r w:rsidR="00486409" w:rsidRPr="00B0761A">
        <w:rPr>
          <w:rFonts w:ascii="Arial" w:eastAsia="ＭＳ 明朝" w:hAnsi="Arial" w:cs="Arial"/>
          <w:highlight w:val="yellow"/>
        </w:rPr>
        <w:t xml:space="preserve"> (4/47 = 8.5%)</w:t>
      </w:r>
    </w:p>
    <w:p w14:paraId="57593D7C" w14:textId="58206FF9" w:rsidR="006E0310" w:rsidRPr="00B0761A" w:rsidRDefault="006E0310" w:rsidP="006E0310">
      <w:pPr>
        <w:pStyle w:val="PlainText"/>
        <w:numPr>
          <w:ilvl w:val="0"/>
          <w:numId w:val="8"/>
        </w:numPr>
        <w:rPr>
          <w:rFonts w:ascii="Arial" w:eastAsia="ＭＳ 明朝" w:hAnsi="Arial" w:cs="Arial"/>
          <w:highlight w:val="yellow"/>
        </w:rPr>
      </w:pPr>
      <w:r w:rsidRPr="00B0761A">
        <w:rPr>
          <w:rFonts w:ascii="Arial" w:eastAsia="ＭＳ 明朝" w:hAnsi="Arial" w:cs="Arial"/>
          <w:highlight w:val="yellow"/>
        </w:rPr>
        <w:t>Motivations</w:t>
      </w:r>
      <w:r w:rsidR="00486409" w:rsidRPr="00B0761A">
        <w:rPr>
          <w:rFonts w:ascii="Arial" w:eastAsia="ＭＳ 明朝" w:hAnsi="Arial" w:cs="Arial"/>
          <w:highlight w:val="yellow"/>
        </w:rPr>
        <w:t xml:space="preserve"> (5/47 = 10.6%)</w:t>
      </w:r>
    </w:p>
    <w:p w14:paraId="33E52AE4" w14:textId="6F74926C" w:rsidR="006E0310" w:rsidRPr="00B0761A" w:rsidRDefault="006E0310" w:rsidP="006E0310">
      <w:pPr>
        <w:pStyle w:val="PlainText"/>
        <w:numPr>
          <w:ilvl w:val="0"/>
          <w:numId w:val="8"/>
        </w:numPr>
        <w:rPr>
          <w:rFonts w:ascii="Arial" w:eastAsia="ＭＳ 明朝" w:hAnsi="Arial" w:cs="Arial"/>
          <w:highlight w:val="yellow"/>
        </w:rPr>
      </w:pPr>
      <w:r w:rsidRPr="00B0761A">
        <w:rPr>
          <w:rFonts w:ascii="Arial" w:eastAsia="ＭＳ 明朝" w:hAnsi="Arial" w:cs="Arial"/>
          <w:highlight w:val="yellow"/>
        </w:rPr>
        <w:t>Attitude</w:t>
      </w:r>
      <w:r w:rsidR="00486409" w:rsidRPr="00B0761A">
        <w:rPr>
          <w:rFonts w:ascii="Arial" w:eastAsia="ＭＳ 明朝" w:hAnsi="Arial" w:cs="Arial"/>
          <w:highlight w:val="yellow"/>
        </w:rPr>
        <w:t xml:space="preserve"> (3/47 = </w:t>
      </w:r>
      <w:bookmarkStart w:id="32" w:name="OLE_LINK6"/>
      <w:bookmarkStart w:id="33" w:name="OLE_LINK7"/>
      <w:r w:rsidR="00486409" w:rsidRPr="00B0761A">
        <w:rPr>
          <w:rFonts w:ascii="Arial" w:eastAsia="ＭＳ 明朝" w:hAnsi="Arial" w:cs="Arial"/>
          <w:highlight w:val="yellow"/>
        </w:rPr>
        <w:t>6.4%</w:t>
      </w:r>
      <w:bookmarkEnd w:id="32"/>
      <w:bookmarkEnd w:id="33"/>
      <w:r w:rsidR="00486409" w:rsidRPr="00B0761A">
        <w:rPr>
          <w:rFonts w:ascii="Arial" w:eastAsia="ＭＳ 明朝" w:hAnsi="Arial" w:cs="Arial"/>
          <w:highlight w:val="yellow"/>
        </w:rPr>
        <w:t>)</w:t>
      </w:r>
    </w:p>
    <w:p w14:paraId="0F0FE9ED" w14:textId="5321B6EE" w:rsidR="006E0310" w:rsidRPr="00B0761A" w:rsidRDefault="006E0310" w:rsidP="006E0310">
      <w:pPr>
        <w:pStyle w:val="PlainText"/>
        <w:numPr>
          <w:ilvl w:val="0"/>
          <w:numId w:val="8"/>
        </w:numPr>
        <w:rPr>
          <w:rFonts w:ascii="Arial" w:eastAsia="ＭＳ 明朝" w:hAnsi="Arial" w:cs="Arial"/>
          <w:highlight w:val="yellow"/>
        </w:rPr>
      </w:pPr>
      <w:proofErr w:type="spellStart"/>
      <w:r w:rsidRPr="00B0761A">
        <w:rPr>
          <w:rFonts w:ascii="Arial" w:eastAsia="ＭＳ 明朝" w:hAnsi="Arial" w:cs="Arial"/>
          <w:highlight w:val="yellow"/>
        </w:rPr>
        <w:t>Behaviours</w:t>
      </w:r>
      <w:proofErr w:type="spellEnd"/>
      <w:r w:rsidR="00486409" w:rsidRPr="00B0761A">
        <w:rPr>
          <w:rFonts w:ascii="Arial" w:eastAsia="ＭＳ 明朝" w:hAnsi="Arial" w:cs="Arial"/>
          <w:highlight w:val="yellow"/>
        </w:rPr>
        <w:t xml:space="preserve"> (11/47 = 23.4%)</w:t>
      </w:r>
    </w:p>
    <w:p w14:paraId="19C1DB6F" w14:textId="54FEEEF3" w:rsidR="006E0310" w:rsidRPr="00B0761A" w:rsidRDefault="006E0310" w:rsidP="006E0310">
      <w:pPr>
        <w:pStyle w:val="PlainText"/>
        <w:numPr>
          <w:ilvl w:val="0"/>
          <w:numId w:val="8"/>
        </w:numPr>
        <w:rPr>
          <w:rFonts w:ascii="Arial" w:eastAsia="ＭＳ 明朝" w:hAnsi="Arial" w:cs="Arial"/>
          <w:highlight w:val="yellow"/>
        </w:rPr>
      </w:pPr>
      <w:r w:rsidRPr="00B0761A">
        <w:rPr>
          <w:rFonts w:ascii="Arial" w:eastAsia="ＭＳ 明朝" w:hAnsi="Arial" w:cs="Arial"/>
          <w:highlight w:val="yellow"/>
        </w:rPr>
        <w:t>Beliefs</w:t>
      </w:r>
      <w:r w:rsidR="00486409" w:rsidRPr="00B0761A">
        <w:rPr>
          <w:rFonts w:ascii="Arial" w:eastAsia="ＭＳ 明朝" w:hAnsi="Arial" w:cs="Arial"/>
          <w:highlight w:val="yellow"/>
        </w:rPr>
        <w:t xml:space="preserve"> (6/47 = 12.8%)</w:t>
      </w:r>
    </w:p>
    <w:p w14:paraId="3D0BE0E7" w14:textId="372845F4" w:rsidR="006E0310" w:rsidRPr="00B0761A" w:rsidRDefault="006E0310" w:rsidP="006E0310">
      <w:pPr>
        <w:pStyle w:val="PlainText"/>
        <w:numPr>
          <w:ilvl w:val="0"/>
          <w:numId w:val="8"/>
        </w:numPr>
        <w:rPr>
          <w:rFonts w:ascii="Arial" w:eastAsia="ＭＳ 明朝" w:hAnsi="Arial" w:cs="Arial"/>
          <w:highlight w:val="yellow"/>
        </w:rPr>
      </w:pPr>
      <w:r w:rsidRPr="00B0761A">
        <w:rPr>
          <w:rFonts w:ascii="Arial" w:eastAsia="ＭＳ 明朝" w:hAnsi="Arial" w:cs="Arial"/>
          <w:highlight w:val="yellow"/>
        </w:rPr>
        <w:t>Online profile</w:t>
      </w:r>
      <w:r w:rsidR="00486409" w:rsidRPr="00B0761A">
        <w:rPr>
          <w:rFonts w:ascii="Arial" w:eastAsia="ＭＳ 明朝" w:hAnsi="Arial" w:cs="Arial"/>
          <w:highlight w:val="yellow"/>
        </w:rPr>
        <w:t xml:space="preserve"> (2/47 = 4</w:t>
      </w:r>
      <w:r w:rsidR="00B92EB8" w:rsidRPr="00B0761A">
        <w:rPr>
          <w:rFonts w:ascii="Arial" w:eastAsia="ＭＳ 明朝" w:hAnsi="Arial" w:cs="Arial"/>
          <w:highlight w:val="yellow"/>
        </w:rPr>
        <w:t>.</w:t>
      </w:r>
      <w:r w:rsidR="007777E4" w:rsidRPr="00B0761A">
        <w:rPr>
          <w:rFonts w:ascii="Arial" w:eastAsia="ＭＳ 明朝" w:hAnsi="Arial" w:cs="Arial"/>
          <w:highlight w:val="yellow"/>
        </w:rPr>
        <w:t>2</w:t>
      </w:r>
      <w:r w:rsidR="00486409" w:rsidRPr="00B0761A">
        <w:rPr>
          <w:rFonts w:ascii="Arial" w:eastAsia="ＭＳ 明朝" w:hAnsi="Arial" w:cs="Arial"/>
          <w:highlight w:val="yellow"/>
        </w:rPr>
        <w:t>%)</w:t>
      </w:r>
    </w:p>
    <w:p w14:paraId="1F5FC35F" w14:textId="77777777" w:rsidR="006E0310" w:rsidRPr="00B0761A" w:rsidRDefault="006E0310" w:rsidP="00AC51C9">
      <w:pPr>
        <w:pStyle w:val="PlainText"/>
        <w:rPr>
          <w:rFonts w:ascii="Arial" w:eastAsia="ＭＳ 明朝" w:hAnsi="Arial" w:cs="Arial"/>
        </w:rPr>
      </w:pPr>
    </w:p>
    <w:bookmarkEnd w:id="26"/>
    <w:bookmarkEnd w:id="27"/>
    <w:p w14:paraId="1F78A724" w14:textId="4AD4D9E0" w:rsidR="00F21C78" w:rsidRPr="00B0761A" w:rsidRDefault="000A417E" w:rsidP="00F21C78">
      <w:pPr>
        <w:pStyle w:val="PlainText"/>
        <w:rPr>
          <w:rFonts w:ascii="Arial" w:eastAsia="ＭＳ 明朝" w:hAnsi="Arial" w:cs="Arial"/>
        </w:rPr>
      </w:pPr>
      <w:r w:rsidRPr="00B0761A">
        <w:rPr>
          <w:rFonts w:ascii="Arial" w:eastAsia="ＭＳ 明朝" w:hAnsi="Arial" w:cs="Arial"/>
        </w:rPr>
        <w:t>T</w:t>
      </w:r>
      <w:r w:rsidR="00A767B3" w:rsidRPr="00B0761A">
        <w:rPr>
          <w:rFonts w:ascii="Arial" w:eastAsia="ＭＳ 明朝" w:hAnsi="Arial" w:cs="Arial"/>
        </w:rPr>
        <w:t>he data from the cultural scale</w:t>
      </w:r>
      <w:r w:rsidRPr="00B0761A">
        <w:rPr>
          <w:rFonts w:ascii="Arial" w:eastAsia="ＭＳ 明朝" w:hAnsi="Arial" w:cs="Arial"/>
        </w:rPr>
        <w:t xml:space="preserve"> show that</w:t>
      </w:r>
      <w:r w:rsidR="00A767B3" w:rsidRPr="00B0761A">
        <w:rPr>
          <w:rFonts w:ascii="Arial" w:eastAsia="ＭＳ 明朝" w:hAnsi="Arial" w:cs="Arial"/>
        </w:rPr>
        <w:t xml:space="preserve"> p</w:t>
      </w:r>
      <w:r w:rsidR="00F21C78" w:rsidRPr="00B0761A">
        <w:rPr>
          <w:rFonts w:ascii="Arial" w:eastAsia="ＭＳ 明朝" w:hAnsi="Arial" w:cs="Arial"/>
        </w:rPr>
        <w:t>articipants agree</w:t>
      </w:r>
      <w:r w:rsidR="00897397" w:rsidRPr="00B0761A">
        <w:rPr>
          <w:rFonts w:ascii="Arial" w:eastAsia="ＭＳ 明朝" w:hAnsi="Arial" w:cs="Arial"/>
        </w:rPr>
        <w:t>d</w:t>
      </w:r>
      <w:r w:rsidR="00F21C78" w:rsidRPr="00B0761A">
        <w:rPr>
          <w:rFonts w:ascii="Arial" w:eastAsia="ＭＳ 明朝" w:hAnsi="Arial" w:cs="Arial"/>
        </w:rPr>
        <w:t xml:space="preserve"> Saudi culture has an impact on their engagement with social media platforms</w:t>
      </w:r>
      <w:r w:rsidR="00F33E4E" w:rsidRPr="00B0761A">
        <w:rPr>
          <w:rFonts w:ascii="Arial" w:eastAsia="ＭＳ 明朝" w:hAnsi="Arial" w:cs="Arial"/>
        </w:rPr>
        <w:t>. The overall mean was</w:t>
      </w:r>
      <w:r w:rsidR="00F21C78" w:rsidRPr="00B0761A">
        <w:rPr>
          <w:rFonts w:ascii="Arial" w:eastAsia="ＭＳ 明朝" w:hAnsi="Arial" w:cs="Arial"/>
        </w:rPr>
        <w:t xml:space="preserve"> 2.97 out of 4.00</w:t>
      </w:r>
      <w:r w:rsidR="00F33E4E" w:rsidRPr="00B0761A">
        <w:rPr>
          <w:rFonts w:ascii="Arial" w:eastAsia="ＭＳ 明朝" w:hAnsi="Arial" w:cs="Arial"/>
        </w:rPr>
        <w:t xml:space="preserve">, which </w:t>
      </w:r>
      <w:r w:rsidR="00F21C78" w:rsidRPr="00B0761A">
        <w:rPr>
          <w:rFonts w:ascii="Arial" w:eastAsia="ＭＳ 明朝" w:hAnsi="Arial" w:cs="Arial"/>
        </w:rPr>
        <w:t>corresponds to the category “</w:t>
      </w:r>
      <w:r w:rsidR="00972DC4" w:rsidRPr="00B0761A">
        <w:rPr>
          <w:rFonts w:ascii="Arial" w:eastAsia="ＭＳ 明朝" w:hAnsi="Arial" w:cs="Arial"/>
        </w:rPr>
        <w:t>a</w:t>
      </w:r>
      <w:r w:rsidR="00F21C78" w:rsidRPr="00B0761A">
        <w:rPr>
          <w:rFonts w:ascii="Arial" w:eastAsia="ＭＳ 明朝" w:hAnsi="Arial" w:cs="Arial"/>
        </w:rPr>
        <w:t>gree”.</w:t>
      </w:r>
    </w:p>
    <w:p w14:paraId="72B0CF77" w14:textId="77777777" w:rsidR="00F21C78" w:rsidRPr="00B0761A" w:rsidRDefault="00F21C78" w:rsidP="00F21C78">
      <w:pPr>
        <w:pStyle w:val="PlainText"/>
        <w:rPr>
          <w:rFonts w:ascii="Arial" w:eastAsia="ＭＳ 明朝" w:hAnsi="Arial" w:cs="Arial"/>
        </w:rPr>
      </w:pPr>
    </w:p>
    <w:p w14:paraId="0413FBB3" w14:textId="271D54D0" w:rsidR="00F21C78" w:rsidRPr="00B0761A" w:rsidRDefault="00C356A7" w:rsidP="00F21C78">
      <w:pPr>
        <w:pStyle w:val="PlainText"/>
        <w:rPr>
          <w:rFonts w:ascii="Arial" w:eastAsia="ＭＳ 明朝" w:hAnsi="Arial" w:cs="Arial"/>
        </w:rPr>
      </w:pPr>
      <w:r w:rsidRPr="00B0761A">
        <w:rPr>
          <w:rFonts w:ascii="Arial" w:eastAsia="ＭＳ 明朝" w:hAnsi="Arial" w:cs="Arial"/>
        </w:rPr>
        <w:t>Unexpectedly</w:t>
      </w:r>
      <w:r w:rsidR="00F21C78" w:rsidRPr="00B0761A">
        <w:rPr>
          <w:rFonts w:ascii="Arial" w:eastAsia="ＭＳ 明朝" w:hAnsi="Arial" w:cs="Arial"/>
        </w:rPr>
        <w:t xml:space="preserve">, </w:t>
      </w:r>
      <w:r w:rsidRPr="00B0761A">
        <w:rPr>
          <w:rFonts w:ascii="Arial" w:eastAsia="ＭＳ 明朝" w:hAnsi="Arial" w:cs="Arial"/>
        </w:rPr>
        <w:t xml:space="preserve">responses to the statement “I feel that I am an independent person: I do not depend on my group or family” </w:t>
      </w:r>
      <w:r w:rsidR="009D281F" w:rsidRPr="00B0761A">
        <w:rPr>
          <w:rFonts w:ascii="Arial" w:eastAsia="ＭＳ 明朝" w:hAnsi="Arial" w:cs="Arial"/>
        </w:rPr>
        <w:t>had a</w:t>
      </w:r>
      <w:r w:rsidR="00F21C78" w:rsidRPr="00B0761A">
        <w:rPr>
          <w:rFonts w:ascii="Arial" w:eastAsia="ＭＳ 明朝" w:hAnsi="Arial" w:cs="Arial"/>
        </w:rPr>
        <w:t xml:space="preserve"> mean</w:t>
      </w:r>
      <w:r w:rsidR="009D281F" w:rsidRPr="00B0761A">
        <w:rPr>
          <w:rFonts w:ascii="Arial" w:eastAsia="ＭＳ 明朝" w:hAnsi="Arial" w:cs="Arial"/>
        </w:rPr>
        <w:t xml:space="preserve"> of</w:t>
      </w:r>
      <w:r w:rsidR="00F21C78" w:rsidRPr="00B0761A">
        <w:rPr>
          <w:rFonts w:ascii="Arial" w:eastAsia="ＭＳ 明朝" w:hAnsi="Arial" w:cs="Arial"/>
        </w:rPr>
        <w:t xml:space="preserve"> 2.81 (“</w:t>
      </w:r>
      <w:r w:rsidR="00B557C8" w:rsidRPr="00B0761A">
        <w:rPr>
          <w:rFonts w:ascii="Arial" w:eastAsia="ＭＳ 明朝" w:hAnsi="Arial" w:cs="Arial"/>
        </w:rPr>
        <w:t>a</w:t>
      </w:r>
      <w:r w:rsidR="00F21C78" w:rsidRPr="00B0761A">
        <w:rPr>
          <w:rFonts w:ascii="Arial" w:eastAsia="ＭＳ 明朝" w:hAnsi="Arial" w:cs="Arial"/>
        </w:rPr>
        <w:t xml:space="preserve">gree”). This seems </w:t>
      </w:r>
      <w:r w:rsidR="00FE407E" w:rsidRPr="00B0761A">
        <w:rPr>
          <w:rFonts w:ascii="Arial" w:eastAsia="ＭＳ 明朝" w:hAnsi="Arial" w:cs="Arial"/>
        </w:rPr>
        <w:t>to contradict</w:t>
      </w:r>
      <w:r w:rsidR="00F21C78" w:rsidRPr="00B0761A">
        <w:rPr>
          <w:rFonts w:ascii="Arial" w:eastAsia="ＭＳ 明朝" w:hAnsi="Arial" w:cs="Arial"/>
        </w:rPr>
        <w:t xml:space="preserve"> how collectivists usually see themselves</w:t>
      </w:r>
      <w:r w:rsidR="008669BD" w:rsidRPr="00B0761A">
        <w:rPr>
          <w:rFonts w:ascii="Arial" w:eastAsia="ＭＳ 明朝" w:hAnsi="Arial" w:cs="Arial"/>
        </w:rPr>
        <w:t>.</w:t>
      </w:r>
      <w:r w:rsidR="00F21C78" w:rsidRPr="00B0761A">
        <w:rPr>
          <w:rFonts w:ascii="Arial" w:eastAsia="ＭＳ 明朝" w:hAnsi="Arial" w:cs="Arial"/>
        </w:rPr>
        <w:t xml:space="preserve"> </w:t>
      </w:r>
      <w:r w:rsidR="008669BD" w:rsidRPr="00B0761A">
        <w:rPr>
          <w:rFonts w:ascii="Arial" w:eastAsia="ＭＳ 明朝" w:hAnsi="Arial" w:cs="Arial"/>
        </w:rPr>
        <w:t>T</w:t>
      </w:r>
      <w:r w:rsidR="00F21C78" w:rsidRPr="00B0761A">
        <w:rPr>
          <w:rFonts w:ascii="Arial" w:eastAsia="ＭＳ 明朝" w:hAnsi="Arial" w:cs="Arial"/>
        </w:rPr>
        <w:t xml:space="preserve">his could be </w:t>
      </w:r>
      <w:r w:rsidR="00C75C84" w:rsidRPr="00B0761A">
        <w:rPr>
          <w:rFonts w:ascii="Arial" w:eastAsia="ＭＳ 明朝" w:hAnsi="Arial" w:cs="Arial"/>
        </w:rPr>
        <w:t>because</w:t>
      </w:r>
      <w:r w:rsidR="00F21C78" w:rsidRPr="00B0761A">
        <w:rPr>
          <w:rFonts w:ascii="Arial" w:eastAsia="ＭＳ 明朝" w:hAnsi="Arial" w:cs="Arial"/>
        </w:rPr>
        <w:t xml:space="preserve"> </w:t>
      </w:r>
      <w:r w:rsidR="009C4D74" w:rsidRPr="00B0761A">
        <w:rPr>
          <w:rFonts w:ascii="Arial" w:eastAsia="ＭＳ 明朝" w:hAnsi="Arial" w:cs="Arial"/>
        </w:rPr>
        <w:t xml:space="preserve">participants </w:t>
      </w:r>
      <w:r w:rsidR="00C75C84" w:rsidRPr="00B0761A">
        <w:rPr>
          <w:rFonts w:ascii="Arial" w:eastAsia="ＭＳ 明朝" w:hAnsi="Arial" w:cs="Arial"/>
        </w:rPr>
        <w:t>had</w:t>
      </w:r>
      <w:r w:rsidR="009C4D74" w:rsidRPr="00B0761A">
        <w:rPr>
          <w:rFonts w:ascii="Arial" w:eastAsia="ＭＳ 明朝" w:hAnsi="Arial" w:cs="Arial"/>
        </w:rPr>
        <w:t xml:space="preserve"> </w:t>
      </w:r>
      <w:r w:rsidR="006F7E5E" w:rsidRPr="00B0761A">
        <w:rPr>
          <w:rFonts w:ascii="Arial" w:eastAsia="ＭＳ 明朝" w:hAnsi="Arial" w:cs="Arial"/>
        </w:rPr>
        <w:t>a different</w:t>
      </w:r>
      <w:r w:rsidR="00F21C78" w:rsidRPr="00B0761A">
        <w:rPr>
          <w:rFonts w:ascii="Arial" w:eastAsia="ＭＳ 明朝" w:hAnsi="Arial" w:cs="Arial"/>
        </w:rPr>
        <w:t xml:space="preserve"> </w:t>
      </w:r>
      <w:r w:rsidR="008669BD" w:rsidRPr="00B0761A">
        <w:rPr>
          <w:rFonts w:ascii="Arial" w:eastAsia="ＭＳ 明朝" w:hAnsi="Arial" w:cs="Arial"/>
        </w:rPr>
        <w:t>interpretation</w:t>
      </w:r>
      <w:r w:rsidR="00F21C78" w:rsidRPr="00B0761A">
        <w:rPr>
          <w:rFonts w:ascii="Arial" w:eastAsia="ＭＳ 明朝" w:hAnsi="Arial" w:cs="Arial"/>
        </w:rPr>
        <w:t xml:space="preserve"> of </w:t>
      </w:r>
      <w:r w:rsidR="00A70A72" w:rsidRPr="00B0761A">
        <w:rPr>
          <w:rFonts w:ascii="Arial" w:eastAsia="ＭＳ 明朝" w:hAnsi="Arial" w:cs="Arial"/>
        </w:rPr>
        <w:t>what it means to be</w:t>
      </w:r>
      <w:r w:rsidR="00F21C78" w:rsidRPr="00B0761A">
        <w:rPr>
          <w:rFonts w:ascii="Arial" w:eastAsia="ＭＳ 明朝" w:hAnsi="Arial" w:cs="Arial"/>
        </w:rPr>
        <w:t xml:space="preserve"> “</w:t>
      </w:r>
      <w:r w:rsidR="008669BD" w:rsidRPr="00B0761A">
        <w:rPr>
          <w:rFonts w:ascii="Arial" w:eastAsia="ＭＳ 明朝" w:hAnsi="Arial" w:cs="Arial"/>
        </w:rPr>
        <w:t>i</w:t>
      </w:r>
      <w:r w:rsidR="00F21C78" w:rsidRPr="00B0761A">
        <w:rPr>
          <w:rFonts w:ascii="Arial" w:eastAsia="ＭＳ 明朝" w:hAnsi="Arial" w:cs="Arial"/>
        </w:rPr>
        <w:t>ndependent”</w:t>
      </w:r>
      <w:r w:rsidR="008669BD" w:rsidRPr="00B0761A">
        <w:rPr>
          <w:rFonts w:ascii="Arial" w:eastAsia="ＭＳ 明朝" w:hAnsi="Arial" w:cs="Arial"/>
        </w:rPr>
        <w:t>,</w:t>
      </w:r>
      <w:r w:rsidR="00F21C78" w:rsidRPr="00B0761A">
        <w:rPr>
          <w:rFonts w:ascii="Arial" w:eastAsia="ＭＳ 明朝" w:hAnsi="Arial" w:cs="Arial"/>
        </w:rPr>
        <w:t xml:space="preserve"> or </w:t>
      </w:r>
      <w:r w:rsidR="00083673" w:rsidRPr="00B0761A">
        <w:rPr>
          <w:rFonts w:ascii="Arial" w:eastAsia="ＭＳ 明朝" w:hAnsi="Arial" w:cs="Arial"/>
        </w:rPr>
        <w:t xml:space="preserve">that they were </w:t>
      </w:r>
      <w:r w:rsidR="00D0624F" w:rsidRPr="00B0761A">
        <w:rPr>
          <w:rFonts w:ascii="Arial" w:eastAsia="ＭＳ 明朝" w:hAnsi="Arial" w:cs="Arial"/>
        </w:rPr>
        <w:t>perhaps</w:t>
      </w:r>
      <w:r w:rsidR="00F21C78" w:rsidRPr="00B0761A">
        <w:rPr>
          <w:rFonts w:ascii="Arial" w:eastAsia="ＭＳ 明朝" w:hAnsi="Arial" w:cs="Arial"/>
        </w:rPr>
        <w:t xml:space="preserve"> trying to give the impression that they </w:t>
      </w:r>
      <w:r w:rsidR="00D55845" w:rsidRPr="00B0761A">
        <w:rPr>
          <w:rFonts w:ascii="Arial" w:eastAsia="ＭＳ 明朝" w:hAnsi="Arial" w:cs="Arial"/>
        </w:rPr>
        <w:t>had</w:t>
      </w:r>
      <w:r w:rsidR="00F21C78" w:rsidRPr="00B0761A">
        <w:rPr>
          <w:rFonts w:ascii="Arial" w:eastAsia="ＭＳ 明朝" w:hAnsi="Arial" w:cs="Arial"/>
        </w:rPr>
        <w:t xml:space="preserve"> more </w:t>
      </w:r>
      <w:r w:rsidR="00704BE9" w:rsidRPr="00B0761A">
        <w:rPr>
          <w:rFonts w:ascii="Arial" w:eastAsia="ＭＳ 明朝" w:hAnsi="Arial" w:cs="Arial"/>
        </w:rPr>
        <w:t xml:space="preserve">personal </w:t>
      </w:r>
      <w:r w:rsidR="00F21C78" w:rsidRPr="00B0761A">
        <w:rPr>
          <w:rFonts w:ascii="Arial" w:eastAsia="ＭＳ 明朝" w:hAnsi="Arial" w:cs="Arial"/>
        </w:rPr>
        <w:t xml:space="preserve">control of their lives. Similarly, the </w:t>
      </w:r>
      <w:r w:rsidR="0076291B" w:rsidRPr="00B0761A">
        <w:rPr>
          <w:rFonts w:ascii="Arial" w:eastAsia="ＭＳ 明朝" w:hAnsi="Arial" w:cs="Arial"/>
        </w:rPr>
        <w:t>statement “My group</w:t>
      </w:r>
      <w:r w:rsidR="005215F9" w:rsidRPr="00B0761A">
        <w:rPr>
          <w:rFonts w:ascii="Arial" w:eastAsia="ＭＳ 明朝" w:hAnsi="Arial" w:cs="Arial"/>
        </w:rPr>
        <w:t>’s</w:t>
      </w:r>
      <w:r w:rsidR="0076291B" w:rsidRPr="00B0761A">
        <w:rPr>
          <w:rFonts w:ascii="Arial" w:eastAsia="ＭＳ 明朝" w:hAnsi="Arial" w:cs="Arial"/>
        </w:rPr>
        <w:t xml:space="preserve"> interest</w:t>
      </w:r>
      <w:r w:rsidR="005215F9" w:rsidRPr="00B0761A">
        <w:rPr>
          <w:rFonts w:ascii="Arial" w:eastAsia="ＭＳ 明朝" w:hAnsi="Arial" w:cs="Arial"/>
        </w:rPr>
        <w:t>s</w:t>
      </w:r>
      <w:r w:rsidR="0076291B" w:rsidRPr="00B0761A">
        <w:rPr>
          <w:rFonts w:ascii="Arial" w:eastAsia="ＭＳ 明朝" w:hAnsi="Arial" w:cs="Arial"/>
        </w:rPr>
        <w:t xml:space="preserve"> </w:t>
      </w:r>
      <w:r w:rsidR="005215F9" w:rsidRPr="00B0761A">
        <w:rPr>
          <w:rFonts w:ascii="Arial" w:eastAsia="ＭＳ 明朝" w:hAnsi="Arial" w:cs="Arial"/>
        </w:rPr>
        <w:t>are</w:t>
      </w:r>
      <w:r w:rsidR="0076291B" w:rsidRPr="00B0761A">
        <w:rPr>
          <w:rFonts w:ascii="Arial" w:eastAsia="ＭＳ 明朝" w:hAnsi="Arial" w:cs="Arial"/>
        </w:rPr>
        <w:t xml:space="preserve"> not more important than my own needs and rights” has a </w:t>
      </w:r>
      <w:r w:rsidR="00F21C78" w:rsidRPr="00B0761A">
        <w:rPr>
          <w:rFonts w:ascii="Arial" w:eastAsia="ＭＳ 明朝" w:hAnsi="Arial" w:cs="Arial"/>
        </w:rPr>
        <w:t>mean of 2.85 (“</w:t>
      </w:r>
      <w:r w:rsidR="0076291B" w:rsidRPr="00B0761A">
        <w:rPr>
          <w:rFonts w:ascii="Arial" w:eastAsia="ＭＳ 明朝" w:hAnsi="Arial" w:cs="Arial"/>
        </w:rPr>
        <w:t>a</w:t>
      </w:r>
      <w:r w:rsidR="00F21C78" w:rsidRPr="00B0761A">
        <w:rPr>
          <w:rFonts w:ascii="Arial" w:eastAsia="ＭＳ 明朝" w:hAnsi="Arial" w:cs="Arial"/>
        </w:rPr>
        <w:t xml:space="preserve">gree”). This again could be </w:t>
      </w:r>
      <w:r w:rsidR="0076291B" w:rsidRPr="00B0761A">
        <w:rPr>
          <w:rFonts w:ascii="Arial" w:eastAsia="ＭＳ 明朝" w:hAnsi="Arial" w:cs="Arial"/>
        </w:rPr>
        <w:t>a result of</w:t>
      </w:r>
      <w:r w:rsidR="00F21C78" w:rsidRPr="00B0761A">
        <w:rPr>
          <w:rFonts w:ascii="Arial" w:eastAsia="ＭＳ 明朝" w:hAnsi="Arial" w:cs="Arial"/>
        </w:rPr>
        <w:t xml:space="preserve"> participants</w:t>
      </w:r>
      <w:r w:rsidR="007511E7" w:rsidRPr="00B0761A">
        <w:rPr>
          <w:rFonts w:ascii="Arial" w:eastAsia="ＭＳ 明朝" w:hAnsi="Arial" w:cs="Arial"/>
        </w:rPr>
        <w:t xml:space="preserve"> (</w:t>
      </w:r>
      <w:r w:rsidR="00264879" w:rsidRPr="00B0761A">
        <w:rPr>
          <w:rFonts w:ascii="Arial" w:eastAsia="ＭＳ 明朝" w:hAnsi="Arial" w:cs="Arial"/>
        </w:rPr>
        <w:t xml:space="preserve">perhaps </w:t>
      </w:r>
      <w:r w:rsidR="007511E7" w:rsidRPr="00B0761A">
        <w:rPr>
          <w:rFonts w:ascii="Arial" w:eastAsia="ＭＳ 明朝" w:hAnsi="Arial" w:cs="Arial"/>
        </w:rPr>
        <w:t xml:space="preserve">because of their </w:t>
      </w:r>
      <w:r w:rsidR="009451BB" w:rsidRPr="00B0761A">
        <w:rPr>
          <w:rFonts w:ascii="Arial" w:eastAsia="ＭＳ 明朝" w:hAnsi="Arial" w:cs="Arial"/>
        </w:rPr>
        <w:t>youth</w:t>
      </w:r>
      <w:r w:rsidR="007511E7" w:rsidRPr="00B0761A">
        <w:rPr>
          <w:rFonts w:ascii="Arial" w:eastAsia="ＭＳ 明朝" w:hAnsi="Arial" w:cs="Arial"/>
        </w:rPr>
        <w:t>)</w:t>
      </w:r>
      <w:r w:rsidR="0076291B" w:rsidRPr="00B0761A">
        <w:rPr>
          <w:rFonts w:ascii="Arial" w:eastAsia="ＭＳ 明朝" w:hAnsi="Arial" w:cs="Arial"/>
        </w:rPr>
        <w:t xml:space="preserve"> try</w:t>
      </w:r>
      <w:r w:rsidR="00AF46C1" w:rsidRPr="00B0761A">
        <w:rPr>
          <w:rFonts w:ascii="Arial" w:eastAsia="ＭＳ 明朝" w:hAnsi="Arial" w:cs="Arial"/>
        </w:rPr>
        <w:t>ing</w:t>
      </w:r>
      <w:r w:rsidR="0076291B" w:rsidRPr="00B0761A">
        <w:rPr>
          <w:rFonts w:ascii="Arial" w:eastAsia="ＭＳ 明朝" w:hAnsi="Arial" w:cs="Arial"/>
        </w:rPr>
        <w:t xml:space="preserve"> to emphasize the importance of their own needs.</w:t>
      </w:r>
      <w:r w:rsidR="00F21C78" w:rsidRPr="00B0761A">
        <w:rPr>
          <w:rFonts w:ascii="Arial" w:eastAsia="ＭＳ 明朝" w:hAnsi="Arial" w:cs="Arial"/>
        </w:rPr>
        <w:t xml:space="preserve"> </w:t>
      </w:r>
      <w:r w:rsidR="00296787" w:rsidRPr="00B0761A">
        <w:rPr>
          <w:rFonts w:ascii="Arial" w:eastAsia="ＭＳ 明朝" w:hAnsi="Arial" w:cs="Arial"/>
        </w:rPr>
        <w:t xml:space="preserve">These </w:t>
      </w:r>
      <w:r w:rsidR="00E0090D" w:rsidRPr="00B0761A">
        <w:rPr>
          <w:rFonts w:ascii="Arial" w:eastAsia="ＭＳ 明朝" w:hAnsi="Arial" w:cs="Arial"/>
        </w:rPr>
        <w:t>we</w:t>
      </w:r>
      <w:r w:rsidR="00296787" w:rsidRPr="00B0761A">
        <w:rPr>
          <w:rFonts w:ascii="Arial" w:eastAsia="ＭＳ 明朝" w:hAnsi="Arial" w:cs="Arial"/>
        </w:rPr>
        <w:t xml:space="preserve">re the only two </w:t>
      </w:r>
      <w:r w:rsidR="00057255" w:rsidRPr="00B0761A">
        <w:rPr>
          <w:rFonts w:ascii="Arial" w:eastAsia="ＭＳ 明朝" w:hAnsi="Arial" w:cs="Arial"/>
        </w:rPr>
        <w:t>statement</w:t>
      </w:r>
      <w:r w:rsidR="00296787" w:rsidRPr="00B0761A">
        <w:rPr>
          <w:rFonts w:ascii="Arial" w:eastAsia="ＭＳ 明朝" w:hAnsi="Arial" w:cs="Arial"/>
        </w:rPr>
        <w:t xml:space="preserve">s </w:t>
      </w:r>
      <w:r w:rsidR="008C4F75" w:rsidRPr="00B0761A">
        <w:rPr>
          <w:rFonts w:ascii="Arial" w:eastAsia="ＭＳ 明朝" w:hAnsi="Arial" w:cs="Arial"/>
        </w:rPr>
        <w:t>with</w:t>
      </w:r>
      <w:r w:rsidR="00296787" w:rsidRPr="00B0761A">
        <w:rPr>
          <w:rFonts w:ascii="Arial" w:eastAsia="ＭＳ 明朝" w:hAnsi="Arial" w:cs="Arial"/>
        </w:rPr>
        <w:t xml:space="preserve"> </w:t>
      </w:r>
      <w:r w:rsidR="004A21ED" w:rsidRPr="00B0761A">
        <w:rPr>
          <w:rFonts w:ascii="Arial" w:eastAsia="ＭＳ 明朝" w:hAnsi="Arial" w:cs="Arial"/>
        </w:rPr>
        <w:t xml:space="preserve">unexpected </w:t>
      </w:r>
      <w:r w:rsidR="00296787" w:rsidRPr="00B0761A">
        <w:rPr>
          <w:rFonts w:ascii="Arial" w:eastAsia="ＭＳ 明朝" w:hAnsi="Arial" w:cs="Arial"/>
        </w:rPr>
        <w:t>responses</w:t>
      </w:r>
      <w:r w:rsidR="00690C3C" w:rsidRPr="00B0761A">
        <w:rPr>
          <w:rFonts w:ascii="Arial" w:eastAsia="ＭＳ 明朝" w:hAnsi="Arial" w:cs="Arial"/>
        </w:rPr>
        <w:t>, however</w:t>
      </w:r>
      <w:r w:rsidR="00296787" w:rsidRPr="00B0761A">
        <w:rPr>
          <w:rFonts w:ascii="Arial" w:eastAsia="ＭＳ 明朝" w:hAnsi="Arial" w:cs="Arial"/>
        </w:rPr>
        <w:t>. R</w:t>
      </w:r>
      <w:r w:rsidR="003B1786" w:rsidRPr="00B0761A">
        <w:rPr>
          <w:rFonts w:ascii="Arial" w:eastAsia="ＭＳ 明朝" w:hAnsi="Arial" w:cs="Arial"/>
        </w:rPr>
        <w:t xml:space="preserve">esponses to the other </w:t>
      </w:r>
      <w:r w:rsidR="00057255" w:rsidRPr="00B0761A">
        <w:rPr>
          <w:rFonts w:ascii="Arial" w:eastAsia="ＭＳ 明朝" w:hAnsi="Arial" w:cs="Arial"/>
        </w:rPr>
        <w:t>statement</w:t>
      </w:r>
      <w:r w:rsidR="00A0175D" w:rsidRPr="00B0761A">
        <w:rPr>
          <w:rFonts w:ascii="Arial" w:eastAsia="ＭＳ 明朝" w:hAnsi="Arial" w:cs="Arial"/>
        </w:rPr>
        <w:t>s</w:t>
      </w:r>
      <w:r w:rsidR="003B1786" w:rsidRPr="00B0761A">
        <w:rPr>
          <w:rFonts w:ascii="Arial" w:eastAsia="ＭＳ 明朝" w:hAnsi="Arial" w:cs="Arial"/>
        </w:rPr>
        <w:t xml:space="preserve"> </w:t>
      </w:r>
      <w:r w:rsidR="00C361F1" w:rsidRPr="00B0761A">
        <w:rPr>
          <w:rFonts w:ascii="Arial" w:eastAsia="ＭＳ 明朝" w:hAnsi="Arial" w:cs="Arial"/>
        </w:rPr>
        <w:t>reveal</w:t>
      </w:r>
      <w:r w:rsidR="00C3691F" w:rsidRPr="00B0761A">
        <w:rPr>
          <w:rFonts w:ascii="Arial" w:eastAsia="ＭＳ 明朝" w:hAnsi="Arial" w:cs="Arial"/>
        </w:rPr>
        <w:t>ed</w:t>
      </w:r>
      <w:r w:rsidR="00C361F1" w:rsidRPr="00B0761A">
        <w:rPr>
          <w:rFonts w:ascii="Arial" w:eastAsia="ＭＳ 明朝" w:hAnsi="Arial" w:cs="Arial"/>
        </w:rPr>
        <w:t xml:space="preserve"> a much more collectivist</w:t>
      </w:r>
      <w:r w:rsidR="00917011" w:rsidRPr="00B0761A">
        <w:rPr>
          <w:rFonts w:ascii="Arial" w:eastAsia="ＭＳ 明朝" w:hAnsi="Arial" w:cs="Arial"/>
        </w:rPr>
        <w:t xml:space="preserve"> mindset</w:t>
      </w:r>
      <w:r w:rsidR="003B1786" w:rsidRPr="00B0761A">
        <w:rPr>
          <w:rFonts w:ascii="Arial" w:eastAsia="ＭＳ 明朝" w:hAnsi="Arial" w:cs="Arial"/>
        </w:rPr>
        <w:t>.</w:t>
      </w:r>
      <w:r w:rsidR="004568D2" w:rsidRPr="00B0761A">
        <w:rPr>
          <w:rFonts w:ascii="Arial" w:eastAsia="ＭＳ 明朝" w:hAnsi="Arial" w:cs="Arial"/>
        </w:rPr>
        <w:t xml:space="preserve"> </w:t>
      </w:r>
      <w:r w:rsidR="00F21C78" w:rsidRPr="00B0761A">
        <w:rPr>
          <w:rFonts w:ascii="Arial" w:eastAsia="ＭＳ 明朝" w:hAnsi="Arial" w:cs="Arial"/>
        </w:rPr>
        <w:t xml:space="preserve">The five most agreed with statements </w:t>
      </w:r>
      <w:r w:rsidR="00AE37C8" w:rsidRPr="00B0761A">
        <w:rPr>
          <w:rFonts w:ascii="Arial" w:eastAsia="ＭＳ 明朝" w:hAnsi="Arial" w:cs="Arial"/>
        </w:rPr>
        <w:t xml:space="preserve">on the cultural scale </w:t>
      </w:r>
      <w:r w:rsidR="00F21C78" w:rsidRPr="00B0761A">
        <w:rPr>
          <w:rFonts w:ascii="Arial" w:eastAsia="ＭＳ 明朝" w:hAnsi="Arial" w:cs="Arial"/>
        </w:rPr>
        <w:t>were (in descending order):</w:t>
      </w:r>
    </w:p>
    <w:p w14:paraId="6C6A3189" w14:textId="77777777" w:rsidR="002E5670" w:rsidRPr="00B0761A" w:rsidRDefault="002E5670" w:rsidP="00B42560">
      <w:pPr>
        <w:pStyle w:val="PlainText"/>
        <w:rPr>
          <w:rFonts w:ascii="Arial" w:eastAsia="ＭＳ 明朝" w:hAnsi="Arial" w:cs="Arial"/>
        </w:rPr>
      </w:pPr>
    </w:p>
    <w:p w14:paraId="0F311E3F" w14:textId="7EF568DF" w:rsidR="00B42560" w:rsidRPr="00B0761A" w:rsidRDefault="002E5670" w:rsidP="002E5670">
      <w:pPr>
        <w:pStyle w:val="PlainText"/>
        <w:numPr>
          <w:ilvl w:val="0"/>
          <w:numId w:val="3"/>
        </w:numPr>
        <w:rPr>
          <w:rFonts w:ascii="Arial" w:eastAsia="ＭＳ 明朝" w:hAnsi="Arial" w:cs="Arial"/>
        </w:rPr>
      </w:pPr>
      <w:r w:rsidRPr="00B0761A">
        <w:rPr>
          <w:rFonts w:ascii="Arial" w:eastAsia="ＭＳ 明朝" w:hAnsi="Arial" w:cs="Arial"/>
        </w:rPr>
        <w:t>“</w:t>
      </w:r>
      <w:r w:rsidR="00B42560" w:rsidRPr="00B0761A">
        <w:rPr>
          <w:rFonts w:ascii="Arial" w:eastAsia="ＭＳ 明朝" w:hAnsi="Arial" w:cs="Arial"/>
        </w:rPr>
        <w:t>While I</w:t>
      </w:r>
      <w:r w:rsidRPr="00B0761A">
        <w:rPr>
          <w:rFonts w:ascii="Arial" w:eastAsia="ＭＳ 明朝" w:hAnsi="Arial" w:cs="Arial"/>
        </w:rPr>
        <w:t>’</w:t>
      </w:r>
      <w:r w:rsidR="00B42560" w:rsidRPr="00B0761A">
        <w:rPr>
          <w:rFonts w:ascii="Arial" w:eastAsia="ＭＳ 明朝" w:hAnsi="Arial" w:cs="Arial"/>
        </w:rPr>
        <w:t>m using social media services, I try to not behave in a way that is unacceptable by my group members” (</w:t>
      </w:r>
      <w:r w:rsidRPr="00B0761A">
        <w:rPr>
          <w:rFonts w:ascii="Arial" w:eastAsia="ＭＳ 明朝" w:hAnsi="Arial" w:cs="Arial"/>
        </w:rPr>
        <w:t xml:space="preserve">mean </w:t>
      </w:r>
      <w:r w:rsidR="00B42560" w:rsidRPr="00B0761A">
        <w:rPr>
          <w:rFonts w:ascii="Arial" w:eastAsia="ＭＳ 明朝" w:hAnsi="Arial" w:cs="Arial"/>
        </w:rPr>
        <w:t xml:space="preserve">3.15). </w:t>
      </w:r>
    </w:p>
    <w:p w14:paraId="6A620F3B" w14:textId="3AC08185" w:rsidR="00B42560" w:rsidRPr="00B0761A" w:rsidRDefault="002E5670" w:rsidP="002E5670">
      <w:pPr>
        <w:pStyle w:val="PlainText"/>
        <w:numPr>
          <w:ilvl w:val="0"/>
          <w:numId w:val="3"/>
        </w:numPr>
        <w:rPr>
          <w:rFonts w:ascii="Arial" w:eastAsia="ＭＳ 明朝" w:hAnsi="Arial" w:cs="Arial"/>
        </w:rPr>
      </w:pPr>
      <w:r w:rsidRPr="00B0761A">
        <w:rPr>
          <w:rFonts w:ascii="Arial" w:eastAsia="ＭＳ 明朝" w:hAnsi="Arial" w:cs="Arial"/>
        </w:rPr>
        <w:lastRenderedPageBreak/>
        <w:t>“</w:t>
      </w:r>
      <w:r w:rsidR="00B42560" w:rsidRPr="00B0761A">
        <w:rPr>
          <w:rFonts w:ascii="Arial" w:eastAsia="ＭＳ 明朝" w:hAnsi="Arial" w:cs="Arial"/>
        </w:rPr>
        <w:t xml:space="preserve">I would not post photos if doing so may be received negatively </w:t>
      </w:r>
      <w:r w:rsidR="00C0375E" w:rsidRPr="00B0761A">
        <w:rPr>
          <w:rFonts w:ascii="Arial" w:eastAsia="ＭＳ 明朝" w:hAnsi="Arial" w:cs="Arial"/>
        </w:rPr>
        <w:t>by</w:t>
      </w:r>
      <w:r w:rsidR="00B42560" w:rsidRPr="00B0761A">
        <w:rPr>
          <w:rFonts w:ascii="Arial" w:eastAsia="ＭＳ 明朝" w:hAnsi="Arial" w:cs="Arial"/>
        </w:rPr>
        <w:t xml:space="preserve"> my group members</w:t>
      </w:r>
      <w:r w:rsidRPr="00B0761A">
        <w:rPr>
          <w:rFonts w:ascii="Arial" w:eastAsia="ＭＳ 明朝" w:hAnsi="Arial" w:cs="Arial"/>
        </w:rPr>
        <w:t>”</w:t>
      </w:r>
      <w:r w:rsidR="00B42560" w:rsidRPr="00B0761A">
        <w:rPr>
          <w:rFonts w:ascii="Arial" w:eastAsia="ＭＳ 明朝" w:hAnsi="Arial" w:cs="Arial"/>
        </w:rPr>
        <w:t xml:space="preserve"> (</w:t>
      </w:r>
      <w:r w:rsidRPr="00B0761A">
        <w:rPr>
          <w:rFonts w:ascii="Arial" w:eastAsia="ＭＳ 明朝" w:hAnsi="Arial" w:cs="Arial"/>
        </w:rPr>
        <w:t xml:space="preserve">mean </w:t>
      </w:r>
      <w:r w:rsidR="00B42560" w:rsidRPr="00B0761A">
        <w:rPr>
          <w:rFonts w:ascii="Arial" w:eastAsia="ＭＳ 明朝" w:hAnsi="Arial" w:cs="Arial"/>
        </w:rPr>
        <w:t xml:space="preserve">3.15). </w:t>
      </w:r>
    </w:p>
    <w:p w14:paraId="4EEF3B0D" w14:textId="52C5E46F" w:rsidR="00B42560" w:rsidRPr="00B0761A" w:rsidRDefault="002E5670" w:rsidP="002E5670">
      <w:pPr>
        <w:pStyle w:val="PlainText"/>
        <w:numPr>
          <w:ilvl w:val="0"/>
          <w:numId w:val="3"/>
        </w:numPr>
        <w:rPr>
          <w:rFonts w:ascii="Arial" w:eastAsia="ＭＳ 明朝" w:hAnsi="Arial" w:cs="Arial"/>
        </w:rPr>
      </w:pPr>
      <w:r w:rsidRPr="00B0761A">
        <w:rPr>
          <w:rFonts w:ascii="Arial" w:eastAsia="ＭＳ 明朝" w:hAnsi="Arial" w:cs="Arial"/>
        </w:rPr>
        <w:t>“</w:t>
      </w:r>
      <w:r w:rsidR="00B42560" w:rsidRPr="00B0761A">
        <w:rPr>
          <w:rFonts w:ascii="Arial" w:eastAsia="ＭＳ 明朝" w:hAnsi="Arial" w:cs="Arial"/>
        </w:rPr>
        <w:t xml:space="preserve">I would provide financial support when I can to those </w:t>
      </w:r>
      <w:r w:rsidR="00C0375E" w:rsidRPr="00B0761A">
        <w:rPr>
          <w:rFonts w:ascii="Arial" w:eastAsia="ＭＳ 明朝" w:hAnsi="Arial" w:cs="Arial"/>
        </w:rPr>
        <w:t>of</w:t>
      </w:r>
      <w:r w:rsidR="00B42560" w:rsidRPr="00B0761A">
        <w:rPr>
          <w:rFonts w:ascii="Arial" w:eastAsia="ＭＳ 明朝" w:hAnsi="Arial" w:cs="Arial"/>
        </w:rPr>
        <w:t xml:space="preserve"> my own group members who need support</w:t>
      </w:r>
      <w:r w:rsidRPr="00B0761A">
        <w:rPr>
          <w:rFonts w:ascii="Arial" w:eastAsia="ＭＳ 明朝" w:hAnsi="Arial" w:cs="Arial"/>
        </w:rPr>
        <w:t>”</w:t>
      </w:r>
      <w:r w:rsidR="00B42560" w:rsidRPr="00B0761A">
        <w:rPr>
          <w:rFonts w:ascii="Arial" w:eastAsia="ＭＳ 明朝" w:hAnsi="Arial" w:cs="Arial"/>
        </w:rPr>
        <w:t xml:space="preserve"> (</w:t>
      </w:r>
      <w:r w:rsidRPr="00B0761A">
        <w:rPr>
          <w:rFonts w:ascii="Arial" w:eastAsia="ＭＳ 明朝" w:hAnsi="Arial" w:cs="Arial"/>
        </w:rPr>
        <w:t xml:space="preserve">mean </w:t>
      </w:r>
      <w:r w:rsidR="00B42560" w:rsidRPr="00B0761A">
        <w:rPr>
          <w:rFonts w:ascii="Arial" w:eastAsia="ＭＳ 明朝" w:hAnsi="Arial" w:cs="Arial"/>
        </w:rPr>
        <w:t>3.15).</w:t>
      </w:r>
    </w:p>
    <w:p w14:paraId="4AB93BC9" w14:textId="76F692C9" w:rsidR="00B42560" w:rsidRPr="00B0761A" w:rsidRDefault="002E5670" w:rsidP="002E5670">
      <w:pPr>
        <w:pStyle w:val="PlainText"/>
        <w:numPr>
          <w:ilvl w:val="0"/>
          <w:numId w:val="3"/>
        </w:numPr>
        <w:rPr>
          <w:rFonts w:ascii="Arial" w:eastAsia="ＭＳ 明朝" w:hAnsi="Arial" w:cs="Arial"/>
        </w:rPr>
      </w:pPr>
      <w:r w:rsidRPr="00B0761A">
        <w:rPr>
          <w:rFonts w:ascii="Arial" w:eastAsia="ＭＳ 明朝" w:hAnsi="Arial" w:cs="Arial"/>
        </w:rPr>
        <w:t>“</w:t>
      </w:r>
      <w:r w:rsidR="00B42560" w:rsidRPr="00B0761A">
        <w:rPr>
          <w:rFonts w:ascii="Arial" w:eastAsia="ＭＳ 明朝" w:hAnsi="Arial" w:cs="Arial"/>
        </w:rPr>
        <w:t>To avoid loss of face in front the community, I try to behave in a decent way under any circumstances</w:t>
      </w:r>
      <w:r w:rsidRPr="00B0761A">
        <w:rPr>
          <w:rFonts w:ascii="Arial" w:eastAsia="ＭＳ 明朝" w:hAnsi="Arial" w:cs="Arial"/>
        </w:rPr>
        <w:t>”</w:t>
      </w:r>
      <w:r w:rsidR="00B42560" w:rsidRPr="00B0761A">
        <w:rPr>
          <w:rFonts w:ascii="Arial" w:eastAsia="ＭＳ 明朝" w:hAnsi="Arial" w:cs="Arial"/>
        </w:rPr>
        <w:t xml:space="preserve"> (</w:t>
      </w:r>
      <w:r w:rsidRPr="00B0761A">
        <w:rPr>
          <w:rFonts w:ascii="Arial" w:eastAsia="ＭＳ 明朝" w:hAnsi="Arial" w:cs="Arial"/>
        </w:rPr>
        <w:t xml:space="preserve">mean </w:t>
      </w:r>
      <w:r w:rsidR="00B42560" w:rsidRPr="00B0761A">
        <w:rPr>
          <w:rFonts w:ascii="Arial" w:eastAsia="ＭＳ 明朝" w:hAnsi="Arial" w:cs="Arial"/>
        </w:rPr>
        <w:t>3.11).</w:t>
      </w:r>
    </w:p>
    <w:p w14:paraId="3F377499" w14:textId="6FC361BE" w:rsidR="00B42560" w:rsidRPr="00B0761A" w:rsidRDefault="002E5670" w:rsidP="002E5670">
      <w:pPr>
        <w:pStyle w:val="PlainText"/>
        <w:numPr>
          <w:ilvl w:val="0"/>
          <w:numId w:val="3"/>
        </w:numPr>
        <w:rPr>
          <w:rFonts w:ascii="Arial" w:eastAsia="ＭＳ 明朝" w:hAnsi="Arial" w:cs="Arial"/>
        </w:rPr>
      </w:pPr>
      <w:r w:rsidRPr="00B0761A">
        <w:rPr>
          <w:rFonts w:ascii="Arial" w:eastAsia="ＭＳ 明朝" w:hAnsi="Arial" w:cs="Arial"/>
        </w:rPr>
        <w:t>“</w:t>
      </w:r>
      <w:r w:rsidR="00B42560" w:rsidRPr="00B0761A">
        <w:rPr>
          <w:rFonts w:ascii="Arial" w:eastAsia="ＭＳ 明朝" w:hAnsi="Arial" w:cs="Arial"/>
        </w:rPr>
        <w:t>I have a responsibility to maintain the group harmony</w:t>
      </w:r>
      <w:r w:rsidRPr="00B0761A">
        <w:rPr>
          <w:rFonts w:ascii="Arial" w:eastAsia="ＭＳ 明朝" w:hAnsi="Arial" w:cs="Arial"/>
        </w:rPr>
        <w:t>”</w:t>
      </w:r>
      <w:r w:rsidR="00B42560" w:rsidRPr="00B0761A">
        <w:rPr>
          <w:rFonts w:ascii="Arial" w:eastAsia="ＭＳ 明朝" w:hAnsi="Arial" w:cs="Arial"/>
        </w:rPr>
        <w:t xml:space="preserve"> (</w:t>
      </w:r>
      <w:r w:rsidRPr="00B0761A">
        <w:rPr>
          <w:rFonts w:ascii="Arial" w:eastAsia="ＭＳ 明朝" w:hAnsi="Arial" w:cs="Arial"/>
        </w:rPr>
        <w:t xml:space="preserve">mean </w:t>
      </w:r>
      <w:r w:rsidR="00B42560" w:rsidRPr="00B0761A">
        <w:rPr>
          <w:rFonts w:ascii="Arial" w:eastAsia="ＭＳ 明朝" w:hAnsi="Arial" w:cs="Arial"/>
        </w:rPr>
        <w:t>3.07).</w:t>
      </w:r>
    </w:p>
    <w:p w14:paraId="40FB532D" w14:textId="77777777" w:rsidR="002E5670" w:rsidRPr="00B0761A" w:rsidRDefault="002E5670" w:rsidP="00B42560">
      <w:pPr>
        <w:pStyle w:val="PlainText"/>
        <w:rPr>
          <w:rFonts w:ascii="Arial" w:eastAsia="ＭＳ 明朝" w:hAnsi="Arial" w:cs="Arial"/>
        </w:rPr>
      </w:pPr>
    </w:p>
    <w:p w14:paraId="4B1CD4EE" w14:textId="3EC29CF1" w:rsidR="00F21C78" w:rsidRPr="00B0761A" w:rsidRDefault="00F21C78" w:rsidP="00F21C78">
      <w:pPr>
        <w:pStyle w:val="PlainText"/>
        <w:rPr>
          <w:rFonts w:ascii="Arial" w:eastAsia="ＭＳ 明朝" w:hAnsi="Arial" w:cs="Arial"/>
        </w:rPr>
      </w:pPr>
      <w:r w:rsidRPr="00B0761A">
        <w:rPr>
          <w:rFonts w:ascii="Arial" w:eastAsia="ＭＳ 明朝" w:hAnsi="Arial" w:cs="Arial"/>
        </w:rPr>
        <w:t>These results suggest that social media technologi</w:t>
      </w:r>
      <w:r w:rsidR="008A4CF0" w:rsidRPr="00B0761A">
        <w:rPr>
          <w:rFonts w:ascii="Arial" w:eastAsia="ＭＳ 明朝" w:hAnsi="Arial" w:cs="Arial"/>
        </w:rPr>
        <w:t xml:space="preserve">es are not culture-free. Rather, </w:t>
      </w:r>
      <w:r w:rsidRPr="00B0761A">
        <w:rPr>
          <w:rFonts w:ascii="Arial" w:eastAsia="ＭＳ 明朝" w:hAnsi="Arial" w:cs="Arial"/>
        </w:rPr>
        <w:t>user</w:t>
      </w:r>
      <w:r w:rsidR="008A4CF0" w:rsidRPr="00B0761A">
        <w:rPr>
          <w:rFonts w:ascii="Arial" w:eastAsia="ＭＳ 明朝" w:hAnsi="Arial" w:cs="Arial"/>
        </w:rPr>
        <w:t>s’</w:t>
      </w:r>
      <w:r w:rsidRPr="00B0761A">
        <w:rPr>
          <w:rFonts w:ascii="Arial" w:eastAsia="ＭＳ 明朝" w:hAnsi="Arial" w:cs="Arial"/>
        </w:rPr>
        <w:t xml:space="preserve"> acceptance</w:t>
      </w:r>
      <w:r w:rsidR="008A4CF0" w:rsidRPr="00B0761A">
        <w:rPr>
          <w:rFonts w:ascii="Arial" w:eastAsia="ＭＳ 明朝" w:hAnsi="Arial" w:cs="Arial"/>
        </w:rPr>
        <w:t xml:space="preserve"> of</w:t>
      </w:r>
      <w:r w:rsidRPr="00B0761A">
        <w:rPr>
          <w:rFonts w:ascii="Arial" w:eastAsia="ＭＳ 明朝" w:hAnsi="Arial" w:cs="Arial"/>
        </w:rPr>
        <w:t xml:space="preserve"> and engagement with these technologies can be highly associated with their cultural values and norms.</w:t>
      </w:r>
    </w:p>
    <w:p w14:paraId="2C21841B" w14:textId="77777777" w:rsidR="00F21C78" w:rsidRPr="00B0761A" w:rsidRDefault="00F21C78" w:rsidP="00F21C78">
      <w:pPr>
        <w:pStyle w:val="PlainText"/>
        <w:rPr>
          <w:rFonts w:ascii="Arial" w:eastAsia="ＭＳ 明朝" w:hAnsi="Arial" w:cs="Arial"/>
        </w:rPr>
      </w:pPr>
    </w:p>
    <w:p w14:paraId="0101E968" w14:textId="77777777" w:rsidR="00F21C78" w:rsidRPr="00B0761A" w:rsidRDefault="00F21C78" w:rsidP="00F21C78">
      <w:pPr>
        <w:pStyle w:val="PlainText"/>
        <w:rPr>
          <w:rFonts w:ascii="Arial" w:eastAsia="ＭＳ 明朝" w:hAnsi="Arial" w:cs="Arial"/>
        </w:rPr>
      </w:pPr>
      <w:r w:rsidRPr="00B0761A">
        <w:rPr>
          <w:rFonts w:ascii="Arial" w:eastAsia="ＭＳ 明朝" w:hAnsi="Arial" w:cs="Arial"/>
          <w:highlight w:val="yellow"/>
        </w:rPr>
        <w:t>In summary, it is clear from the results that both culture and Islamic values and teaching are important external variables that influence Saudi youth relationships with social media platforms. Obtaining an in-depth understanding of how and to what extent these external variables affect those users’ online behavior and engagement experience with social media platforms would be essential to the design of social media tools and features that emulate the targeted user needs and preferences.</w:t>
      </w:r>
      <w:r w:rsidRPr="00B0761A">
        <w:rPr>
          <w:rFonts w:ascii="Arial" w:eastAsia="ＭＳ 明朝" w:hAnsi="Arial" w:cs="Arial"/>
        </w:rPr>
        <w:t xml:space="preserve"> </w:t>
      </w:r>
    </w:p>
    <w:p w14:paraId="135CBFBC" w14:textId="77777777" w:rsidR="00390CE3" w:rsidRPr="00B0761A" w:rsidRDefault="00390CE3" w:rsidP="00B42560">
      <w:pPr>
        <w:pStyle w:val="PlainText"/>
        <w:rPr>
          <w:rFonts w:ascii="Arial" w:eastAsia="ＭＳ 明朝" w:hAnsi="Arial" w:cs="Arial"/>
        </w:rPr>
      </w:pPr>
    </w:p>
    <w:p w14:paraId="08BA7907" w14:textId="6D141DDE" w:rsidR="00F21C78" w:rsidRPr="00B0761A" w:rsidRDefault="00F21C78" w:rsidP="00F21C78">
      <w:pPr>
        <w:pStyle w:val="PlainText"/>
        <w:rPr>
          <w:rFonts w:ascii="Arial" w:eastAsia="ＭＳ 明朝" w:hAnsi="Arial" w:cs="Arial"/>
        </w:rPr>
      </w:pPr>
      <w:r w:rsidRPr="00B0761A">
        <w:rPr>
          <w:rFonts w:ascii="Arial" w:eastAsia="ＭＳ 明朝" w:hAnsi="Arial" w:cs="Arial"/>
        </w:rPr>
        <w:t xml:space="preserve">The majority of participants, female and male, showed no interest in recognition and </w:t>
      </w:r>
      <w:r w:rsidR="009F2824" w:rsidRPr="00B0761A">
        <w:rPr>
          <w:rFonts w:ascii="Arial" w:eastAsia="ＭＳ 明朝" w:hAnsi="Arial" w:cs="Arial"/>
        </w:rPr>
        <w:t>we</w:t>
      </w:r>
      <w:r w:rsidRPr="00B0761A">
        <w:rPr>
          <w:rFonts w:ascii="Arial" w:eastAsia="ＭＳ 明朝" w:hAnsi="Arial" w:cs="Arial"/>
        </w:rPr>
        <w:t xml:space="preserve">re not comfortable with </w:t>
      </w:r>
      <w:r w:rsidR="009F2824" w:rsidRPr="00B0761A">
        <w:rPr>
          <w:rFonts w:ascii="Arial" w:eastAsia="ＭＳ 明朝" w:hAnsi="Arial" w:cs="Arial"/>
        </w:rPr>
        <w:t xml:space="preserve">revealing </w:t>
      </w:r>
      <w:r w:rsidR="000A5545" w:rsidRPr="00B0761A">
        <w:rPr>
          <w:rFonts w:ascii="Arial" w:eastAsia="ＭＳ 明朝" w:hAnsi="Arial" w:cs="Arial"/>
        </w:rPr>
        <w:t xml:space="preserve">information about </w:t>
      </w:r>
      <w:r w:rsidR="009F2824" w:rsidRPr="00B0761A">
        <w:rPr>
          <w:rFonts w:ascii="Arial" w:eastAsia="ＭＳ 明朝" w:hAnsi="Arial" w:cs="Arial"/>
        </w:rPr>
        <w:t>themselves</w:t>
      </w:r>
      <w:r w:rsidRPr="00B0761A">
        <w:rPr>
          <w:rFonts w:ascii="Arial" w:eastAsia="ＭＳ 明朝" w:hAnsi="Arial" w:cs="Arial"/>
        </w:rPr>
        <w:t xml:space="preserve"> </w:t>
      </w:r>
      <w:r w:rsidR="006F5AA9" w:rsidRPr="00B0761A">
        <w:rPr>
          <w:rFonts w:ascii="Arial" w:eastAsia="ＭＳ 明朝" w:hAnsi="Arial" w:cs="Arial"/>
        </w:rPr>
        <w:t xml:space="preserve">in </w:t>
      </w:r>
      <w:r w:rsidRPr="00B0761A">
        <w:rPr>
          <w:rFonts w:ascii="Arial" w:eastAsia="ＭＳ 明朝" w:hAnsi="Arial" w:cs="Arial"/>
        </w:rPr>
        <w:t xml:space="preserve">public. They considered their personal information </w:t>
      </w:r>
      <w:r w:rsidR="00804E9D" w:rsidRPr="00B0761A">
        <w:rPr>
          <w:rFonts w:ascii="Arial" w:eastAsia="ＭＳ 明朝" w:hAnsi="Arial" w:cs="Arial"/>
        </w:rPr>
        <w:t>to be</w:t>
      </w:r>
      <w:r w:rsidRPr="00B0761A">
        <w:rPr>
          <w:rFonts w:ascii="Arial" w:eastAsia="ＭＳ 明朝" w:hAnsi="Arial" w:cs="Arial"/>
        </w:rPr>
        <w:t xml:space="preserve"> private and</w:t>
      </w:r>
      <w:r w:rsidR="0088106D" w:rsidRPr="00B0761A">
        <w:rPr>
          <w:rFonts w:ascii="Arial" w:eastAsia="ＭＳ 明朝" w:hAnsi="Arial" w:cs="Arial"/>
        </w:rPr>
        <w:t xml:space="preserve"> </w:t>
      </w:r>
      <w:r w:rsidR="00A33F63" w:rsidRPr="00B0761A">
        <w:rPr>
          <w:rFonts w:ascii="Arial" w:eastAsia="ＭＳ 明朝" w:hAnsi="Arial" w:cs="Arial"/>
        </w:rPr>
        <w:t>wanted to keep it secure</w:t>
      </w:r>
      <w:r w:rsidR="00EA406E" w:rsidRPr="00B0761A">
        <w:rPr>
          <w:rFonts w:ascii="Arial" w:eastAsia="ＭＳ 明朝" w:hAnsi="Arial" w:cs="Arial"/>
        </w:rPr>
        <w:t>. Profile analysis confirmed</w:t>
      </w:r>
      <w:r w:rsidRPr="00B0761A">
        <w:rPr>
          <w:rFonts w:ascii="Arial" w:eastAsia="ＭＳ 明朝" w:hAnsi="Arial" w:cs="Arial"/>
        </w:rPr>
        <w:t xml:space="preserve"> that participants </w:t>
      </w:r>
      <w:r w:rsidR="00BD2375" w:rsidRPr="00B0761A">
        <w:rPr>
          <w:rFonts w:ascii="Arial" w:eastAsia="ＭＳ 明朝" w:hAnsi="Arial" w:cs="Arial"/>
        </w:rPr>
        <w:t>sought</w:t>
      </w:r>
      <w:r w:rsidRPr="00B0761A">
        <w:rPr>
          <w:rFonts w:ascii="Arial" w:eastAsia="ＭＳ 明朝" w:hAnsi="Arial" w:cs="Arial"/>
        </w:rPr>
        <w:t xml:space="preserve"> to keep their identity private </w:t>
      </w:r>
      <w:r w:rsidR="002D22C2" w:rsidRPr="00B0761A">
        <w:rPr>
          <w:rFonts w:ascii="Arial" w:eastAsia="ＭＳ 明朝" w:hAnsi="Arial" w:cs="Arial"/>
        </w:rPr>
        <w:t>on</w:t>
      </w:r>
      <w:r w:rsidRPr="00B0761A">
        <w:rPr>
          <w:rFonts w:ascii="Arial" w:eastAsia="ＭＳ 明朝" w:hAnsi="Arial" w:cs="Arial"/>
        </w:rPr>
        <w:t xml:space="preserve"> social </w:t>
      </w:r>
      <w:r w:rsidR="00F52BF3" w:rsidRPr="00B0761A">
        <w:rPr>
          <w:rFonts w:ascii="Arial" w:eastAsia="ＭＳ 明朝" w:hAnsi="Arial" w:cs="Arial"/>
        </w:rPr>
        <w:t xml:space="preserve">media, </w:t>
      </w:r>
      <w:r w:rsidR="00C542F7" w:rsidRPr="00B0761A">
        <w:rPr>
          <w:rFonts w:ascii="Arial" w:eastAsia="ＭＳ 明朝" w:hAnsi="Arial" w:cs="Arial"/>
        </w:rPr>
        <w:t>even when</w:t>
      </w:r>
      <w:r w:rsidRPr="00B0761A">
        <w:rPr>
          <w:rFonts w:ascii="Arial" w:eastAsia="ＭＳ 明朝" w:hAnsi="Arial" w:cs="Arial"/>
        </w:rPr>
        <w:t xml:space="preserve"> their account </w:t>
      </w:r>
      <w:r w:rsidR="00F52BF3" w:rsidRPr="00B0761A">
        <w:rPr>
          <w:rFonts w:ascii="Arial" w:eastAsia="ＭＳ 明朝" w:hAnsi="Arial" w:cs="Arial"/>
        </w:rPr>
        <w:t xml:space="preserve">was </w:t>
      </w:r>
      <w:r w:rsidR="00C542F7" w:rsidRPr="00B0761A">
        <w:rPr>
          <w:rFonts w:ascii="Arial" w:eastAsia="ＭＳ 明朝" w:hAnsi="Arial" w:cs="Arial"/>
        </w:rPr>
        <w:t xml:space="preserve">not publicly </w:t>
      </w:r>
      <w:r w:rsidR="000156A2" w:rsidRPr="00B0761A">
        <w:rPr>
          <w:rFonts w:ascii="Arial" w:eastAsia="ＭＳ 明朝" w:hAnsi="Arial" w:cs="Arial"/>
        </w:rPr>
        <w:t>visible</w:t>
      </w:r>
      <w:r w:rsidR="00F52BF3" w:rsidRPr="00B0761A">
        <w:rPr>
          <w:rFonts w:ascii="Arial" w:eastAsia="ＭＳ 明朝" w:hAnsi="Arial" w:cs="Arial"/>
        </w:rPr>
        <w:t>.</w:t>
      </w:r>
      <w:r w:rsidRPr="00B0761A">
        <w:rPr>
          <w:rFonts w:ascii="Arial" w:eastAsia="ＭＳ 明朝" w:hAnsi="Arial" w:cs="Arial"/>
        </w:rPr>
        <w:t xml:space="preserve"> </w:t>
      </w:r>
      <w:r w:rsidR="00F52BF3" w:rsidRPr="00B0761A">
        <w:rPr>
          <w:rFonts w:ascii="Arial" w:eastAsia="ＭＳ 明朝" w:hAnsi="Arial" w:cs="Arial"/>
        </w:rPr>
        <w:t>W</w:t>
      </w:r>
      <w:r w:rsidRPr="00B0761A">
        <w:rPr>
          <w:rFonts w:ascii="Arial" w:eastAsia="ＭＳ 明朝" w:hAnsi="Arial" w:cs="Arial"/>
        </w:rPr>
        <w:t>hat they share</w:t>
      </w:r>
      <w:r w:rsidR="00F52BF3" w:rsidRPr="00B0761A">
        <w:rPr>
          <w:rFonts w:ascii="Arial" w:eastAsia="ＭＳ 明朝" w:hAnsi="Arial" w:cs="Arial"/>
        </w:rPr>
        <w:t>d</w:t>
      </w:r>
      <w:r w:rsidRPr="00B0761A">
        <w:rPr>
          <w:rFonts w:ascii="Arial" w:eastAsia="ＭＳ 明朝" w:hAnsi="Arial" w:cs="Arial"/>
        </w:rPr>
        <w:t xml:space="preserve"> </w:t>
      </w:r>
      <w:r w:rsidR="00F52BF3" w:rsidRPr="00B0761A">
        <w:rPr>
          <w:rFonts w:ascii="Arial" w:eastAsia="ＭＳ 明朝" w:hAnsi="Arial" w:cs="Arial"/>
        </w:rPr>
        <w:t xml:space="preserve">did not really </w:t>
      </w:r>
      <w:r w:rsidR="00C15C3F" w:rsidRPr="00B0761A">
        <w:rPr>
          <w:rFonts w:ascii="Arial" w:eastAsia="ＭＳ 明朝" w:hAnsi="Arial" w:cs="Arial"/>
        </w:rPr>
        <w:t>reveal anything</w:t>
      </w:r>
      <w:r w:rsidR="00F52BF3" w:rsidRPr="00B0761A">
        <w:rPr>
          <w:rFonts w:ascii="Arial" w:eastAsia="ＭＳ 明朝" w:hAnsi="Arial" w:cs="Arial"/>
        </w:rPr>
        <w:t xml:space="preserve"> </w:t>
      </w:r>
      <w:r w:rsidR="00C15C3F" w:rsidRPr="00B0761A">
        <w:rPr>
          <w:rFonts w:ascii="Arial" w:eastAsia="ＭＳ 明朝" w:hAnsi="Arial" w:cs="Arial"/>
        </w:rPr>
        <w:t xml:space="preserve">about </w:t>
      </w:r>
      <w:r w:rsidR="00F52BF3" w:rsidRPr="00B0761A">
        <w:rPr>
          <w:rFonts w:ascii="Arial" w:eastAsia="ＭＳ 明朝" w:hAnsi="Arial" w:cs="Arial"/>
        </w:rPr>
        <w:t>who they we</w:t>
      </w:r>
      <w:r w:rsidRPr="00B0761A">
        <w:rPr>
          <w:rFonts w:ascii="Arial" w:eastAsia="ＭＳ 明朝" w:hAnsi="Arial" w:cs="Arial"/>
        </w:rPr>
        <w:t xml:space="preserve">re, their personality, </w:t>
      </w:r>
      <w:r w:rsidR="00F52BF3" w:rsidRPr="00B0761A">
        <w:rPr>
          <w:rFonts w:ascii="Arial" w:eastAsia="ＭＳ 明朝" w:hAnsi="Arial" w:cs="Arial"/>
        </w:rPr>
        <w:t>or</w:t>
      </w:r>
      <w:r w:rsidRPr="00B0761A">
        <w:rPr>
          <w:rFonts w:ascii="Arial" w:eastAsia="ＭＳ 明朝" w:hAnsi="Arial" w:cs="Arial"/>
        </w:rPr>
        <w:t xml:space="preserve"> their personal experiences and achievements.</w:t>
      </w:r>
      <w:r w:rsidR="00A33F63" w:rsidRPr="00B0761A">
        <w:rPr>
          <w:rFonts w:ascii="Arial" w:eastAsia="ＭＳ 明朝" w:hAnsi="Arial" w:cs="Arial"/>
        </w:rPr>
        <w:t xml:space="preserve"> </w:t>
      </w:r>
      <w:r w:rsidRPr="00B0761A">
        <w:rPr>
          <w:rFonts w:ascii="Arial" w:eastAsia="ＭＳ 明朝" w:hAnsi="Arial" w:cs="Arial"/>
        </w:rPr>
        <w:t>Participants</w:t>
      </w:r>
      <w:r w:rsidR="008F05D5" w:rsidRPr="00B0761A">
        <w:rPr>
          <w:rFonts w:ascii="Arial" w:eastAsia="ＭＳ 明朝" w:hAnsi="Arial" w:cs="Arial"/>
        </w:rPr>
        <w:t xml:space="preserve"> of</w:t>
      </w:r>
      <w:r w:rsidRPr="00B0761A">
        <w:rPr>
          <w:rFonts w:ascii="Arial" w:eastAsia="ＭＳ 明朝" w:hAnsi="Arial" w:cs="Arial"/>
        </w:rPr>
        <w:t xml:space="preserve"> both genders repeatedly </w:t>
      </w:r>
      <w:r w:rsidR="005E3759" w:rsidRPr="00B0761A">
        <w:rPr>
          <w:rFonts w:ascii="Arial" w:eastAsia="ＭＳ 明朝" w:hAnsi="Arial" w:cs="Arial"/>
        </w:rPr>
        <w:t>emphasized</w:t>
      </w:r>
      <w:r w:rsidRPr="00B0761A">
        <w:rPr>
          <w:rFonts w:ascii="Arial" w:eastAsia="ＭＳ 明朝" w:hAnsi="Arial" w:cs="Arial"/>
        </w:rPr>
        <w:t xml:space="preserve"> that even though they accept</w:t>
      </w:r>
      <w:r w:rsidR="00C03B48" w:rsidRPr="00B0761A">
        <w:rPr>
          <w:rFonts w:ascii="Arial" w:eastAsia="ＭＳ 明朝" w:hAnsi="Arial" w:cs="Arial"/>
        </w:rPr>
        <w:t>ed</w:t>
      </w:r>
      <w:r w:rsidRPr="00B0761A">
        <w:rPr>
          <w:rFonts w:ascii="Arial" w:eastAsia="ＭＳ 明朝" w:hAnsi="Arial" w:cs="Arial"/>
        </w:rPr>
        <w:t xml:space="preserve"> strangers as followers, meeting new people </w:t>
      </w:r>
      <w:r w:rsidR="00BD5931" w:rsidRPr="00B0761A">
        <w:rPr>
          <w:rFonts w:ascii="Arial" w:eastAsia="ＭＳ 明朝" w:hAnsi="Arial" w:cs="Arial"/>
        </w:rPr>
        <w:t>was</w:t>
      </w:r>
      <w:r w:rsidRPr="00B0761A">
        <w:rPr>
          <w:rFonts w:ascii="Arial" w:eastAsia="ＭＳ 明朝" w:hAnsi="Arial" w:cs="Arial"/>
        </w:rPr>
        <w:t xml:space="preserve"> not what motivated them to engage with social media platforms</w:t>
      </w:r>
      <w:r w:rsidR="003E4498" w:rsidRPr="00B0761A">
        <w:rPr>
          <w:rFonts w:ascii="Arial" w:eastAsia="ＭＳ 明朝" w:hAnsi="Arial" w:cs="Arial"/>
        </w:rPr>
        <w:t>.</w:t>
      </w:r>
      <w:r w:rsidR="00A33F63" w:rsidRPr="00B0761A">
        <w:rPr>
          <w:rFonts w:ascii="Arial" w:eastAsia="ＭＳ 明朝" w:hAnsi="Arial" w:cs="Arial"/>
        </w:rPr>
        <w:t xml:space="preserve"> </w:t>
      </w:r>
      <w:r w:rsidR="003E4498" w:rsidRPr="00B0761A">
        <w:rPr>
          <w:rFonts w:ascii="Arial" w:eastAsia="ＭＳ 明朝" w:hAnsi="Arial" w:cs="Arial"/>
        </w:rPr>
        <w:t>T</w:t>
      </w:r>
      <w:r w:rsidR="00A33F63" w:rsidRPr="00B0761A">
        <w:rPr>
          <w:rFonts w:ascii="Arial" w:eastAsia="ＭＳ 明朝" w:hAnsi="Arial" w:cs="Arial"/>
        </w:rPr>
        <w:t>hey were</w:t>
      </w:r>
      <w:r w:rsidR="003E4498" w:rsidRPr="00B0761A">
        <w:rPr>
          <w:rFonts w:ascii="Arial" w:eastAsia="ＭＳ 明朝" w:hAnsi="Arial" w:cs="Arial"/>
        </w:rPr>
        <w:t xml:space="preserve"> therefore</w:t>
      </w:r>
      <w:r w:rsidR="00A33F63" w:rsidRPr="00B0761A">
        <w:rPr>
          <w:rFonts w:ascii="Arial" w:eastAsia="ＭＳ 明朝" w:hAnsi="Arial" w:cs="Arial"/>
        </w:rPr>
        <w:t xml:space="preserve"> cautious about creating a relationship with anyone they did not know</w:t>
      </w:r>
      <w:r w:rsidR="002F55FC" w:rsidRPr="00B0761A">
        <w:rPr>
          <w:rFonts w:ascii="Arial" w:eastAsia="ＭＳ 明朝" w:hAnsi="Arial" w:cs="Arial"/>
        </w:rPr>
        <w:t>, and always took the consequences of self-disclosure seriously</w:t>
      </w:r>
      <w:r w:rsidRPr="00B0761A">
        <w:rPr>
          <w:rFonts w:ascii="Arial" w:eastAsia="ＭＳ 明朝" w:hAnsi="Arial" w:cs="Arial"/>
        </w:rPr>
        <w:t>.</w:t>
      </w:r>
    </w:p>
    <w:p w14:paraId="74C1A86E" w14:textId="77777777" w:rsidR="00F21C78" w:rsidRPr="00B0761A" w:rsidRDefault="00F21C78" w:rsidP="00F21C78">
      <w:pPr>
        <w:pStyle w:val="PlainText"/>
        <w:rPr>
          <w:rFonts w:ascii="Arial" w:eastAsia="ＭＳ 明朝" w:hAnsi="Arial" w:cs="Arial"/>
        </w:rPr>
      </w:pPr>
    </w:p>
    <w:p w14:paraId="006D9893" w14:textId="30BC2C3A" w:rsidR="00F21C78" w:rsidRPr="00B0761A" w:rsidRDefault="008A06F0" w:rsidP="00F21C78">
      <w:pPr>
        <w:pStyle w:val="PlainText"/>
        <w:rPr>
          <w:rFonts w:ascii="Arial" w:eastAsia="ＭＳ 明朝" w:hAnsi="Arial" w:cs="Arial"/>
        </w:rPr>
      </w:pPr>
      <w:r w:rsidRPr="00B0761A">
        <w:rPr>
          <w:rFonts w:ascii="Arial" w:eastAsia="ＭＳ 明朝" w:hAnsi="Arial" w:cs="Arial"/>
        </w:rPr>
        <w:t xml:space="preserve">Interestingly, </w:t>
      </w:r>
      <w:r w:rsidR="000E3491" w:rsidRPr="00B0761A">
        <w:rPr>
          <w:rFonts w:ascii="Arial" w:eastAsia="ＭＳ 明朝" w:hAnsi="Arial" w:cs="Arial"/>
        </w:rPr>
        <w:t xml:space="preserve">most </w:t>
      </w:r>
      <w:r w:rsidR="00F21C78" w:rsidRPr="00B0761A">
        <w:rPr>
          <w:rFonts w:ascii="Arial" w:eastAsia="ＭＳ 明朝" w:hAnsi="Arial" w:cs="Arial"/>
        </w:rPr>
        <w:t>of</w:t>
      </w:r>
      <w:r w:rsidR="000E3491" w:rsidRPr="00B0761A">
        <w:rPr>
          <w:rFonts w:ascii="Arial" w:eastAsia="ＭＳ 明朝" w:hAnsi="Arial" w:cs="Arial"/>
        </w:rPr>
        <w:t xml:space="preserve"> the</w:t>
      </w:r>
      <w:r w:rsidR="00F21C78" w:rsidRPr="00B0761A">
        <w:rPr>
          <w:rFonts w:ascii="Arial" w:eastAsia="ＭＳ 明朝" w:hAnsi="Arial" w:cs="Arial"/>
        </w:rPr>
        <w:t xml:space="preserve"> participants </w:t>
      </w:r>
      <w:r w:rsidRPr="00B0761A">
        <w:rPr>
          <w:rFonts w:ascii="Arial" w:eastAsia="ＭＳ 明朝" w:hAnsi="Arial" w:cs="Arial"/>
        </w:rPr>
        <w:t>were comfortable with</w:t>
      </w:r>
      <w:r w:rsidR="005E3759" w:rsidRPr="00B0761A">
        <w:rPr>
          <w:rFonts w:ascii="Arial" w:eastAsia="ＭＳ 明朝" w:hAnsi="Arial" w:cs="Arial"/>
        </w:rPr>
        <w:t xml:space="preserve"> the idea of adopting a fake identity</w:t>
      </w:r>
      <w:r w:rsidRPr="00B0761A">
        <w:rPr>
          <w:rFonts w:ascii="Arial" w:eastAsia="ＭＳ 明朝" w:hAnsi="Arial" w:cs="Arial"/>
        </w:rPr>
        <w:t>.</w:t>
      </w:r>
      <w:r w:rsidR="00F21C78" w:rsidRPr="00B0761A">
        <w:rPr>
          <w:rFonts w:ascii="Arial" w:eastAsia="ＭＳ 明朝" w:hAnsi="Arial" w:cs="Arial"/>
        </w:rPr>
        <w:t xml:space="preserve"> </w:t>
      </w:r>
      <w:r w:rsidRPr="00B0761A">
        <w:rPr>
          <w:rFonts w:ascii="Arial" w:eastAsia="ＭＳ 明朝" w:hAnsi="Arial" w:cs="Arial"/>
        </w:rPr>
        <w:t xml:space="preserve">While </w:t>
      </w:r>
      <w:r w:rsidR="00F21C78" w:rsidRPr="00B0761A">
        <w:rPr>
          <w:rFonts w:ascii="Arial" w:eastAsia="ＭＳ 明朝" w:hAnsi="Arial" w:cs="Arial"/>
        </w:rPr>
        <w:t>participants</w:t>
      </w:r>
      <w:r w:rsidRPr="00B0761A">
        <w:rPr>
          <w:rFonts w:ascii="Arial" w:eastAsia="ＭＳ 明朝" w:hAnsi="Arial" w:cs="Arial"/>
        </w:rPr>
        <w:t xml:space="preserve"> in general</w:t>
      </w:r>
      <w:r w:rsidR="00F21C78" w:rsidRPr="00B0761A">
        <w:rPr>
          <w:rFonts w:ascii="Arial" w:eastAsia="ＭＳ 明朝" w:hAnsi="Arial" w:cs="Arial"/>
        </w:rPr>
        <w:t xml:space="preserve"> </w:t>
      </w:r>
      <w:r w:rsidRPr="00B0761A">
        <w:rPr>
          <w:rFonts w:ascii="Arial" w:eastAsia="ＭＳ 明朝" w:hAnsi="Arial" w:cs="Arial"/>
        </w:rPr>
        <w:t>tried</w:t>
      </w:r>
      <w:r w:rsidR="00F21C78" w:rsidRPr="00B0761A">
        <w:rPr>
          <w:rFonts w:ascii="Arial" w:eastAsia="ＭＳ 明朝" w:hAnsi="Arial" w:cs="Arial"/>
        </w:rPr>
        <w:t xml:space="preserve"> not</w:t>
      </w:r>
      <w:r w:rsidRPr="00B0761A">
        <w:rPr>
          <w:rFonts w:ascii="Arial" w:eastAsia="ＭＳ 明朝" w:hAnsi="Arial" w:cs="Arial"/>
        </w:rPr>
        <w:t xml:space="preserve"> to</w:t>
      </w:r>
      <w:r w:rsidR="00F21C78" w:rsidRPr="00B0761A">
        <w:rPr>
          <w:rFonts w:ascii="Arial" w:eastAsia="ＭＳ 明朝" w:hAnsi="Arial" w:cs="Arial"/>
        </w:rPr>
        <w:t xml:space="preserve"> post false information about themselves, they </w:t>
      </w:r>
      <w:r w:rsidRPr="00B0761A">
        <w:rPr>
          <w:rFonts w:ascii="Arial" w:eastAsia="ＭＳ 明朝" w:hAnsi="Arial" w:cs="Arial"/>
        </w:rPr>
        <w:t>did</w:t>
      </w:r>
      <w:r w:rsidR="00F21C78" w:rsidRPr="00B0761A">
        <w:rPr>
          <w:rFonts w:ascii="Arial" w:eastAsia="ＭＳ 明朝" w:hAnsi="Arial" w:cs="Arial"/>
        </w:rPr>
        <w:t xml:space="preserve"> not consider</w:t>
      </w:r>
      <w:r w:rsidRPr="00B0761A">
        <w:rPr>
          <w:rFonts w:ascii="Arial" w:eastAsia="ＭＳ 明朝" w:hAnsi="Arial" w:cs="Arial"/>
        </w:rPr>
        <w:t xml:space="preserve"> </w:t>
      </w:r>
      <w:r w:rsidR="005737C8" w:rsidRPr="00B0761A">
        <w:rPr>
          <w:rFonts w:ascii="Arial" w:eastAsia="ＭＳ 明朝" w:hAnsi="Arial" w:cs="Arial"/>
        </w:rPr>
        <w:t xml:space="preserve">giving false identifying information (such as name, age, location, nationality, </w:t>
      </w:r>
      <w:r w:rsidR="002A73AD" w:rsidRPr="00B0761A">
        <w:rPr>
          <w:rFonts w:ascii="Arial" w:eastAsia="ＭＳ 明朝" w:hAnsi="Arial" w:cs="Arial"/>
        </w:rPr>
        <w:t>and</w:t>
      </w:r>
      <w:r w:rsidR="005737C8" w:rsidRPr="00B0761A">
        <w:rPr>
          <w:rFonts w:ascii="Arial" w:eastAsia="ＭＳ 明朝" w:hAnsi="Arial" w:cs="Arial"/>
        </w:rPr>
        <w:t xml:space="preserve"> even gender) to be </w:t>
      </w:r>
      <w:r w:rsidRPr="00B0761A">
        <w:rPr>
          <w:rFonts w:ascii="Arial" w:eastAsia="ＭＳ 明朝" w:hAnsi="Arial" w:cs="Arial"/>
        </w:rPr>
        <w:t>unethical</w:t>
      </w:r>
      <w:r w:rsidR="00F21C78" w:rsidRPr="00B0761A">
        <w:rPr>
          <w:rFonts w:ascii="Arial" w:eastAsia="ＭＳ 明朝" w:hAnsi="Arial" w:cs="Arial"/>
        </w:rPr>
        <w:t xml:space="preserve">. </w:t>
      </w:r>
      <w:r w:rsidR="001D3FCF" w:rsidRPr="00B0761A">
        <w:rPr>
          <w:rFonts w:ascii="Arial" w:eastAsia="ＭＳ 明朝" w:hAnsi="Arial" w:cs="Arial"/>
        </w:rPr>
        <w:t>They felt this was justifi</w:t>
      </w:r>
      <w:r w:rsidR="006F29FE" w:rsidRPr="00B0761A">
        <w:rPr>
          <w:rFonts w:ascii="Arial" w:eastAsia="ＭＳ 明朝" w:hAnsi="Arial" w:cs="Arial"/>
        </w:rPr>
        <w:t>ed</w:t>
      </w:r>
      <w:r w:rsidR="001D3FCF" w:rsidRPr="00B0761A">
        <w:rPr>
          <w:rFonts w:ascii="Arial" w:eastAsia="ＭＳ 明朝" w:hAnsi="Arial" w:cs="Arial"/>
        </w:rPr>
        <w:t xml:space="preserve"> to protect</w:t>
      </w:r>
      <w:r w:rsidR="00F21C78" w:rsidRPr="00B0761A">
        <w:rPr>
          <w:rFonts w:ascii="Arial" w:eastAsia="ＭＳ 明朝" w:hAnsi="Arial" w:cs="Arial"/>
        </w:rPr>
        <w:t xml:space="preserve"> their priva</w:t>
      </w:r>
      <w:r w:rsidR="001D3FCF" w:rsidRPr="00B0761A">
        <w:rPr>
          <w:rFonts w:ascii="Arial" w:eastAsia="ＭＳ 明朝" w:hAnsi="Arial" w:cs="Arial"/>
        </w:rPr>
        <w:t>cy</w:t>
      </w:r>
      <w:r w:rsidR="00F21C78" w:rsidRPr="00B0761A">
        <w:rPr>
          <w:rFonts w:ascii="Arial" w:eastAsia="ＭＳ 明朝" w:hAnsi="Arial" w:cs="Arial"/>
        </w:rPr>
        <w:t xml:space="preserve"> online</w:t>
      </w:r>
      <w:r w:rsidR="007E6EAD" w:rsidRPr="00B0761A">
        <w:rPr>
          <w:rFonts w:ascii="Arial" w:eastAsia="ＭＳ 明朝" w:hAnsi="Arial" w:cs="Arial"/>
        </w:rPr>
        <w:t>, especially for women</w:t>
      </w:r>
      <w:r w:rsidR="00F21C78" w:rsidRPr="00B0761A">
        <w:rPr>
          <w:rFonts w:ascii="Arial" w:eastAsia="ＭＳ 明朝" w:hAnsi="Arial" w:cs="Arial"/>
        </w:rPr>
        <w:t>.</w:t>
      </w:r>
      <w:r w:rsidR="007E6EAD" w:rsidRPr="00B0761A">
        <w:rPr>
          <w:rFonts w:ascii="Arial" w:eastAsia="ＭＳ 明朝" w:hAnsi="Arial" w:cs="Arial"/>
        </w:rPr>
        <w:t xml:space="preserve"> </w:t>
      </w:r>
      <w:r w:rsidR="00BD1968" w:rsidRPr="00B0761A">
        <w:rPr>
          <w:rFonts w:ascii="Arial" w:eastAsia="ＭＳ 明朝" w:hAnsi="Arial" w:cs="Arial"/>
        </w:rPr>
        <w:t>Most of the female</w:t>
      </w:r>
      <w:r w:rsidR="00F21C78" w:rsidRPr="00B0761A">
        <w:rPr>
          <w:rFonts w:ascii="Arial" w:eastAsia="ＭＳ 明朝" w:hAnsi="Arial" w:cs="Arial"/>
        </w:rPr>
        <w:t xml:space="preserve"> participants </w:t>
      </w:r>
      <w:r w:rsidR="0034021E" w:rsidRPr="00B0761A">
        <w:rPr>
          <w:rFonts w:ascii="Arial" w:eastAsia="ＭＳ 明朝" w:hAnsi="Arial" w:cs="Arial"/>
        </w:rPr>
        <w:t>used</w:t>
      </w:r>
      <w:r w:rsidR="00F21C78" w:rsidRPr="00B0761A">
        <w:rPr>
          <w:rFonts w:ascii="Arial" w:eastAsia="ＭＳ 明朝" w:hAnsi="Arial" w:cs="Arial"/>
        </w:rPr>
        <w:t xml:space="preserve"> </w:t>
      </w:r>
      <w:r w:rsidR="0034021E" w:rsidRPr="00B0761A">
        <w:rPr>
          <w:rFonts w:ascii="Arial" w:eastAsia="ＭＳ 明朝" w:hAnsi="Arial" w:cs="Arial"/>
        </w:rPr>
        <w:t xml:space="preserve">their </w:t>
      </w:r>
      <w:r w:rsidR="00F21C78" w:rsidRPr="00B0761A">
        <w:rPr>
          <w:rFonts w:ascii="Arial" w:eastAsia="ＭＳ 明朝" w:hAnsi="Arial" w:cs="Arial"/>
        </w:rPr>
        <w:t>first name only for their accounts</w:t>
      </w:r>
      <w:r w:rsidR="0034021E" w:rsidRPr="00B0761A">
        <w:rPr>
          <w:rFonts w:ascii="Arial" w:eastAsia="ＭＳ 明朝" w:hAnsi="Arial" w:cs="Arial"/>
        </w:rPr>
        <w:t>,</w:t>
      </w:r>
      <w:r w:rsidR="00F21C78" w:rsidRPr="00B0761A">
        <w:rPr>
          <w:rFonts w:ascii="Arial" w:eastAsia="ＭＳ 明朝" w:hAnsi="Arial" w:cs="Arial"/>
        </w:rPr>
        <w:t xml:space="preserve"> while two </w:t>
      </w:r>
      <w:r w:rsidR="0034021E" w:rsidRPr="00B0761A">
        <w:rPr>
          <w:rFonts w:ascii="Arial" w:eastAsia="ＭＳ 明朝" w:hAnsi="Arial" w:cs="Arial"/>
        </w:rPr>
        <w:t>used completely</w:t>
      </w:r>
      <w:r w:rsidR="00F21C78" w:rsidRPr="00B0761A">
        <w:rPr>
          <w:rFonts w:ascii="Arial" w:eastAsia="ＭＳ 明朝" w:hAnsi="Arial" w:cs="Arial"/>
        </w:rPr>
        <w:t xml:space="preserve"> fake names.</w:t>
      </w:r>
      <w:r w:rsidR="00913A98" w:rsidRPr="00B0761A">
        <w:rPr>
          <w:rFonts w:ascii="Arial" w:eastAsia="ＭＳ 明朝" w:hAnsi="Arial" w:cs="Arial"/>
        </w:rPr>
        <w:t xml:space="preserve"> Participants also reported that they would consider setting up accounts under a fake name so that they could interact more feely with people who were not members of their family</w:t>
      </w:r>
    </w:p>
    <w:p w14:paraId="0782EEC3" w14:textId="77777777" w:rsidR="00F21C78" w:rsidRPr="00B0761A" w:rsidRDefault="00F21C78" w:rsidP="00F21C78">
      <w:pPr>
        <w:pStyle w:val="PlainText"/>
        <w:rPr>
          <w:rFonts w:ascii="Arial" w:eastAsia="ＭＳ 明朝" w:hAnsi="Arial" w:cs="Arial"/>
        </w:rPr>
      </w:pPr>
    </w:p>
    <w:p w14:paraId="450E5A86" w14:textId="374B6E00" w:rsidR="00F21C78" w:rsidRPr="00B0761A" w:rsidRDefault="00A84162" w:rsidP="00F21C78">
      <w:pPr>
        <w:pStyle w:val="PlainText"/>
        <w:rPr>
          <w:rFonts w:ascii="Arial" w:eastAsia="ＭＳ 明朝" w:hAnsi="Arial" w:cs="Arial"/>
        </w:rPr>
      </w:pPr>
      <w:r w:rsidRPr="00B0761A">
        <w:rPr>
          <w:rFonts w:ascii="Arial" w:eastAsia="ＭＳ 明朝" w:hAnsi="Arial" w:cs="Arial"/>
        </w:rPr>
        <w:t>We saw a</w:t>
      </w:r>
      <w:r w:rsidR="00A40F41" w:rsidRPr="00B0761A">
        <w:rPr>
          <w:rFonts w:ascii="Arial" w:eastAsia="ＭＳ 明朝" w:hAnsi="Arial" w:cs="Arial"/>
        </w:rPr>
        <w:t xml:space="preserve"> similar pattern with public profile images, which are also an important part of</w:t>
      </w:r>
      <w:r w:rsidR="00F21C78" w:rsidRPr="00B0761A">
        <w:rPr>
          <w:rFonts w:ascii="Arial" w:eastAsia="ＭＳ 明朝" w:hAnsi="Arial" w:cs="Arial"/>
        </w:rPr>
        <w:t xml:space="preserve"> a user’s</w:t>
      </w:r>
      <w:r w:rsidR="00A40F41" w:rsidRPr="00B0761A">
        <w:rPr>
          <w:rFonts w:ascii="Arial" w:eastAsia="ＭＳ 明朝" w:hAnsi="Arial" w:cs="Arial"/>
        </w:rPr>
        <w:t xml:space="preserve"> online</w:t>
      </w:r>
      <w:r w:rsidR="00F21C78" w:rsidRPr="00B0761A">
        <w:rPr>
          <w:rFonts w:ascii="Arial" w:eastAsia="ＭＳ 明朝" w:hAnsi="Arial" w:cs="Arial"/>
        </w:rPr>
        <w:t xml:space="preserve"> identity. None of the female participants </w:t>
      </w:r>
      <w:r w:rsidR="00EF5C1A" w:rsidRPr="00B0761A">
        <w:rPr>
          <w:rFonts w:ascii="Arial" w:eastAsia="ＭＳ 明朝" w:hAnsi="Arial" w:cs="Arial"/>
        </w:rPr>
        <w:t>used</w:t>
      </w:r>
      <w:r w:rsidR="00F21C78" w:rsidRPr="00B0761A">
        <w:rPr>
          <w:rFonts w:ascii="Arial" w:eastAsia="ＭＳ 明朝" w:hAnsi="Arial" w:cs="Arial"/>
        </w:rPr>
        <w:t xml:space="preserve"> personal photos as a profile image. Instead, </w:t>
      </w:r>
      <w:r w:rsidR="00E34DEF" w:rsidRPr="00B0761A">
        <w:rPr>
          <w:rFonts w:ascii="Arial" w:eastAsia="ＭＳ 明朝" w:hAnsi="Arial" w:cs="Arial"/>
        </w:rPr>
        <w:t xml:space="preserve">they used </w:t>
      </w:r>
      <w:r w:rsidR="00F21C78" w:rsidRPr="00B0761A">
        <w:rPr>
          <w:rFonts w:ascii="Arial" w:eastAsia="ＭＳ 明朝" w:hAnsi="Arial" w:cs="Arial"/>
        </w:rPr>
        <w:t>images</w:t>
      </w:r>
      <w:r w:rsidR="00E34DEF" w:rsidRPr="00B0761A">
        <w:rPr>
          <w:rFonts w:ascii="Arial" w:eastAsia="ＭＳ 明朝" w:hAnsi="Arial" w:cs="Arial"/>
        </w:rPr>
        <w:t xml:space="preserve"> of things like</w:t>
      </w:r>
      <w:r w:rsidR="00F21C78" w:rsidRPr="00B0761A">
        <w:rPr>
          <w:rFonts w:ascii="Arial" w:eastAsia="ＭＳ 明朝" w:hAnsi="Arial" w:cs="Arial"/>
        </w:rPr>
        <w:t xml:space="preserve"> flowers and landscapes. </w:t>
      </w:r>
      <w:r w:rsidR="00F21C78" w:rsidRPr="00B0761A">
        <w:rPr>
          <w:rFonts w:ascii="Arial" w:eastAsia="ＭＳ 明朝" w:hAnsi="Arial" w:cs="Arial"/>
          <w:highlight w:val="yellow"/>
        </w:rPr>
        <w:t>The participants’ desire for managing public self-identity and protecting real private self-identity from being disclosed to the public could explain why they are followers more than participants in their social networking accounts.</w:t>
      </w:r>
    </w:p>
    <w:p w14:paraId="226B2B17" w14:textId="77777777" w:rsidR="00AC51C9" w:rsidRPr="00B0761A" w:rsidRDefault="00AC51C9" w:rsidP="00AC51C9">
      <w:pPr>
        <w:pStyle w:val="PlainText"/>
        <w:rPr>
          <w:rFonts w:ascii="Arial" w:eastAsia="ＭＳ 明朝" w:hAnsi="Arial" w:cs="Arial"/>
        </w:rPr>
      </w:pPr>
    </w:p>
    <w:p w14:paraId="1E6FE552" w14:textId="11280301" w:rsidR="000B4A42" w:rsidRPr="00B0761A" w:rsidRDefault="0099306F" w:rsidP="0099306F">
      <w:pPr>
        <w:pStyle w:val="PlainText"/>
        <w:rPr>
          <w:rFonts w:ascii="Arial" w:eastAsia="ＭＳ 明朝" w:hAnsi="Arial" w:cs="Arial"/>
        </w:rPr>
      </w:pPr>
      <w:r w:rsidRPr="00B0761A">
        <w:rPr>
          <w:rFonts w:ascii="Arial" w:eastAsia="ＭＳ 明朝" w:hAnsi="Arial" w:cs="Arial"/>
        </w:rPr>
        <w:t xml:space="preserve">Collectivists are group-oriented, and this appears to apply </w:t>
      </w:r>
      <w:r w:rsidR="009671A2" w:rsidRPr="00B0761A">
        <w:rPr>
          <w:rFonts w:ascii="Arial" w:eastAsia="ＭＳ 明朝" w:hAnsi="Arial" w:cs="Arial"/>
        </w:rPr>
        <w:t xml:space="preserve">just </w:t>
      </w:r>
      <w:r w:rsidRPr="00B0761A">
        <w:rPr>
          <w:rFonts w:ascii="Arial" w:eastAsia="ＭＳ 明朝" w:hAnsi="Arial" w:cs="Arial"/>
        </w:rPr>
        <w:t>as much online as offline.</w:t>
      </w:r>
      <w:r w:rsidR="004F325A" w:rsidRPr="00B0761A">
        <w:rPr>
          <w:rFonts w:ascii="Arial" w:eastAsia="ＭＳ 明朝" w:hAnsi="Arial" w:cs="Arial"/>
        </w:rPr>
        <w:t xml:space="preserve"> Being socialized with the group is fundamental for Saudi youth </w:t>
      </w:r>
      <w:r w:rsidR="002454FD" w:rsidRPr="00B0761A">
        <w:rPr>
          <w:rFonts w:ascii="Arial" w:eastAsia="ＭＳ 明朝" w:hAnsi="Arial" w:cs="Arial"/>
        </w:rPr>
        <w:t xml:space="preserve">participation </w:t>
      </w:r>
      <w:r w:rsidR="004F325A" w:rsidRPr="00B0761A">
        <w:rPr>
          <w:rFonts w:ascii="Arial" w:eastAsia="ＭＳ 明朝" w:hAnsi="Arial" w:cs="Arial"/>
        </w:rPr>
        <w:t>online</w:t>
      </w:r>
      <w:r w:rsidR="00E071D5" w:rsidRPr="00B0761A">
        <w:rPr>
          <w:rFonts w:ascii="Arial" w:eastAsia="ＭＳ 明朝" w:hAnsi="Arial" w:cs="Arial"/>
        </w:rPr>
        <w:t>.</w:t>
      </w:r>
      <w:r w:rsidR="004F325A" w:rsidRPr="00B0761A">
        <w:rPr>
          <w:rFonts w:ascii="Arial" w:eastAsia="ＭＳ 明朝" w:hAnsi="Arial" w:cs="Arial"/>
        </w:rPr>
        <w:t xml:space="preserve"> </w:t>
      </w:r>
      <w:r w:rsidR="00E071D5" w:rsidRPr="00B0761A">
        <w:rPr>
          <w:rFonts w:ascii="Arial" w:eastAsia="ＭＳ 明朝" w:hAnsi="Arial" w:cs="Arial"/>
        </w:rPr>
        <w:t>I</w:t>
      </w:r>
      <w:r w:rsidR="004F325A" w:rsidRPr="00B0761A">
        <w:rPr>
          <w:rFonts w:ascii="Arial" w:eastAsia="ＭＳ 明朝" w:hAnsi="Arial" w:cs="Arial"/>
        </w:rPr>
        <w:t xml:space="preserve">n fact, this desire </w:t>
      </w:r>
      <w:r w:rsidR="00741393" w:rsidRPr="00B0761A">
        <w:rPr>
          <w:rFonts w:ascii="Arial" w:eastAsia="ＭＳ 明朝" w:hAnsi="Arial" w:cs="Arial"/>
        </w:rPr>
        <w:t>is a key motivation for their continued use of</w:t>
      </w:r>
      <w:r w:rsidR="004F325A" w:rsidRPr="00B0761A">
        <w:rPr>
          <w:rFonts w:ascii="Arial" w:eastAsia="ＭＳ 明朝" w:hAnsi="Arial" w:cs="Arial"/>
        </w:rPr>
        <w:t xml:space="preserve"> a social media platform. Participants </w:t>
      </w:r>
      <w:r w:rsidR="009059AF" w:rsidRPr="00B0761A">
        <w:rPr>
          <w:rFonts w:ascii="Arial" w:eastAsia="ＭＳ 明朝" w:hAnsi="Arial" w:cs="Arial"/>
        </w:rPr>
        <w:t>mainly used</w:t>
      </w:r>
      <w:r w:rsidR="004F325A" w:rsidRPr="00B0761A">
        <w:rPr>
          <w:rFonts w:ascii="Arial" w:eastAsia="ＭＳ 明朝" w:hAnsi="Arial" w:cs="Arial"/>
        </w:rPr>
        <w:t xml:space="preserve"> social media platforms to keep in touch with family and friends</w:t>
      </w:r>
      <w:r w:rsidR="009059AF" w:rsidRPr="00B0761A">
        <w:rPr>
          <w:rFonts w:ascii="Arial" w:eastAsia="ＭＳ 明朝" w:hAnsi="Arial" w:cs="Arial"/>
        </w:rPr>
        <w:t>.</w:t>
      </w:r>
      <w:r w:rsidR="004F325A" w:rsidRPr="00B0761A">
        <w:rPr>
          <w:rFonts w:ascii="Arial" w:eastAsia="ＭＳ 明朝" w:hAnsi="Arial" w:cs="Arial"/>
        </w:rPr>
        <w:t xml:space="preserve"> </w:t>
      </w:r>
      <w:r w:rsidR="009059AF" w:rsidRPr="00B0761A">
        <w:rPr>
          <w:rFonts w:ascii="Arial" w:eastAsia="ＭＳ 明朝" w:hAnsi="Arial" w:cs="Arial"/>
        </w:rPr>
        <w:t xml:space="preserve">If </w:t>
      </w:r>
      <w:r w:rsidR="00BA5134" w:rsidRPr="00B0761A">
        <w:rPr>
          <w:rFonts w:ascii="Arial" w:eastAsia="ＭＳ 明朝" w:hAnsi="Arial" w:cs="Arial"/>
        </w:rPr>
        <w:t>family and friends</w:t>
      </w:r>
      <w:r w:rsidR="009059AF" w:rsidRPr="00B0761A">
        <w:rPr>
          <w:rFonts w:ascii="Arial" w:eastAsia="ＭＳ 明朝" w:hAnsi="Arial" w:cs="Arial"/>
        </w:rPr>
        <w:t xml:space="preserve"> lost</w:t>
      </w:r>
      <w:r w:rsidR="004F325A" w:rsidRPr="00B0761A">
        <w:rPr>
          <w:rFonts w:ascii="Arial" w:eastAsia="ＭＳ 明朝" w:hAnsi="Arial" w:cs="Arial"/>
        </w:rPr>
        <w:t xml:space="preserve"> their desire to use those platforms</w:t>
      </w:r>
      <w:r w:rsidR="009059AF" w:rsidRPr="00B0761A">
        <w:rPr>
          <w:rFonts w:ascii="Arial" w:eastAsia="ＭＳ 明朝" w:hAnsi="Arial" w:cs="Arial"/>
        </w:rPr>
        <w:t xml:space="preserve"> for some reason</w:t>
      </w:r>
      <w:r w:rsidR="004F325A" w:rsidRPr="00B0761A">
        <w:rPr>
          <w:rFonts w:ascii="Arial" w:eastAsia="ＭＳ 明朝" w:hAnsi="Arial" w:cs="Arial"/>
        </w:rPr>
        <w:t xml:space="preserve">, this also </w:t>
      </w:r>
      <w:r w:rsidR="00DB3198" w:rsidRPr="00B0761A">
        <w:rPr>
          <w:rFonts w:ascii="Arial" w:eastAsia="ＭＳ 明朝" w:hAnsi="Arial" w:cs="Arial"/>
        </w:rPr>
        <w:t>reduced</w:t>
      </w:r>
      <w:r w:rsidR="004F325A" w:rsidRPr="00B0761A">
        <w:rPr>
          <w:rFonts w:ascii="Arial" w:eastAsia="ＭＳ 明朝" w:hAnsi="Arial" w:cs="Arial"/>
        </w:rPr>
        <w:t xml:space="preserve"> the participants’ desire to use those platforms.</w:t>
      </w:r>
    </w:p>
    <w:p w14:paraId="0850D999" w14:textId="77777777" w:rsidR="000B4A42" w:rsidRPr="00B0761A" w:rsidRDefault="000B4A42" w:rsidP="0099306F">
      <w:pPr>
        <w:pStyle w:val="PlainText"/>
        <w:rPr>
          <w:rFonts w:ascii="Arial" w:eastAsia="ＭＳ 明朝" w:hAnsi="Arial" w:cs="Arial"/>
        </w:rPr>
      </w:pPr>
    </w:p>
    <w:p w14:paraId="795053D4" w14:textId="428D110D" w:rsidR="001A390D" w:rsidRPr="00B0761A" w:rsidRDefault="00FC2491" w:rsidP="004F325A">
      <w:pPr>
        <w:pStyle w:val="PlainText"/>
        <w:rPr>
          <w:rFonts w:ascii="Arial" w:eastAsia="ＭＳ 明朝" w:hAnsi="Arial" w:cs="Arial"/>
        </w:rPr>
      </w:pPr>
      <w:r w:rsidRPr="00B0761A">
        <w:rPr>
          <w:rFonts w:ascii="Arial" w:eastAsia="ＭＳ 明朝" w:hAnsi="Arial" w:cs="Arial"/>
        </w:rPr>
        <w:lastRenderedPageBreak/>
        <w:t xml:space="preserve">The </w:t>
      </w:r>
      <w:r w:rsidR="004F325A" w:rsidRPr="00B0761A">
        <w:rPr>
          <w:rFonts w:ascii="Arial" w:eastAsia="ＭＳ 明朝" w:hAnsi="Arial" w:cs="Arial"/>
        </w:rPr>
        <w:t xml:space="preserve">desire </w:t>
      </w:r>
      <w:r w:rsidR="004D6837" w:rsidRPr="00B0761A">
        <w:rPr>
          <w:rFonts w:ascii="Arial" w:eastAsia="ＭＳ 明朝" w:hAnsi="Arial" w:cs="Arial"/>
        </w:rPr>
        <w:t>to</w:t>
      </w:r>
      <w:r w:rsidR="004F325A" w:rsidRPr="00B0761A">
        <w:rPr>
          <w:rFonts w:ascii="Arial" w:eastAsia="ＭＳ 明朝" w:hAnsi="Arial" w:cs="Arial"/>
        </w:rPr>
        <w:t xml:space="preserve"> </w:t>
      </w:r>
      <w:r w:rsidR="004D6837" w:rsidRPr="00B0761A">
        <w:rPr>
          <w:rFonts w:ascii="Arial" w:eastAsia="ＭＳ 明朝" w:hAnsi="Arial" w:cs="Arial"/>
        </w:rPr>
        <w:t>maintain</w:t>
      </w:r>
      <w:r w:rsidR="004F325A" w:rsidRPr="00B0761A">
        <w:rPr>
          <w:rFonts w:ascii="Arial" w:eastAsia="ＭＳ 明朝" w:hAnsi="Arial" w:cs="Arial"/>
        </w:rPr>
        <w:t xml:space="preserve"> a strong relationship with </w:t>
      </w:r>
      <w:r w:rsidR="00964EE6" w:rsidRPr="00B0761A">
        <w:rPr>
          <w:rFonts w:ascii="Arial" w:eastAsia="ＭＳ 明朝" w:hAnsi="Arial" w:cs="Arial"/>
        </w:rPr>
        <w:t>their group</w:t>
      </w:r>
      <w:r w:rsidR="004F325A" w:rsidRPr="00B0761A">
        <w:rPr>
          <w:rFonts w:ascii="Arial" w:eastAsia="ＭＳ 明朝" w:hAnsi="Arial" w:cs="Arial"/>
        </w:rPr>
        <w:t xml:space="preserve"> is also reflected in the</w:t>
      </w:r>
      <w:r w:rsidR="00964EE6" w:rsidRPr="00B0761A">
        <w:rPr>
          <w:rFonts w:ascii="Arial" w:eastAsia="ＭＳ 明朝" w:hAnsi="Arial" w:cs="Arial"/>
        </w:rPr>
        <w:t xml:space="preserve"> content </w:t>
      </w:r>
      <w:r w:rsidR="00DE0C92" w:rsidRPr="00B0761A">
        <w:rPr>
          <w:rFonts w:ascii="Arial" w:eastAsia="ＭＳ 明朝" w:hAnsi="Arial" w:cs="Arial"/>
        </w:rPr>
        <w:t>that participants</w:t>
      </w:r>
      <w:r w:rsidR="004F325A" w:rsidRPr="00B0761A">
        <w:rPr>
          <w:rFonts w:ascii="Arial" w:eastAsia="ＭＳ 明朝" w:hAnsi="Arial" w:cs="Arial"/>
        </w:rPr>
        <w:t xml:space="preserve"> share</w:t>
      </w:r>
      <w:r w:rsidR="00DE0C92" w:rsidRPr="00B0761A">
        <w:rPr>
          <w:rFonts w:ascii="Arial" w:eastAsia="ＭＳ 明朝" w:hAnsi="Arial" w:cs="Arial"/>
        </w:rPr>
        <w:t>d</w:t>
      </w:r>
      <w:r w:rsidR="004F325A" w:rsidRPr="00B0761A">
        <w:rPr>
          <w:rFonts w:ascii="Arial" w:eastAsia="ＭＳ 明朝" w:hAnsi="Arial" w:cs="Arial"/>
        </w:rPr>
        <w:t>.</w:t>
      </w:r>
      <w:r w:rsidR="001A390D" w:rsidRPr="00B0761A">
        <w:rPr>
          <w:rFonts w:ascii="Arial" w:eastAsia="ＭＳ 明朝" w:hAnsi="Arial" w:cs="Arial"/>
        </w:rPr>
        <w:t xml:space="preserve"> Participants who used Instagram frequently posted images recording their day-to-day activities</w:t>
      </w:r>
      <w:r w:rsidR="003F1E85" w:rsidRPr="00B0761A">
        <w:rPr>
          <w:rFonts w:ascii="Arial" w:eastAsia="ＭＳ 明朝" w:hAnsi="Arial" w:cs="Arial"/>
        </w:rPr>
        <w:t>.</w:t>
      </w:r>
      <w:r w:rsidR="001A390D" w:rsidRPr="00B0761A">
        <w:rPr>
          <w:rFonts w:ascii="Arial" w:eastAsia="ＭＳ 明朝" w:hAnsi="Arial" w:cs="Arial"/>
        </w:rPr>
        <w:t xml:space="preserve"> </w:t>
      </w:r>
      <w:r w:rsidR="003F1E85" w:rsidRPr="00B0761A">
        <w:rPr>
          <w:rFonts w:ascii="Arial" w:eastAsia="ＭＳ 明朝" w:hAnsi="Arial" w:cs="Arial"/>
        </w:rPr>
        <w:t xml:space="preserve">This </w:t>
      </w:r>
      <w:r w:rsidR="001A390D" w:rsidRPr="00B0761A">
        <w:rPr>
          <w:rFonts w:ascii="Arial" w:eastAsia="ＭＳ 明朝" w:hAnsi="Arial" w:cs="Arial"/>
        </w:rPr>
        <w:t xml:space="preserve">seemed to offer them a greater sense of closeness </w:t>
      </w:r>
      <w:r w:rsidR="001A0A1B" w:rsidRPr="00B0761A">
        <w:rPr>
          <w:rFonts w:ascii="Arial" w:eastAsia="ＭＳ 明朝" w:hAnsi="Arial" w:cs="Arial"/>
        </w:rPr>
        <w:t>to</w:t>
      </w:r>
      <w:r w:rsidR="001A390D" w:rsidRPr="00B0761A">
        <w:rPr>
          <w:rFonts w:ascii="Arial" w:eastAsia="ＭＳ 明朝" w:hAnsi="Arial" w:cs="Arial"/>
        </w:rPr>
        <w:t xml:space="preserve"> </w:t>
      </w:r>
      <w:r w:rsidR="00960689" w:rsidRPr="00B0761A">
        <w:rPr>
          <w:rFonts w:ascii="Arial" w:eastAsia="ＭＳ 明朝" w:hAnsi="Arial" w:cs="Arial"/>
        </w:rPr>
        <w:t xml:space="preserve">those in </w:t>
      </w:r>
      <w:r w:rsidR="001A390D" w:rsidRPr="00B0761A">
        <w:rPr>
          <w:rFonts w:ascii="Arial" w:eastAsia="ＭＳ 明朝" w:hAnsi="Arial" w:cs="Arial"/>
        </w:rPr>
        <w:t>their network</w:t>
      </w:r>
      <w:r w:rsidR="002B2671" w:rsidRPr="00B0761A">
        <w:rPr>
          <w:rFonts w:ascii="Arial" w:eastAsia="ＭＳ 明朝" w:hAnsi="Arial" w:cs="Arial"/>
        </w:rPr>
        <w:t xml:space="preserve"> (particularly their offline network)</w:t>
      </w:r>
      <w:r w:rsidR="003F1E85" w:rsidRPr="00B0761A">
        <w:rPr>
          <w:rFonts w:ascii="Arial" w:eastAsia="ＭＳ 明朝" w:hAnsi="Arial" w:cs="Arial"/>
        </w:rPr>
        <w:t>, which</w:t>
      </w:r>
      <w:r w:rsidR="001A390D" w:rsidRPr="00B0761A">
        <w:rPr>
          <w:rFonts w:ascii="Arial" w:eastAsia="ＭＳ 明朝" w:hAnsi="Arial" w:cs="Arial"/>
        </w:rPr>
        <w:t xml:space="preserve"> is a typical collectivist trait. This willingness to share their day-to-day activities did not contradict their desire for privacy</w:t>
      </w:r>
      <w:r w:rsidR="00BD1181" w:rsidRPr="00B0761A">
        <w:rPr>
          <w:rFonts w:ascii="Arial" w:eastAsia="ＭＳ 明朝" w:hAnsi="Arial" w:cs="Arial"/>
        </w:rPr>
        <w:t>,</w:t>
      </w:r>
      <w:r w:rsidR="001A390D" w:rsidRPr="00B0761A">
        <w:rPr>
          <w:rFonts w:ascii="Arial" w:eastAsia="ＭＳ 明朝" w:hAnsi="Arial" w:cs="Arial"/>
        </w:rPr>
        <w:t xml:space="preserve"> however. The photos they shared </w:t>
      </w:r>
      <w:r w:rsidR="00EE6675" w:rsidRPr="00B0761A">
        <w:rPr>
          <w:rFonts w:ascii="Arial" w:eastAsia="ＭＳ 明朝" w:hAnsi="Arial" w:cs="Arial"/>
        </w:rPr>
        <w:t>had</w:t>
      </w:r>
      <w:r w:rsidR="001A390D" w:rsidRPr="00B0761A">
        <w:rPr>
          <w:rFonts w:ascii="Arial" w:eastAsia="ＭＳ 明朝" w:hAnsi="Arial" w:cs="Arial"/>
        </w:rPr>
        <w:t xml:space="preserve"> few or no comments. </w:t>
      </w:r>
      <w:r w:rsidR="00DA70D1" w:rsidRPr="00B0761A">
        <w:rPr>
          <w:rFonts w:ascii="Arial" w:eastAsia="ＭＳ 明朝" w:hAnsi="Arial" w:cs="Arial"/>
        </w:rPr>
        <w:t xml:space="preserve">The photos showed </w:t>
      </w:r>
      <w:r w:rsidR="00DA70D1" w:rsidRPr="00B0761A">
        <w:rPr>
          <w:rFonts w:ascii="Arial" w:eastAsia="ＭＳ 明朝" w:hAnsi="Arial" w:cs="Arial"/>
          <w:i/>
        </w:rPr>
        <w:t>what</w:t>
      </w:r>
      <w:r w:rsidR="00DA70D1" w:rsidRPr="00B0761A">
        <w:rPr>
          <w:rFonts w:ascii="Arial" w:eastAsia="ＭＳ 明朝" w:hAnsi="Arial" w:cs="Arial"/>
        </w:rPr>
        <w:t xml:space="preserve"> they were doing, but revealed little about </w:t>
      </w:r>
      <w:r w:rsidR="00DA70D1" w:rsidRPr="00B0761A">
        <w:rPr>
          <w:rFonts w:ascii="Arial" w:eastAsia="ＭＳ 明朝" w:hAnsi="Arial" w:cs="Arial"/>
          <w:i/>
        </w:rPr>
        <w:t>who</w:t>
      </w:r>
      <w:r w:rsidR="00DA70D1" w:rsidRPr="00B0761A">
        <w:rPr>
          <w:rFonts w:ascii="Arial" w:eastAsia="ＭＳ 明朝" w:hAnsi="Arial" w:cs="Arial"/>
        </w:rPr>
        <w:t xml:space="preserve"> they were.</w:t>
      </w:r>
    </w:p>
    <w:p w14:paraId="1B39834C" w14:textId="77777777" w:rsidR="001A390D" w:rsidRPr="00B0761A" w:rsidRDefault="001A390D" w:rsidP="004F325A">
      <w:pPr>
        <w:pStyle w:val="PlainText"/>
        <w:rPr>
          <w:rFonts w:ascii="Arial" w:eastAsia="ＭＳ 明朝" w:hAnsi="Arial" w:cs="Arial"/>
        </w:rPr>
      </w:pPr>
    </w:p>
    <w:p w14:paraId="4C3915F0" w14:textId="4B894189" w:rsidR="00D35905" w:rsidRPr="00B0761A" w:rsidRDefault="008164B7" w:rsidP="00471B01">
      <w:pPr>
        <w:pStyle w:val="PlainText"/>
        <w:rPr>
          <w:rFonts w:ascii="Arial" w:eastAsia="ＭＳ 明朝" w:hAnsi="Arial" w:cs="Arial"/>
        </w:rPr>
      </w:pPr>
      <w:r w:rsidRPr="00B0761A">
        <w:rPr>
          <w:rFonts w:ascii="Arial" w:eastAsia="ＭＳ 明朝" w:hAnsi="Arial" w:cs="Arial"/>
        </w:rPr>
        <w:t>Our</w:t>
      </w:r>
      <w:r w:rsidR="00471B01" w:rsidRPr="00B0761A">
        <w:rPr>
          <w:rFonts w:ascii="Arial" w:eastAsia="ＭＳ 明朝" w:hAnsi="Arial" w:cs="Arial"/>
        </w:rPr>
        <w:t xml:space="preserve"> data suggest that Saudi youth, both male and female, </w:t>
      </w:r>
      <w:r w:rsidR="003F1E85" w:rsidRPr="00B0761A">
        <w:rPr>
          <w:rFonts w:ascii="Arial" w:eastAsia="ＭＳ 明朝" w:hAnsi="Arial" w:cs="Arial"/>
        </w:rPr>
        <w:t>place</w:t>
      </w:r>
      <w:r w:rsidR="00471B01" w:rsidRPr="00B0761A">
        <w:rPr>
          <w:rFonts w:ascii="Arial" w:eastAsia="ＭＳ 明朝" w:hAnsi="Arial" w:cs="Arial"/>
        </w:rPr>
        <w:t xml:space="preserve"> high value on </w:t>
      </w:r>
      <w:r w:rsidR="00441BA7" w:rsidRPr="00B0761A">
        <w:rPr>
          <w:rFonts w:ascii="Arial" w:eastAsia="ＭＳ 明朝" w:hAnsi="Arial" w:cs="Arial"/>
        </w:rPr>
        <w:t>how others</w:t>
      </w:r>
      <w:r w:rsidR="00471B01" w:rsidRPr="00B0761A">
        <w:rPr>
          <w:rFonts w:ascii="Arial" w:eastAsia="ＭＳ 明朝" w:hAnsi="Arial" w:cs="Arial"/>
        </w:rPr>
        <w:t xml:space="preserve"> </w:t>
      </w:r>
      <w:r w:rsidR="00441BA7" w:rsidRPr="00B0761A">
        <w:rPr>
          <w:rFonts w:ascii="Arial" w:eastAsia="ＭＳ 明朝" w:hAnsi="Arial" w:cs="Arial"/>
        </w:rPr>
        <w:t>perceive them,</w:t>
      </w:r>
      <w:r w:rsidR="00471B01" w:rsidRPr="00B0761A">
        <w:rPr>
          <w:rFonts w:ascii="Arial" w:eastAsia="ＭＳ 明朝" w:hAnsi="Arial" w:cs="Arial"/>
        </w:rPr>
        <w:t xml:space="preserve"> </w:t>
      </w:r>
      <w:r w:rsidR="00441BA7" w:rsidRPr="00B0761A">
        <w:rPr>
          <w:rFonts w:ascii="Arial" w:eastAsia="ＭＳ 明朝" w:hAnsi="Arial" w:cs="Arial"/>
        </w:rPr>
        <w:t>especially</w:t>
      </w:r>
      <w:r w:rsidR="00471B01" w:rsidRPr="00B0761A">
        <w:rPr>
          <w:rFonts w:ascii="Arial" w:eastAsia="ＭＳ 明朝" w:hAnsi="Arial" w:cs="Arial"/>
        </w:rPr>
        <w:t xml:space="preserve"> those from their offline network.</w:t>
      </w:r>
      <w:r w:rsidR="00056B36" w:rsidRPr="00B0761A">
        <w:rPr>
          <w:rFonts w:ascii="Arial" w:eastAsia="ＭＳ 明朝" w:hAnsi="Arial" w:cs="Arial"/>
        </w:rPr>
        <w:t xml:space="preserve"> </w:t>
      </w:r>
      <w:r w:rsidR="00981298" w:rsidRPr="00B0761A">
        <w:rPr>
          <w:rFonts w:ascii="Arial" w:eastAsia="ＭＳ 明朝" w:hAnsi="Arial" w:cs="Arial"/>
        </w:rPr>
        <w:t>A</w:t>
      </w:r>
      <w:r w:rsidR="00056B36" w:rsidRPr="00B0761A">
        <w:rPr>
          <w:rFonts w:ascii="Arial" w:eastAsia="ＭＳ 明朝" w:hAnsi="Arial" w:cs="Arial"/>
        </w:rPr>
        <w:t xml:space="preserve"> positive perception by others while online makes them fit better into their group, and vice versa.</w:t>
      </w:r>
      <w:r w:rsidR="00981298" w:rsidRPr="00B0761A">
        <w:rPr>
          <w:rFonts w:ascii="Arial" w:eastAsia="ＭＳ 明朝" w:hAnsi="Arial" w:cs="Arial"/>
        </w:rPr>
        <w:t xml:space="preserve"> This is consistent with collectivist behavior, where group loyalty and compliance are highly valued. </w:t>
      </w:r>
      <w:r w:rsidR="006A2312" w:rsidRPr="00B0761A">
        <w:rPr>
          <w:rFonts w:ascii="Arial" w:eastAsia="ＭＳ 明朝" w:hAnsi="Arial" w:cs="Arial"/>
        </w:rPr>
        <w:t xml:space="preserve">To be seen positively, </w:t>
      </w:r>
      <w:r w:rsidR="00CE2138" w:rsidRPr="00B0761A">
        <w:rPr>
          <w:rFonts w:ascii="Arial" w:eastAsia="ＭＳ 明朝" w:hAnsi="Arial" w:cs="Arial"/>
        </w:rPr>
        <w:t>participants</w:t>
      </w:r>
      <w:r w:rsidR="006A2312" w:rsidRPr="00B0761A">
        <w:rPr>
          <w:rFonts w:ascii="Arial" w:eastAsia="ＭＳ 明朝" w:hAnsi="Arial" w:cs="Arial"/>
        </w:rPr>
        <w:t xml:space="preserve"> </w:t>
      </w:r>
      <w:r w:rsidR="000309CF" w:rsidRPr="00B0761A">
        <w:rPr>
          <w:rFonts w:ascii="Arial" w:eastAsia="ＭＳ 明朝" w:hAnsi="Arial" w:cs="Arial"/>
        </w:rPr>
        <w:t>demonstrate</w:t>
      </w:r>
      <w:r w:rsidR="00CE2138" w:rsidRPr="00B0761A">
        <w:rPr>
          <w:rFonts w:ascii="Arial" w:eastAsia="ＭＳ 明朝" w:hAnsi="Arial" w:cs="Arial"/>
        </w:rPr>
        <w:t>d</w:t>
      </w:r>
      <w:r w:rsidR="006A2312" w:rsidRPr="00B0761A">
        <w:rPr>
          <w:rFonts w:ascii="Arial" w:eastAsia="ＭＳ 明朝" w:hAnsi="Arial" w:cs="Arial"/>
        </w:rPr>
        <w:t xml:space="preserve"> obedience and respect to cultural and religious values, norms, restrictions, and expectations both online and offline. Indeed, in an online setting there </w:t>
      </w:r>
      <w:r w:rsidR="00754EF3" w:rsidRPr="00B0761A">
        <w:rPr>
          <w:rFonts w:ascii="Arial" w:eastAsia="ＭＳ 明朝" w:hAnsi="Arial" w:cs="Arial"/>
        </w:rPr>
        <w:t>was</w:t>
      </w:r>
      <w:r w:rsidR="006A2312" w:rsidRPr="00B0761A">
        <w:rPr>
          <w:rFonts w:ascii="Arial" w:eastAsia="ＭＳ 明朝" w:hAnsi="Arial" w:cs="Arial"/>
        </w:rPr>
        <w:t xml:space="preserve"> no negotiation: behavior expected offline </w:t>
      </w:r>
      <w:r w:rsidR="006A2312" w:rsidRPr="00B0761A">
        <w:rPr>
          <w:rFonts w:ascii="Arial" w:eastAsia="ＭＳ 明朝" w:hAnsi="Arial" w:cs="Arial"/>
          <w:i/>
        </w:rPr>
        <w:t>must</w:t>
      </w:r>
      <w:r w:rsidR="006A2312" w:rsidRPr="00B0761A">
        <w:rPr>
          <w:rFonts w:ascii="Arial" w:eastAsia="ＭＳ 明朝" w:hAnsi="Arial" w:cs="Arial"/>
        </w:rPr>
        <w:t xml:space="preserve"> </w:t>
      </w:r>
      <w:r w:rsidR="00F34F20" w:rsidRPr="00B0761A">
        <w:rPr>
          <w:rFonts w:ascii="Arial" w:eastAsia="ＭＳ 明朝" w:hAnsi="Arial" w:cs="Arial"/>
        </w:rPr>
        <w:t xml:space="preserve">also </w:t>
      </w:r>
      <w:r w:rsidR="006A2312" w:rsidRPr="00B0761A">
        <w:rPr>
          <w:rFonts w:ascii="Arial" w:eastAsia="ＭＳ 明朝" w:hAnsi="Arial" w:cs="Arial"/>
        </w:rPr>
        <w:t xml:space="preserve">be </w:t>
      </w:r>
      <w:r w:rsidR="00927E68" w:rsidRPr="00B0761A">
        <w:rPr>
          <w:rFonts w:ascii="Arial" w:eastAsia="ＭＳ 明朝" w:hAnsi="Arial" w:cs="Arial"/>
        </w:rPr>
        <w:t>followed</w:t>
      </w:r>
      <w:r w:rsidR="006A2312" w:rsidRPr="00B0761A">
        <w:rPr>
          <w:rFonts w:ascii="Arial" w:eastAsia="ＭＳ 明朝" w:hAnsi="Arial" w:cs="Arial"/>
        </w:rPr>
        <w:t xml:space="preserve"> online</w:t>
      </w:r>
      <w:r w:rsidR="002D0109" w:rsidRPr="00B0761A">
        <w:rPr>
          <w:rFonts w:ascii="Arial" w:eastAsia="ＭＳ 明朝" w:hAnsi="Arial" w:cs="Arial"/>
        </w:rPr>
        <w:t xml:space="preserve"> </w:t>
      </w:r>
      <w:r w:rsidR="006A2312" w:rsidRPr="00B0761A">
        <w:rPr>
          <w:rFonts w:ascii="Arial" w:eastAsia="ＭＳ 明朝" w:hAnsi="Arial" w:cs="Arial"/>
        </w:rPr>
        <w:t xml:space="preserve">in order to </w:t>
      </w:r>
      <w:r w:rsidR="002D0109" w:rsidRPr="00B0761A">
        <w:rPr>
          <w:rFonts w:ascii="Arial" w:eastAsia="ＭＳ 明朝" w:hAnsi="Arial" w:cs="Arial"/>
        </w:rPr>
        <w:t>garner a positive impression</w:t>
      </w:r>
      <w:r w:rsidR="006A2312" w:rsidRPr="00B0761A">
        <w:rPr>
          <w:rFonts w:ascii="Arial" w:eastAsia="ＭＳ 明朝" w:hAnsi="Arial" w:cs="Arial"/>
        </w:rPr>
        <w:t xml:space="preserve"> from people in their offline network.</w:t>
      </w:r>
      <w:r w:rsidR="002879E4" w:rsidRPr="00B0761A">
        <w:rPr>
          <w:rFonts w:ascii="Arial" w:eastAsia="ＭＳ 明朝" w:hAnsi="Arial" w:cs="Arial"/>
        </w:rPr>
        <w:t xml:space="preserve"> Participants were careful when creating and sharing content and </w:t>
      </w:r>
      <w:r w:rsidR="00834CC1" w:rsidRPr="00B0761A">
        <w:rPr>
          <w:rFonts w:ascii="Arial" w:eastAsia="ＭＳ 明朝" w:hAnsi="Arial" w:cs="Arial"/>
        </w:rPr>
        <w:t>s</w:t>
      </w:r>
      <w:r w:rsidR="002879E4" w:rsidRPr="00B0761A">
        <w:rPr>
          <w:rFonts w:ascii="Arial" w:eastAsia="ＭＳ 明朝" w:hAnsi="Arial" w:cs="Arial"/>
        </w:rPr>
        <w:t>how</w:t>
      </w:r>
      <w:r w:rsidR="00834CC1" w:rsidRPr="00B0761A">
        <w:rPr>
          <w:rFonts w:ascii="Arial" w:eastAsia="ＭＳ 明朝" w:hAnsi="Arial" w:cs="Arial"/>
        </w:rPr>
        <w:t>ed</w:t>
      </w:r>
      <w:r w:rsidR="002879E4" w:rsidRPr="00B0761A">
        <w:rPr>
          <w:rFonts w:ascii="Arial" w:eastAsia="ＭＳ 明朝" w:hAnsi="Arial" w:cs="Arial"/>
        </w:rPr>
        <w:t xml:space="preserve"> </w:t>
      </w:r>
      <w:r w:rsidR="00834CC1" w:rsidRPr="00B0761A">
        <w:rPr>
          <w:rFonts w:ascii="Arial" w:eastAsia="ＭＳ 明朝" w:hAnsi="Arial" w:cs="Arial"/>
        </w:rPr>
        <w:t>great</w:t>
      </w:r>
      <w:r w:rsidR="002879E4" w:rsidRPr="00B0761A">
        <w:rPr>
          <w:rFonts w:ascii="Arial" w:eastAsia="ＭＳ 明朝" w:hAnsi="Arial" w:cs="Arial"/>
        </w:rPr>
        <w:t xml:space="preserve"> concern about how their followers would receive </w:t>
      </w:r>
      <w:r w:rsidR="00834CC1" w:rsidRPr="00B0761A">
        <w:rPr>
          <w:rFonts w:ascii="Arial" w:eastAsia="ＭＳ 明朝" w:hAnsi="Arial" w:cs="Arial"/>
        </w:rPr>
        <w:t>it</w:t>
      </w:r>
      <w:r w:rsidR="002879E4" w:rsidRPr="00B0761A">
        <w:rPr>
          <w:rFonts w:ascii="Arial" w:eastAsia="ＭＳ 明朝" w:hAnsi="Arial" w:cs="Arial"/>
        </w:rPr>
        <w:t xml:space="preserve">. </w:t>
      </w:r>
      <w:r w:rsidR="00834CC1" w:rsidRPr="00B0761A">
        <w:rPr>
          <w:rFonts w:ascii="Arial" w:eastAsia="ＭＳ 明朝" w:hAnsi="Arial" w:cs="Arial"/>
        </w:rPr>
        <w:t xml:space="preserve">Any </w:t>
      </w:r>
      <w:r w:rsidR="002879E4" w:rsidRPr="00B0761A">
        <w:rPr>
          <w:rFonts w:ascii="Arial" w:eastAsia="ＭＳ 明朝" w:hAnsi="Arial" w:cs="Arial"/>
        </w:rPr>
        <w:t>content they share</w:t>
      </w:r>
      <w:r w:rsidR="00834CC1" w:rsidRPr="00B0761A">
        <w:rPr>
          <w:rFonts w:ascii="Arial" w:eastAsia="ＭＳ 明朝" w:hAnsi="Arial" w:cs="Arial"/>
        </w:rPr>
        <w:t>d</w:t>
      </w:r>
      <w:r w:rsidR="002879E4" w:rsidRPr="00B0761A">
        <w:rPr>
          <w:rFonts w:ascii="Arial" w:eastAsia="ＭＳ 明朝" w:hAnsi="Arial" w:cs="Arial"/>
        </w:rPr>
        <w:t xml:space="preserve"> </w:t>
      </w:r>
      <w:r w:rsidR="00834CC1" w:rsidRPr="00B0761A">
        <w:rPr>
          <w:rFonts w:ascii="Arial" w:eastAsia="ＭＳ 明朝" w:hAnsi="Arial" w:cs="Arial"/>
        </w:rPr>
        <w:t>had to</w:t>
      </w:r>
      <w:r w:rsidR="002879E4" w:rsidRPr="00B0761A">
        <w:rPr>
          <w:rFonts w:ascii="Arial" w:eastAsia="ＭＳ 明朝" w:hAnsi="Arial" w:cs="Arial"/>
        </w:rPr>
        <w:t xml:space="preserve"> </w:t>
      </w:r>
      <w:r w:rsidR="00834CC1" w:rsidRPr="00B0761A">
        <w:rPr>
          <w:rFonts w:ascii="Arial" w:eastAsia="ＭＳ 明朝" w:hAnsi="Arial" w:cs="Arial"/>
        </w:rPr>
        <w:t>conform</w:t>
      </w:r>
      <w:r w:rsidR="002879E4" w:rsidRPr="00B0761A">
        <w:rPr>
          <w:rFonts w:ascii="Arial" w:eastAsia="ＭＳ 明朝" w:hAnsi="Arial" w:cs="Arial"/>
        </w:rPr>
        <w:t xml:space="preserve"> </w:t>
      </w:r>
      <w:r w:rsidR="00834CC1" w:rsidRPr="00B0761A">
        <w:rPr>
          <w:rFonts w:ascii="Arial" w:eastAsia="ＭＳ 明朝" w:hAnsi="Arial" w:cs="Arial"/>
        </w:rPr>
        <w:t>to</w:t>
      </w:r>
      <w:r w:rsidR="002879E4" w:rsidRPr="00B0761A">
        <w:rPr>
          <w:rFonts w:ascii="Arial" w:eastAsia="ＭＳ 明朝" w:hAnsi="Arial" w:cs="Arial"/>
        </w:rPr>
        <w:t xml:space="preserve"> cultural and religious standards</w:t>
      </w:r>
      <w:r w:rsidR="00834CC1" w:rsidRPr="00B0761A">
        <w:rPr>
          <w:rFonts w:ascii="Arial" w:eastAsia="ＭＳ 明朝" w:hAnsi="Arial" w:cs="Arial"/>
        </w:rPr>
        <w:t>. Sharing u</w:t>
      </w:r>
      <w:r w:rsidR="002879E4" w:rsidRPr="00B0761A">
        <w:rPr>
          <w:rFonts w:ascii="Arial" w:eastAsia="ＭＳ 明朝" w:hAnsi="Arial" w:cs="Arial"/>
        </w:rPr>
        <w:t xml:space="preserve">nacceptable </w:t>
      </w:r>
      <w:r w:rsidR="00834CC1" w:rsidRPr="00B0761A">
        <w:rPr>
          <w:rFonts w:ascii="Arial" w:eastAsia="ＭＳ 明朝" w:hAnsi="Arial" w:cs="Arial"/>
        </w:rPr>
        <w:t>content</w:t>
      </w:r>
      <w:r w:rsidR="002879E4" w:rsidRPr="00B0761A">
        <w:rPr>
          <w:rFonts w:ascii="Arial" w:eastAsia="ＭＳ 明朝" w:hAnsi="Arial" w:cs="Arial"/>
        </w:rPr>
        <w:t xml:space="preserve"> </w:t>
      </w:r>
      <w:r w:rsidR="00834CC1" w:rsidRPr="00B0761A">
        <w:rPr>
          <w:rFonts w:ascii="Arial" w:eastAsia="ＭＳ 明朝" w:hAnsi="Arial" w:cs="Arial"/>
        </w:rPr>
        <w:t>wa</w:t>
      </w:r>
      <w:r w:rsidR="002879E4" w:rsidRPr="00B0761A">
        <w:rPr>
          <w:rFonts w:ascii="Arial" w:eastAsia="ＭＳ 明朝" w:hAnsi="Arial" w:cs="Arial"/>
        </w:rPr>
        <w:t xml:space="preserve">s risky and </w:t>
      </w:r>
      <w:r w:rsidR="00834CC1" w:rsidRPr="00B0761A">
        <w:rPr>
          <w:rFonts w:ascii="Arial" w:eastAsia="ＭＳ 明朝" w:hAnsi="Arial" w:cs="Arial"/>
        </w:rPr>
        <w:t>would</w:t>
      </w:r>
      <w:r w:rsidR="002879E4" w:rsidRPr="00B0761A">
        <w:rPr>
          <w:rFonts w:ascii="Arial" w:eastAsia="ＭＳ 明朝" w:hAnsi="Arial" w:cs="Arial"/>
        </w:rPr>
        <w:t xml:space="preserve"> </w:t>
      </w:r>
      <w:r w:rsidR="00834CC1" w:rsidRPr="00B0761A">
        <w:rPr>
          <w:rFonts w:ascii="Arial" w:eastAsia="ＭＳ 明朝" w:hAnsi="Arial" w:cs="Arial"/>
        </w:rPr>
        <w:t xml:space="preserve">negatively </w:t>
      </w:r>
      <w:r w:rsidR="002879E4" w:rsidRPr="00B0761A">
        <w:rPr>
          <w:rFonts w:ascii="Arial" w:eastAsia="ＭＳ 明朝" w:hAnsi="Arial" w:cs="Arial"/>
        </w:rPr>
        <w:t>affect their reputation</w:t>
      </w:r>
      <w:r w:rsidR="00834CC1" w:rsidRPr="00B0761A">
        <w:rPr>
          <w:rFonts w:ascii="Arial" w:eastAsia="ＭＳ 明朝" w:hAnsi="Arial" w:cs="Arial"/>
        </w:rPr>
        <w:t>.</w:t>
      </w:r>
      <w:r w:rsidR="004D7B81" w:rsidRPr="00B0761A">
        <w:rPr>
          <w:rFonts w:ascii="Arial" w:eastAsia="ＭＳ 明朝" w:hAnsi="Arial" w:cs="Arial"/>
        </w:rPr>
        <w:t xml:space="preserve"> While some participants said that they would delete any content that was received negatively by their group, many were surprised at the suggestion. Given the care they took to ensure that the content they shared was acceptable, the possibility that it could be negatively received never occurred to them</w:t>
      </w:r>
      <w:r w:rsidR="00CF1744" w:rsidRPr="00B0761A">
        <w:rPr>
          <w:rFonts w:ascii="Arial" w:eastAsia="ＭＳ 明朝" w:hAnsi="Arial" w:cs="Arial"/>
        </w:rPr>
        <w:t xml:space="preserve"> in the first place</w:t>
      </w:r>
      <w:r w:rsidR="004D7B81" w:rsidRPr="00B0761A">
        <w:rPr>
          <w:rFonts w:ascii="Arial" w:eastAsia="ＭＳ 明朝" w:hAnsi="Arial" w:cs="Arial"/>
        </w:rPr>
        <w:t>.</w:t>
      </w:r>
    </w:p>
    <w:p w14:paraId="6F6EB437" w14:textId="77777777" w:rsidR="000309CF" w:rsidRPr="00B0761A" w:rsidRDefault="000309CF" w:rsidP="00471B01">
      <w:pPr>
        <w:pStyle w:val="PlainText"/>
        <w:rPr>
          <w:rFonts w:ascii="Arial" w:eastAsia="ＭＳ 明朝" w:hAnsi="Arial" w:cs="Arial"/>
        </w:rPr>
      </w:pPr>
    </w:p>
    <w:p w14:paraId="63E2DF8C" w14:textId="1913D9C8" w:rsidR="00D35905" w:rsidRPr="00B0761A" w:rsidRDefault="002578F6" w:rsidP="00471B01">
      <w:pPr>
        <w:pStyle w:val="PlainText"/>
        <w:rPr>
          <w:rFonts w:ascii="Arial" w:eastAsia="ＭＳ 明朝" w:hAnsi="Arial" w:cs="Arial"/>
        </w:rPr>
      </w:pPr>
      <w:r w:rsidRPr="00B0761A">
        <w:rPr>
          <w:rFonts w:ascii="Arial" w:eastAsia="ＭＳ 明朝" w:hAnsi="Arial" w:cs="Arial"/>
        </w:rPr>
        <w:t xml:space="preserve">Both male and female participants </w:t>
      </w:r>
      <w:r w:rsidR="002B4AB7" w:rsidRPr="00B0761A">
        <w:rPr>
          <w:rFonts w:ascii="Arial" w:eastAsia="ＭＳ 明朝" w:hAnsi="Arial" w:cs="Arial"/>
        </w:rPr>
        <w:t>reacted strongly</w:t>
      </w:r>
      <w:r w:rsidRPr="00B0761A">
        <w:rPr>
          <w:rFonts w:ascii="Arial" w:eastAsia="ＭＳ 明朝" w:hAnsi="Arial" w:cs="Arial"/>
        </w:rPr>
        <w:t xml:space="preserve"> to negative or culturally unacceptable content or comments posted to their profile. They took these as a personal insult, and usually deleted the offending content. Many also permanently blocked the person who posted the content.</w:t>
      </w:r>
      <w:r w:rsidR="002B4AB7" w:rsidRPr="00B0761A">
        <w:rPr>
          <w:rFonts w:ascii="Arial" w:eastAsia="ＭＳ 明朝" w:hAnsi="Arial" w:cs="Arial"/>
        </w:rPr>
        <w:t xml:space="preserve"> Participants felt that allowing negative third-party content to remain visible on their profile reflected poorly on them, and would </w:t>
      </w:r>
      <w:r w:rsidR="003F3C34" w:rsidRPr="00B0761A">
        <w:rPr>
          <w:rFonts w:ascii="Arial" w:eastAsia="ＭＳ 明朝" w:hAnsi="Arial" w:cs="Arial"/>
        </w:rPr>
        <w:t>negatively</w:t>
      </w:r>
      <w:r w:rsidR="002B4AB7" w:rsidRPr="00B0761A">
        <w:rPr>
          <w:rFonts w:ascii="Arial" w:eastAsia="ＭＳ 明朝" w:hAnsi="Arial" w:cs="Arial"/>
        </w:rPr>
        <w:t xml:space="preserve"> impact their followers’ perception of them</w:t>
      </w:r>
      <w:r w:rsidR="000E510C" w:rsidRPr="00B0761A">
        <w:rPr>
          <w:rFonts w:ascii="Arial" w:eastAsia="ＭＳ 明朝" w:hAnsi="Arial" w:cs="Arial"/>
        </w:rPr>
        <w:t xml:space="preserve"> as a person</w:t>
      </w:r>
      <w:r w:rsidR="002B4AB7" w:rsidRPr="00B0761A">
        <w:rPr>
          <w:rFonts w:ascii="Arial" w:eastAsia="ＭＳ 明朝" w:hAnsi="Arial" w:cs="Arial"/>
        </w:rPr>
        <w:t>.</w:t>
      </w:r>
      <w:r w:rsidR="00EA1AD6" w:rsidRPr="00B0761A">
        <w:rPr>
          <w:rFonts w:ascii="Arial" w:eastAsia="ＭＳ 明朝" w:hAnsi="Arial" w:cs="Arial"/>
        </w:rPr>
        <w:t xml:space="preserve"> For that reason, they would only accept followers</w:t>
      </w:r>
      <w:r w:rsidR="002D146C" w:rsidRPr="00B0761A">
        <w:rPr>
          <w:rFonts w:ascii="Arial" w:eastAsia="ＭＳ 明朝" w:hAnsi="Arial" w:cs="Arial"/>
        </w:rPr>
        <w:t xml:space="preserve"> and follow those</w:t>
      </w:r>
      <w:r w:rsidR="00EA1AD6" w:rsidRPr="00B0761A">
        <w:rPr>
          <w:rFonts w:ascii="Arial" w:eastAsia="ＭＳ 明朝" w:hAnsi="Arial" w:cs="Arial"/>
        </w:rPr>
        <w:t xml:space="preserve"> who had what they called a “clean profile”. That is, a profile that contained only culturally and religiously acceptable content.</w:t>
      </w:r>
    </w:p>
    <w:p w14:paraId="55B39347" w14:textId="77777777" w:rsidR="00B7161C" w:rsidRPr="00B0761A" w:rsidRDefault="00B7161C" w:rsidP="00471B01">
      <w:pPr>
        <w:pStyle w:val="PlainText"/>
        <w:rPr>
          <w:rFonts w:ascii="Arial" w:eastAsia="ＭＳ 明朝" w:hAnsi="Arial" w:cs="Arial"/>
        </w:rPr>
      </w:pPr>
    </w:p>
    <w:p w14:paraId="79A7C17F" w14:textId="6630D54B" w:rsidR="00471B01" w:rsidRPr="00B0761A" w:rsidRDefault="00471B01" w:rsidP="00471B01">
      <w:pPr>
        <w:pStyle w:val="PlainText"/>
        <w:rPr>
          <w:rFonts w:ascii="Arial" w:eastAsia="ＭＳ 明朝" w:hAnsi="Arial" w:cs="Arial"/>
        </w:rPr>
      </w:pPr>
      <w:r w:rsidRPr="00B0761A">
        <w:rPr>
          <w:rFonts w:ascii="Arial" w:eastAsia="ＭＳ 明朝" w:hAnsi="Arial" w:cs="Arial"/>
        </w:rPr>
        <w:t xml:space="preserve">Saudi youth will </w:t>
      </w:r>
      <w:r w:rsidR="00BC0EBE" w:rsidRPr="00B0761A">
        <w:rPr>
          <w:rFonts w:ascii="Arial" w:eastAsia="ＭＳ 明朝" w:hAnsi="Arial" w:cs="Arial"/>
        </w:rPr>
        <w:t>therefore</w:t>
      </w:r>
      <w:r w:rsidR="00BE4E76" w:rsidRPr="00B0761A">
        <w:rPr>
          <w:rFonts w:ascii="Arial" w:eastAsia="ＭＳ 明朝" w:hAnsi="Arial" w:cs="Arial"/>
        </w:rPr>
        <w:t xml:space="preserve"> </w:t>
      </w:r>
      <w:r w:rsidRPr="00B0761A">
        <w:rPr>
          <w:rFonts w:ascii="Arial" w:eastAsia="ＭＳ 明朝" w:hAnsi="Arial" w:cs="Arial"/>
        </w:rPr>
        <w:t xml:space="preserve">go to great lengths to avoid conflict with their group. </w:t>
      </w:r>
      <w:r w:rsidR="008660BE" w:rsidRPr="00B0761A">
        <w:rPr>
          <w:rFonts w:ascii="Arial" w:eastAsia="ＭＳ 明朝" w:hAnsi="Arial" w:cs="Arial"/>
        </w:rPr>
        <w:t>Behavior</w:t>
      </w:r>
      <w:r w:rsidRPr="00B0761A">
        <w:rPr>
          <w:rFonts w:ascii="Arial" w:eastAsia="ＭＳ 明朝" w:hAnsi="Arial" w:cs="Arial"/>
        </w:rPr>
        <w:t xml:space="preserve"> tha</w:t>
      </w:r>
      <w:r w:rsidR="00785F65" w:rsidRPr="00B0761A">
        <w:rPr>
          <w:rFonts w:ascii="Arial" w:eastAsia="ＭＳ 明朝" w:hAnsi="Arial" w:cs="Arial"/>
        </w:rPr>
        <w:t>t deviates from expected cultural</w:t>
      </w:r>
      <w:r w:rsidRPr="00B0761A">
        <w:rPr>
          <w:rFonts w:ascii="Arial" w:eastAsia="ＭＳ 明朝" w:hAnsi="Arial" w:cs="Arial"/>
        </w:rPr>
        <w:t xml:space="preserve"> values and norms in online settings is at odds with the Saudi desire for maintaini</w:t>
      </w:r>
      <w:r w:rsidR="00785F65" w:rsidRPr="00B0761A">
        <w:rPr>
          <w:rFonts w:ascii="Arial" w:eastAsia="ＭＳ 明朝" w:hAnsi="Arial" w:cs="Arial"/>
        </w:rPr>
        <w:t>ng harmonious relationships</w:t>
      </w:r>
      <w:r w:rsidRPr="00B0761A">
        <w:rPr>
          <w:rFonts w:ascii="Arial" w:eastAsia="ＭＳ 明朝" w:hAnsi="Arial" w:cs="Arial"/>
        </w:rPr>
        <w:t xml:space="preserve">. </w:t>
      </w:r>
      <w:r w:rsidR="009A5258" w:rsidRPr="00B0761A">
        <w:rPr>
          <w:rFonts w:ascii="Arial" w:eastAsia="ＭＳ 明朝" w:hAnsi="Arial" w:cs="Arial"/>
        </w:rPr>
        <w:t>T</w:t>
      </w:r>
      <w:r w:rsidRPr="00B0761A">
        <w:rPr>
          <w:rFonts w:ascii="Arial" w:eastAsia="ＭＳ 明朝" w:hAnsi="Arial" w:cs="Arial"/>
        </w:rPr>
        <w:t xml:space="preserve">o function as an integral part of the group, Saudi youth </w:t>
      </w:r>
      <w:r w:rsidR="009A5258" w:rsidRPr="00B0761A">
        <w:rPr>
          <w:rFonts w:ascii="Arial" w:eastAsia="ＭＳ 明朝" w:hAnsi="Arial" w:cs="Arial"/>
        </w:rPr>
        <w:t xml:space="preserve">therefore </w:t>
      </w:r>
      <w:r w:rsidRPr="00B0761A">
        <w:rPr>
          <w:rFonts w:ascii="Arial" w:eastAsia="ＭＳ 明朝" w:hAnsi="Arial" w:cs="Arial"/>
        </w:rPr>
        <w:t xml:space="preserve">tend to act and represent themselves </w:t>
      </w:r>
      <w:r w:rsidR="009A5258" w:rsidRPr="00B0761A">
        <w:rPr>
          <w:rFonts w:ascii="Arial" w:eastAsia="ＭＳ 明朝" w:hAnsi="Arial" w:cs="Arial"/>
        </w:rPr>
        <w:t>o</w:t>
      </w:r>
      <w:r w:rsidRPr="00B0761A">
        <w:rPr>
          <w:rFonts w:ascii="Arial" w:eastAsia="ＭＳ 明朝" w:hAnsi="Arial" w:cs="Arial"/>
        </w:rPr>
        <w:t xml:space="preserve">n social media platforms </w:t>
      </w:r>
      <w:r w:rsidR="009A5258" w:rsidRPr="00B0761A">
        <w:rPr>
          <w:rFonts w:ascii="Arial" w:eastAsia="ＭＳ 明朝" w:hAnsi="Arial" w:cs="Arial"/>
        </w:rPr>
        <w:t>in the same way as</w:t>
      </w:r>
      <w:r w:rsidRPr="00B0761A">
        <w:rPr>
          <w:rFonts w:ascii="Arial" w:eastAsia="ＭＳ 明朝" w:hAnsi="Arial" w:cs="Arial"/>
        </w:rPr>
        <w:t xml:space="preserve"> </w:t>
      </w:r>
      <w:r w:rsidR="009A5258" w:rsidRPr="00B0761A">
        <w:rPr>
          <w:rFonts w:ascii="Arial" w:eastAsia="ＭＳ 明朝" w:hAnsi="Arial" w:cs="Arial"/>
        </w:rPr>
        <w:t xml:space="preserve">they do </w:t>
      </w:r>
      <w:r w:rsidRPr="00B0761A">
        <w:rPr>
          <w:rFonts w:ascii="Arial" w:eastAsia="ＭＳ 明朝" w:hAnsi="Arial" w:cs="Arial"/>
        </w:rPr>
        <w:t>offline</w:t>
      </w:r>
      <w:r w:rsidR="009A5258" w:rsidRPr="00B0761A">
        <w:rPr>
          <w:rFonts w:ascii="Arial" w:eastAsia="ＭＳ 明朝" w:hAnsi="Arial" w:cs="Arial"/>
        </w:rPr>
        <w:t>. Their</w:t>
      </w:r>
      <w:r w:rsidRPr="00B0761A">
        <w:rPr>
          <w:rFonts w:ascii="Arial" w:eastAsia="ＭＳ 明朝" w:hAnsi="Arial" w:cs="Arial"/>
        </w:rPr>
        <w:t xml:space="preserve"> </w:t>
      </w:r>
      <w:r w:rsidR="008660BE" w:rsidRPr="00B0761A">
        <w:rPr>
          <w:rFonts w:ascii="Arial" w:eastAsia="ＭＳ 明朝" w:hAnsi="Arial" w:cs="Arial"/>
        </w:rPr>
        <w:t>behavior</w:t>
      </w:r>
      <w:r w:rsidRPr="00B0761A">
        <w:rPr>
          <w:rFonts w:ascii="Arial" w:eastAsia="ＭＳ 明朝" w:hAnsi="Arial" w:cs="Arial"/>
        </w:rPr>
        <w:t xml:space="preserve"> is in accordance with </w:t>
      </w:r>
      <w:r w:rsidR="009A5258" w:rsidRPr="00B0761A">
        <w:rPr>
          <w:rFonts w:ascii="Arial" w:eastAsia="ＭＳ 明朝" w:hAnsi="Arial" w:cs="Arial"/>
        </w:rPr>
        <w:t>the group’s</w:t>
      </w:r>
      <w:r w:rsidRPr="00B0761A">
        <w:rPr>
          <w:rFonts w:ascii="Arial" w:eastAsia="ＭＳ 明朝" w:hAnsi="Arial" w:cs="Arial"/>
        </w:rPr>
        <w:t xml:space="preserve"> wishes and expectations</w:t>
      </w:r>
      <w:r w:rsidR="009A5258" w:rsidRPr="00B0761A">
        <w:rPr>
          <w:rFonts w:ascii="Arial" w:eastAsia="ＭＳ 明朝" w:hAnsi="Arial" w:cs="Arial"/>
        </w:rPr>
        <w:t>,</w:t>
      </w:r>
      <w:r w:rsidRPr="00B0761A">
        <w:rPr>
          <w:rFonts w:ascii="Arial" w:eastAsia="ＭＳ 明朝" w:hAnsi="Arial" w:cs="Arial"/>
        </w:rPr>
        <w:t xml:space="preserve"> and with prevailing cultural norms and values.</w:t>
      </w:r>
    </w:p>
    <w:p w14:paraId="071B9095" w14:textId="77777777" w:rsidR="006D2E0E" w:rsidRPr="00B0761A" w:rsidRDefault="006D2E0E" w:rsidP="00471B01">
      <w:pPr>
        <w:pStyle w:val="PlainText"/>
        <w:rPr>
          <w:rFonts w:ascii="Arial" w:eastAsia="ＭＳ 明朝" w:hAnsi="Arial" w:cs="Arial"/>
        </w:rPr>
      </w:pPr>
    </w:p>
    <w:p w14:paraId="4786482B" w14:textId="71D9ACB9" w:rsidR="006D2E0E" w:rsidRPr="00B0761A" w:rsidRDefault="006D2E0E" w:rsidP="00471B01">
      <w:pPr>
        <w:pStyle w:val="PlainText"/>
        <w:rPr>
          <w:rFonts w:ascii="Arial" w:eastAsia="ＭＳ 明朝" w:hAnsi="Arial" w:cs="Arial"/>
        </w:rPr>
      </w:pPr>
      <w:r w:rsidRPr="00B0761A">
        <w:rPr>
          <w:rFonts w:ascii="Arial" w:eastAsia="ＭＳ 明朝" w:hAnsi="Arial" w:cs="Arial"/>
        </w:rPr>
        <w:t xml:space="preserve">That said, </w:t>
      </w:r>
      <w:r w:rsidR="00037E5E" w:rsidRPr="00B0761A">
        <w:rPr>
          <w:rFonts w:ascii="Arial" w:eastAsia="ＭＳ 明朝" w:hAnsi="Arial" w:cs="Arial"/>
        </w:rPr>
        <w:t xml:space="preserve">some small measure of rebellion </w:t>
      </w:r>
      <w:r w:rsidR="00CC6C1E" w:rsidRPr="00B0761A">
        <w:rPr>
          <w:rFonts w:ascii="Arial" w:eastAsia="ＭＳ 明朝" w:hAnsi="Arial" w:cs="Arial"/>
        </w:rPr>
        <w:t xml:space="preserve">against cultural restrictions </w:t>
      </w:r>
      <w:r w:rsidR="00037E5E" w:rsidRPr="00B0761A">
        <w:rPr>
          <w:rFonts w:ascii="Arial" w:eastAsia="ＭＳ 明朝" w:hAnsi="Arial" w:cs="Arial"/>
        </w:rPr>
        <w:t xml:space="preserve">was revealed </w:t>
      </w:r>
      <w:r w:rsidR="00005BDF" w:rsidRPr="00B0761A">
        <w:rPr>
          <w:rFonts w:ascii="Arial" w:eastAsia="ＭＳ 明朝" w:hAnsi="Arial" w:cs="Arial"/>
        </w:rPr>
        <w:t>during interviews</w:t>
      </w:r>
      <w:r w:rsidR="00037E5E" w:rsidRPr="00B0761A">
        <w:rPr>
          <w:rFonts w:ascii="Arial" w:eastAsia="ＭＳ 明朝" w:hAnsi="Arial" w:cs="Arial"/>
        </w:rPr>
        <w:t>.</w:t>
      </w:r>
      <w:r w:rsidR="00005BDF" w:rsidRPr="00B0761A">
        <w:rPr>
          <w:rFonts w:ascii="Arial" w:eastAsia="ＭＳ 明朝" w:hAnsi="Arial" w:cs="Arial"/>
        </w:rPr>
        <w:t xml:space="preserve"> </w:t>
      </w:r>
      <w:r w:rsidR="00037E5E" w:rsidRPr="00B0761A">
        <w:rPr>
          <w:rFonts w:ascii="Arial" w:eastAsia="ＭＳ 明朝" w:hAnsi="Arial" w:cs="Arial"/>
        </w:rPr>
        <w:t>T</w:t>
      </w:r>
      <w:r w:rsidR="000D113F" w:rsidRPr="00B0761A">
        <w:rPr>
          <w:rFonts w:ascii="Arial" w:eastAsia="ＭＳ 明朝" w:hAnsi="Arial" w:cs="Arial"/>
        </w:rPr>
        <w:t>hree</w:t>
      </w:r>
      <w:r w:rsidRPr="00B0761A">
        <w:rPr>
          <w:rFonts w:ascii="Arial" w:eastAsia="ＭＳ 明朝" w:hAnsi="Arial" w:cs="Arial"/>
        </w:rPr>
        <w:t xml:space="preserve"> participants </w:t>
      </w:r>
      <w:r w:rsidR="000D113F" w:rsidRPr="00B0761A">
        <w:rPr>
          <w:rFonts w:ascii="Arial" w:eastAsia="ＭＳ 明朝" w:hAnsi="Arial" w:cs="Arial"/>
        </w:rPr>
        <w:t xml:space="preserve">(two </w:t>
      </w:r>
      <w:proofErr w:type="gramStart"/>
      <w:r w:rsidR="000D113F" w:rsidRPr="00B0761A">
        <w:rPr>
          <w:rFonts w:ascii="Arial" w:eastAsia="ＭＳ 明朝" w:hAnsi="Arial" w:cs="Arial"/>
        </w:rPr>
        <w:t>female</w:t>
      </w:r>
      <w:proofErr w:type="gramEnd"/>
      <w:r w:rsidR="000D113F" w:rsidRPr="00B0761A">
        <w:rPr>
          <w:rFonts w:ascii="Arial" w:eastAsia="ＭＳ 明朝" w:hAnsi="Arial" w:cs="Arial"/>
        </w:rPr>
        <w:t xml:space="preserve">, one male) </w:t>
      </w:r>
      <w:r w:rsidR="009A0163" w:rsidRPr="00B0761A">
        <w:rPr>
          <w:rFonts w:ascii="Arial" w:eastAsia="ＭＳ 明朝" w:hAnsi="Arial" w:cs="Arial"/>
        </w:rPr>
        <w:t xml:space="preserve">had </w:t>
      </w:r>
      <w:r w:rsidR="009507B2" w:rsidRPr="00B0761A">
        <w:rPr>
          <w:rFonts w:ascii="Arial" w:eastAsia="ＭＳ 明朝" w:hAnsi="Arial" w:cs="Arial"/>
        </w:rPr>
        <w:t>created</w:t>
      </w:r>
      <w:r w:rsidR="004C2B3D" w:rsidRPr="00B0761A">
        <w:rPr>
          <w:rFonts w:ascii="Arial" w:eastAsia="ＭＳ 明朝" w:hAnsi="Arial" w:cs="Arial"/>
        </w:rPr>
        <w:t xml:space="preserve"> what they called “trusted</w:t>
      </w:r>
      <w:r w:rsidR="00D2523E" w:rsidRPr="00B0761A">
        <w:rPr>
          <w:rFonts w:ascii="Arial" w:eastAsia="ＭＳ 明朝" w:hAnsi="Arial" w:cs="Arial"/>
        </w:rPr>
        <w:t xml:space="preserve"> </w:t>
      </w:r>
      <w:r w:rsidR="004C2B3D" w:rsidRPr="00B0761A">
        <w:rPr>
          <w:rFonts w:ascii="Arial" w:eastAsia="ＭＳ 明朝" w:hAnsi="Arial" w:cs="Arial"/>
        </w:rPr>
        <w:t>friends</w:t>
      </w:r>
      <w:r w:rsidR="00D2523E" w:rsidRPr="00B0761A">
        <w:rPr>
          <w:rFonts w:ascii="Arial" w:eastAsia="ＭＳ 明朝" w:hAnsi="Arial" w:cs="Arial"/>
        </w:rPr>
        <w:t xml:space="preserve"> </w:t>
      </w:r>
      <w:r w:rsidR="004C2B3D" w:rsidRPr="00B0761A">
        <w:rPr>
          <w:rFonts w:ascii="Arial" w:eastAsia="ＭＳ 明朝" w:hAnsi="Arial" w:cs="Arial"/>
        </w:rPr>
        <w:t>only account</w:t>
      </w:r>
      <w:r w:rsidR="00BE33E5" w:rsidRPr="00B0761A">
        <w:rPr>
          <w:rFonts w:ascii="Arial" w:eastAsia="ＭＳ 明朝" w:hAnsi="Arial" w:cs="Arial"/>
        </w:rPr>
        <w:t>s</w:t>
      </w:r>
      <w:r w:rsidR="004C2B3D" w:rsidRPr="00B0761A">
        <w:rPr>
          <w:rFonts w:ascii="Arial" w:eastAsia="ＭＳ 明朝" w:hAnsi="Arial" w:cs="Arial"/>
        </w:rPr>
        <w:t>”.</w:t>
      </w:r>
      <w:r w:rsidR="004E5945" w:rsidRPr="00B0761A">
        <w:rPr>
          <w:rFonts w:ascii="Arial" w:eastAsia="ＭＳ 明朝" w:hAnsi="Arial" w:cs="Arial"/>
        </w:rPr>
        <w:t xml:space="preserve"> These were </w:t>
      </w:r>
      <w:r w:rsidR="00D02023" w:rsidRPr="00B0761A">
        <w:rPr>
          <w:rFonts w:ascii="Arial" w:eastAsia="ＭＳ 明朝" w:hAnsi="Arial" w:cs="Arial"/>
        </w:rPr>
        <w:t>separate</w:t>
      </w:r>
      <w:r w:rsidR="004E5945" w:rsidRPr="00B0761A">
        <w:rPr>
          <w:rFonts w:ascii="Arial" w:eastAsia="ＭＳ 明朝" w:hAnsi="Arial" w:cs="Arial"/>
        </w:rPr>
        <w:t xml:space="preserve"> accounts that </w:t>
      </w:r>
      <w:r w:rsidR="002B0DC3" w:rsidRPr="00B0761A">
        <w:rPr>
          <w:rFonts w:ascii="Arial" w:eastAsia="ＭＳ 明朝" w:hAnsi="Arial" w:cs="Arial"/>
        </w:rPr>
        <w:t xml:space="preserve">were accessible </w:t>
      </w:r>
      <w:r w:rsidR="00CB35A8" w:rsidRPr="00B0761A">
        <w:rPr>
          <w:rFonts w:ascii="Arial" w:eastAsia="ＭＳ 明朝" w:hAnsi="Arial" w:cs="Arial"/>
        </w:rPr>
        <w:t xml:space="preserve">to </w:t>
      </w:r>
      <w:r w:rsidR="002B0DC3" w:rsidRPr="00B0761A">
        <w:rPr>
          <w:rFonts w:ascii="Arial" w:eastAsia="ＭＳ 明朝" w:hAnsi="Arial" w:cs="Arial"/>
        </w:rPr>
        <w:t>their</w:t>
      </w:r>
      <w:r w:rsidR="004E5945" w:rsidRPr="00B0761A">
        <w:rPr>
          <w:rFonts w:ascii="Arial" w:eastAsia="ＭＳ 明朝" w:hAnsi="Arial" w:cs="Arial"/>
        </w:rPr>
        <w:t xml:space="preserve"> most trusted friends</w:t>
      </w:r>
      <w:r w:rsidR="00CB35A8" w:rsidRPr="00B0761A">
        <w:rPr>
          <w:rFonts w:ascii="Arial" w:eastAsia="ＭＳ 明朝" w:hAnsi="Arial" w:cs="Arial"/>
        </w:rPr>
        <w:t xml:space="preserve"> only</w:t>
      </w:r>
      <w:r w:rsidR="002B0DC3" w:rsidRPr="00B0761A">
        <w:rPr>
          <w:rFonts w:ascii="Arial" w:eastAsia="ＭＳ 明朝" w:hAnsi="Arial" w:cs="Arial"/>
        </w:rPr>
        <w:t>, not to p</w:t>
      </w:r>
      <w:r w:rsidR="004E5945" w:rsidRPr="00B0761A">
        <w:rPr>
          <w:rFonts w:ascii="Arial" w:eastAsia="ＭＳ 明朝" w:hAnsi="Arial" w:cs="Arial"/>
        </w:rPr>
        <w:t xml:space="preserve">arents </w:t>
      </w:r>
      <w:r w:rsidR="000E55E8" w:rsidRPr="00B0761A">
        <w:rPr>
          <w:rFonts w:ascii="Arial" w:eastAsia="ＭＳ 明朝" w:hAnsi="Arial" w:cs="Arial"/>
        </w:rPr>
        <w:t>or</w:t>
      </w:r>
      <w:r w:rsidR="004E5945" w:rsidRPr="00B0761A">
        <w:rPr>
          <w:rFonts w:ascii="Arial" w:eastAsia="ＭＳ 明朝" w:hAnsi="Arial" w:cs="Arial"/>
        </w:rPr>
        <w:t xml:space="preserve"> family members.</w:t>
      </w:r>
      <w:r w:rsidR="00C70538" w:rsidRPr="00B0761A">
        <w:rPr>
          <w:rFonts w:ascii="Arial" w:eastAsia="ＭＳ 明朝" w:hAnsi="Arial" w:cs="Arial"/>
        </w:rPr>
        <w:t xml:space="preserve"> </w:t>
      </w:r>
      <w:r w:rsidR="006D55A2" w:rsidRPr="00B0761A">
        <w:rPr>
          <w:rFonts w:ascii="Arial" w:eastAsia="ＭＳ 明朝" w:hAnsi="Arial" w:cs="Arial"/>
        </w:rPr>
        <w:t xml:space="preserve">Some even created several such accounts, </w:t>
      </w:r>
      <w:r w:rsidR="00C25925" w:rsidRPr="00B0761A">
        <w:rPr>
          <w:rFonts w:ascii="Arial" w:eastAsia="ＭＳ 明朝" w:hAnsi="Arial" w:cs="Arial"/>
        </w:rPr>
        <w:t xml:space="preserve">effectively </w:t>
      </w:r>
      <w:r w:rsidR="00861F00" w:rsidRPr="00B0761A">
        <w:rPr>
          <w:rFonts w:ascii="Arial" w:eastAsia="ＭＳ 明朝" w:hAnsi="Arial" w:cs="Arial"/>
        </w:rPr>
        <w:t>using them as a</w:t>
      </w:r>
      <w:r w:rsidR="006D55A2" w:rsidRPr="00B0761A">
        <w:rPr>
          <w:rFonts w:ascii="Arial" w:eastAsia="ＭＳ 明朝" w:hAnsi="Arial" w:cs="Arial"/>
        </w:rPr>
        <w:t xml:space="preserve"> way to partition their followers into groups with </w:t>
      </w:r>
      <w:r w:rsidR="007A1701" w:rsidRPr="00B0761A">
        <w:rPr>
          <w:rFonts w:ascii="Arial" w:eastAsia="ＭＳ 明朝" w:hAnsi="Arial" w:cs="Arial"/>
        </w:rPr>
        <w:t>varying</w:t>
      </w:r>
      <w:r w:rsidR="006D55A2" w:rsidRPr="00B0761A">
        <w:rPr>
          <w:rFonts w:ascii="Arial" w:eastAsia="ＭＳ 明朝" w:hAnsi="Arial" w:cs="Arial"/>
        </w:rPr>
        <w:t xml:space="preserve"> levels of access</w:t>
      </w:r>
      <w:r w:rsidR="00A8767D" w:rsidRPr="00B0761A">
        <w:rPr>
          <w:rFonts w:ascii="Arial" w:eastAsia="ＭＳ 明朝" w:hAnsi="Arial" w:cs="Arial"/>
        </w:rPr>
        <w:t xml:space="preserve"> and trust</w:t>
      </w:r>
      <w:r w:rsidR="006D55A2" w:rsidRPr="00B0761A">
        <w:rPr>
          <w:rFonts w:ascii="Arial" w:eastAsia="ＭＳ 明朝" w:hAnsi="Arial" w:cs="Arial"/>
        </w:rPr>
        <w:t xml:space="preserve">. </w:t>
      </w:r>
      <w:r w:rsidR="0092695C" w:rsidRPr="00B0761A">
        <w:rPr>
          <w:rFonts w:ascii="Arial" w:eastAsia="ＭＳ 明朝" w:hAnsi="Arial" w:cs="Arial"/>
        </w:rPr>
        <w:t xml:space="preserve">This enabled </w:t>
      </w:r>
      <w:r w:rsidR="002B2091" w:rsidRPr="00B0761A">
        <w:rPr>
          <w:rFonts w:ascii="Arial" w:eastAsia="ＭＳ 明朝" w:hAnsi="Arial" w:cs="Arial"/>
        </w:rPr>
        <w:t>them</w:t>
      </w:r>
      <w:r w:rsidR="00C70538" w:rsidRPr="00B0761A">
        <w:rPr>
          <w:rFonts w:ascii="Arial" w:eastAsia="ＭＳ 明朝" w:hAnsi="Arial" w:cs="Arial"/>
        </w:rPr>
        <w:t xml:space="preserve"> </w:t>
      </w:r>
      <w:r w:rsidR="0092695C" w:rsidRPr="00B0761A">
        <w:rPr>
          <w:rFonts w:ascii="Arial" w:eastAsia="ＭＳ 明朝" w:hAnsi="Arial" w:cs="Arial"/>
        </w:rPr>
        <w:t xml:space="preserve">to express themselves more freely without the fear of family </w:t>
      </w:r>
      <w:r w:rsidR="002A500F" w:rsidRPr="00B0761A">
        <w:rPr>
          <w:rFonts w:ascii="Arial" w:eastAsia="ＭＳ 明朝" w:hAnsi="Arial" w:cs="Arial"/>
        </w:rPr>
        <w:t xml:space="preserve">or group </w:t>
      </w:r>
      <w:r w:rsidR="0092695C" w:rsidRPr="00B0761A">
        <w:rPr>
          <w:rFonts w:ascii="Arial" w:eastAsia="ＭＳ 明朝" w:hAnsi="Arial" w:cs="Arial"/>
        </w:rPr>
        <w:t>repercussions.</w:t>
      </w:r>
      <w:r w:rsidR="00892BD0" w:rsidRPr="00B0761A">
        <w:rPr>
          <w:rFonts w:ascii="Arial" w:eastAsia="ＭＳ 明朝" w:hAnsi="Arial" w:cs="Arial"/>
        </w:rPr>
        <w:t xml:space="preserve"> </w:t>
      </w:r>
      <w:r w:rsidR="00DA5924" w:rsidRPr="00B0761A">
        <w:rPr>
          <w:rFonts w:ascii="Arial" w:eastAsia="ＭＳ 明朝" w:hAnsi="Arial" w:cs="Arial"/>
          <w:highlight w:val="yellow"/>
        </w:rPr>
        <w:t>Ironically, this</w:t>
      </w:r>
      <w:r w:rsidR="00892BD0" w:rsidRPr="00B0761A">
        <w:rPr>
          <w:rFonts w:ascii="Arial" w:eastAsia="ＭＳ 明朝" w:hAnsi="Arial" w:cs="Arial"/>
          <w:highlight w:val="yellow"/>
        </w:rPr>
        <w:t xml:space="preserve"> </w:t>
      </w:r>
      <w:r w:rsidR="009537EC" w:rsidRPr="00B0761A">
        <w:rPr>
          <w:rFonts w:ascii="Arial" w:eastAsia="ＭＳ 明朝" w:hAnsi="Arial" w:cs="Arial"/>
          <w:highlight w:val="yellow"/>
        </w:rPr>
        <w:t xml:space="preserve">rebellious </w:t>
      </w:r>
      <w:r w:rsidR="00B57B58" w:rsidRPr="00B0761A">
        <w:rPr>
          <w:rFonts w:ascii="Arial" w:eastAsia="ＭＳ 明朝" w:hAnsi="Arial" w:cs="Arial"/>
          <w:highlight w:val="yellow"/>
        </w:rPr>
        <w:t xml:space="preserve">behavior is </w:t>
      </w:r>
      <w:r w:rsidR="007D3CCD" w:rsidRPr="00B0761A">
        <w:rPr>
          <w:rFonts w:ascii="Arial" w:eastAsia="ＭＳ 明朝" w:hAnsi="Arial" w:cs="Arial"/>
          <w:highlight w:val="yellow"/>
        </w:rPr>
        <w:t>entirely</w:t>
      </w:r>
      <w:r w:rsidR="00B57B58" w:rsidRPr="00B0761A">
        <w:rPr>
          <w:rFonts w:ascii="Arial" w:eastAsia="ＭＳ 明朝" w:hAnsi="Arial" w:cs="Arial"/>
          <w:highlight w:val="yellow"/>
        </w:rPr>
        <w:t xml:space="preserve"> consistent with</w:t>
      </w:r>
      <w:r w:rsidR="00892BD0" w:rsidRPr="00B0761A">
        <w:rPr>
          <w:rFonts w:ascii="Arial" w:eastAsia="ＭＳ 明朝" w:hAnsi="Arial" w:cs="Arial"/>
          <w:highlight w:val="yellow"/>
        </w:rPr>
        <w:t xml:space="preserve"> </w:t>
      </w:r>
      <w:r w:rsidR="004F1014" w:rsidRPr="00B0761A">
        <w:rPr>
          <w:rFonts w:ascii="Arial" w:eastAsia="ＭＳ 明朝" w:hAnsi="Arial" w:cs="Arial"/>
          <w:highlight w:val="yellow"/>
        </w:rPr>
        <w:t>collectivism</w:t>
      </w:r>
      <w:r w:rsidR="00892BD0" w:rsidRPr="00B0761A">
        <w:rPr>
          <w:rFonts w:ascii="Arial" w:eastAsia="ＭＳ 明朝" w:hAnsi="Arial" w:cs="Arial"/>
          <w:highlight w:val="yellow"/>
        </w:rPr>
        <w:t xml:space="preserve">, as </w:t>
      </w:r>
      <w:r w:rsidR="009537EC" w:rsidRPr="00B0761A">
        <w:rPr>
          <w:rFonts w:ascii="Arial" w:eastAsia="ＭＳ 明朝" w:hAnsi="Arial" w:cs="Arial"/>
          <w:highlight w:val="yellow"/>
        </w:rPr>
        <w:t>it</w:t>
      </w:r>
      <w:r w:rsidR="00B57B58" w:rsidRPr="00B0761A">
        <w:rPr>
          <w:rFonts w:ascii="Arial" w:eastAsia="ＭＳ 明朝" w:hAnsi="Arial" w:cs="Arial"/>
          <w:highlight w:val="yellow"/>
        </w:rPr>
        <w:t xml:space="preserve"> is “rebellion in private”</w:t>
      </w:r>
      <w:r w:rsidR="00332F25" w:rsidRPr="00B0761A">
        <w:rPr>
          <w:rFonts w:ascii="Arial" w:eastAsia="ＭＳ 明朝" w:hAnsi="Arial" w:cs="Arial"/>
          <w:highlight w:val="yellow"/>
        </w:rPr>
        <w:t>, and</w:t>
      </w:r>
      <w:r w:rsidR="005429EF" w:rsidRPr="00B0761A">
        <w:rPr>
          <w:rFonts w:ascii="Arial" w:eastAsia="ＭＳ 明朝" w:hAnsi="Arial" w:cs="Arial"/>
          <w:highlight w:val="yellow"/>
        </w:rPr>
        <w:t xml:space="preserve"> invisible to those</w:t>
      </w:r>
      <w:r w:rsidR="00892BD0" w:rsidRPr="00B0761A">
        <w:rPr>
          <w:rFonts w:ascii="Arial" w:eastAsia="ＭＳ 明朝" w:hAnsi="Arial" w:cs="Arial"/>
          <w:highlight w:val="yellow"/>
        </w:rPr>
        <w:t xml:space="preserve"> who </w:t>
      </w:r>
      <w:r w:rsidR="005429EF" w:rsidRPr="00B0761A">
        <w:rPr>
          <w:rFonts w:ascii="Arial" w:eastAsia="ＭＳ 明朝" w:hAnsi="Arial" w:cs="Arial"/>
          <w:highlight w:val="yellow"/>
        </w:rPr>
        <w:t>w</w:t>
      </w:r>
      <w:r w:rsidR="00B57B58" w:rsidRPr="00B0761A">
        <w:rPr>
          <w:rFonts w:ascii="Arial" w:eastAsia="ＭＳ 明朝" w:hAnsi="Arial" w:cs="Arial"/>
          <w:highlight w:val="yellow"/>
        </w:rPr>
        <w:t>ould otherwise</w:t>
      </w:r>
      <w:r w:rsidR="00892BD0" w:rsidRPr="00B0761A">
        <w:rPr>
          <w:rFonts w:ascii="Arial" w:eastAsia="ＭＳ 明朝" w:hAnsi="Arial" w:cs="Arial"/>
          <w:highlight w:val="yellow"/>
        </w:rPr>
        <w:t xml:space="preserve"> impose </w:t>
      </w:r>
      <w:r w:rsidR="007A07BC" w:rsidRPr="00B0761A">
        <w:rPr>
          <w:rFonts w:ascii="Arial" w:eastAsia="ＭＳ 明朝" w:hAnsi="Arial" w:cs="Arial"/>
          <w:highlight w:val="yellow"/>
        </w:rPr>
        <w:t xml:space="preserve">cultural </w:t>
      </w:r>
      <w:r w:rsidR="00892BD0" w:rsidRPr="00B0761A">
        <w:rPr>
          <w:rFonts w:ascii="Arial" w:eastAsia="ＭＳ 明朝" w:hAnsi="Arial" w:cs="Arial"/>
          <w:highlight w:val="yellow"/>
        </w:rPr>
        <w:t>sanctions.</w:t>
      </w:r>
    </w:p>
    <w:p w14:paraId="39F51BA7" w14:textId="77777777" w:rsidR="00471B01" w:rsidRPr="00B0761A" w:rsidRDefault="00471B01" w:rsidP="00AC51C9">
      <w:pPr>
        <w:pStyle w:val="PlainText"/>
        <w:rPr>
          <w:rFonts w:ascii="Arial" w:eastAsia="ＭＳ 明朝" w:hAnsi="Arial" w:cs="Arial"/>
        </w:rPr>
      </w:pPr>
    </w:p>
    <w:p w14:paraId="5CC1C3D1" w14:textId="77777777" w:rsidR="00920C3F" w:rsidRPr="00B0761A" w:rsidRDefault="00920C3F" w:rsidP="00AC51C9">
      <w:pPr>
        <w:pStyle w:val="PlainText"/>
        <w:rPr>
          <w:rFonts w:ascii="Arial" w:eastAsia="ＭＳ 明朝" w:hAnsi="Arial" w:cs="Arial"/>
        </w:rPr>
      </w:pPr>
    </w:p>
    <w:p w14:paraId="6F22462A" w14:textId="371932E1" w:rsidR="005B21F7" w:rsidRPr="00B0761A" w:rsidRDefault="00920C3F" w:rsidP="00AC51C9">
      <w:pPr>
        <w:pStyle w:val="PlainText"/>
        <w:rPr>
          <w:rFonts w:ascii="Arial" w:eastAsia="ＭＳ 明朝" w:hAnsi="Arial" w:cs="Arial"/>
          <w:b/>
        </w:rPr>
      </w:pPr>
      <w:r w:rsidRPr="00B0761A">
        <w:rPr>
          <w:rFonts w:ascii="Arial" w:eastAsia="ＭＳ 明朝" w:hAnsi="Arial" w:cs="Arial"/>
          <w:b/>
        </w:rPr>
        <w:t>7 Religious impacts</w:t>
      </w:r>
    </w:p>
    <w:p w14:paraId="72300413" w14:textId="77777777" w:rsidR="00920C3F" w:rsidRPr="00B0761A" w:rsidRDefault="00920C3F" w:rsidP="00AC51C9">
      <w:pPr>
        <w:pStyle w:val="PlainText"/>
        <w:rPr>
          <w:rFonts w:ascii="Arial" w:eastAsia="ＭＳ 明朝" w:hAnsi="Arial" w:cs="Arial"/>
        </w:rPr>
      </w:pPr>
    </w:p>
    <w:p w14:paraId="1FBCE02B" w14:textId="6B7EC8AE" w:rsidR="005229B1" w:rsidRPr="00B0761A" w:rsidRDefault="00F205F7" w:rsidP="005229B1">
      <w:pPr>
        <w:pStyle w:val="PlainText"/>
        <w:rPr>
          <w:rFonts w:ascii="Arial" w:eastAsia="ＭＳ 明朝" w:hAnsi="Arial" w:cs="Arial"/>
        </w:rPr>
      </w:pPr>
      <w:r w:rsidRPr="00B0761A">
        <w:rPr>
          <w:rFonts w:ascii="Arial" w:eastAsia="ＭＳ 明朝" w:hAnsi="Arial" w:cs="Arial"/>
        </w:rPr>
        <w:t xml:space="preserve">The data from the religious scale </w:t>
      </w:r>
      <w:r w:rsidR="00A6742C" w:rsidRPr="00B0761A">
        <w:rPr>
          <w:rFonts w:ascii="Arial" w:eastAsia="ＭＳ 明朝" w:hAnsi="Arial" w:cs="Arial"/>
        </w:rPr>
        <w:t>showed that participants were less certain about the impact of Islamic beliefs and teachings on their engagement with social media platforms.</w:t>
      </w:r>
      <w:r w:rsidR="005229B1" w:rsidRPr="00B0761A">
        <w:rPr>
          <w:rFonts w:ascii="Arial" w:eastAsia="ＭＳ 明朝" w:hAnsi="Arial" w:cs="Arial"/>
        </w:rPr>
        <w:t xml:space="preserve"> </w:t>
      </w:r>
      <w:r w:rsidR="00465540" w:rsidRPr="00B0761A">
        <w:rPr>
          <w:rFonts w:ascii="Arial" w:eastAsia="ＭＳ 明朝" w:hAnsi="Arial" w:cs="Arial"/>
        </w:rPr>
        <w:t xml:space="preserve">The </w:t>
      </w:r>
      <w:r w:rsidR="005229B1" w:rsidRPr="00B0761A">
        <w:rPr>
          <w:rFonts w:ascii="Arial" w:eastAsia="ＭＳ 明朝" w:hAnsi="Arial" w:cs="Arial"/>
        </w:rPr>
        <w:t>overall mean</w:t>
      </w:r>
      <w:r w:rsidR="00465540" w:rsidRPr="00B0761A">
        <w:rPr>
          <w:rFonts w:ascii="Arial" w:eastAsia="ＭＳ 明朝" w:hAnsi="Arial" w:cs="Arial"/>
        </w:rPr>
        <w:t xml:space="preserve"> across all statements was</w:t>
      </w:r>
      <w:r w:rsidR="005229B1" w:rsidRPr="00B0761A">
        <w:rPr>
          <w:rFonts w:ascii="Arial" w:eastAsia="ＭＳ 明朝" w:hAnsi="Arial" w:cs="Arial"/>
        </w:rPr>
        <w:t xml:space="preserve"> </w:t>
      </w:r>
      <w:r w:rsidR="00A24034" w:rsidRPr="00B0761A">
        <w:rPr>
          <w:rFonts w:ascii="Arial" w:eastAsia="ＭＳ 明朝" w:hAnsi="Arial" w:cs="Arial"/>
        </w:rPr>
        <w:t>2.40 out of 4.00 (“</w:t>
      </w:r>
      <w:r w:rsidR="00A94EB0" w:rsidRPr="00B0761A">
        <w:rPr>
          <w:rFonts w:ascii="Arial" w:eastAsia="ＭＳ 明朝" w:hAnsi="Arial" w:cs="Arial"/>
        </w:rPr>
        <w:t>s</w:t>
      </w:r>
      <w:r w:rsidR="00215022" w:rsidRPr="00B0761A">
        <w:rPr>
          <w:rFonts w:ascii="Arial" w:eastAsia="ＭＳ 明朝" w:hAnsi="Arial" w:cs="Arial"/>
        </w:rPr>
        <w:t>ometimes”), and responses ranged from 2.00 (“sometimes”) to 2.96 (“</w:t>
      </w:r>
      <w:r w:rsidR="007C00C7" w:rsidRPr="00B0761A">
        <w:rPr>
          <w:rFonts w:ascii="Arial" w:eastAsia="ＭＳ 明朝" w:hAnsi="Arial" w:cs="Arial"/>
        </w:rPr>
        <w:t>frequently</w:t>
      </w:r>
      <w:r w:rsidR="00215022" w:rsidRPr="00B0761A">
        <w:rPr>
          <w:rFonts w:ascii="Arial" w:eastAsia="ＭＳ 明朝" w:hAnsi="Arial" w:cs="Arial"/>
        </w:rPr>
        <w:t>”).</w:t>
      </w:r>
      <w:r w:rsidR="005229B1" w:rsidRPr="00B0761A">
        <w:rPr>
          <w:rFonts w:ascii="Arial" w:eastAsia="ＭＳ 明朝" w:hAnsi="Arial" w:cs="Arial"/>
        </w:rPr>
        <w:t xml:space="preserve"> Participants responded “</w:t>
      </w:r>
      <w:bookmarkStart w:id="34" w:name="OLE_LINK24"/>
      <w:bookmarkStart w:id="35" w:name="OLE_LINK25"/>
      <w:r w:rsidR="00B90A4D" w:rsidRPr="00B0761A">
        <w:rPr>
          <w:rFonts w:ascii="Arial" w:eastAsia="ＭＳ 明朝" w:hAnsi="Arial" w:cs="Arial"/>
        </w:rPr>
        <w:t>frequently</w:t>
      </w:r>
      <w:bookmarkEnd w:id="34"/>
      <w:bookmarkEnd w:id="35"/>
      <w:r w:rsidR="005229B1" w:rsidRPr="00B0761A">
        <w:rPr>
          <w:rFonts w:ascii="Arial" w:eastAsia="ＭＳ 明朝" w:hAnsi="Arial" w:cs="Arial"/>
        </w:rPr>
        <w:t xml:space="preserve">” </w:t>
      </w:r>
      <w:r w:rsidR="00215022" w:rsidRPr="00B0761A">
        <w:rPr>
          <w:rFonts w:ascii="Arial" w:eastAsia="ＭＳ 明朝" w:hAnsi="Arial" w:cs="Arial"/>
        </w:rPr>
        <w:t>to</w:t>
      </w:r>
      <w:r w:rsidR="005229B1" w:rsidRPr="00B0761A">
        <w:rPr>
          <w:rFonts w:ascii="Arial" w:eastAsia="ＭＳ 明朝" w:hAnsi="Arial" w:cs="Arial"/>
        </w:rPr>
        <w:t xml:space="preserve"> seven of the scale statements, the </w:t>
      </w:r>
      <w:r w:rsidR="00A6742C" w:rsidRPr="00B0761A">
        <w:rPr>
          <w:rFonts w:ascii="Arial" w:eastAsia="ＭＳ 明朝" w:hAnsi="Arial" w:cs="Arial"/>
        </w:rPr>
        <w:t xml:space="preserve">five </w:t>
      </w:r>
      <w:r w:rsidR="005229B1" w:rsidRPr="00B0761A">
        <w:rPr>
          <w:rFonts w:ascii="Arial" w:eastAsia="ＭＳ 明朝" w:hAnsi="Arial" w:cs="Arial"/>
        </w:rPr>
        <w:t>most notable being:</w:t>
      </w:r>
    </w:p>
    <w:p w14:paraId="2BF09A14" w14:textId="77777777" w:rsidR="005229B1" w:rsidRPr="00B0761A" w:rsidRDefault="005229B1" w:rsidP="005229B1">
      <w:pPr>
        <w:pStyle w:val="PlainText"/>
        <w:rPr>
          <w:rFonts w:ascii="Arial" w:eastAsia="ＭＳ 明朝" w:hAnsi="Arial" w:cs="Arial"/>
        </w:rPr>
      </w:pPr>
    </w:p>
    <w:p w14:paraId="4853BD8B" w14:textId="6C8D53BB" w:rsidR="005229B1" w:rsidRPr="00B0761A" w:rsidRDefault="005229B1" w:rsidP="005229B1">
      <w:pPr>
        <w:pStyle w:val="PlainText"/>
        <w:numPr>
          <w:ilvl w:val="0"/>
          <w:numId w:val="4"/>
        </w:numPr>
        <w:rPr>
          <w:rFonts w:ascii="Arial" w:eastAsia="ＭＳ 明朝" w:hAnsi="Arial" w:cs="Arial"/>
        </w:rPr>
      </w:pPr>
      <w:r w:rsidRPr="00B0761A">
        <w:rPr>
          <w:rFonts w:ascii="Arial" w:eastAsia="ＭＳ 明朝" w:hAnsi="Arial" w:cs="Arial"/>
        </w:rPr>
        <w:t xml:space="preserve">“My faith in the existence </w:t>
      </w:r>
      <w:r w:rsidR="000F2BCF" w:rsidRPr="00B0761A">
        <w:rPr>
          <w:rFonts w:ascii="Arial" w:eastAsia="ＭＳ 明朝" w:hAnsi="Arial" w:cs="Arial"/>
        </w:rPr>
        <w:t xml:space="preserve">of </w:t>
      </w:r>
      <w:r w:rsidRPr="00B0761A">
        <w:rPr>
          <w:rFonts w:ascii="Arial" w:eastAsia="ＭＳ 明朝" w:hAnsi="Arial" w:cs="Arial"/>
        </w:rPr>
        <w:t>God is constant” (mean 2.96).</w:t>
      </w:r>
    </w:p>
    <w:p w14:paraId="4F9B53E3" w14:textId="77777777" w:rsidR="005229B1" w:rsidRPr="00B0761A" w:rsidRDefault="005229B1" w:rsidP="005229B1">
      <w:pPr>
        <w:pStyle w:val="PlainText"/>
        <w:numPr>
          <w:ilvl w:val="0"/>
          <w:numId w:val="4"/>
        </w:numPr>
        <w:rPr>
          <w:rFonts w:ascii="Arial" w:eastAsia="ＭＳ 明朝" w:hAnsi="Arial" w:cs="Arial"/>
        </w:rPr>
      </w:pPr>
      <w:r w:rsidRPr="00B0761A">
        <w:rPr>
          <w:rFonts w:ascii="Arial" w:eastAsia="ＭＳ 明朝" w:hAnsi="Arial" w:cs="Arial"/>
        </w:rPr>
        <w:t>“I refrain from insulting and abusing others in my posts” (mean 2.81).</w:t>
      </w:r>
    </w:p>
    <w:p w14:paraId="14EE15DE" w14:textId="19E12029" w:rsidR="005229B1" w:rsidRPr="00B0761A" w:rsidRDefault="005229B1" w:rsidP="005229B1">
      <w:pPr>
        <w:pStyle w:val="PlainText"/>
        <w:numPr>
          <w:ilvl w:val="0"/>
          <w:numId w:val="4"/>
        </w:numPr>
        <w:rPr>
          <w:rFonts w:ascii="Arial" w:eastAsia="ＭＳ 明朝" w:hAnsi="Arial" w:cs="Arial"/>
        </w:rPr>
      </w:pPr>
      <w:r w:rsidRPr="00B0761A">
        <w:rPr>
          <w:rFonts w:ascii="Arial" w:eastAsia="ＭＳ 明朝" w:hAnsi="Arial" w:cs="Arial"/>
        </w:rPr>
        <w:t xml:space="preserve">“To be constantly in contact with God is extremely important </w:t>
      </w:r>
      <w:r w:rsidR="00783E4D" w:rsidRPr="00B0761A">
        <w:rPr>
          <w:rFonts w:ascii="Arial" w:eastAsia="ＭＳ 明朝" w:hAnsi="Arial" w:cs="Arial"/>
        </w:rPr>
        <w:t>to</w:t>
      </w:r>
      <w:r w:rsidRPr="00B0761A">
        <w:rPr>
          <w:rFonts w:ascii="Arial" w:eastAsia="ＭＳ 明朝" w:hAnsi="Arial" w:cs="Arial"/>
        </w:rPr>
        <w:t xml:space="preserve"> me” (mean 2.78).</w:t>
      </w:r>
    </w:p>
    <w:p w14:paraId="0CC9966E" w14:textId="260647EC" w:rsidR="005229B1" w:rsidRPr="00B0761A" w:rsidRDefault="005229B1" w:rsidP="005229B1">
      <w:pPr>
        <w:pStyle w:val="PlainText"/>
        <w:numPr>
          <w:ilvl w:val="0"/>
          <w:numId w:val="4"/>
        </w:numPr>
        <w:rPr>
          <w:rFonts w:ascii="Arial" w:eastAsia="ＭＳ 明朝" w:hAnsi="Arial" w:cs="Arial"/>
        </w:rPr>
      </w:pPr>
      <w:r w:rsidRPr="00B0761A">
        <w:rPr>
          <w:rFonts w:ascii="Arial" w:eastAsia="ＭＳ 明朝" w:hAnsi="Arial" w:cs="Arial"/>
        </w:rPr>
        <w:t xml:space="preserve">“Following Islamic teachings is extremely important </w:t>
      </w:r>
      <w:r w:rsidR="00783E4D" w:rsidRPr="00B0761A">
        <w:rPr>
          <w:rFonts w:ascii="Arial" w:eastAsia="ＭＳ 明朝" w:hAnsi="Arial" w:cs="Arial"/>
        </w:rPr>
        <w:t>to</w:t>
      </w:r>
      <w:r w:rsidRPr="00B0761A">
        <w:rPr>
          <w:rFonts w:ascii="Arial" w:eastAsia="ＭＳ 明朝" w:hAnsi="Arial" w:cs="Arial"/>
        </w:rPr>
        <w:t xml:space="preserve"> me” (mean 2.70).</w:t>
      </w:r>
    </w:p>
    <w:p w14:paraId="2C9CB6F4" w14:textId="77777777" w:rsidR="005229B1" w:rsidRPr="00B0761A" w:rsidRDefault="005229B1" w:rsidP="005229B1">
      <w:pPr>
        <w:pStyle w:val="PlainText"/>
        <w:numPr>
          <w:ilvl w:val="0"/>
          <w:numId w:val="4"/>
        </w:numPr>
        <w:rPr>
          <w:rFonts w:ascii="Arial" w:eastAsia="ＭＳ 明朝" w:hAnsi="Arial" w:cs="Arial"/>
        </w:rPr>
      </w:pPr>
      <w:r w:rsidRPr="00B0761A">
        <w:rPr>
          <w:rFonts w:ascii="Arial" w:eastAsia="ＭＳ 明朝" w:hAnsi="Arial" w:cs="Arial"/>
        </w:rPr>
        <w:t>“You must obey your parents if they ask you to use any of the social media in certain ways” (mean 2.63).</w:t>
      </w:r>
    </w:p>
    <w:p w14:paraId="132382F0" w14:textId="77777777" w:rsidR="005229B1" w:rsidRPr="00B0761A" w:rsidRDefault="005229B1" w:rsidP="005229B1">
      <w:pPr>
        <w:pStyle w:val="PlainText"/>
        <w:rPr>
          <w:rFonts w:ascii="Arial" w:eastAsia="ＭＳ 明朝" w:hAnsi="Arial" w:cs="Arial"/>
        </w:rPr>
      </w:pPr>
    </w:p>
    <w:p w14:paraId="75E60BC5" w14:textId="207A38FC" w:rsidR="005229B1" w:rsidRPr="00B0761A" w:rsidRDefault="007D56EB" w:rsidP="005229B1">
      <w:pPr>
        <w:pStyle w:val="PlainText"/>
        <w:rPr>
          <w:rFonts w:ascii="Arial" w:eastAsia="ＭＳ 明朝" w:hAnsi="Arial" w:cs="Arial"/>
        </w:rPr>
      </w:pPr>
      <w:r w:rsidRPr="00B0761A">
        <w:rPr>
          <w:rFonts w:ascii="Arial" w:eastAsia="ＭＳ 明朝" w:hAnsi="Arial" w:cs="Arial"/>
        </w:rPr>
        <w:t>The</w:t>
      </w:r>
      <w:r w:rsidR="005E6035" w:rsidRPr="00B0761A">
        <w:rPr>
          <w:rFonts w:ascii="Arial" w:eastAsia="ＭＳ 明朝" w:hAnsi="Arial" w:cs="Arial"/>
        </w:rPr>
        <w:t>se</w:t>
      </w:r>
      <w:r w:rsidR="00572059" w:rsidRPr="00B0761A">
        <w:rPr>
          <w:rFonts w:ascii="Arial" w:eastAsia="ＭＳ 明朝" w:hAnsi="Arial" w:cs="Arial"/>
        </w:rPr>
        <w:t xml:space="preserve"> results suggest that </w:t>
      </w:r>
      <w:r w:rsidR="005229B1" w:rsidRPr="00B0761A">
        <w:rPr>
          <w:rFonts w:ascii="Arial" w:eastAsia="ＭＳ 明朝" w:hAnsi="Arial" w:cs="Arial"/>
        </w:rPr>
        <w:t xml:space="preserve">Islamic teaching and beliefs </w:t>
      </w:r>
      <w:r w:rsidR="00572059" w:rsidRPr="00B0761A">
        <w:rPr>
          <w:rFonts w:ascii="Arial" w:eastAsia="ＭＳ 明朝" w:hAnsi="Arial" w:cs="Arial"/>
        </w:rPr>
        <w:t xml:space="preserve">have at least some influence </w:t>
      </w:r>
      <w:r w:rsidR="005229B1" w:rsidRPr="00B0761A">
        <w:rPr>
          <w:rFonts w:ascii="Arial" w:eastAsia="ＭＳ 明朝" w:hAnsi="Arial" w:cs="Arial"/>
        </w:rPr>
        <w:t xml:space="preserve">on youth engagement with social media platforms. </w:t>
      </w:r>
      <w:r w:rsidR="000B20CB" w:rsidRPr="00B0761A">
        <w:rPr>
          <w:rFonts w:ascii="Arial" w:eastAsia="ＭＳ 明朝" w:hAnsi="Arial" w:cs="Arial"/>
        </w:rPr>
        <w:t xml:space="preserve">In particular, </w:t>
      </w:r>
      <w:r w:rsidR="00B5246C" w:rsidRPr="00B0761A">
        <w:rPr>
          <w:rFonts w:ascii="Arial" w:eastAsia="ＭＳ 明朝" w:hAnsi="Arial" w:cs="Arial"/>
        </w:rPr>
        <w:t>religious influences</w:t>
      </w:r>
      <w:r w:rsidR="005229B1" w:rsidRPr="00B0761A">
        <w:rPr>
          <w:rFonts w:ascii="Arial" w:eastAsia="ＭＳ 明朝" w:hAnsi="Arial" w:cs="Arial"/>
        </w:rPr>
        <w:t xml:space="preserve"> seem to enhance the self-monitoring and self-control that</w:t>
      </w:r>
      <w:r w:rsidR="00430EFD" w:rsidRPr="00B0761A">
        <w:rPr>
          <w:rFonts w:ascii="Arial" w:eastAsia="ＭＳ 明朝" w:hAnsi="Arial" w:cs="Arial"/>
        </w:rPr>
        <w:t xml:space="preserve"> Saudi youth already practice</w:t>
      </w:r>
      <w:r w:rsidR="005229B1" w:rsidRPr="00B0761A">
        <w:rPr>
          <w:rFonts w:ascii="Arial" w:eastAsia="ＭＳ 明朝" w:hAnsi="Arial" w:cs="Arial"/>
        </w:rPr>
        <w:t xml:space="preserve"> </w:t>
      </w:r>
      <w:r w:rsidR="00430EFD" w:rsidRPr="00B0761A">
        <w:rPr>
          <w:rFonts w:ascii="Arial" w:eastAsia="ＭＳ 明朝" w:hAnsi="Arial" w:cs="Arial"/>
        </w:rPr>
        <w:t>on</w:t>
      </w:r>
      <w:r w:rsidR="005229B1" w:rsidRPr="00B0761A">
        <w:rPr>
          <w:rFonts w:ascii="Arial" w:eastAsia="ＭＳ 明朝" w:hAnsi="Arial" w:cs="Arial"/>
        </w:rPr>
        <w:t xml:space="preserve"> social media.</w:t>
      </w:r>
    </w:p>
    <w:p w14:paraId="155E7AE2" w14:textId="77777777" w:rsidR="005229B1" w:rsidRPr="00B0761A" w:rsidRDefault="005229B1" w:rsidP="005229B1">
      <w:pPr>
        <w:pStyle w:val="PlainText"/>
        <w:rPr>
          <w:rFonts w:ascii="Arial" w:eastAsia="ＭＳ 明朝" w:hAnsi="Arial" w:cs="Arial"/>
        </w:rPr>
      </w:pPr>
    </w:p>
    <w:p w14:paraId="76ACB09E" w14:textId="28BB3834" w:rsidR="005229B1" w:rsidRPr="00B0761A" w:rsidRDefault="007B3A63" w:rsidP="005229B1">
      <w:pPr>
        <w:pStyle w:val="PlainText"/>
        <w:rPr>
          <w:rFonts w:ascii="Arial" w:eastAsia="ＭＳ 明朝" w:hAnsi="Arial" w:cs="Arial"/>
        </w:rPr>
      </w:pPr>
      <w:r w:rsidRPr="00B0761A">
        <w:rPr>
          <w:rFonts w:ascii="Arial" w:eastAsia="ＭＳ 明朝" w:hAnsi="Arial" w:cs="Arial"/>
        </w:rPr>
        <w:t xml:space="preserve">To explore this further, </w:t>
      </w:r>
      <w:r w:rsidR="00805339" w:rsidRPr="00B0761A">
        <w:rPr>
          <w:rFonts w:ascii="Arial" w:eastAsia="ＭＳ 明朝" w:hAnsi="Arial" w:cs="Arial"/>
        </w:rPr>
        <w:t xml:space="preserve">we asked </w:t>
      </w:r>
      <w:r w:rsidR="005229B1" w:rsidRPr="00B0761A">
        <w:rPr>
          <w:rFonts w:ascii="Arial" w:eastAsia="ＭＳ 明朝" w:hAnsi="Arial" w:cs="Arial"/>
        </w:rPr>
        <w:t xml:space="preserve">participants </w:t>
      </w:r>
      <w:r w:rsidR="00E040C2" w:rsidRPr="00B0761A">
        <w:rPr>
          <w:rFonts w:ascii="Arial" w:eastAsia="ＭＳ 明朝" w:hAnsi="Arial" w:cs="Arial"/>
        </w:rPr>
        <w:t xml:space="preserve">(both on the religious scale and during the interview) </w:t>
      </w:r>
      <w:r w:rsidR="00C25727" w:rsidRPr="00B0761A">
        <w:rPr>
          <w:rFonts w:ascii="Arial" w:eastAsia="ＭＳ 明朝" w:hAnsi="Arial" w:cs="Arial"/>
        </w:rPr>
        <w:t>whether</w:t>
      </w:r>
      <w:r w:rsidR="005229B1" w:rsidRPr="00B0761A">
        <w:rPr>
          <w:rFonts w:ascii="Arial" w:eastAsia="ＭＳ 明朝" w:hAnsi="Arial" w:cs="Arial"/>
        </w:rPr>
        <w:t xml:space="preserve"> they follow</w:t>
      </w:r>
      <w:r w:rsidR="004C33CB" w:rsidRPr="00B0761A">
        <w:rPr>
          <w:rFonts w:ascii="Arial" w:eastAsia="ＭＳ 明朝" w:hAnsi="Arial" w:cs="Arial"/>
        </w:rPr>
        <w:t>ed</w:t>
      </w:r>
      <w:r w:rsidR="005229B1" w:rsidRPr="00B0761A">
        <w:rPr>
          <w:rFonts w:ascii="Arial" w:eastAsia="ＭＳ 明朝" w:hAnsi="Arial" w:cs="Arial"/>
        </w:rPr>
        <w:t xml:space="preserve"> </w:t>
      </w:r>
      <w:r w:rsidR="00210036" w:rsidRPr="00B0761A">
        <w:rPr>
          <w:rFonts w:ascii="Arial" w:eastAsia="ＭＳ 明朝" w:hAnsi="Arial" w:cs="Arial"/>
        </w:rPr>
        <w:t>i</w:t>
      </w:r>
      <w:r w:rsidR="005229B1" w:rsidRPr="00B0761A">
        <w:rPr>
          <w:rFonts w:ascii="Arial" w:eastAsia="ＭＳ 明朝" w:hAnsi="Arial" w:cs="Arial"/>
        </w:rPr>
        <w:t xml:space="preserve">mams on social media networks. Participants varied in their attitudes </w:t>
      </w:r>
      <w:r w:rsidR="00603B29" w:rsidRPr="00B0761A">
        <w:rPr>
          <w:rFonts w:ascii="Arial" w:eastAsia="ＭＳ 明朝" w:hAnsi="Arial" w:cs="Arial"/>
        </w:rPr>
        <w:t>to</w:t>
      </w:r>
      <w:r w:rsidR="005229B1" w:rsidRPr="00B0761A">
        <w:rPr>
          <w:rFonts w:ascii="Arial" w:eastAsia="ＭＳ 明朝" w:hAnsi="Arial" w:cs="Arial"/>
        </w:rPr>
        <w:t xml:space="preserve"> online communication with religious leaders, and responses </w:t>
      </w:r>
      <w:r w:rsidR="00CC799C" w:rsidRPr="00B0761A">
        <w:rPr>
          <w:rFonts w:ascii="Arial" w:eastAsia="ＭＳ 明朝" w:hAnsi="Arial" w:cs="Arial"/>
        </w:rPr>
        <w:t>fell</w:t>
      </w:r>
      <w:r w:rsidR="005229B1" w:rsidRPr="00B0761A">
        <w:rPr>
          <w:rFonts w:ascii="Arial" w:eastAsia="ＭＳ 明朝" w:hAnsi="Arial" w:cs="Arial"/>
        </w:rPr>
        <w:t xml:space="preserve"> into three </w:t>
      </w:r>
      <w:r w:rsidR="009D7F47" w:rsidRPr="00B0761A">
        <w:rPr>
          <w:rFonts w:ascii="Arial" w:eastAsia="ＭＳ 明朝" w:hAnsi="Arial" w:cs="Arial"/>
        </w:rPr>
        <w:t>groups</w:t>
      </w:r>
      <w:r w:rsidR="005229B1" w:rsidRPr="00B0761A">
        <w:rPr>
          <w:rFonts w:ascii="Arial" w:eastAsia="ＭＳ 明朝" w:hAnsi="Arial" w:cs="Arial"/>
        </w:rPr>
        <w:t xml:space="preserve">. </w:t>
      </w:r>
      <w:r w:rsidR="00D52FC8" w:rsidRPr="00B0761A">
        <w:rPr>
          <w:rFonts w:ascii="Arial" w:eastAsia="ＭＳ 明朝" w:hAnsi="Arial" w:cs="Arial"/>
        </w:rPr>
        <w:t>The first group</w:t>
      </w:r>
      <w:r w:rsidR="005229B1" w:rsidRPr="00B0761A">
        <w:rPr>
          <w:rFonts w:ascii="Arial" w:eastAsia="ＭＳ 明朝" w:hAnsi="Arial" w:cs="Arial"/>
        </w:rPr>
        <w:t xml:space="preserve"> </w:t>
      </w:r>
      <w:r w:rsidR="00D52FC8" w:rsidRPr="00B0761A">
        <w:rPr>
          <w:rFonts w:ascii="Arial" w:eastAsia="ＭＳ 明朝" w:hAnsi="Arial" w:cs="Arial"/>
        </w:rPr>
        <w:t>said</w:t>
      </w:r>
      <w:r w:rsidR="005229B1" w:rsidRPr="00B0761A">
        <w:rPr>
          <w:rFonts w:ascii="Arial" w:eastAsia="ＭＳ 明朝" w:hAnsi="Arial" w:cs="Arial"/>
        </w:rPr>
        <w:t xml:space="preserve"> that following religious leaders on social media </w:t>
      </w:r>
      <w:r w:rsidR="00D52FC8" w:rsidRPr="00B0761A">
        <w:rPr>
          <w:rFonts w:ascii="Arial" w:eastAsia="ＭＳ 明朝" w:hAnsi="Arial" w:cs="Arial"/>
        </w:rPr>
        <w:t>wa</w:t>
      </w:r>
      <w:r w:rsidR="005229B1" w:rsidRPr="00B0761A">
        <w:rPr>
          <w:rFonts w:ascii="Arial" w:eastAsia="ＭＳ 明朝" w:hAnsi="Arial" w:cs="Arial"/>
        </w:rPr>
        <w:t xml:space="preserve">s important to satisfy their desire to get a </w:t>
      </w:r>
      <w:proofErr w:type="spellStart"/>
      <w:r w:rsidR="005229B1" w:rsidRPr="00B0761A">
        <w:rPr>
          <w:rFonts w:ascii="Arial" w:eastAsia="ＭＳ 明朝" w:hAnsi="Arial" w:cs="Arial"/>
          <w:i/>
        </w:rPr>
        <w:t>fatw</w:t>
      </w:r>
      <w:r w:rsidR="00045683" w:rsidRPr="00B0761A">
        <w:rPr>
          <w:rFonts w:ascii="Arial" w:eastAsia="ＭＳ 明朝" w:hAnsi="Arial" w:cs="Arial"/>
          <w:i/>
        </w:rPr>
        <w:t>ā</w:t>
      </w:r>
      <w:proofErr w:type="spellEnd"/>
      <w:r w:rsidR="005229B1" w:rsidRPr="00B0761A">
        <w:rPr>
          <w:rFonts w:ascii="Arial" w:eastAsia="ＭＳ 明朝" w:hAnsi="Arial" w:cs="Arial"/>
        </w:rPr>
        <w:t xml:space="preserve"> </w:t>
      </w:r>
      <w:r w:rsidR="00D52FC8" w:rsidRPr="00B0761A">
        <w:rPr>
          <w:rFonts w:ascii="Arial" w:eastAsia="ＭＳ 明朝" w:hAnsi="Arial" w:cs="Arial"/>
        </w:rPr>
        <w:t>(</w:t>
      </w:r>
      <w:r w:rsidR="005229B1" w:rsidRPr="00B0761A">
        <w:rPr>
          <w:rFonts w:ascii="Arial" w:eastAsia="ＭＳ 明朝" w:hAnsi="Arial" w:cs="Arial"/>
        </w:rPr>
        <w:t xml:space="preserve">a legal opinion </w:t>
      </w:r>
      <w:r w:rsidR="00BF45C8" w:rsidRPr="00B0761A">
        <w:rPr>
          <w:rFonts w:ascii="Arial" w:eastAsia="ＭＳ 明朝" w:hAnsi="Arial" w:cs="Arial"/>
        </w:rPr>
        <w:t xml:space="preserve">or interpretation </w:t>
      </w:r>
      <w:r w:rsidR="00023554" w:rsidRPr="00B0761A">
        <w:rPr>
          <w:rFonts w:ascii="Arial" w:eastAsia="ＭＳ 明朝" w:hAnsi="Arial" w:cs="Arial"/>
        </w:rPr>
        <w:t>of</w:t>
      </w:r>
      <w:r w:rsidR="008319D8" w:rsidRPr="00B0761A">
        <w:rPr>
          <w:rFonts w:ascii="Arial" w:eastAsia="ＭＳ 明朝" w:hAnsi="Arial" w:cs="Arial"/>
        </w:rPr>
        <w:t xml:space="preserve"> </w:t>
      </w:r>
      <w:r w:rsidR="00FE5AAD" w:rsidRPr="00B0761A">
        <w:rPr>
          <w:rFonts w:ascii="Arial" w:eastAsia="ＭＳ 明朝" w:hAnsi="Arial" w:cs="Arial"/>
        </w:rPr>
        <w:t>Islamic law</w:t>
      </w:r>
      <w:r w:rsidR="00D52FC8" w:rsidRPr="00B0761A">
        <w:rPr>
          <w:rFonts w:ascii="Arial" w:eastAsia="ＭＳ 明朝" w:hAnsi="Arial" w:cs="Arial"/>
        </w:rPr>
        <w:t>)</w:t>
      </w:r>
      <w:r w:rsidR="005229B1" w:rsidRPr="00B0761A">
        <w:rPr>
          <w:rFonts w:ascii="Arial" w:eastAsia="ＭＳ 明朝" w:hAnsi="Arial" w:cs="Arial"/>
        </w:rPr>
        <w:t xml:space="preserve">. </w:t>
      </w:r>
      <w:r w:rsidR="00D52FC8" w:rsidRPr="00B0761A">
        <w:rPr>
          <w:rFonts w:ascii="Arial" w:eastAsia="ＭＳ 明朝" w:hAnsi="Arial" w:cs="Arial"/>
        </w:rPr>
        <w:t>The second group</w:t>
      </w:r>
      <w:r w:rsidR="005229B1" w:rsidRPr="00B0761A">
        <w:rPr>
          <w:rFonts w:ascii="Arial" w:eastAsia="ＭＳ 明朝" w:hAnsi="Arial" w:cs="Arial"/>
        </w:rPr>
        <w:t xml:space="preserve"> </w:t>
      </w:r>
      <w:r w:rsidR="00D52FC8" w:rsidRPr="00B0761A">
        <w:rPr>
          <w:rFonts w:ascii="Arial" w:eastAsia="ＭＳ 明朝" w:hAnsi="Arial" w:cs="Arial"/>
        </w:rPr>
        <w:t>felt</w:t>
      </w:r>
      <w:r w:rsidR="005229B1" w:rsidRPr="00B0761A">
        <w:rPr>
          <w:rFonts w:ascii="Arial" w:eastAsia="ＭＳ 明朝" w:hAnsi="Arial" w:cs="Arial"/>
        </w:rPr>
        <w:t xml:space="preserve"> that following religious leaders on social media </w:t>
      </w:r>
      <w:r w:rsidR="00D52FC8" w:rsidRPr="00B0761A">
        <w:rPr>
          <w:rFonts w:ascii="Arial" w:eastAsia="ＭＳ 明朝" w:hAnsi="Arial" w:cs="Arial"/>
        </w:rPr>
        <w:t>wa</w:t>
      </w:r>
      <w:r w:rsidR="005229B1" w:rsidRPr="00B0761A">
        <w:rPr>
          <w:rFonts w:ascii="Arial" w:eastAsia="ＭＳ 明朝" w:hAnsi="Arial" w:cs="Arial"/>
        </w:rPr>
        <w:t>s part of their religious commitment</w:t>
      </w:r>
      <w:r w:rsidR="00D52FC8" w:rsidRPr="00B0761A">
        <w:rPr>
          <w:rFonts w:ascii="Arial" w:eastAsia="ＭＳ 明朝" w:hAnsi="Arial" w:cs="Arial"/>
        </w:rPr>
        <w:t xml:space="preserve"> to support</w:t>
      </w:r>
      <w:r w:rsidR="005229B1" w:rsidRPr="00B0761A">
        <w:rPr>
          <w:rFonts w:ascii="Arial" w:eastAsia="ＭＳ 明朝" w:hAnsi="Arial" w:cs="Arial"/>
        </w:rPr>
        <w:t xml:space="preserve"> those leaders </w:t>
      </w:r>
      <w:r w:rsidR="00D52FC8" w:rsidRPr="00B0761A">
        <w:rPr>
          <w:rFonts w:ascii="Arial" w:eastAsia="ＭＳ 明朝" w:hAnsi="Arial" w:cs="Arial"/>
        </w:rPr>
        <w:t>in their</w:t>
      </w:r>
      <w:r w:rsidR="005229B1" w:rsidRPr="00B0761A">
        <w:rPr>
          <w:rFonts w:ascii="Arial" w:eastAsia="ＭＳ 明朝" w:hAnsi="Arial" w:cs="Arial"/>
        </w:rPr>
        <w:t xml:space="preserve"> preach</w:t>
      </w:r>
      <w:r w:rsidR="00D52FC8" w:rsidRPr="00B0761A">
        <w:rPr>
          <w:rFonts w:ascii="Arial" w:eastAsia="ＭＳ 明朝" w:hAnsi="Arial" w:cs="Arial"/>
        </w:rPr>
        <w:t>ing</w:t>
      </w:r>
      <w:r w:rsidR="005229B1" w:rsidRPr="00B0761A">
        <w:rPr>
          <w:rFonts w:ascii="Arial" w:eastAsia="ＭＳ 明朝" w:hAnsi="Arial" w:cs="Arial"/>
        </w:rPr>
        <w:t xml:space="preserve">. </w:t>
      </w:r>
      <w:r w:rsidR="00847BD9" w:rsidRPr="00B0761A">
        <w:rPr>
          <w:rFonts w:ascii="Arial" w:eastAsia="ＭＳ 明朝" w:hAnsi="Arial" w:cs="Arial"/>
        </w:rPr>
        <w:t xml:space="preserve">For the </w:t>
      </w:r>
      <w:r w:rsidR="005229B1" w:rsidRPr="00B0761A">
        <w:rPr>
          <w:rFonts w:ascii="Arial" w:eastAsia="ＭＳ 明朝" w:hAnsi="Arial" w:cs="Arial"/>
        </w:rPr>
        <w:t>third group</w:t>
      </w:r>
      <w:r w:rsidR="00847BD9" w:rsidRPr="00B0761A">
        <w:rPr>
          <w:rFonts w:ascii="Arial" w:eastAsia="ＭＳ 明朝" w:hAnsi="Arial" w:cs="Arial"/>
        </w:rPr>
        <w:t>, the decision whether or not to follow an imam depended more on the attraction of the imam</w:t>
      </w:r>
      <w:r w:rsidR="00F62D87" w:rsidRPr="00B0761A">
        <w:rPr>
          <w:rFonts w:ascii="Arial" w:eastAsia="ＭＳ 明朝" w:hAnsi="Arial" w:cs="Arial"/>
        </w:rPr>
        <w:t>’</w:t>
      </w:r>
      <w:r w:rsidR="00847BD9" w:rsidRPr="00B0761A">
        <w:rPr>
          <w:rFonts w:ascii="Arial" w:eastAsia="ＭＳ 明朝" w:hAnsi="Arial" w:cs="Arial"/>
        </w:rPr>
        <w:t>s content</w:t>
      </w:r>
      <w:r w:rsidR="00F62D87" w:rsidRPr="00B0761A">
        <w:rPr>
          <w:rFonts w:ascii="Arial" w:eastAsia="ＭＳ 明朝" w:hAnsi="Arial" w:cs="Arial"/>
        </w:rPr>
        <w:t xml:space="preserve"> rather than any religious obligation.</w:t>
      </w:r>
      <w:r w:rsidR="006B1CB1" w:rsidRPr="00B0761A">
        <w:rPr>
          <w:rFonts w:ascii="Arial" w:eastAsia="ＭＳ 明朝" w:hAnsi="Arial" w:cs="Arial"/>
        </w:rPr>
        <w:t xml:space="preserve"> Regardless of the reason, the majority of participants followed and shared content from a variety of religious sources.</w:t>
      </w:r>
      <w:r w:rsidR="0090067F" w:rsidRPr="00B0761A">
        <w:rPr>
          <w:rFonts w:ascii="Arial" w:eastAsia="ＭＳ 明朝" w:hAnsi="Arial" w:cs="Arial"/>
        </w:rPr>
        <w:t xml:space="preserve"> </w:t>
      </w:r>
      <w:r w:rsidR="008F4CFF" w:rsidRPr="00B0761A">
        <w:rPr>
          <w:rFonts w:ascii="Arial" w:eastAsia="ＭＳ 明朝" w:hAnsi="Arial" w:cs="Arial"/>
        </w:rPr>
        <w:t>Such content included</w:t>
      </w:r>
      <w:r w:rsidR="0090067F" w:rsidRPr="00B0761A">
        <w:rPr>
          <w:rFonts w:ascii="Arial" w:eastAsia="ＭＳ 明朝" w:hAnsi="Arial" w:cs="Arial"/>
        </w:rPr>
        <w:t xml:space="preserve"> short video clips of lessons and sermons</w:t>
      </w:r>
      <w:r w:rsidR="008F4CFF" w:rsidRPr="00B0761A">
        <w:rPr>
          <w:rFonts w:ascii="Arial" w:eastAsia="ＭＳ 明朝" w:hAnsi="Arial" w:cs="Arial"/>
        </w:rPr>
        <w:t xml:space="preserve">, </w:t>
      </w:r>
      <w:r w:rsidR="00D206FF" w:rsidRPr="00B0761A">
        <w:rPr>
          <w:rFonts w:ascii="Arial" w:eastAsia="ＭＳ 明朝" w:hAnsi="Arial" w:cs="Arial"/>
        </w:rPr>
        <w:t xml:space="preserve">Quranic script, the Prophet Muhammad’s sayings, </w:t>
      </w:r>
      <w:bookmarkStart w:id="36" w:name="OLE_LINK79"/>
      <w:bookmarkStart w:id="37" w:name="OLE_LINK80"/>
      <w:r w:rsidR="00D206FF" w:rsidRPr="00B0761A">
        <w:rPr>
          <w:rFonts w:ascii="Arial" w:eastAsia="ＭＳ 明朝" w:hAnsi="Arial" w:cs="Arial"/>
          <w:i/>
        </w:rPr>
        <w:t>hadith</w:t>
      </w:r>
      <w:bookmarkEnd w:id="36"/>
      <w:bookmarkEnd w:id="37"/>
      <w:r w:rsidR="007D7468" w:rsidRPr="00B0761A">
        <w:rPr>
          <w:rStyle w:val="FootnoteReference"/>
          <w:rFonts w:ascii="Arial" w:eastAsia="ＭＳ 明朝" w:hAnsi="Arial" w:cs="Arial"/>
        </w:rPr>
        <w:footnoteReference w:id="1"/>
      </w:r>
      <w:r w:rsidR="00D206FF" w:rsidRPr="00B0761A">
        <w:rPr>
          <w:rFonts w:ascii="Arial" w:eastAsia="ＭＳ 明朝" w:hAnsi="Arial" w:cs="Arial"/>
        </w:rPr>
        <w:t>, and prayers</w:t>
      </w:r>
      <w:r w:rsidR="008F4CFF" w:rsidRPr="00B0761A">
        <w:rPr>
          <w:rFonts w:ascii="Arial" w:eastAsia="ＭＳ 明朝" w:hAnsi="Arial" w:cs="Arial"/>
        </w:rPr>
        <w:t>.</w:t>
      </w:r>
    </w:p>
    <w:p w14:paraId="1E84422C" w14:textId="02728818" w:rsidR="005229B1" w:rsidRPr="00B0761A" w:rsidRDefault="00D206FF" w:rsidP="00D206FF">
      <w:pPr>
        <w:pStyle w:val="PlainText"/>
        <w:tabs>
          <w:tab w:val="left" w:pos="4533"/>
        </w:tabs>
        <w:rPr>
          <w:rFonts w:ascii="Arial" w:eastAsia="ＭＳ 明朝" w:hAnsi="Arial" w:cs="Arial"/>
        </w:rPr>
      </w:pPr>
      <w:r w:rsidRPr="00B0761A">
        <w:rPr>
          <w:rFonts w:ascii="Arial" w:eastAsia="ＭＳ 明朝" w:hAnsi="Arial" w:cs="Arial"/>
        </w:rPr>
        <w:tab/>
      </w:r>
    </w:p>
    <w:p w14:paraId="3059089D" w14:textId="2A21529B" w:rsidR="009C2A96" w:rsidRPr="00B0761A" w:rsidRDefault="009C2A96" w:rsidP="005229B1">
      <w:pPr>
        <w:pStyle w:val="PlainText"/>
        <w:rPr>
          <w:rFonts w:ascii="Arial" w:eastAsia="ＭＳ 明朝" w:hAnsi="Arial" w:cs="Arial"/>
        </w:rPr>
      </w:pPr>
      <w:r w:rsidRPr="00B0761A">
        <w:rPr>
          <w:rFonts w:ascii="Arial" w:eastAsia="ＭＳ 明朝" w:hAnsi="Arial" w:cs="Arial"/>
        </w:rPr>
        <w:t xml:space="preserve">Sharing religious content was one of the most </w:t>
      </w:r>
      <w:r w:rsidR="006D16E8" w:rsidRPr="00B0761A">
        <w:rPr>
          <w:rFonts w:ascii="Arial" w:eastAsia="ＭＳ 明朝" w:hAnsi="Arial" w:cs="Arial"/>
        </w:rPr>
        <w:t>common</w:t>
      </w:r>
      <w:r w:rsidRPr="00B0761A">
        <w:rPr>
          <w:rFonts w:ascii="Arial" w:eastAsia="ＭＳ 明朝" w:hAnsi="Arial" w:cs="Arial"/>
        </w:rPr>
        <w:t xml:space="preserve"> social media activities </w:t>
      </w:r>
      <w:r w:rsidR="004533BD" w:rsidRPr="00B0761A">
        <w:rPr>
          <w:rFonts w:ascii="Arial" w:eastAsia="ＭＳ 明朝" w:hAnsi="Arial" w:cs="Arial"/>
        </w:rPr>
        <w:t xml:space="preserve">we </w:t>
      </w:r>
      <w:r w:rsidR="006D16E8" w:rsidRPr="00B0761A">
        <w:rPr>
          <w:rFonts w:ascii="Arial" w:eastAsia="ＭＳ 明朝" w:hAnsi="Arial" w:cs="Arial"/>
        </w:rPr>
        <w:t xml:space="preserve">observed </w:t>
      </w:r>
      <w:r w:rsidRPr="00B0761A">
        <w:rPr>
          <w:rFonts w:ascii="Arial" w:eastAsia="ＭＳ 明朝" w:hAnsi="Arial" w:cs="Arial"/>
        </w:rPr>
        <w:t>in this study</w:t>
      </w:r>
      <w:r w:rsidR="00B961E7" w:rsidRPr="00B0761A">
        <w:rPr>
          <w:rFonts w:ascii="Arial" w:eastAsia="ＭＳ 明朝" w:hAnsi="Arial" w:cs="Arial"/>
        </w:rPr>
        <w:t>.</w:t>
      </w:r>
      <w:r w:rsidRPr="00B0761A">
        <w:rPr>
          <w:rFonts w:ascii="Arial" w:eastAsia="ＭＳ 明朝" w:hAnsi="Arial" w:cs="Arial"/>
        </w:rPr>
        <w:t xml:space="preserve"> Participants were always keen to share religious content. This helped to </w:t>
      </w:r>
      <w:r w:rsidR="00603E67" w:rsidRPr="00B0761A">
        <w:rPr>
          <w:rFonts w:ascii="Arial" w:eastAsia="ＭＳ 明朝" w:hAnsi="Arial" w:cs="Arial"/>
        </w:rPr>
        <w:t>remind, encourage</w:t>
      </w:r>
      <w:r w:rsidRPr="00B0761A">
        <w:rPr>
          <w:rFonts w:ascii="Arial" w:eastAsia="ＭＳ 明朝" w:hAnsi="Arial" w:cs="Arial"/>
        </w:rPr>
        <w:t>, g</w:t>
      </w:r>
      <w:r w:rsidR="00603E67" w:rsidRPr="00B0761A">
        <w:rPr>
          <w:rFonts w:ascii="Arial" w:eastAsia="ＭＳ 明朝" w:hAnsi="Arial" w:cs="Arial"/>
        </w:rPr>
        <w:t>uide</w:t>
      </w:r>
      <w:r w:rsidRPr="00B0761A">
        <w:rPr>
          <w:rFonts w:ascii="Arial" w:eastAsia="ＭＳ 明朝" w:hAnsi="Arial" w:cs="Arial"/>
        </w:rPr>
        <w:t xml:space="preserve">, and </w:t>
      </w:r>
      <w:r w:rsidR="00603E67" w:rsidRPr="00B0761A">
        <w:rPr>
          <w:rFonts w:ascii="Arial" w:eastAsia="ＭＳ 明朝" w:hAnsi="Arial" w:cs="Arial"/>
        </w:rPr>
        <w:t xml:space="preserve">bring </w:t>
      </w:r>
      <w:r w:rsidRPr="00B0761A">
        <w:rPr>
          <w:rFonts w:ascii="Arial" w:eastAsia="ＭＳ 明朝" w:hAnsi="Arial" w:cs="Arial"/>
        </w:rPr>
        <w:t xml:space="preserve">a sense of virtual spirituality to their Muslim followers. They also felt that </w:t>
      </w:r>
      <w:r w:rsidR="00904625" w:rsidRPr="00B0761A">
        <w:rPr>
          <w:rFonts w:ascii="Arial" w:eastAsia="ＭＳ 明朝" w:hAnsi="Arial" w:cs="Arial"/>
        </w:rPr>
        <w:t>God</w:t>
      </w:r>
      <w:r w:rsidR="00E32522" w:rsidRPr="00B0761A">
        <w:rPr>
          <w:rFonts w:ascii="Arial" w:eastAsia="ＭＳ 明朝" w:hAnsi="Arial" w:cs="Arial"/>
        </w:rPr>
        <w:t xml:space="preserve"> would reward </w:t>
      </w:r>
      <w:r w:rsidRPr="00B0761A">
        <w:rPr>
          <w:rFonts w:ascii="Arial" w:eastAsia="ＭＳ 明朝" w:hAnsi="Arial" w:cs="Arial"/>
        </w:rPr>
        <w:t xml:space="preserve">such behavior. Conversely, sharing content that </w:t>
      </w:r>
      <w:r w:rsidR="00E80250" w:rsidRPr="00B0761A">
        <w:rPr>
          <w:rFonts w:ascii="Arial" w:eastAsia="ＭＳ 明朝" w:hAnsi="Arial" w:cs="Arial"/>
        </w:rPr>
        <w:t>was considered</w:t>
      </w:r>
      <w:r w:rsidRPr="00B0761A">
        <w:rPr>
          <w:rFonts w:ascii="Arial" w:eastAsia="ＭＳ 明朝" w:hAnsi="Arial" w:cs="Arial"/>
        </w:rPr>
        <w:t xml:space="preserve"> sinful (e.g., sexually suggestive music videos) would make them complicit in that sin, and </w:t>
      </w:r>
      <w:r w:rsidR="0090671A" w:rsidRPr="00B0761A">
        <w:rPr>
          <w:rFonts w:ascii="Arial" w:eastAsia="ＭＳ 明朝" w:hAnsi="Arial" w:cs="Arial"/>
        </w:rPr>
        <w:t>could be</w:t>
      </w:r>
      <w:r w:rsidRPr="00B0761A">
        <w:rPr>
          <w:rFonts w:ascii="Arial" w:eastAsia="ＭＳ 明朝" w:hAnsi="Arial" w:cs="Arial"/>
        </w:rPr>
        <w:t xml:space="preserve"> viewed as an incitement to others to commit the same sin.</w:t>
      </w:r>
    </w:p>
    <w:p w14:paraId="06DC0665" w14:textId="77777777" w:rsidR="009C2A96" w:rsidRPr="00B0761A" w:rsidRDefault="009C2A96" w:rsidP="005229B1">
      <w:pPr>
        <w:pStyle w:val="PlainText"/>
        <w:rPr>
          <w:rFonts w:ascii="Arial" w:eastAsia="ＭＳ 明朝" w:hAnsi="Arial" w:cs="Arial"/>
        </w:rPr>
      </w:pPr>
    </w:p>
    <w:p w14:paraId="65EC050E" w14:textId="1285E300" w:rsidR="00E26235" w:rsidRPr="00B0761A" w:rsidRDefault="00EC339F" w:rsidP="005229B1">
      <w:pPr>
        <w:pStyle w:val="PlainText"/>
        <w:rPr>
          <w:rFonts w:ascii="Arial" w:eastAsia="ＭＳ 明朝" w:hAnsi="Arial" w:cs="Arial"/>
        </w:rPr>
      </w:pPr>
      <w:r w:rsidRPr="00B0761A">
        <w:rPr>
          <w:rFonts w:ascii="Arial" w:eastAsia="ＭＳ 明朝" w:hAnsi="Arial" w:cs="Arial"/>
        </w:rPr>
        <w:t xml:space="preserve">It seems that religious leaders have a strong influence on the younger </w:t>
      </w:r>
      <w:r w:rsidR="00367074" w:rsidRPr="00B0761A">
        <w:rPr>
          <w:rFonts w:ascii="Arial" w:eastAsia="ＭＳ 明朝" w:hAnsi="Arial" w:cs="Arial"/>
        </w:rPr>
        <w:t xml:space="preserve">Saudi </w:t>
      </w:r>
      <w:r w:rsidRPr="00B0761A">
        <w:rPr>
          <w:rFonts w:ascii="Arial" w:eastAsia="ＭＳ 明朝" w:hAnsi="Arial" w:cs="Arial"/>
        </w:rPr>
        <w:t xml:space="preserve">population through their sharing of content online. </w:t>
      </w:r>
      <w:r w:rsidR="00DF7F10" w:rsidRPr="00B0761A">
        <w:rPr>
          <w:rFonts w:ascii="Arial" w:eastAsia="ＭＳ 明朝" w:hAnsi="Arial" w:cs="Arial"/>
        </w:rPr>
        <w:t>The religious leaders that participants follow</w:t>
      </w:r>
      <w:r w:rsidR="00B32C78" w:rsidRPr="00B0761A">
        <w:rPr>
          <w:rFonts w:ascii="Arial" w:eastAsia="ＭＳ 明朝" w:hAnsi="Arial" w:cs="Arial"/>
        </w:rPr>
        <w:t>ed</w:t>
      </w:r>
      <w:r w:rsidR="00DF7F10" w:rsidRPr="00B0761A">
        <w:rPr>
          <w:rFonts w:ascii="Arial" w:eastAsia="ＭＳ 明朝" w:hAnsi="Arial" w:cs="Arial"/>
        </w:rPr>
        <w:t xml:space="preserve"> </w:t>
      </w:r>
      <w:r w:rsidR="00B32C78" w:rsidRPr="00B0761A">
        <w:rPr>
          <w:rFonts w:ascii="Arial" w:eastAsia="ＭＳ 明朝" w:hAnsi="Arial" w:cs="Arial"/>
        </w:rPr>
        <w:t>we</w:t>
      </w:r>
      <w:r w:rsidR="00DF7F10" w:rsidRPr="00B0761A">
        <w:rPr>
          <w:rFonts w:ascii="Arial" w:eastAsia="ＭＳ 明朝" w:hAnsi="Arial" w:cs="Arial"/>
        </w:rPr>
        <w:t>re skillful at communicating with and attracting the attention of young people on social media. They use</w:t>
      </w:r>
      <w:r w:rsidR="0066494B" w:rsidRPr="00B0761A">
        <w:rPr>
          <w:rFonts w:ascii="Arial" w:eastAsia="ＭＳ 明朝" w:hAnsi="Arial" w:cs="Arial"/>
        </w:rPr>
        <w:t>d</w:t>
      </w:r>
      <w:r w:rsidR="00DF7F10" w:rsidRPr="00B0761A">
        <w:rPr>
          <w:rFonts w:ascii="Arial" w:eastAsia="ＭＳ 明朝" w:hAnsi="Arial" w:cs="Arial"/>
        </w:rPr>
        <w:t xml:space="preserve"> different styles across different types of social media platform </w:t>
      </w:r>
      <w:r w:rsidR="00CC414B" w:rsidRPr="00B0761A">
        <w:rPr>
          <w:rFonts w:ascii="Arial" w:eastAsia="ＭＳ 明朝" w:hAnsi="Arial" w:cs="Arial"/>
        </w:rPr>
        <w:t xml:space="preserve">to </w:t>
      </w:r>
      <w:r w:rsidR="00DF7F10" w:rsidRPr="00B0761A">
        <w:rPr>
          <w:rFonts w:ascii="Arial" w:eastAsia="ＭＳ 明朝" w:hAnsi="Arial" w:cs="Arial"/>
        </w:rPr>
        <w:t>deliver their religious preaching and to communicate with youth.</w:t>
      </w:r>
    </w:p>
    <w:p w14:paraId="01D397D0" w14:textId="77777777" w:rsidR="00EC339F" w:rsidRPr="00B0761A" w:rsidRDefault="00EC339F" w:rsidP="005229B1">
      <w:pPr>
        <w:pStyle w:val="PlainText"/>
        <w:rPr>
          <w:rFonts w:ascii="Arial" w:eastAsia="ＭＳ 明朝" w:hAnsi="Arial" w:cs="Arial"/>
        </w:rPr>
      </w:pPr>
    </w:p>
    <w:p w14:paraId="3726650D" w14:textId="294FDDBA" w:rsidR="00EE4FB6" w:rsidRPr="00B0761A" w:rsidRDefault="0030005C" w:rsidP="00E26235">
      <w:pPr>
        <w:pStyle w:val="PlainText"/>
        <w:rPr>
          <w:rFonts w:ascii="Arial" w:eastAsia="ＭＳ 明朝" w:hAnsi="Arial" w:cs="Arial"/>
        </w:rPr>
      </w:pPr>
      <w:r w:rsidRPr="00B0761A">
        <w:rPr>
          <w:rFonts w:ascii="Arial" w:eastAsia="ＭＳ 明朝" w:hAnsi="Arial" w:cs="Arial"/>
        </w:rPr>
        <w:t>One</w:t>
      </w:r>
      <w:r w:rsidR="00EE4FB6" w:rsidRPr="00B0761A">
        <w:rPr>
          <w:rFonts w:ascii="Arial" w:eastAsia="ＭＳ 明朝" w:hAnsi="Arial" w:cs="Arial"/>
        </w:rPr>
        <w:t xml:space="preserve"> particularly interesting discovery </w:t>
      </w:r>
      <w:r w:rsidRPr="00B0761A">
        <w:rPr>
          <w:rFonts w:ascii="Arial" w:eastAsia="ＭＳ 明朝" w:hAnsi="Arial" w:cs="Arial"/>
        </w:rPr>
        <w:t xml:space="preserve">we made </w:t>
      </w:r>
      <w:r w:rsidR="00EE4FB6" w:rsidRPr="00B0761A">
        <w:rPr>
          <w:rFonts w:ascii="Arial" w:eastAsia="ＭＳ 明朝" w:hAnsi="Arial" w:cs="Arial"/>
        </w:rPr>
        <w:t>i</w:t>
      </w:r>
      <w:r w:rsidR="00FE78A3" w:rsidRPr="00B0761A">
        <w:rPr>
          <w:rFonts w:ascii="Arial" w:eastAsia="ＭＳ 明朝" w:hAnsi="Arial" w:cs="Arial"/>
        </w:rPr>
        <w:t xml:space="preserve">s the concept of a </w:t>
      </w:r>
      <w:proofErr w:type="spellStart"/>
      <w:proofErr w:type="gramStart"/>
      <w:r w:rsidR="00FE78A3" w:rsidRPr="00B0761A">
        <w:rPr>
          <w:rFonts w:ascii="Arial" w:eastAsia="ＭＳ 明朝" w:hAnsi="Arial" w:cs="Arial"/>
          <w:i/>
        </w:rPr>
        <w:t>da‘</w:t>
      </w:r>
      <w:proofErr w:type="gramEnd"/>
      <w:r w:rsidR="00FE78A3" w:rsidRPr="00B0761A">
        <w:rPr>
          <w:rFonts w:ascii="Arial" w:eastAsia="ＭＳ 明朝" w:hAnsi="Arial" w:cs="Arial"/>
          <w:i/>
        </w:rPr>
        <w:t>wah</w:t>
      </w:r>
      <w:proofErr w:type="spellEnd"/>
      <w:r w:rsidR="00FE78A3" w:rsidRPr="00B0761A">
        <w:rPr>
          <w:rFonts w:ascii="Arial" w:eastAsia="ＭＳ 明朝" w:hAnsi="Arial" w:cs="Arial"/>
        </w:rPr>
        <w:t xml:space="preserve"> account, used solely to proselytize or preach Islam. One participant regularly shared religious content on her </w:t>
      </w:r>
      <w:r w:rsidR="00C04589" w:rsidRPr="00B0761A">
        <w:rPr>
          <w:rFonts w:ascii="Arial" w:eastAsia="ＭＳ 明朝" w:hAnsi="Arial" w:cs="Arial"/>
        </w:rPr>
        <w:t xml:space="preserve">personal Instagram, </w:t>
      </w:r>
      <w:r w:rsidR="00C04589" w:rsidRPr="00B0761A">
        <w:rPr>
          <w:rFonts w:ascii="Arial" w:eastAsia="ＭＳ 明朝" w:hAnsi="Arial" w:cs="Arial"/>
        </w:rPr>
        <w:lastRenderedPageBreak/>
        <w:t xml:space="preserve">Snapchat, and Twitter </w:t>
      </w:r>
      <w:r w:rsidR="00FE78A3" w:rsidRPr="00B0761A">
        <w:rPr>
          <w:rFonts w:ascii="Arial" w:eastAsia="ＭＳ 明朝" w:hAnsi="Arial" w:cs="Arial"/>
        </w:rPr>
        <w:t xml:space="preserve">accounts </w:t>
      </w:r>
      <w:r w:rsidR="0098461E" w:rsidRPr="00B0761A">
        <w:rPr>
          <w:rFonts w:ascii="Arial" w:eastAsia="ＭＳ 明朝" w:hAnsi="Arial" w:cs="Arial"/>
        </w:rPr>
        <w:t>in an effort to seek</w:t>
      </w:r>
      <w:r w:rsidR="00FE78A3" w:rsidRPr="00B0761A">
        <w:rPr>
          <w:rFonts w:ascii="Arial" w:eastAsia="ＭＳ 明朝" w:hAnsi="Arial" w:cs="Arial"/>
        </w:rPr>
        <w:t xml:space="preserve"> reward from </w:t>
      </w:r>
      <w:r w:rsidR="00904625" w:rsidRPr="00B0761A">
        <w:rPr>
          <w:rFonts w:ascii="Arial" w:eastAsia="ＭＳ 明朝" w:hAnsi="Arial" w:cs="Arial"/>
        </w:rPr>
        <w:t>God</w:t>
      </w:r>
      <w:r w:rsidR="0098461E" w:rsidRPr="00B0761A">
        <w:rPr>
          <w:rFonts w:ascii="Arial" w:eastAsia="ＭＳ 明朝" w:hAnsi="Arial" w:cs="Arial"/>
        </w:rPr>
        <w:t>. However</w:t>
      </w:r>
      <w:r w:rsidR="00FE78A3" w:rsidRPr="00B0761A">
        <w:rPr>
          <w:rFonts w:ascii="Arial" w:eastAsia="ＭＳ 明朝" w:hAnsi="Arial" w:cs="Arial"/>
        </w:rPr>
        <w:t>,</w:t>
      </w:r>
      <w:r w:rsidR="002C230C" w:rsidRPr="00B0761A">
        <w:rPr>
          <w:rFonts w:ascii="Arial" w:eastAsia="ＭＳ 明朝" w:hAnsi="Arial" w:cs="Arial"/>
        </w:rPr>
        <w:t xml:space="preserve"> </w:t>
      </w:r>
      <w:r w:rsidR="00FE78A3" w:rsidRPr="00B0761A">
        <w:rPr>
          <w:rFonts w:ascii="Arial" w:eastAsia="ＭＳ 明朝" w:hAnsi="Arial" w:cs="Arial"/>
        </w:rPr>
        <w:t xml:space="preserve">her desire for even greater rewards led her to create a separate </w:t>
      </w:r>
      <w:proofErr w:type="spellStart"/>
      <w:proofErr w:type="gramStart"/>
      <w:r w:rsidR="00FE78A3" w:rsidRPr="00B0761A">
        <w:rPr>
          <w:rFonts w:ascii="Arial" w:eastAsia="ＭＳ 明朝" w:hAnsi="Arial" w:cs="Arial"/>
          <w:i/>
        </w:rPr>
        <w:t>da‘</w:t>
      </w:r>
      <w:proofErr w:type="gramEnd"/>
      <w:r w:rsidR="00FE78A3" w:rsidRPr="00B0761A">
        <w:rPr>
          <w:rFonts w:ascii="Arial" w:eastAsia="ＭＳ 明朝" w:hAnsi="Arial" w:cs="Arial"/>
          <w:i/>
        </w:rPr>
        <w:t>wah</w:t>
      </w:r>
      <w:proofErr w:type="spellEnd"/>
      <w:r w:rsidR="00FE78A3" w:rsidRPr="00B0761A">
        <w:rPr>
          <w:rFonts w:ascii="Arial" w:eastAsia="ＭＳ 明朝" w:hAnsi="Arial" w:cs="Arial"/>
        </w:rPr>
        <w:t xml:space="preserve"> account</w:t>
      </w:r>
      <w:r w:rsidR="0083210C" w:rsidRPr="00B0761A">
        <w:rPr>
          <w:rFonts w:ascii="Arial" w:eastAsia="ＭＳ 明朝" w:hAnsi="Arial" w:cs="Arial"/>
        </w:rPr>
        <w:t xml:space="preserve"> on Twitter</w:t>
      </w:r>
      <w:r w:rsidR="002C230C" w:rsidRPr="00B0761A">
        <w:rPr>
          <w:rFonts w:ascii="Arial" w:eastAsia="ＭＳ 明朝" w:hAnsi="Arial" w:cs="Arial"/>
        </w:rPr>
        <w:t>, dedicated solely to sharing religious content</w:t>
      </w:r>
      <w:r w:rsidR="00FE78A3" w:rsidRPr="00B0761A">
        <w:rPr>
          <w:rFonts w:ascii="Arial" w:eastAsia="ＭＳ 明朝" w:hAnsi="Arial" w:cs="Arial"/>
        </w:rPr>
        <w:t>.</w:t>
      </w:r>
      <w:r w:rsidR="00A378EE" w:rsidRPr="00B0761A">
        <w:rPr>
          <w:rFonts w:ascii="Arial" w:eastAsia="ＭＳ 明朝" w:hAnsi="Arial" w:cs="Arial"/>
        </w:rPr>
        <w:t xml:space="preserve"> Another participant, who </w:t>
      </w:r>
      <w:r w:rsidR="004D2D8E" w:rsidRPr="00B0761A">
        <w:rPr>
          <w:rFonts w:ascii="Arial" w:eastAsia="ＭＳ 明朝" w:hAnsi="Arial" w:cs="Arial"/>
        </w:rPr>
        <w:t xml:space="preserve">for similar reasons </w:t>
      </w:r>
      <w:r w:rsidR="00A378EE" w:rsidRPr="00B0761A">
        <w:rPr>
          <w:rFonts w:ascii="Arial" w:eastAsia="ＭＳ 明朝" w:hAnsi="Arial" w:cs="Arial"/>
        </w:rPr>
        <w:t xml:space="preserve">regularly shared religious content on his accounts, was concerned that he might not be able to access his account </w:t>
      </w:r>
      <w:r w:rsidR="002F34E1" w:rsidRPr="00B0761A">
        <w:rPr>
          <w:rFonts w:ascii="Arial" w:eastAsia="ＭＳ 明朝" w:hAnsi="Arial" w:cs="Arial"/>
        </w:rPr>
        <w:t xml:space="preserve">regularly enough </w:t>
      </w:r>
      <w:r w:rsidR="00A378EE" w:rsidRPr="00B0761A">
        <w:rPr>
          <w:rFonts w:ascii="Arial" w:eastAsia="ＭＳ 明朝" w:hAnsi="Arial" w:cs="Arial"/>
        </w:rPr>
        <w:t xml:space="preserve">to share such content. He therefore </w:t>
      </w:r>
      <w:r w:rsidR="004D0B0D" w:rsidRPr="00B0761A">
        <w:rPr>
          <w:rFonts w:ascii="Arial" w:eastAsia="ＭＳ 明朝" w:hAnsi="Arial" w:cs="Arial"/>
        </w:rPr>
        <w:t xml:space="preserve">subscribed to a service that would automatically tweet </w:t>
      </w:r>
      <w:r w:rsidR="004D0B0D" w:rsidRPr="00B0761A">
        <w:rPr>
          <w:rFonts w:ascii="Arial" w:eastAsia="ＭＳ 明朝" w:hAnsi="Arial" w:cs="Arial"/>
          <w:i/>
        </w:rPr>
        <w:t>hadith</w:t>
      </w:r>
      <w:r w:rsidR="004D0B0D" w:rsidRPr="00B0761A">
        <w:rPr>
          <w:rFonts w:ascii="Arial" w:eastAsia="ＭＳ 明朝" w:hAnsi="Arial" w:cs="Arial"/>
        </w:rPr>
        <w:t>, prayers, and short Quran</w:t>
      </w:r>
      <w:r w:rsidR="008343A0" w:rsidRPr="00B0761A">
        <w:rPr>
          <w:rFonts w:ascii="Arial" w:eastAsia="ＭＳ 明朝" w:hAnsi="Arial" w:cs="Arial"/>
        </w:rPr>
        <w:t>ic</w:t>
      </w:r>
      <w:r w:rsidR="004D0B0D" w:rsidRPr="00B0761A">
        <w:rPr>
          <w:rFonts w:ascii="Arial" w:eastAsia="ＭＳ 明朝" w:hAnsi="Arial" w:cs="Arial"/>
        </w:rPr>
        <w:t xml:space="preserve"> scripts through his</w:t>
      </w:r>
      <w:r w:rsidR="00A378EE" w:rsidRPr="00B0761A">
        <w:rPr>
          <w:rFonts w:ascii="Arial" w:eastAsia="ＭＳ 明朝" w:hAnsi="Arial" w:cs="Arial"/>
        </w:rPr>
        <w:t xml:space="preserve"> Twitter account.</w:t>
      </w:r>
    </w:p>
    <w:p w14:paraId="6749A31A" w14:textId="77777777" w:rsidR="00FE78A3" w:rsidRPr="00B0761A" w:rsidRDefault="00FE78A3" w:rsidP="00E26235">
      <w:pPr>
        <w:pStyle w:val="PlainText"/>
        <w:rPr>
          <w:rFonts w:ascii="Arial" w:eastAsia="ＭＳ 明朝" w:hAnsi="Arial" w:cs="Arial"/>
        </w:rPr>
      </w:pPr>
    </w:p>
    <w:p w14:paraId="2D1A51B0" w14:textId="4C429AFD" w:rsidR="00E46675" w:rsidRPr="00B0761A" w:rsidRDefault="00DC31EF" w:rsidP="009B6548">
      <w:pPr>
        <w:pStyle w:val="PlainText"/>
        <w:rPr>
          <w:rFonts w:ascii="Arial" w:eastAsia="ＭＳ 明朝" w:hAnsi="Arial" w:cs="Arial"/>
        </w:rPr>
      </w:pPr>
      <w:r w:rsidRPr="00B0761A">
        <w:rPr>
          <w:rFonts w:ascii="Arial" w:eastAsia="ＭＳ 明朝" w:hAnsi="Arial" w:cs="Arial"/>
        </w:rPr>
        <w:t>Participants also shared more religious content during the holy month</w:t>
      </w:r>
      <w:r w:rsidR="001E5E82" w:rsidRPr="00B0761A">
        <w:rPr>
          <w:rFonts w:ascii="Arial" w:eastAsia="ＭＳ 明朝" w:hAnsi="Arial" w:cs="Arial"/>
        </w:rPr>
        <w:t>,</w:t>
      </w:r>
      <w:r w:rsidRPr="00B0761A">
        <w:rPr>
          <w:rFonts w:ascii="Arial" w:eastAsia="ＭＳ 明朝" w:hAnsi="Arial" w:cs="Arial"/>
        </w:rPr>
        <w:t xml:space="preserve"> Ramadan, and the month of Hajj, compared with the rest of the year. </w:t>
      </w:r>
      <w:r w:rsidR="00932F69" w:rsidRPr="00B0761A">
        <w:rPr>
          <w:rFonts w:ascii="Arial" w:eastAsia="ＭＳ 明朝" w:hAnsi="Arial" w:cs="Arial"/>
        </w:rPr>
        <w:t>This clearly reflected their heightened feelings of spirituality and faithfulness during these times,</w:t>
      </w:r>
      <w:r w:rsidRPr="00B0761A">
        <w:rPr>
          <w:rFonts w:ascii="Arial" w:eastAsia="ＭＳ 明朝" w:hAnsi="Arial" w:cs="Arial"/>
        </w:rPr>
        <w:t xml:space="preserve"> suggesting a higher degree of religious commitment</w:t>
      </w:r>
      <w:r w:rsidR="00932F69" w:rsidRPr="00B0761A">
        <w:rPr>
          <w:rFonts w:ascii="Arial" w:eastAsia="ＭＳ 明朝" w:hAnsi="Arial" w:cs="Arial"/>
        </w:rPr>
        <w:t>.</w:t>
      </w:r>
      <w:r w:rsidR="000062BB" w:rsidRPr="00B0761A">
        <w:rPr>
          <w:rFonts w:ascii="Arial" w:eastAsia="ＭＳ 明朝" w:hAnsi="Arial" w:cs="Arial"/>
        </w:rPr>
        <w:t xml:space="preserve"> The </w:t>
      </w:r>
      <w:proofErr w:type="spellStart"/>
      <w:r w:rsidR="000062BB" w:rsidRPr="00B0761A">
        <w:rPr>
          <w:rFonts w:ascii="Arial" w:eastAsia="ＭＳ 明朝" w:hAnsi="Arial" w:cs="Arial"/>
        </w:rPr>
        <w:t>Mecca_live</w:t>
      </w:r>
      <w:proofErr w:type="spellEnd"/>
      <w:r w:rsidR="000062BB" w:rsidRPr="00B0761A">
        <w:rPr>
          <w:rFonts w:ascii="Arial" w:eastAsia="ＭＳ 明朝" w:hAnsi="Arial" w:cs="Arial"/>
        </w:rPr>
        <w:t xml:space="preserve"> campaign in Jul</w:t>
      </w:r>
      <w:r w:rsidR="00147DED" w:rsidRPr="00B0761A">
        <w:rPr>
          <w:rFonts w:ascii="Arial" w:eastAsia="ＭＳ 明朝" w:hAnsi="Arial" w:cs="Arial"/>
        </w:rPr>
        <w:t>y</w:t>
      </w:r>
      <w:r w:rsidR="000062BB" w:rsidRPr="00B0761A">
        <w:rPr>
          <w:rFonts w:ascii="Arial" w:eastAsia="ＭＳ 明朝" w:hAnsi="Arial" w:cs="Arial"/>
        </w:rPr>
        <w:t xml:space="preserve"> 2015 is a good example of harnessing this commitment. A young Saudi, Ahmed </w:t>
      </w:r>
      <w:proofErr w:type="spellStart"/>
      <w:r w:rsidR="000062BB" w:rsidRPr="00B0761A">
        <w:rPr>
          <w:rFonts w:ascii="Arial" w:eastAsia="ＭＳ 明朝" w:hAnsi="Arial" w:cs="Arial"/>
        </w:rPr>
        <w:t>Aljbreen</w:t>
      </w:r>
      <w:proofErr w:type="spellEnd"/>
      <w:r w:rsidR="000062BB" w:rsidRPr="00B0761A">
        <w:rPr>
          <w:rFonts w:ascii="Arial" w:eastAsia="ＭＳ 明朝" w:hAnsi="Arial" w:cs="Arial"/>
        </w:rPr>
        <w:t xml:space="preserve">, petitioned </w:t>
      </w:r>
      <w:bookmarkStart w:id="38" w:name="OLE_LINK26"/>
      <w:bookmarkStart w:id="39" w:name="OLE_LINK27"/>
      <w:r w:rsidR="000062BB" w:rsidRPr="00B0761A">
        <w:rPr>
          <w:rFonts w:ascii="Arial" w:eastAsia="ＭＳ 明朝" w:hAnsi="Arial" w:cs="Arial"/>
        </w:rPr>
        <w:t xml:space="preserve">Snapchat </w:t>
      </w:r>
      <w:bookmarkEnd w:id="38"/>
      <w:bookmarkEnd w:id="39"/>
      <w:r w:rsidR="000062BB" w:rsidRPr="00B0761A">
        <w:rPr>
          <w:rFonts w:ascii="Arial" w:eastAsia="ＭＳ 明朝" w:hAnsi="Arial" w:cs="Arial"/>
        </w:rPr>
        <w:t xml:space="preserve">to bring the 27th day of Ramadan prayers (13 July 2015) from Mecca to a wider audience around the world through </w:t>
      </w:r>
      <w:r w:rsidR="0096076B" w:rsidRPr="00B0761A">
        <w:rPr>
          <w:rFonts w:ascii="Arial" w:eastAsia="ＭＳ 明朝" w:hAnsi="Arial" w:cs="Arial"/>
        </w:rPr>
        <w:t xml:space="preserve">Snapchat’s </w:t>
      </w:r>
      <w:r w:rsidR="000062BB" w:rsidRPr="00B0761A">
        <w:rPr>
          <w:rFonts w:ascii="Arial" w:eastAsia="ＭＳ 明朝" w:hAnsi="Arial" w:cs="Arial"/>
        </w:rPr>
        <w:t xml:space="preserve">“Our Story” feature. </w:t>
      </w:r>
      <w:r w:rsidR="00E46675" w:rsidRPr="00B0761A">
        <w:rPr>
          <w:rFonts w:ascii="Arial" w:eastAsia="ＭＳ 明朝" w:hAnsi="Arial" w:cs="Arial"/>
        </w:rPr>
        <w:t>His</w:t>
      </w:r>
      <w:r w:rsidR="000062BB" w:rsidRPr="00B0761A">
        <w:rPr>
          <w:rFonts w:ascii="Arial" w:eastAsia="ＭＳ 明朝" w:hAnsi="Arial" w:cs="Arial"/>
        </w:rPr>
        <w:t xml:space="preserve"> campaign met with great approval from religious leaders. They saw it as an opportunity to change perceptions of Islam by showing the world how Muslims practice their religion.</w:t>
      </w:r>
    </w:p>
    <w:p w14:paraId="0D2C81F3" w14:textId="77777777" w:rsidR="00E46675" w:rsidRPr="00B0761A" w:rsidRDefault="00E46675" w:rsidP="009B6548">
      <w:pPr>
        <w:pStyle w:val="PlainText"/>
        <w:rPr>
          <w:rFonts w:ascii="Arial" w:eastAsia="ＭＳ 明朝" w:hAnsi="Arial" w:cs="Arial"/>
        </w:rPr>
      </w:pPr>
    </w:p>
    <w:p w14:paraId="2B84885A" w14:textId="2B7D89A7" w:rsidR="00A07E45" w:rsidRPr="00B0761A" w:rsidRDefault="00E46675" w:rsidP="00886C86">
      <w:pPr>
        <w:pStyle w:val="PlainText"/>
        <w:rPr>
          <w:rFonts w:ascii="Arial" w:eastAsia="ＭＳ 明朝" w:hAnsi="Arial" w:cs="Arial"/>
        </w:rPr>
      </w:pPr>
      <w:r w:rsidRPr="00B0761A">
        <w:rPr>
          <w:rFonts w:ascii="Arial" w:eastAsia="ＭＳ 明朝" w:hAnsi="Arial" w:cs="Arial"/>
        </w:rPr>
        <w:t xml:space="preserve">Most of the research participants said they </w:t>
      </w:r>
      <w:r w:rsidR="009B6548" w:rsidRPr="00B0761A">
        <w:rPr>
          <w:rFonts w:ascii="Arial" w:eastAsia="ＭＳ 明朝" w:hAnsi="Arial" w:cs="Arial"/>
        </w:rPr>
        <w:t xml:space="preserve">supported the </w:t>
      </w:r>
      <w:proofErr w:type="spellStart"/>
      <w:r w:rsidR="009B6548" w:rsidRPr="00B0761A">
        <w:rPr>
          <w:rFonts w:ascii="Arial" w:eastAsia="ＭＳ 明朝" w:hAnsi="Arial" w:cs="Arial"/>
        </w:rPr>
        <w:t>Mecca_live</w:t>
      </w:r>
      <w:proofErr w:type="spellEnd"/>
      <w:r w:rsidR="009B6548" w:rsidRPr="00B0761A">
        <w:rPr>
          <w:rFonts w:ascii="Arial" w:eastAsia="ＭＳ 明朝" w:hAnsi="Arial" w:cs="Arial"/>
        </w:rPr>
        <w:t xml:space="preserve"> campaign.</w:t>
      </w:r>
      <w:r w:rsidRPr="00B0761A">
        <w:rPr>
          <w:rFonts w:ascii="Arial" w:eastAsia="ＭＳ 明朝" w:hAnsi="Arial" w:cs="Arial"/>
        </w:rPr>
        <w:t xml:space="preserve"> This supports the notion that the</w:t>
      </w:r>
      <w:r w:rsidR="007D0212" w:rsidRPr="00B0761A">
        <w:rPr>
          <w:rFonts w:ascii="Arial" w:eastAsia="ＭＳ 明朝" w:hAnsi="Arial" w:cs="Arial"/>
        </w:rPr>
        <w:t>y</w:t>
      </w:r>
      <w:r w:rsidRPr="00B0761A">
        <w:rPr>
          <w:rFonts w:ascii="Arial" w:eastAsia="ＭＳ 明朝" w:hAnsi="Arial" w:cs="Arial"/>
        </w:rPr>
        <w:t xml:space="preserve"> </w:t>
      </w:r>
      <w:r w:rsidR="007D0212" w:rsidRPr="00B0761A">
        <w:rPr>
          <w:rFonts w:ascii="Arial" w:eastAsia="ＭＳ 明朝" w:hAnsi="Arial" w:cs="Arial"/>
        </w:rPr>
        <w:t xml:space="preserve">consider social media to be an important tool to practice the mission of </w:t>
      </w:r>
      <w:proofErr w:type="spellStart"/>
      <w:proofErr w:type="gramStart"/>
      <w:r w:rsidR="007D0212" w:rsidRPr="00B0761A">
        <w:rPr>
          <w:rFonts w:ascii="Arial" w:eastAsia="ＭＳ 明朝" w:hAnsi="Arial" w:cs="Arial"/>
          <w:i/>
        </w:rPr>
        <w:t>da‘</w:t>
      </w:r>
      <w:proofErr w:type="gramEnd"/>
      <w:r w:rsidR="007D0212" w:rsidRPr="00B0761A">
        <w:rPr>
          <w:rFonts w:ascii="Arial" w:eastAsia="ＭＳ 明朝" w:hAnsi="Arial" w:cs="Arial"/>
          <w:i/>
        </w:rPr>
        <w:t>wah</w:t>
      </w:r>
      <w:proofErr w:type="spellEnd"/>
      <w:r w:rsidR="007D0212" w:rsidRPr="00B0761A">
        <w:rPr>
          <w:rFonts w:ascii="Arial" w:eastAsia="ＭＳ 明朝" w:hAnsi="Arial" w:cs="Arial"/>
        </w:rPr>
        <w:t xml:space="preserve"> (i.e., “spreading the word” about Islam)</w:t>
      </w:r>
      <w:r w:rsidR="00886C86" w:rsidRPr="00B0761A">
        <w:rPr>
          <w:rFonts w:ascii="Arial" w:eastAsia="ＭＳ 明朝" w:hAnsi="Arial" w:cs="Arial"/>
        </w:rPr>
        <w:t xml:space="preserve">. The </w:t>
      </w:r>
      <w:proofErr w:type="spellStart"/>
      <w:r w:rsidR="00886C86" w:rsidRPr="00B0761A">
        <w:rPr>
          <w:rFonts w:ascii="Arial" w:eastAsia="ＭＳ 明朝" w:hAnsi="Arial" w:cs="Arial"/>
        </w:rPr>
        <w:t>Mecca_live</w:t>
      </w:r>
      <w:proofErr w:type="spellEnd"/>
      <w:r w:rsidR="00886C86" w:rsidRPr="00B0761A">
        <w:rPr>
          <w:rFonts w:ascii="Arial" w:eastAsia="ＭＳ 明朝" w:hAnsi="Arial" w:cs="Arial"/>
        </w:rPr>
        <w:t xml:space="preserve"> campaign was a great success. On the 27th day of Ramadan, Muslims from different nationalities and cultures shared on Snapchat 300 seconds of their spiritual journey in Mecca. This</w:t>
      </w:r>
      <w:r w:rsidR="00A07E45" w:rsidRPr="00B0761A">
        <w:rPr>
          <w:rFonts w:ascii="Arial" w:eastAsia="ＭＳ 明朝" w:hAnsi="Arial" w:cs="Arial"/>
        </w:rPr>
        <w:t xml:space="preserve"> </w:t>
      </w:r>
      <w:r w:rsidR="00886C86" w:rsidRPr="00B0761A">
        <w:rPr>
          <w:rFonts w:ascii="Arial" w:eastAsia="ＭＳ 明朝" w:hAnsi="Arial" w:cs="Arial"/>
        </w:rPr>
        <w:t>generated</w:t>
      </w:r>
      <w:r w:rsidR="00A07E45" w:rsidRPr="00B0761A">
        <w:rPr>
          <w:rFonts w:ascii="Arial" w:eastAsia="ＭＳ 明朝" w:hAnsi="Arial" w:cs="Arial"/>
        </w:rPr>
        <w:t xml:space="preserve"> a highly positive </w:t>
      </w:r>
      <w:r w:rsidR="009F6CF3" w:rsidRPr="00B0761A">
        <w:rPr>
          <w:rFonts w:ascii="Arial" w:eastAsia="ＭＳ 明朝" w:hAnsi="Arial" w:cs="Arial"/>
        </w:rPr>
        <w:t>attitude</w:t>
      </w:r>
      <w:r w:rsidR="00886C86" w:rsidRPr="00B0761A">
        <w:rPr>
          <w:rFonts w:ascii="Arial" w:eastAsia="ＭＳ 明朝" w:hAnsi="Arial" w:cs="Arial"/>
        </w:rPr>
        <w:t xml:space="preserve"> to Snapchat</w:t>
      </w:r>
      <w:r w:rsidR="009F6CF3" w:rsidRPr="00B0761A">
        <w:rPr>
          <w:rFonts w:ascii="Arial" w:eastAsia="ＭＳ 明朝" w:hAnsi="Arial" w:cs="Arial"/>
        </w:rPr>
        <w:t xml:space="preserve"> in Saudi Arabia</w:t>
      </w:r>
      <w:r w:rsidR="00A07E45" w:rsidRPr="00B0761A">
        <w:rPr>
          <w:rFonts w:ascii="Arial" w:eastAsia="ＭＳ 明朝" w:hAnsi="Arial" w:cs="Arial"/>
        </w:rPr>
        <w:t xml:space="preserve">, </w:t>
      </w:r>
      <w:r w:rsidR="00886C86" w:rsidRPr="00B0761A">
        <w:rPr>
          <w:rFonts w:ascii="Arial" w:eastAsia="ＭＳ 明朝" w:hAnsi="Arial" w:cs="Arial"/>
        </w:rPr>
        <w:t>based on</w:t>
      </w:r>
      <w:r w:rsidR="00A07E45" w:rsidRPr="00B0761A">
        <w:rPr>
          <w:rFonts w:ascii="Arial" w:eastAsia="ＭＳ 明朝" w:hAnsi="Arial" w:cs="Arial"/>
        </w:rPr>
        <w:t xml:space="preserve"> </w:t>
      </w:r>
      <w:bookmarkStart w:id="40" w:name="OLE_LINK103"/>
      <w:bookmarkStart w:id="41" w:name="OLE_LINK104"/>
      <w:r w:rsidR="00A07E45" w:rsidRPr="00B0761A">
        <w:rPr>
          <w:rFonts w:ascii="Arial" w:eastAsia="ＭＳ 明朝" w:hAnsi="Arial" w:cs="Arial"/>
        </w:rPr>
        <w:t>Twitter and local media reports</w:t>
      </w:r>
      <w:bookmarkEnd w:id="40"/>
      <w:bookmarkEnd w:id="41"/>
      <w:r w:rsidR="00A07E45" w:rsidRPr="00B0761A">
        <w:rPr>
          <w:rFonts w:ascii="Arial" w:eastAsia="ＭＳ 明朝" w:hAnsi="Arial" w:cs="Arial"/>
        </w:rPr>
        <w:t>.</w:t>
      </w:r>
    </w:p>
    <w:p w14:paraId="166FA390" w14:textId="77777777" w:rsidR="00A07E45" w:rsidRPr="00B0761A" w:rsidRDefault="00A07E45" w:rsidP="00A07E45">
      <w:pPr>
        <w:pStyle w:val="PlainText"/>
        <w:rPr>
          <w:rFonts w:ascii="Arial" w:eastAsia="ＭＳ 明朝" w:hAnsi="Arial" w:cs="Arial"/>
        </w:rPr>
      </w:pPr>
    </w:p>
    <w:p w14:paraId="53E28DFF" w14:textId="77777777" w:rsidR="00A07E45" w:rsidRPr="00B0761A" w:rsidRDefault="00A07E45" w:rsidP="00A07E45">
      <w:pPr>
        <w:pStyle w:val="PlainText"/>
        <w:rPr>
          <w:rFonts w:ascii="Arial" w:eastAsia="ＭＳ 明朝" w:hAnsi="Arial" w:cs="Arial"/>
        </w:rPr>
      </w:pPr>
      <w:r w:rsidRPr="00B0761A">
        <w:rPr>
          <w:rFonts w:ascii="Arial" w:eastAsia="ＭＳ 明朝" w:hAnsi="Arial" w:cs="Arial"/>
          <w:highlight w:val="yellow"/>
        </w:rPr>
        <w:t>In short, based on the research data, we can conclude that religion and degree of religiosity have a strong influence on Saudi youth engagement with social media platforms. This influence is clear in the content they prefer and share: religious content leads them to greater engagement with social media.</w:t>
      </w:r>
    </w:p>
    <w:p w14:paraId="6339C55A" w14:textId="77777777" w:rsidR="00A07E45" w:rsidRPr="00B0761A" w:rsidRDefault="00A07E45" w:rsidP="005229B1">
      <w:pPr>
        <w:pStyle w:val="PlainText"/>
        <w:rPr>
          <w:rFonts w:ascii="Arial" w:eastAsia="ＭＳ 明朝" w:hAnsi="Arial" w:cs="Arial"/>
        </w:rPr>
      </w:pPr>
    </w:p>
    <w:p w14:paraId="027EE193" w14:textId="77777777" w:rsidR="007E5AFA" w:rsidRPr="00B0761A" w:rsidRDefault="007E5AFA" w:rsidP="00AC51C9">
      <w:pPr>
        <w:pStyle w:val="PlainText"/>
        <w:rPr>
          <w:rFonts w:ascii="Arial" w:eastAsia="ＭＳ 明朝" w:hAnsi="Arial" w:cs="Arial"/>
        </w:rPr>
      </w:pPr>
    </w:p>
    <w:p w14:paraId="0460C596" w14:textId="77777777" w:rsidR="00AC51C9" w:rsidRPr="00B0761A" w:rsidRDefault="00AC51C9" w:rsidP="004D4C6B">
      <w:pPr>
        <w:pStyle w:val="PlainText"/>
        <w:outlineLvl w:val="0"/>
        <w:rPr>
          <w:rFonts w:ascii="Arial" w:eastAsia="ＭＳ 明朝" w:hAnsi="Arial" w:cs="Arial"/>
          <w:b/>
        </w:rPr>
      </w:pPr>
      <w:r w:rsidRPr="00B0761A">
        <w:rPr>
          <w:rFonts w:ascii="Arial" w:eastAsia="ＭＳ 明朝" w:hAnsi="Arial" w:cs="Arial"/>
          <w:b/>
        </w:rPr>
        <w:t>Developing the personas</w:t>
      </w:r>
    </w:p>
    <w:p w14:paraId="0F88AFC3" w14:textId="77777777" w:rsidR="00AC51C9" w:rsidRPr="00B0761A" w:rsidRDefault="00AC51C9" w:rsidP="00AC51C9">
      <w:pPr>
        <w:pStyle w:val="PlainText"/>
        <w:rPr>
          <w:rFonts w:ascii="Arial" w:eastAsia="ＭＳ 明朝" w:hAnsi="Arial" w:cs="Arial"/>
        </w:rPr>
      </w:pPr>
    </w:p>
    <w:p w14:paraId="110394BC" w14:textId="066C445B" w:rsidR="00404D79" w:rsidRPr="00B0761A" w:rsidRDefault="00A92D0B" w:rsidP="00AC51C9">
      <w:pPr>
        <w:pStyle w:val="PlainText"/>
        <w:rPr>
          <w:rFonts w:ascii="Arial" w:eastAsia="ＭＳ 明朝" w:hAnsi="Arial" w:cs="Arial"/>
        </w:rPr>
      </w:pPr>
      <w:r w:rsidRPr="00B0761A">
        <w:rPr>
          <w:rFonts w:ascii="Arial" w:eastAsia="ＭＳ 明朝" w:hAnsi="Arial" w:cs="Arial"/>
        </w:rPr>
        <w:t xml:space="preserve">Based on </w:t>
      </w:r>
      <w:r w:rsidR="00267875" w:rsidRPr="00B0761A">
        <w:rPr>
          <w:rFonts w:ascii="Arial" w:eastAsia="ＭＳ 明朝" w:hAnsi="Arial" w:cs="Arial"/>
        </w:rPr>
        <w:t>our</w:t>
      </w:r>
      <w:r w:rsidRPr="00B0761A">
        <w:rPr>
          <w:rFonts w:ascii="Arial" w:eastAsia="ＭＳ 明朝" w:hAnsi="Arial" w:cs="Arial"/>
        </w:rPr>
        <w:t xml:space="preserve"> </w:t>
      </w:r>
      <w:r w:rsidR="00B16E46" w:rsidRPr="00B0761A">
        <w:rPr>
          <w:rFonts w:ascii="Arial" w:eastAsia="ＭＳ 明朝" w:hAnsi="Arial" w:cs="Arial"/>
        </w:rPr>
        <w:t>findings</w:t>
      </w:r>
      <w:r w:rsidRPr="00B0761A">
        <w:rPr>
          <w:rFonts w:ascii="Arial" w:eastAsia="ＭＳ 明朝" w:hAnsi="Arial" w:cs="Arial"/>
        </w:rPr>
        <w:t xml:space="preserve">, </w:t>
      </w:r>
      <w:r w:rsidR="00DD3D70" w:rsidRPr="00B0761A">
        <w:rPr>
          <w:rFonts w:ascii="Arial" w:eastAsia="ＭＳ 明朝" w:hAnsi="Arial" w:cs="Arial"/>
        </w:rPr>
        <w:t xml:space="preserve">we created </w:t>
      </w:r>
      <w:r w:rsidR="009B30D9" w:rsidRPr="00B0761A">
        <w:rPr>
          <w:rFonts w:ascii="Arial" w:eastAsia="ＭＳ 明朝" w:hAnsi="Arial" w:cs="Arial"/>
        </w:rPr>
        <w:t xml:space="preserve">two </w:t>
      </w:r>
      <w:r w:rsidRPr="00B0761A">
        <w:rPr>
          <w:rFonts w:ascii="Arial" w:eastAsia="ＭＳ 明朝" w:hAnsi="Arial" w:cs="Arial"/>
        </w:rPr>
        <w:t xml:space="preserve">realistic and practical </w:t>
      </w:r>
      <w:r w:rsidR="00860E0E" w:rsidRPr="00B0761A">
        <w:rPr>
          <w:rFonts w:ascii="Arial" w:eastAsia="ＭＳ 明朝" w:hAnsi="Arial" w:cs="Arial"/>
        </w:rPr>
        <w:t>personas</w:t>
      </w:r>
      <w:r w:rsidRPr="00B0761A">
        <w:rPr>
          <w:rFonts w:ascii="Arial" w:eastAsia="ＭＳ 明朝" w:hAnsi="Arial" w:cs="Arial"/>
        </w:rPr>
        <w:t xml:space="preserve"> </w:t>
      </w:r>
      <w:r w:rsidR="00A93898" w:rsidRPr="00B0761A">
        <w:rPr>
          <w:rFonts w:ascii="Arial" w:eastAsia="ＭＳ 明朝" w:hAnsi="Arial" w:cs="Arial"/>
        </w:rPr>
        <w:t>that are representative of</w:t>
      </w:r>
      <w:r w:rsidRPr="00B0761A">
        <w:rPr>
          <w:rFonts w:ascii="Arial" w:eastAsia="ＭＳ 明朝" w:hAnsi="Arial" w:cs="Arial"/>
        </w:rPr>
        <w:t xml:space="preserve"> </w:t>
      </w:r>
      <w:r w:rsidR="00860E0E" w:rsidRPr="00B0761A">
        <w:rPr>
          <w:rFonts w:ascii="Arial" w:eastAsia="ＭＳ 明朝" w:hAnsi="Arial" w:cs="Arial"/>
        </w:rPr>
        <w:t xml:space="preserve">typical </w:t>
      </w:r>
      <w:r w:rsidR="00DD3D70" w:rsidRPr="00B0761A">
        <w:rPr>
          <w:rFonts w:ascii="Arial" w:eastAsia="ＭＳ 明朝" w:hAnsi="Arial" w:cs="Arial"/>
        </w:rPr>
        <w:t xml:space="preserve">young </w:t>
      </w:r>
      <w:r w:rsidRPr="00B0761A">
        <w:rPr>
          <w:rFonts w:ascii="Arial" w:eastAsia="ＭＳ 明朝" w:hAnsi="Arial" w:cs="Arial"/>
        </w:rPr>
        <w:t xml:space="preserve">Saudi </w:t>
      </w:r>
      <w:r w:rsidR="00DD3D70" w:rsidRPr="00B0761A">
        <w:rPr>
          <w:rFonts w:ascii="Arial" w:eastAsia="ＭＳ 明朝" w:hAnsi="Arial" w:cs="Arial"/>
        </w:rPr>
        <w:t>social media</w:t>
      </w:r>
      <w:r w:rsidRPr="00B0761A">
        <w:rPr>
          <w:rFonts w:ascii="Arial" w:eastAsia="ＭＳ 明朝" w:hAnsi="Arial" w:cs="Arial"/>
        </w:rPr>
        <w:t xml:space="preserve"> users. </w:t>
      </w:r>
      <w:bookmarkStart w:id="42" w:name="OLE_LINK28"/>
      <w:r w:rsidR="009C2D79" w:rsidRPr="00B0761A">
        <w:rPr>
          <w:rFonts w:ascii="Arial" w:eastAsia="ＭＳ 明朝" w:hAnsi="Arial" w:cs="Arial"/>
        </w:rPr>
        <w:t>P</w:t>
      </w:r>
      <w:r w:rsidRPr="00B0761A">
        <w:rPr>
          <w:rFonts w:ascii="Arial" w:eastAsia="ＭＳ 明朝" w:hAnsi="Arial" w:cs="Arial"/>
        </w:rPr>
        <w:t xml:space="preserve">ersonas </w:t>
      </w:r>
      <w:bookmarkEnd w:id="42"/>
      <w:r w:rsidR="001C4E8E" w:rsidRPr="00B0761A">
        <w:rPr>
          <w:rFonts w:ascii="Arial" w:eastAsia="ＭＳ 明朝" w:hAnsi="Arial" w:cs="Arial"/>
        </w:rPr>
        <w:t xml:space="preserve">are a useful tool for designing </w:t>
      </w:r>
      <w:r w:rsidR="009C67C5" w:rsidRPr="00B0761A">
        <w:rPr>
          <w:rFonts w:ascii="Arial" w:eastAsia="ＭＳ 明朝" w:hAnsi="Arial" w:cs="Arial"/>
        </w:rPr>
        <w:t xml:space="preserve">the </w:t>
      </w:r>
      <w:r w:rsidR="001C4E8E" w:rsidRPr="00B0761A">
        <w:rPr>
          <w:rFonts w:ascii="Arial" w:eastAsia="ＭＳ 明朝" w:hAnsi="Arial" w:cs="Arial"/>
        </w:rPr>
        <w:t xml:space="preserve">user interaction with a system, </w:t>
      </w:r>
      <w:r w:rsidR="007B1CCB" w:rsidRPr="00B0761A">
        <w:rPr>
          <w:rFonts w:ascii="Arial" w:eastAsia="ＭＳ 明朝" w:hAnsi="Arial" w:cs="Arial"/>
        </w:rPr>
        <w:t xml:space="preserve">as they embody </w:t>
      </w:r>
      <w:r w:rsidR="001C4E8E" w:rsidRPr="00B0761A">
        <w:rPr>
          <w:rFonts w:ascii="Arial" w:eastAsia="ＭＳ 明朝" w:hAnsi="Arial" w:cs="Arial"/>
        </w:rPr>
        <w:t>different use cases</w:t>
      </w:r>
      <w:r w:rsidR="007B1CCB" w:rsidRPr="00B0761A">
        <w:rPr>
          <w:rFonts w:ascii="Arial" w:eastAsia="ＭＳ 明朝" w:hAnsi="Arial" w:cs="Arial"/>
        </w:rPr>
        <w:t xml:space="preserve"> in a realistic and relatable way</w:t>
      </w:r>
      <w:r w:rsidR="001C4E8E" w:rsidRPr="00B0761A">
        <w:rPr>
          <w:rFonts w:ascii="Arial" w:eastAsia="ＭＳ 明朝" w:hAnsi="Arial" w:cs="Arial"/>
        </w:rPr>
        <w:t xml:space="preserve"> </w:t>
      </w:r>
      <w:r w:rsidR="001C4E8E" w:rsidRPr="00B0761A">
        <w:rPr>
          <w:rFonts w:ascii="Arial" w:eastAsia="ＭＳ 明朝" w:hAnsi="Arial" w:cs="Arial"/>
        </w:rPr>
        <w:fldChar w:fldCharType="begin"/>
      </w:r>
      <w:r w:rsidR="001C4E8E" w:rsidRPr="00B0761A">
        <w:rPr>
          <w:rFonts w:ascii="Arial" w:eastAsia="ＭＳ 明朝" w:hAnsi="Arial" w:cs="Arial"/>
        </w:rPr>
        <w:instrText xml:space="preserve"> ADDIN ZOTERO_ITEM CSL_CITATION {"citationID":"NnZ6w1fU","properties":{"formattedCitation":"(Cooper, 1999)","plainCitation":"(Cooper, 1999)"},"citationItems":[{"id":150,"uris":["http://zotero.org/users/26821/items/QZXPIBV9"],"uri":["http://zotero.org/users/26821/items/QZXPIBV9"],"itemData":{"id":150,"type":"book","title":"The inmates are running the asylum: Why high-tech products drive us crazy and how to restore the sanity","collection-title":"The Inmates Are Running The Asylum","publisher":"SAMS","ISBN":"0-672-31649-8","author":[{"family":"Cooper","given":"Alan"}],"issued":{"date-parts":[["1999"]]}}}],"schema":"https://github.com/citation-style-language/schema/raw/master/csl-citation.json"} </w:instrText>
      </w:r>
      <w:r w:rsidR="001C4E8E" w:rsidRPr="00B0761A">
        <w:rPr>
          <w:rFonts w:ascii="Arial" w:eastAsia="ＭＳ 明朝" w:hAnsi="Arial" w:cs="Arial"/>
        </w:rPr>
        <w:fldChar w:fldCharType="separate"/>
      </w:r>
      <w:r w:rsidR="001C4E8E" w:rsidRPr="00B0761A">
        <w:rPr>
          <w:rFonts w:ascii="Arial" w:eastAsia="ＭＳ 明朝" w:hAnsi="Arial" w:cs="Arial"/>
          <w:noProof/>
        </w:rPr>
        <w:t>(Cooper, 1999)</w:t>
      </w:r>
      <w:r w:rsidR="001C4E8E" w:rsidRPr="00B0761A">
        <w:rPr>
          <w:rFonts w:ascii="Arial" w:eastAsia="ＭＳ 明朝" w:hAnsi="Arial" w:cs="Arial"/>
        </w:rPr>
        <w:fldChar w:fldCharType="end"/>
      </w:r>
      <w:r w:rsidR="001C4E8E" w:rsidRPr="00B0761A">
        <w:rPr>
          <w:rFonts w:ascii="Arial" w:eastAsia="ＭＳ 明朝" w:hAnsi="Arial" w:cs="Arial"/>
        </w:rPr>
        <w:t xml:space="preserve">. </w:t>
      </w:r>
      <w:r w:rsidR="0065655B" w:rsidRPr="00B0761A">
        <w:rPr>
          <w:rFonts w:ascii="Arial" w:eastAsia="ＭＳ 明朝" w:hAnsi="Arial" w:cs="Arial"/>
        </w:rPr>
        <w:t xml:space="preserve">Personas </w:t>
      </w:r>
      <w:r w:rsidRPr="00B0761A">
        <w:rPr>
          <w:rFonts w:ascii="Arial" w:eastAsia="ＭＳ 明朝" w:hAnsi="Arial" w:cs="Arial"/>
        </w:rPr>
        <w:t xml:space="preserve">are synthesized from observing and investigating the </w:t>
      </w:r>
      <w:r w:rsidR="00CC3840" w:rsidRPr="00B0761A">
        <w:rPr>
          <w:rFonts w:ascii="Arial" w:eastAsia="ＭＳ 明朝" w:hAnsi="Arial" w:cs="Arial"/>
        </w:rPr>
        <w:t>behaviors</w:t>
      </w:r>
      <w:r w:rsidRPr="00B0761A">
        <w:rPr>
          <w:rFonts w:ascii="Arial" w:eastAsia="ＭＳ 明朝" w:hAnsi="Arial" w:cs="Arial"/>
        </w:rPr>
        <w:t>, attitudes, motivations</w:t>
      </w:r>
      <w:r w:rsidR="009B30D9" w:rsidRPr="00B0761A">
        <w:rPr>
          <w:rFonts w:ascii="Arial" w:eastAsia="ＭＳ 明朝" w:hAnsi="Arial" w:cs="Arial"/>
        </w:rPr>
        <w:t>,</w:t>
      </w:r>
      <w:r w:rsidRPr="00B0761A">
        <w:rPr>
          <w:rFonts w:ascii="Arial" w:eastAsia="ＭＳ 明朝" w:hAnsi="Arial" w:cs="Arial"/>
        </w:rPr>
        <w:t xml:space="preserve"> and preferences of real users. As Cooper </w:t>
      </w:r>
      <w:r w:rsidR="003B6CAE" w:rsidRPr="00B0761A">
        <w:rPr>
          <w:rFonts w:ascii="Arial" w:eastAsia="ＭＳ 明朝" w:hAnsi="Arial" w:cs="Arial"/>
        </w:rPr>
        <w:fldChar w:fldCharType="begin"/>
      </w:r>
      <w:r w:rsidR="003B6CAE" w:rsidRPr="00B0761A">
        <w:rPr>
          <w:rFonts w:ascii="Arial" w:eastAsia="ＭＳ 明朝" w:hAnsi="Arial" w:cs="Arial"/>
        </w:rPr>
        <w:instrText xml:space="preserve"> ADDIN ZOTERO_ITEM CSL_CITATION {"citationID":"KVrVZLxh","properties":{"formattedCitation":"(1999, p. 124)","plainCitation":"(1999, p. 124)"},"citationItems":[{"id":150,"uris":["http://zotero.org/users/26821/items/QZXPIBV9"],"uri":["http://zotero.org/users/26821/items/QZXPIBV9"],"itemData":{"id":150,"type":"book","title":"The inmates are running the asylum: Why high-tech products drive us crazy and how to restore the sanity","collection-title":"The Inmates Are Running The Asylum","publisher":"SAMS","ISBN":"0-672-31649-8","author":[{"family":"Cooper","given":"Alan"}],"issued":{"date-parts":[["1999"]]}},"locator":"124","suppress-author":true}],"schema":"https://github.com/citation-style-language/schema/raw/master/csl-citation.json"} </w:instrText>
      </w:r>
      <w:r w:rsidR="003B6CAE" w:rsidRPr="00B0761A">
        <w:rPr>
          <w:rFonts w:ascii="Arial" w:eastAsia="ＭＳ 明朝" w:hAnsi="Arial" w:cs="Arial"/>
        </w:rPr>
        <w:fldChar w:fldCharType="separate"/>
      </w:r>
      <w:r w:rsidR="003B6CAE" w:rsidRPr="00B0761A">
        <w:rPr>
          <w:rFonts w:ascii="Arial" w:eastAsia="ＭＳ 明朝" w:hAnsi="Arial" w:cs="Arial"/>
          <w:noProof/>
        </w:rPr>
        <w:t>(1999, p. 124)</w:t>
      </w:r>
      <w:r w:rsidR="003B6CAE" w:rsidRPr="00B0761A">
        <w:rPr>
          <w:rFonts w:ascii="Arial" w:eastAsia="ＭＳ 明朝" w:hAnsi="Arial" w:cs="Arial"/>
        </w:rPr>
        <w:fldChar w:fldCharType="end"/>
      </w:r>
      <w:r w:rsidRPr="00B0761A">
        <w:rPr>
          <w:rFonts w:ascii="Arial" w:eastAsia="ＭＳ 明朝" w:hAnsi="Arial" w:cs="Arial"/>
        </w:rPr>
        <w:t xml:space="preserve"> </w:t>
      </w:r>
      <w:r w:rsidR="00D62333" w:rsidRPr="00B0761A">
        <w:rPr>
          <w:rFonts w:ascii="Arial" w:eastAsia="ＭＳ 明朝" w:hAnsi="Arial" w:cs="Arial"/>
        </w:rPr>
        <w:t>notes</w:t>
      </w:r>
      <w:r w:rsidRPr="00B0761A">
        <w:rPr>
          <w:rFonts w:ascii="Arial" w:eastAsia="ＭＳ 明朝" w:hAnsi="Arial" w:cs="Arial"/>
        </w:rPr>
        <w:t>, “persona</w:t>
      </w:r>
      <w:r w:rsidR="005A4734" w:rsidRPr="00B0761A">
        <w:rPr>
          <w:rFonts w:ascii="Arial" w:eastAsia="ＭＳ 明朝" w:hAnsi="Arial" w:cs="Arial"/>
        </w:rPr>
        <w:t>s</w:t>
      </w:r>
      <w:r w:rsidRPr="00B0761A">
        <w:rPr>
          <w:rFonts w:ascii="Arial" w:eastAsia="ＭＳ 明朝" w:hAnsi="Arial" w:cs="Arial"/>
        </w:rPr>
        <w:t xml:space="preserve"> are not real people, but they represent them throughout the design process. They are </w:t>
      </w:r>
      <w:r w:rsidRPr="00B0761A">
        <w:rPr>
          <w:rFonts w:ascii="Arial" w:eastAsia="ＭＳ 明朝" w:hAnsi="Arial" w:cs="Arial"/>
          <w:i/>
        </w:rPr>
        <w:t>hypothetical archetypes</w:t>
      </w:r>
      <w:r w:rsidRPr="00B0761A">
        <w:rPr>
          <w:rFonts w:ascii="Arial" w:eastAsia="ＭＳ 明朝" w:hAnsi="Arial" w:cs="Arial"/>
        </w:rPr>
        <w:t xml:space="preserve"> of actual users. Although they are imaginary, they are defined with significant rigor and precisi</w:t>
      </w:r>
      <w:r w:rsidR="00671C1C" w:rsidRPr="00B0761A">
        <w:rPr>
          <w:rFonts w:ascii="Arial" w:eastAsia="ＭＳ 明朝" w:hAnsi="Arial" w:cs="Arial"/>
        </w:rPr>
        <w:t>on.</w:t>
      </w:r>
      <w:r w:rsidRPr="00B0761A">
        <w:rPr>
          <w:rFonts w:ascii="Arial" w:eastAsia="ＭＳ 明朝" w:hAnsi="Arial" w:cs="Arial"/>
        </w:rPr>
        <w:t>”</w:t>
      </w:r>
      <w:r w:rsidR="00DB0E47" w:rsidRPr="00B0761A">
        <w:rPr>
          <w:rFonts w:ascii="Arial" w:eastAsia="ＭＳ 明朝" w:hAnsi="Arial" w:cs="Arial"/>
        </w:rPr>
        <w:t xml:space="preserve"> We have constructed the following two personas:</w:t>
      </w:r>
    </w:p>
    <w:p w14:paraId="0DF2A95E" w14:textId="77777777" w:rsidR="00404D79" w:rsidRPr="00B0761A" w:rsidRDefault="00404D79" w:rsidP="00404D79">
      <w:pPr>
        <w:pStyle w:val="PlainText"/>
        <w:rPr>
          <w:rFonts w:ascii="Arial" w:eastAsia="ＭＳ 明朝" w:hAnsi="Arial" w:cs="Arial"/>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5756"/>
      </w:tblGrid>
      <w:tr w:rsidR="00404D79" w:rsidRPr="00B0761A" w14:paraId="05E5782E" w14:textId="77777777" w:rsidTr="00967508">
        <w:tc>
          <w:tcPr>
            <w:tcW w:w="2303" w:type="dxa"/>
            <w:vAlign w:val="center"/>
          </w:tcPr>
          <w:p w14:paraId="31583871" w14:textId="77777777" w:rsidR="00404D79" w:rsidRPr="00B0761A" w:rsidRDefault="00404D79" w:rsidP="00967508">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141F3D60" wp14:editId="0D82511D">
                  <wp:extent cx="1159200" cy="1371600"/>
                  <wp:effectExtent l="0" t="0" r="9525" b="0"/>
                  <wp:docPr id="14" name="Picture 14" descr="Nou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ouf.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9200" cy="1371600"/>
                          </a:xfrm>
                          <a:prstGeom prst="rect">
                            <a:avLst/>
                          </a:prstGeom>
                          <a:noFill/>
                          <a:ln>
                            <a:noFill/>
                          </a:ln>
                        </pic:spPr>
                      </pic:pic>
                    </a:graphicData>
                  </a:graphic>
                </wp:inline>
              </w:drawing>
            </w:r>
          </w:p>
        </w:tc>
        <w:tc>
          <w:tcPr>
            <w:tcW w:w="5756" w:type="dxa"/>
            <w:vAlign w:val="center"/>
          </w:tcPr>
          <w:p w14:paraId="207A10DB" w14:textId="77777777" w:rsidR="00404D79" w:rsidRPr="00B0761A" w:rsidRDefault="00404D79" w:rsidP="00967508">
            <w:pPr>
              <w:pStyle w:val="PlainText"/>
              <w:rPr>
                <w:rFonts w:ascii="Arial" w:eastAsia="ＭＳ 明朝" w:hAnsi="Arial" w:cs="Arial"/>
              </w:rPr>
            </w:pPr>
            <w:proofErr w:type="spellStart"/>
            <w:r w:rsidRPr="00B0761A">
              <w:rPr>
                <w:rFonts w:ascii="Arial" w:eastAsia="ＭＳ 明朝" w:hAnsi="Arial" w:cs="Arial"/>
                <w:b/>
              </w:rPr>
              <w:t>Nouf</w:t>
            </w:r>
            <w:proofErr w:type="spellEnd"/>
            <w:r w:rsidRPr="00B0761A">
              <w:rPr>
                <w:rFonts w:ascii="Arial" w:eastAsia="ＭＳ 明朝" w:hAnsi="Arial" w:cs="Arial"/>
              </w:rPr>
              <w:t xml:space="preserve"> is 24 years old, married, and lives in Riyadh. She uses </w:t>
            </w:r>
            <w:bookmarkStart w:id="43" w:name="OLE_LINK105"/>
            <w:bookmarkStart w:id="44" w:name="OLE_LINK106"/>
            <w:r w:rsidRPr="00B0761A">
              <w:rPr>
                <w:rFonts w:ascii="Arial" w:eastAsia="ＭＳ 明朝" w:hAnsi="Arial" w:cs="Arial"/>
              </w:rPr>
              <w:t>Twitter, Instagram, and Snapchat</w:t>
            </w:r>
            <w:bookmarkEnd w:id="43"/>
            <w:bookmarkEnd w:id="44"/>
            <w:r w:rsidRPr="00B0761A">
              <w:rPr>
                <w:rFonts w:ascii="Arial" w:eastAsia="ＭＳ 明朝" w:hAnsi="Arial" w:cs="Arial"/>
              </w:rPr>
              <w:t>, accessing them from her iPhone and iPad. She spends about six hours per day on social media.</w:t>
            </w:r>
          </w:p>
        </w:tc>
      </w:tr>
      <w:tr w:rsidR="00404D79" w:rsidRPr="00B0761A" w14:paraId="2B50DBE0" w14:textId="77777777" w:rsidTr="00967508">
        <w:tc>
          <w:tcPr>
            <w:tcW w:w="2303" w:type="dxa"/>
            <w:vAlign w:val="center"/>
          </w:tcPr>
          <w:p w14:paraId="4F402F49" w14:textId="77777777" w:rsidR="00404D79" w:rsidRPr="00B0761A" w:rsidRDefault="00404D79" w:rsidP="00967508">
            <w:pPr>
              <w:pStyle w:val="PlainText"/>
              <w:jc w:val="center"/>
              <w:rPr>
                <w:rFonts w:ascii="Arial" w:eastAsia="ＭＳ 明朝" w:hAnsi="Arial" w:cs="Arial"/>
                <w:noProof/>
                <w:lang w:val="en-GB" w:eastAsia="zh-CN"/>
              </w:rPr>
            </w:pPr>
          </w:p>
        </w:tc>
        <w:tc>
          <w:tcPr>
            <w:tcW w:w="5756" w:type="dxa"/>
            <w:vAlign w:val="center"/>
          </w:tcPr>
          <w:p w14:paraId="6C62F4A9" w14:textId="77777777" w:rsidR="00404D79" w:rsidRPr="00B0761A" w:rsidRDefault="00404D79" w:rsidP="00967508">
            <w:pPr>
              <w:pStyle w:val="PlainText"/>
              <w:rPr>
                <w:rFonts w:ascii="Arial" w:eastAsia="ＭＳ 明朝" w:hAnsi="Arial" w:cs="Arial"/>
                <w:b/>
              </w:rPr>
            </w:pPr>
          </w:p>
        </w:tc>
      </w:tr>
      <w:tr w:rsidR="00404D79" w:rsidRPr="00B0761A" w14:paraId="17820B5C" w14:textId="77777777" w:rsidTr="00967508">
        <w:tc>
          <w:tcPr>
            <w:tcW w:w="2303" w:type="dxa"/>
            <w:vAlign w:val="center"/>
          </w:tcPr>
          <w:p w14:paraId="580FEA2E" w14:textId="77777777" w:rsidR="00404D79" w:rsidRPr="00B0761A" w:rsidRDefault="00404D79" w:rsidP="00967508">
            <w:pPr>
              <w:pStyle w:val="PlainText"/>
              <w:jc w:val="center"/>
              <w:rPr>
                <w:rFonts w:ascii="Arial" w:eastAsia="ＭＳ 明朝" w:hAnsi="Arial" w:cs="Arial"/>
                <w:noProof/>
                <w:lang w:val="en-GB" w:eastAsia="zh-CN"/>
              </w:rPr>
            </w:pPr>
            <w:r w:rsidRPr="00B0761A">
              <w:rPr>
                <w:rFonts w:ascii="Arial" w:eastAsia="ＭＳ 明朝" w:hAnsi="Arial" w:cs="Arial"/>
                <w:noProof/>
                <w:lang w:val="en-GB" w:eastAsia="zh-CN"/>
              </w:rPr>
              <w:lastRenderedPageBreak/>
              <w:drawing>
                <wp:inline distT="0" distB="0" distL="0" distR="0" wp14:anchorId="5B6E72B7" wp14:editId="3733C4A0">
                  <wp:extent cx="1159200" cy="1371600"/>
                  <wp:effectExtent l="0" t="0" r="9525" b="0"/>
                  <wp:docPr id="15" name="Picture 15" descr="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i.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59200" cy="1371600"/>
                          </a:xfrm>
                          <a:prstGeom prst="rect">
                            <a:avLst/>
                          </a:prstGeom>
                          <a:noFill/>
                          <a:ln>
                            <a:noFill/>
                          </a:ln>
                        </pic:spPr>
                      </pic:pic>
                    </a:graphicData>
                  </a:graphic>
                </wp:inline>
              </w:drawing>
            </w:r>
          </w:p>
        </w:tc>
        <w:tc>
          <w:tcPr>
            <w:tcW w:w="5756" w:type="dxa"/>
            <w:vAlign w:val="center"/>
          </w:tcPr>
          <w:p w14:paraId="7597BD53" w14:textId="77777777" w:rsidR="00404D79" w:rsidRPr="00B0761A" w:rsidRDefault="00404D79" w:rsidP="00967508">
            <w:pPr>
              <w:pStyle w:val="PlainText"/>
              <w:rPr>
                <w:rFonts w:ascii="Arial" w:eastAsia="ＭＳ 明朝" w:hAnsi="Arial" w:cs="Arial"/>
              </w:rPr>
            </w:pPr>
            <w:r w:rsidRPr="00B0761A">
              <w:rPr>
                <w:rFonts w:ascii="Arial" w:eastAsia="ＭＳ 明朝" w:hAnsi="Arial" w:cs="Arial"/>
                <w:b/>
              </w:rPr>
              <w:t>Ali</w:t>
            </w:r>
            <w:r w:rsidRPr="00B0761A">
              <w:rPr>
                <w:rFonts w:ascii="Arial" w:eastAsia="ＭＳ 明朝" w:hAnsi="Arial" w:cs="Arial"/>
              </w:rPr>
              <w:t xml:space="preserve"> is 23 years old, single, and lives in Jeddah. He uses Twitter, Facebook, Instagram, and Snapchat, accessing them from his iPhone. He spends about four hours per day on social media.</w:t>
            </w:r>
          </w:p>
          <w:p w14:paraId="59471874" w14:textId="77777777" w:rsidR="00404D79" w:rsidRPr="00B0761A" w:rsidRDefault="00404D79" w:rsidP="00967508">
            <w:pPr>
              <w:pStyle w:val="PlainText"/>
              <w:rPr>
                <w:rFonts w:ascii="Arial" w:eastAsia="ＭＳ 明朝" w:hAnsi="Arial" w:cs="Arial"/>
                <w:b/>
              </w:rPr>
            </w:pPr>
          </w:p>
        </w:tc>
      </w:tr>
    </w:tbl>
    <w:p w14:paraId="72FA8D81" w14:textId="77777777" w:rsidR="00404D79" w:rsidRPr="00B0761A" w:rsidRDefault="00404D79" w:rsidP="00404D79">
      <w:pPr>
        <w:pStyle w:val="PlainText"/>
        <w:rPr>
          <w:rFonts w:ascii="Arial" w:eastAsia="ＭＳ 明朝" w:hAnsi="Arial" w:cs="Arial"/>
        </w:rPr>
      </w:pPr>
    </w:p>
    <w:p w14:paraId="111379D7" w14:textId="7DDEE2AC" w:rsidR="00404D79" w:rsidRPr="00B0761A" w:rsidRDefault="00404D79" w:rsidP="00404D79">
      <w:pPr>
        <w:pStyle w:val="PlainText"/>
        <w:rPr>
          <w:rFonts w:ascii="Arial" w:eastAsia="ＭＳ 明朝" w:hAnsi="Arial" w:cs="Arial"/>
        </w:rPr>
      </w:pPr>
      <w:r w:rsidRPr="00B0761A">
        <w:rPr>
          <w:rFonts w:ascii="Arial" w:eastAsia="ＭＳ 明朝" w:hAnsi="Arial" w:cs="Arial"/>
        </w:rPr>
        <w:t xml:space="preserve">Both </w:t>
      </w:r>
      <w:proofErr w:type="spellStart"/>
      <w:r w:rsidRPr="00B0761A">
        <w:rPr>
          <w:rFonts w:ascii="Arial" w:eastAsia="ＭＳ 明朝" w:hAnsi="Arial" w:cs="Arial"/>
        </w:rPr>
        <w:t>Nouf</w:t>
      </w:r>
      <w:proofErr w:type="spellEnd"/>
      <w:r w:rsidRPr="00B0761A">
        <w:rPr>
          <w:rFonts w:ascii="Arial" w:eastAsia="ＭＳ 明朝" w:hAnsi="Arial" w:cs="Arial"/>
        </w:rPr>
        <w:t xml:space="preserve"> and Ali are university students that grew up and live in Saudi Arabia. Both are Muslim. </w:t>
      </w:r>
      <w:proofErr w:type="spellStart"/>
      <w:r w:rsidRPr="00B0761A">
        <w:rPr>
          <w:rFonts w:ascii="Arial" w:eastAsia="ＭＳ 明朝" w:hAnsi="Arial" w:cs="Arial"/>
        </w:rPr>
        <w:t>Nouf</w:t>
      </w:r>
      <w:proofErr w:type="spellEnd"/>
      <w:r w:rsidRPr="00B0761A">
        <w:rPr>
          <w:rFonts w:ascii="Arial" w:eastAsia="ＭＳ 明朝" w:hAnsi="Arial" w:cs="Arial"/>
        </w:rPr>
        <w:t xml:space="preserve"> and Ali are both regular users of social media, each engaging (in Arabic) with more than one platform</w:t>
      </w:r>
      <w:r w:rsidRPr="00B0761A">
        <w:rPr>
          <w:rFonts w:ascii="Arial" w:eastAsia="ＭＳ 明朝" w:hAnsi="Arial" w:cs="Arial"/>
          <w:lang w:val="en-NZ"/>
        </w:rPr>
        <w:t xml:space="preserve">. </w:t>
      </w:r>
      <w:r w:rsidRPr="00B0761A">
        <w:rPr>
          <w:rFonts w:ascii="Arial" w:eastAsia="ＭＳ 明朝" w:hAnsi="Arial" w:cs="Arial"/>
        </w:rPr>
        <w:t xml:space="preserve">Both first started using social media in 2013. Like many young Saudis, </w:t>
      </w:r>
      <w:proofErr w:type="spellStart"/>
      <w:r w:rsidRPr="00B0761A">
        <w:rPr>
          <w:rFonts w:ascii="Arial" w:eastAsia="ＭＳ 明朝" w:hAnsi="Arial" w:cs="Arial"/>
        </w:rPr>
        <w:t>Nouf</w:t>
      </w:r>
      <w:proofErr w:type="spellEnd"/>
      <w:r w:rsidRPr="00B0761A">
        <w:rPr>
          <w:rFonts w:ascii="Arial" w:eastAsia="ＭＳ 明朝" w:hAnsi="Arial" w:cs="Arial"/>
        </w:rPr>
        <w:t xml:space="preserve"> and Ali rely heavily on social media to communicate with people from their offline network rather than to meet strangers. Thus, their family members and friends form the core of their online network. Both </w:t>
      </w:r>
      <w:proofErr w:type="spellStart"/>
      <w:r w:rsidRPr="00B0761A">
        <w:rPr>
          <w:rFonts w:ascii="Arial" w:eastAsia="ＭＳ 明朝" w:hAnsi="Arial" w:cs="Arial"/>
        </w:rPr>
        <w:t>Nouf</w:t>
      </w:r>
      <w:proofErr w:type="spellEnd"/>
      <w:r w:rsidRPr="00B0761A">
        <w:rPr>
          <w:rFonts w:ascii="Arial" w:eastAsia="ＭＳ 明朝" w:hAnsi="Arial" w:cs="Arial"/>
        </w:rPr>
        <w:t xml:space="preserve"> and Ali use social media platforms intermittently</w:t>
      </w:r>
      <w:r w:rsidR="003349C7" w:rsidRPr="00B0761A">
        <w:rPr>
          <w:rFonts w:ascii="Arial" w:eastAsia="ＭＳ 明朝" w:hAnsi="Arial" w:cs="Arial"/>
        </w:rPr>
        <w:t xml:space="preserve"> every day</w:t>
      </w:r>
      <w:r w:rsidRPr="00B0761A">
        <w:rPr>
          <w:rFonts w:ascii="Arial" w:eastAsia="ＭＳ 明朝" w:hAnsi="Arial" w:cs="Arial"/>
        </w:rPr>
        <w:t>, whenever they are connected to the Internet.</w:t>
      </w:r>
    </w:p>
    <w:p w14:paraId="3335D6D7" w14:textId="77777777" w:rsidR="00404D79" w:rsidRPr="00B0761A" w:rsidRDefault="00404D79" w:rsidP="00404D79">
      <w:pPr>
        <w:pStyle w:val="PlainText"/>
        <w:rPr>
          <w:rFonts w:ascii="Arial" w:eastAsia="ＭＳ 明朝" w:hAnsi="Arial" w:cs="Arial"/>
          <w:lang w:val="en-GB"/>
        </w:rPr>
      </w:pPr>
    </w:p>
    <w:p w14:paraId="337FD69D" w14:textId="77777777" w:rsidR="00404D79" w:rsidRPr="00B0761A" w:rsidRDefault="00404D79" w:rsidP="00404D79">
      <w:pPr>
        <w:pStyle w:val="PlainText"/>
        <w:rPr>
          <w:rFonts w:ascii="Arial" w:eastAsia="ＭＳ 明朝" w:hAnsi="Arial" w:cs="Arial"/>
        </w:rPr>
      </w:pPr>
      <w:r w:rsidRPr="00B0761A">
        <w:rPr>
          <w:rFonts w:ascii="Arial" w:eastAsia="ＭＳ 明朝" w:hAnsi="Arial" w:cs="Arial"/>
        </w:rPr>
        <w:t xml:space="preserve">While they are online, </w:t>
      </w:r>
      <w:proofErr w:type="spellStart"/>
      <w:r w:rsidRPr="00B0761A">
        <w:rPr>
          <w:rFonts w:ascii="Arial" w:eastAsia="ＭＳ 明朝" w:hAnsi="Arial" w:cs="Arial"/>
        </w:rPr>
        <w:t>Nouf</w:t>
      </w:r>
      <w:proofErr w:type="spellEnd"/>
      <w:r w:rsidRPr="00B0761A">
        <w:rPr>
          <w:rFonts w:ascii="Arial" w:eastAsia="ＭＳ 明朝" w:hAnsi="Arial" w:cs="Arial"/>
        </w:rPr>
        <w:t xml:space="preserve"> and Ali are highly concerned about protecting their positive self-image and about their group’s acceptance of their online behavior. What they share, whom they follow, and who follows them are therefore critical to them. On the other hand, increasing their number of followers and gaining more attention and popularity are not important to them. What is most important is to ensure that they are being received positively.</w:t>
      </w:r>
    </w:p>
    <w:p w14:paraId="4A591D13" w14:textId="77777777" w:rsidR="00404D79" w:rsidRPr="00B0761A" w:rsidRDefault="00404D79" w:rsidP="00404D79">
      <w:pPr>
        <w:pStyle w:val="PlainText"/>
        <w:rPr>
          <w:rFonts w:ascii="Arial" w:eastAsia="ＭＳ 明朝" w:hAnsi="Arial" w:cs="Arial"/>
        </w:rPr>
      </w:pPr>
    </w:p>
    <w:p w14:paraId="57BD4C26" w14:textId="77777777" w:rsidR="00404D79" w:rsidRPr="00B0761A" w:rsidRDefault="00404D79" w:rsidP="00404D79">
      <w:pPr>
        <w:pStyle w:val="PlainText"/>
        <w:rPr>
          <w:rFonts w:ascii="Arial" w:eastAsia="ＭＳ 明朝" w:hAnsi="Arial" w:cs="Arial"/>
        </w:rPr>
      </w:pPr>
      <w:r w:rsidRPr="00B0761A">
        <w:rPr>
          <w:rFonts w:ascii="Arial" w:eastAsia="ＭＳ 明朝" w:hAnsi="Arial" w:cs="Arial"/>
        </w:rPr>
        <w:t>Our results highlighted several common themes or characteristics that we have incorporated into the personas. These characteristics are detailed in Appendix A.</w:t>
      </w:r>
    </w:p>
    <w:p w14:paraId="46F7C0F9" w14:textId="77777777" w:rsidR="00404D79" w:rsidRPr="00B0761A" w:rsidRDefault="00404D79" w:rsidP="00AC51C9">
      <w:pPr>
        <w:pStyle w:val="PlainText"/>
        <w:rPr>
          <w:rFonts w:ascii="Arial" w:eastAsia="ＭＳ 明朝" w:hAnsi="Arial" w:cs="Arial"/>
        </w:rPr>
      </w:pPr>
    </w:p>
    <w:p w14:paraId="35711C7F" w14:textId="7F3C0CCC" w:rsidR="008155D9" w:rsidRPr="00B0761A" w:rsidRDefault="007B0009" w:rsidP="00AC51C9">
      <w:pPr>
        <w:pStyle w:val="PlainText"/>
        <w:rPr>
          <w:rFonts w:ascii="Arial" w:eastAsia="ＭＳ 明朝" w:hAnsi="Arial" w:cs="Arial"/>
        </w:rPr>
      </w:pPr>
      <w:r w:rsidRPr="00B0761A">
        <w:rPr>
          <w:rFonts w:ascii="Arial" w:eastAsia="ＭＳ 明朝" w:hAnsi="Arial" w:cs="Arial"/>
        </w:rPr>
        <w:t>We have developed these personas in an effort</w:t>
      </w:r>
      <w:r w:rsidR="00A92D0B" w:rsidRPr="00B0761A">
        <w:rPr>
          <w:rFonts w:ascii="Arial" w:eastAsia="ＭＳ 明朝" w:hAnsi="Arial" w:cs="Arial"/>
        </w:rPr>
        <w:t xml:space="preserve"> to communicate </w:t>
      </w:r>
      <w:r w:rsidRPr="00B0761A">
        <w:rPr>
          <w:rFonts w:ascii="Arial" w:eastAsia="ＭＳ 明朝" w:hAnsi="Arial" w:cs="Arial"/>
        </w:rPr>
        <w:t xml:space="preserve">the </w:t>
      </w:r>
      <w:r w:rsidR="00A92D0B" w:rsidRPr="00B0761A">
        <w:rPr>
          <w:rFonts w:ascii="Arial" w:eastAsia="ＭＳ 明朝" w:hAnsi="Arial" w:cs="Arial"/>
        </w:rPr>
        <w:t xml:space="preserve">real-world </w:t>
      </w:r>
      <w:r w:rsidRPr="00B0761A">
        <w:rPr>
          <w:rFonts w:ascii="Arial" w:eastAsia="ＭＳ 明朝" w:hAnsi="Arial" w:cs="Arial"/>
        </w:rPr>
        <w:t>concerns</w:t>
      </w:r>
      <w:r w:rsidR="00396B48" w:rsidRPr="00B0761A">
        <w:rPr>
          <w:rFonts w:ascii="Arial" w:eastAsia="ＭＳ 明朝" w:hAnsi="Arial" w:cs="Arial"/>
        </w:rPr>
        <w:t xml:space="preserve"> of young Saudi social media users</w:t>
      </w:r>
      <w:r w:rsidR="00A92D0B" w:rsidRPr="00B0761A">
        <w:rPr>
          <w:rFonts w:ascii="Arial" w:eastAsia="ＭＳ 明朝" w:hAnsi="Arial" w:cs="Arial"/>
        </w:rPr>
        <w:t xml:space="preserve"> to social media developers and marketers who</w:t>
      </w:r>
      <w:r w:rsidR="003A519A" w:rsidRPr="00B0761A">
        <w:rPr>
          <w:rFonts w:ascii="Arial" w:eastAsia="ＭＳ 明朝" w:hAnsi="Arial" w:cs="Arial"/>
        </w:rPr>
        <w:t xml:space="preserve"> are</w:t>
      </w:r>
      <w:r w:rsidR="00A92D0B" w:rsidRPr="00B0761A">
        <w:rPr>
          <w:rFonts w:ascii="Arial" w:eastAsia="ＭＳ 明朝" w:hAnsi="Arial" w:cs="Arial"/>
        </w:rPr>
        <w:t xml:space="preserve"> </w:t>
      </w:r>
      <w:r w:rsidR="00A23674" w:rsidRPr="00B0761A">
        <w:rPr>
          <w:rFonts w:ascii="Arial" w:eastAsia="ＭＳ 明朝" w:hAnsi="Arial" w:cs="Arial"/>
        </w:rPr>
        <w:t>target</w:t>
      </w:r>
      <w:r w:rsidR="003A519A" w:rsidRPr="00B0761A">
        <w:rPr>
          <w:rFonts w:ascii="Arial" w:eastAsia="ＭＳ 明朝" w:hAnsi="Arial" w:cs="Arial"/>
        </w:rPr>
        <w:t>ing</w:t>
      </w:r>
      <w:r w:rsidR="00A92D0B" w:rsidRPr="00B0761A">
        <w:rPr>
          <w:rFonts w:ascii="Arial" w:eastAsia="ＭＳ 明朝" w:hAnsi="Arial" w:cs="Arial"/>
        </w:rPr>
        <w:t xml:space="preserve"> the Saudi youth audience. </w:t>
      </w:r>
      <w:bookmarkStart w:id="45" w:name="OLE_LINK71"/>
      <w:bookmarkStart w:id="46" w:name="OLE_LINK75"/>
      <w:proofErr w:type="spellStart"/>
      <w:r w:rsidR="0077556C" w:rsidRPr="00B0761A">
        <w:rPr>
          <w:rFonts w:ascii="Arial" w:eastAsia="ＭＳ 明朝" w:hAnsi="Arial" w:cs="Arial"/>
        </w:rPr>
        <w:t>Nouf</w:t>
      </w:r>
      <w:proofErr w:type="spellEnd"/>
      <w:r w:rsidR="0077556C" w:rsidRPr="00B0761A">
        <w:rPr>
          <w:rFonts w:ascii="Arial" w:eastAsia="ＭＳ 明朝" w:hAnsi="Arial" w:cs="Arial"/>
        </w:rPr>
        <w:t xml:space="preserve"> and Ali </w:t>
      </w:r>
      <w:bookmarkEnd w:id="45"/>
      <w:bookmarkEnd w:id="46"/>
      <w:r w:rsidR="0077556C" w:rsidRPr="00B0761A">
        <w:rPr>
          <w:rFonts w:ascii="Arial" w:eastAsia="ＭＳ 明朝" w:hAnsi="Arial" w:cs="Arial"/>
        </w:rPr>
        <w:t xml:space="preserve">can </w:t>
      </w:r>
      <w:r w:rsidR="00A92D0B" w:rsidRPr="00B0761A">
        <w:rPr>
          <w:rFonts w:ascii="Arial" w:eastAsia="ＭＳ 明朝" w:hAnsi="Arial" w:cs="Arial"/>
        </w:rPr>
        <w:t xml:space="preserve">be used as a guide to </w:t>
      </w:r>
      <w:r w:rsidR="00134615" w:rsidRPr="00B0761A">
        <w:rPr>
          <w:rFonts w:ascii="Arial" w:eastAsia="ＭＳ 明朝" w:hAnsi="Arial" w:cs="Arial"/>
        </w:rPr>
        <w:t xml:space="preserve">help </w:t>
      </w:r>
      <w:r w:rsidR="00A92D0B" w:rsidRPr="00B0761A">
        <w:rPr>
          <w:rFonts w:ascii="Arial" w:eastAsia="ＭＳ 明朝" w:hAnsi="Arial" w:cs="Arial"/>
        </w:rPr>
        <w:t>develop, design</w:t>
      </w:r>
      <w:r w:rsidR="0077556C" w:rsidRPr="00B0761A">
        <w:rPr>
          <w:rFonts w:ascii="Arial" w:eastAsia="ＭＳ 明朝" w:hAnsi="Arial" w:cs="Arial"/>
        </w:rPr>
        <w:t>,</w:t>
      </w:r>
      <w:r w:rsidR="00A92D0B" w:rsidRPr="00B0761A">
        <w:rPr>
          <w:rFonts w:ascii="Arial" w:eastAsia="ＭＳ 明朝" w:hAnsi="Arial" w:cs="Arial"/>
        </w:rPr>
        <w:t xml:space="preserve"> and evaluate new user tools</w:t>
      </w:r>
      <w:r w:rsidR="00C07865" w:rsidRPr="00B0761A">
        <w:rPr>
          <w:rFonts w:ascii="Arial" w:eastAsia="ＭＳ 明朝" w:hAnsi="Arial" w:cs="Arial"/>
        </w:rPr>
        <w:t>,</w:t>
      </w:r>
      <w:r w:rsidR="00A92D0B" w:rsidRPr="00B0761A">
        <w:rPr>
          <w:rFonts w:ascii="Arial" w:eastAsia="ＭＳ 明朝" w:hAnsi="Arial" w:cs="Arial"/>
        </w:rPr>
        <w:t xml:space="preserve"> or to enhance existing features and tools.</w:t>
      </w:r>
      <w:r w:rsidR="00134615" w:rsidRPr="00B0761A">
        <w:rPr>
          <w:rFonts w:ascii="Arial" w:eastAsia="ＭＳ 明朝" w:hAnsi="Arial" w:cs="Arial"/>
        </w:rPr>
        <w:t xml:space="preserve"> They</w:t>
      </w:r>
      <w:r w:rsidR="00333FE0" w:rsidRPr="00B0761A">
        <w:rPr>
          <w:rFonts w:ascii="Arial" w:eastAsia="ＭＳ 明朝" w:hAnsi="Arial" w:cs="Arial"/>
        </w:rPr>
        <w:t xml:space="preserve"> </w:t>
      </w:r>
      <w:r w:rsidR="00D955D1" w:rsidRPr="00B0761A">
        <w:rPr>
          <w:rFonts w:ascii="Arial" w:eastAsia="ＭＳ 明朝" w:hAnsi="Arial" w:cs="Arial"/>
        </w:rPr>
        <w:t>are</w:t>
      </w:r>
      <w:r w:rsidR="008155D9" w:rsidRPr="00B0761A">
        <w:rPr>
          <w:rFonts w:ascii="Arial" w:eastAsia="ＭＳ 明朝" w:hAnsi="Arial" w:cs="Arial"/>
        </w:rPr>
        <w:t xml:space="preserve"> a reflection of </w:t>
      </w:r>
      <w:r w:rsidR="00250094" w:rsidRPr="00B0761A">
        <w:rPr>
          <w:rFonts w:ascii="Arial" w:eastAsia="ＭＳ 明朝" w:hAnsi="Arial" w:cs="Arial"/>
        </w:rPr>
        <w:t>how</w:t>
      </w:r>
      <w:r w:rsidR="008155D9" w:rsidRPr="00B0761A">
        <w:rPr>
          <w:rFonts w:ascii="Arial" w:eastAsia="ＭＳ 明朝" w:hAnsi="Arial" w:cs="Arial"/>
        </w:rPr>
        <w:t xml:space="preserve"> Saudi</w:t>
      </w:r>
      <w:r w:rsidR="00250094" w:rsidRPr="00B0761A">
        <w:rPr>
          <w:rFonts w:ascii="Arial" w:eastAsia="ＭＳ 明朝" w:hAnsi="Arial" w:cs="Arial"/>
        </w:rPr>
        <w:t xml:space="preserve"> youth engage</w:t>
      </w:r>
      <w:r w:rsidR="008155D9" w:rsidRPr="00B0761A">
        <w:rPr>
          <w:rFonts w:ascii="Arial" w:eastAsia="ＭＳ 明朝" w:hAnsi="Arial" w:cs="Arial"/>
        </w:rPr>
        <w:t xml:space="preserve"> with social media</w:t>
      </w:r>
      <w:r w:rsidR="00250094" w:rsidRPr="00B0761A">
        <w:rPr>
          <w:rFonts w:ascii="Arial" w:eastAsia="ＭＳ 明朝" w:hAnsi="Arial" w:cs="Arial"/>
        </w:rPr>
        <w:t>,</w:t>
      </w:r>
      <w:r w:rsidR="008155D9" w:rsidRPr="00B0761A">
        <w:rPr>
          <w:rFonts w:ascii="Arial" w:eastAsia="ＭＳ 明朝" w:hAnsi="Arial" w:cs="Arial"/>
        </w:rPr>
        <w:t xml:space="preserve"> and the surrounding cultural, religious</w:t>
      </w:r>
      <w:r w:rsidR="00250094" w:rsidRPr="00B0761A">
        <w:rPr>
          <w:rFonts w:ascii="Arial" w:eastAsia="ＭＳ 明朝" w:hAnsi="Arial" w:cs="Arial"/>
        </w:rPr>
        <w:t>,</w:t>
      </w:r>
      <w:r w:rsidR="008155D9" w:rsidRPr="00B0761A">
        <w:rPr>
          <w:rFonts w:ascii="Arial" w:eastAsia="ＭＳ 明朝" w:hAnsi="Arial" w:cs="Arial"/>
        </w:rPr>
        <w:t xml:space="preserve"> and family values that influence </w:t>
      </w:r>
      <w:r w:rsidR="00250094" w:rsidRPr="00B0761A">
        <w:rPr>
          <w:rFonts w:ascii="Arial" w:eastAsia="ＭＳ 明朝" w:hAnsi="Arial" w:cs="Arial"/>
        </w:rPr>
        <w:t>and shape</w:t>
      </w:r>
      <w:r w:rsidR="008155D9" w:rsidRPr="00B0761A">
        <w:rPr>
          <w:rFonts w:ascii="Arial" w:eastAsia="ＭＳ 明朝" w:hAnsi="Arial" w:cs="Arial"/>
        </w:rPr>
        <w:t xml:space="preserve"> their </w:t>
      </w:r>
      <w:r w:rsidR="00250094" w:rsidRPr="00B0761A">
        <w:rPr>
          <w:rFonts w:ascii="Arial" w:eastAsia="ＭＳ 明朝" w:hAnsi="Arial" w:cs="Arial"/>
        </w:rPr>
        <w:t xml:space="preserve">online </w:t>
      </w:r>
      <w:r w:rsidR="008155D9" w:rsidRPr="00B0761A">
        <w:rPr>
          <w:rFonts w:ascii="Arial" w:eastAsia="ＭＳ 明朝" w:hAnsi="Arial" w:cs="Arial"/>
        </w:rPr>
        <w:t>interaction and participation.</w:t>
      </w:r>
    </w:p>
    <w:p w14:paraId="0B774F34" w14:textId="77777777" w:rsidR="008155D9" w:rsidRPr="00B0761A" w:rsidRDefault="008155D9" w:rsidP="00AC51C9">
      <w:pPr>
        <w:pStyle w:val="PlainText"/>
        <w:rPr>
          <w:rFonts w:ascii="Arial" w:eastAsia="ＭＳ 明朝" w:hAnsi="Arial" w:cs="Arial"/>
        </w:rPr>
      </w:pPr>
    </w:p>
    <w:p w14:paraId="7C85511F" w14:textId="77777777" w:rsidR="0089072F" w:rsidRPr="00B0761A" w:rsidRDefault="0089072F" w:rsidP="00FF05F5">
      <w:pPr>
        <w:pStyle w:val="PlainText"/>
        <w:rPr>
          <w:rFonts w:ascii="Arial" w:eastAsia="ＭＳ 明朝" w:hAnsi="Arial" w:cs="Arial"/>
          <w:lang w:val="en-GB"/>
        </w:rPr>
      </w:pPr>
    </w:p>
    <w:p w14:paraId="768D4902" w14:textId="13265A06" w:rsidR="00B13622" w:rsidRPr="00B0761A" w:rsidRDefault="00B13622" w:rsidP="00FF05F5">
      <w:pPr>
        <w:pStyle w:val="PlainText"/>
        <w:rPr>
          <w:rFonts w:ascii="Arial" w:eastAsia="ＭＳ 明朝" w:hAnsi="Arial" w:cs="Arial"/>
          <w:lang w:val="en-GB"/>
        </w:rPr>
      </w:pPr>
      <w:r w:rsidRPr="00B0761A">
        <w:rPr>
          <w:rFonts w:ascii="Arial" w:eastAsia="ＭＳ 明朝" w:hAnsi="Arial" w:cs="Arial"/>
          <w:highlight w:val="yellow"/>
          <w:lang w:val="en-GB"/>
        </w:rPr>
        <w:t>Importance of the personas</w:t>
      </w:r>
    </w:p>
    <w:p w14:paraId="1E975C59" w14:textId="77777777" w:rsidR="00FF05F5" w:rsidRPr="00B0761A" w:rsidRDefault="00FF05F5" w:rsidP="00AC51C9">
      <w:pPr>
        <w:pStyle w:val="PlainText"/>
        <w:rPr>
          <w:rFonts w:ascii="Arial" w:eastAsia="ＭＳ 明朝" w:hAnsi="Arial" w:cs="Arial"/>
        </w:rPr>
      </w:pPr>
    </w:p>
    <w:p w14:paraId="2FBE8911" w14:textId="77777777" w:rsidR="00FF05F5" w:rsidRPr="00B0761A" w:rsidRDefault="00FF05F5" w:rsidP="00AC51C9">
      <w:pPr>
        <w:pStyle w:val="PlainText"/>
        <w:rPr>
          <w:rFonts w:ascii="Arial" w:eastAsia="ＭＳ 明朝" w:hAnsi="Arial" w:cs="Arial"/>
        </w:rPr>
      </w:pPr>
    </w:p>
    <w:p w14:paraId="09CB7C06" w14:textId="4B98540F" w:rsidR="00AC51C9" w:rsidRPr="00B0761A" w:rsidRDefault="00934132" w:rsidP="004D4C6B">
      <w:pPr>
        <w:pStyle w:val="PlainText"/>
        <w:outlineLvl w:val="0"/>
        <w:rPr>
          <w:rFonts w:ascii="Arial" w:eastAsia="ＭＳ 明朝" w:hAnsi="Arial" w:cs="Arial"/>
          <w:b/>
        </w:rPr>
      </w:pPr>
      <w:r w:rsidRPr="00B0761A">
        <w:rPr>
          <w:rFonts w:ascii="Arial" w:eastAsia="ＭＳ 明朝" w:hAnsi="Arial" w:cs="Arial"/>
          <w:b/>
        </w:rPr>
        <w:t>Recommendations</w:t>
      </w:r>
    </w:p>
    <w:p w14:paraId="6C877BAE" w14:textId="77777777" w:rsidR="00AC51C9" w:rsidRPr="00B0761A" w:rsidRDefault="00AC51C9" w:rsidP="00781076">
      <w:pPr>
        <w:pStyle w:val="PlainText"/>
        <w:rPr>
          <w:rFonts w:ascii="Arial" w:eastAsia="ＭＳ 明朝" w:hAnsi="Arial" w:cs="Arial"/>
        </w:rPr>
      </w:pPr>
    </w:p>
    <w:p w14:paraId="737346DA" w14:textId="1D0562DB" w:rsidR="00100870" w:rsidRPr="00B0761A" w:rsidRDefault="00100870" w:rsidP="00100870">
      <w:pPr>
        <w:pStyle w:val="PlainText"/>
        <w:rPr>
          <w:rFonts w:ascii="Arial" w:eastAsia="ＭＳ 明朝" w:hAnsi="Arial" w:cs="Arial"/>
        </w:rPr>
      </w:pPr>
      <w:r w:rsidRPr="00B0761A">
        <w:rPr>
          <w:rFonts w:ascii="Arial" w:eastAsia="ＭＳ 明朝" w:hAnsi="Arial" w:cs="Arial"/>
        </w:rPr>
        <w:t>Advertisers and marketers who aim to build relationships with Saudi clients</w:t>
      </w:r>
      <w:r w:rsidR="00902657" w:rsidRPr="00B0761A">
        <w:rPr>
          <w:rFonts w:ascii="Arial" w:eastAsia="ＭＳ 明朝" w:hAnsi="Arial" w:cs="Arial"/>
        </w:rPr>
        <w:t xml:space="preserve"> such as </w:t>
      </w:r>
      <w:proofErr w:type="spellStart"/>
      <w:r w:rsidR="00902657" w:rsidRPr="00B0761A">
        <w:rPr>
          <w:rFonts w:ascii="Arial" w:eastAsia="ＭＳ 明朝" w:hAnsi="Arial" w:cs="Arial"/>
        </w:rPr>
        <w:t>Nouf</w:t>
      </w:r>
      <w:proofErr w:type="spellEnd"/>
      <w:r w:rsidR="00902657" w:rsidRPr="00B0761A">
        <w:rPr>
          <w:rFonts w:ascii="Arial" w:eastAsia="ＭＳ 明朝" w:hAnsi="Arial" w:cs="Arial"/>
        </w:rPr>
        <w:t xml:space="preserve"> and Ali</w:t>
      </w:r>
      <w:r w:rsidRPr="00B0761A">
        <w:rPr>
          <w:rFonts w:ascii="Arial" w:eastAsia="ＭＳ 明朝" w:hAnsi="Arial" w:cs="Arial"/>
        </w:rPr>
        <w:t xml:space="preserve"> need to </w:t>
      </w:r>
      <w:r w:rsidR="00451EB9" w:rsidRPr="00B0761A">
        <w:rPr>
          <w:rFonts w:ascii="Arial" w:eastAsia="ＭＳ 明朝" w:hAnsi="Arial" w:cs="Arial"/>
        </w:rPr>
        <w:t>realize</w:t>
      </w:r>
      <w:r w:rsidRPr="00B0761A">
        <w:rPr>
          <w:rFonts w:ascii="Arial" w:eastAsia="ＭＳ 明朝" w:hAnsi="Arial" w:cs="Arial"/>
        </w:rPr>
        <w:t xml:space="preserve"> that their target consumers have specific characteristics and needs that are highly influenced by their cultural values and </w:t>
      </w:r>
      <w:r w:rsidR="00451EB9" w:rsidRPr="00B0761A">
        <w:rPr>
          <w:rFonts w:ascii="Arial" w:eastAsia="ＭＳ 明朝" w:hAnsi="Arial" w:cs="Arial"/>
        </w:rPr>
        <w:t xml:space="preserve">by </w:t>
      </w:r>
      <w:r w:rsidRPr="00B0761A">
        <w:rPr>
          <w:rFonts w:ascii="Arial" w:eastAsia="ＭＳ 明朝" w:hAnsi="Arial" w:cs="Arial"/>
        </w:rPr>
        <w:t>Islamic teachings. What work</w:t>
      </w:r>
      <w:r w:rsidR="00451EB9" w:rsidRPr="00B0761A">
        <w:rPr>
          <w:rFonts w:ascii="Arial" w:eastAsia="ＭＳ 明朝" w:hAnsi="Arial" w:cs="Arial"/>
        </w:rPr>
        <w:t>s</w:t>
      </w:r>
      <w:r w:rsidRPr="00B0761A">
        <w:rPr>
          <w:rFonts w:ascii="Arial" w:eastAsia="ＭＳ 明朝" w:hAnsi="Arial" w:cs="Arial"/>
        </w:rPr>
        <w:t xml:space="preserve"> for customers</w:t>
      </w:r>
      <w:r w:rsidR="00451EB9" w:rsidRPr="00B0761A">
        <w:rPr>
          <w:rFonts w:ascii="Arial" w:eastAsia="ＭＳ 明朝" w:hAnsi="Arial" w:cs="Arial"/>
        </w:rPr>
        <w:t xml:space="preserve"> in Europe or America</w:t>
      </w:r>
      <w:r w:rsidRPr="00B0761A">
        <w:rPr>
          <w:rFonts w:ascii="Arial" w:eastAsia="ＭＳ 明朝" w:hAnsi="Arial" w:cs="Arial"/>
        </w:rPr>
        <w:t xml:space="preserve"> may not work for Saudis. Building social media strategies is not just about identifying which social media platforms target markets prefer to engage with</w:t>
      </w:r>
      <w:r w:rsidR="00B01444" w:rsidRPr="00B0761A">
        <w:rPr>
          <w:rFonts w:ascii="Arial" w:eastAsia="ＭＳ 明朝" w:hAnsi="Arial" w:cs="Arial"/>
        </w:rPr>
        <w:t>,</w:t>
      </w:r>
      <w:r w:rsidRPr="00B0761A">
        <w:rPr>
          <w:rFonts w:ascii="Arial" w:eastAsia="ＭＳ 明朝" w:hAnsi="Arial" w:cs="Arial"/>
        </w:rPr>
        <w:t xml:space="preserve"> or </w:t>
      </w:r>
      <w:r w:rsidR="00B01444" w:rsidRPr="00B0761A">
        <w:rPr>
          <w:rFonts w:ascii="Arial" w:eastAsia="ＭＳ 明朝" w:hAnsi="Arial" w:cs="Arial"/>
        </w:rPr>
        <w:t>supporting their preferred</w:t>
      </w:r>
      <w:r w:rsidRPr="00B0761A">
        <w:rPr>
          <w:rFonts w:ascii="Arial" w:eastAsia="ＭＳ 明朝" w:hAnsi="Arial" w:cs="Arial"/>
        </w:rPr>
        <w:t xml:space="preserve"> lang</w:t>
      </w:r>
      <w:r w:rsidR="00B01444" w:rsidRPr="00B0761A">
        <w:rPr>
          <w:rFonts w:ascii="Arial" w:eastAsia="ＭＳ 明朝" w:hAnsi="Arial" w:cs="Arial"/>
        </w:rPr>
        <w:t>uage</w:t>
      </w:r>
      <w:r w:rsidRPr="00B0761A">
        <w:rPr>
          <w:rFonts w:ascii="Arial" w:eastAsia="ＭＳ 明朝" w:hAnsi="Arial" w:cs="Arial"/>
        </w:rPr>
        <w:t>. Careful consideration needs to be given to the types of topic</w:t>
      </w:r>
      <w:r w:rsidR="000E12D3" w:rsidRPr="00B0761A">
        <w:rPr>
          <w:rFonts w:ascii="Arial" w:eastAsia="ＭＳ 明朝" w:hAnsi="Arial" w:cs="Arial"/>
        </w:rPr>
        <w:t>s</w:t>
      </w:r>
      <w:r w:rsidRPr="00B0761A">
        <w:rPr>
          <w:rFonts w:ascii="Arial" w:eastAsia="ＭＳ 明朝" w:hAnsi="Arial" w:cs="Arial"/>
        </w:rPr>
        <w:t xml:space="preserve"> and content that they </w:t>
      </w:r>
      <w:r w:rsidR="00B544B3" w:rsidRPr="00B0761A">
        <w:rPr>
          <w:rFonts w:ascii="Arial" w:eastAsia="ＭＳ 明朝" w:hAnsi="Arial" w:cs="Arial"/>
        </w:rPr>
        <w:t>prefer to</w:t>
      </w:r>
      <w:r w:rsidRPr="00B0761A">
        <w:rPr>
          <w:rFonts w:ascii="Arial" w:eastAsia="ＭＳ 明朝" w:hAnsi="Arial" w:cs="Arial"/>
        </w:rPr>
        <w:t xml:space="preserve"> engage with and the terminology that they normally use. Understanding such aspects might become critical for social media strategies. </w:t>
      </w:r>
      <w:r w:rsidR="00573670" w:rsidRPr="00B0761A">
        <w:rPr>
          <w:rFonts w:ascii="Arial" w:eastAsia="ＭＳ 明朝" w:hAnsi="Arial" w:cs="Arial"/>
        </w:rPr>
        <w:t>We therefore</w:t>
      </w:r>
      <w:r w:rsidRPr="00B0761A">
        <w:rPr>
          <w:rFonts w:ascii="Arial" w:eastAsia="ＭＳ 明朝" w:hAnsi="Arial" w:cs="Arial"/>
        </w:rPr>
        <w:t xml:space="preserve"> pro</w:t>
      </w:r>
      <w:r w:rsidR="00573670" w:rsidRPr="00B0761A">
        <w:rPr>
          <w:rFonts w:ascii="Arial" w:eastAsia="ＭＳ 明朝" w:hAnsi="Arial" w:cs="Arial"/>
        </w:rPr>
        <w:t>pose</w:t>
      </w:r>
      <w:r w:rsidRPr="00B0761A">
        <w:rPr>
          <w:rFonts w:ascii="Arial" w:eastAsia="ＭＳ 明朝" w:hAnsi="Arial" w:cs="Arial"/>
        </w:rPr>
        <w:t xml:space="preserve"> </w:t>
      </w:r>
      <w:r w:rsidR="0026792C" w:rsidRPr="00B0761A">
        <w:rPr>
          <w:rFonts w:ascii="Arial" w:eastAsia="ＭＳ 明朝" w:hAnsi="Arial" w:cs="Arial"/>
        </w:rPr>
        <w:t>the following</w:t>
      </w:r>
      <w:r w:rsidRPr="00B0761A">
        <w:rPr>
          <w:rFonts w:ascii="Arial" w:eastAsia="ＭＳ 明朝" w:hAnsi="Arial" w:cs="Arial"/>
        </w:rPr>
        <w:t xml:space="preserve"> recommendations for businesses </w:t>
      </w:r>
      <w:r w:rsidR="00B917D1" w:rsidRPr="00B0761A">
        <w:rPr>
          <w:rFonts w:ascii="Arial" w:eastAsia="ＭＳ 明朝" w:hAnsi="Arial" w:cs="Arial"/>
        </w:rPr>
        <w:t>planning</w:t>
      </w:r>
      <w:r w:rsidRPr="00B0761A">
        <w:rPr>
          <w:rFonts w:ascii="Arial" w:eastAsia="ＭＳ 明朝" w:hAnsi="Arial" w:cs="Arial"/>
        </w:rPr>
        <w:t xml:space="preserve"> to</w:t>
      </w:r>
      <w:r w:rsidR="00B917D1" w:rsidRPr="00B0761A">
        <w:rPr>
          <w:rFonts w:ascii="Arial" w:eastAsia="ＭＳ 明朝" w:hAnsi="Arial" w:cs="Arial"/>
        </w:rPr>
        <w:t xml:space="preserve"> use social media in </w:t>
      </w:r>
      <w:r w:rsidR="0026792C" w:rsidRPr="00B0761A">
        <w:rPr>
          <w:rFonts w:ascii="Arial" w:eastAsia="ＭＳ 明朝" w:hAnsi="Arial" w:cs="Arial"/>
        </w:rPr>
        <w:t>the Saudi market:</w:t>
      </w:r>
    </w:p>
    <w:p w14:paraId="2872035F" w14:textId="77777777" w:rsidR="00100870" w:rsidRPr="00B0761A" w:rsidRDefault="00100870" w:rsidP="00100870">
      <w:pPr>
        <w:pStyle w:val="PlainText"/>
        <w:rPr>
          <w:rFonts w:ascii="Arial" w:eastAsia="ＭＳ 明朝" w:hAnsi="Arial" w:cs="Arial"/>
        </w:rPr>
      </w:pPr>
    </w:p>
    <w:p w14:paraId="38F815D3" w14:textId="68BBD05A" w:rsidR="00100870" w:rsidRPr="00B0761A" w:rsidRDefault="007A3E7F" w:rsidP="0026792C">
      <w:pPr>
        <w:pStyle w:val="PlainText"/>
        <w:numPr>
          <w:ilvl w:val="0"/>
          <w:numId w:val="9"/>
        </w:numPr>
        <w:rPr>
          <w:rFonts w:ascii="Arial" w:eastAsia="ＭＳ 明朝" w:hAnsi="Arial" w:cs="Arial"/>
        </w:rPr>
      </w:pPr>
      <w:r w:rsidRPr="00B0761A">
        <w:rPr>
          <w:rFonts w:ascii="Arial" w:eastAsia="ＭＳ 明朝" w:hAnsi="Arial" w:cs="Arial"/>
        </w:rPr>
        <w:lastRenderedPageBreak/>
        <w:t>Base s</w:t>
      </w:r>
      <w:r w:rsidR="0067035D" w:rsidRPr="00B0761A">
        <w:rPr>
          <w:rFonts w:ascii="Arial" w:eastAsia="ＭＳ 明朝" w:hAnsi="Arial" w:cs="Arial"/>
        </w:rPr>
        <w:t xml:space="preserve">ocial media strategies </w:t>
      </w:r>
      <w:r w:rsidR="00100870" w:rsidRPr="00B0761A">
        <w:rPr>
          <w:rFonts w:ascii="Arial" w:eastAsia="ＭＳ 明朝" w:hAnsi="Arial" w:cs="Arial"/>
        </w:rPr>
        <w:t xml:space="preserve">on common cultural beliefs and values rather than </w:t>
      </w:r>
      <w:r w:rsidR="0067035D" w:rsidRPr="00B0761A">
        <w:rPr>
          <w:rFonts w:ascii="Arial" w:eastAsia="ＭＳ 明朝" w:hAnsi="Arial" w:cs="Arial"/>
        </w:rPr>
        <w:t xml:space="preserve">on </w:t>
      </w:r>
      <w:r w:rsidR="00100870" w:rsidRPr="00B0761A">
        <w:rPr>
          <w:rFonts w:ascii="Arial" w:eastAsia="ＭＳ 明朝" w:hAnsi="Arial" w:cs="Arial"/>
        </w:rPr>
        <w:t>platform type. Not all users come from the same background. Users across cultures use each platform differently</w:t>
      </w:r>
      <w:r w:rsidR="0067035D" w:rsidRPr="00B0761A">
        <w:rPr>
          <w:rFonts w:ascii="Arial" w:eastAsia="ＭＳ 明朝" w:hAnsi="Arial" w:cs="Arial"/>
        </w:rPr>
        <w:t xml:space="preserve"> and behave online differently.</w:t>
      </w:r>
    </w:p>
    <w:p w14:paraId="206A0FFA" w14:textId="4D832E91" w:rsidR="00100870" w:rsidRPr="00B0761A" w:rsidRDefault="00A36582" w:rsidP="0026792C">
      <w:pPr>
        <w:pStyle w:val="PlainText"/>
        <w:numPr>
          <w:ilvl w:val="0"/>
          <w:numId w:val="9"/>
        </w:numPr>
        <w:rPr>
          <w:rFonts w:ascii="Arial" w:eastAsia="ＭＳ 明朝" w:hAnsi="Arial" w:cs="Arial"/>
        </w:rPr>
      </w:pPr>
      <w:r w:rsidRPr="00B0761A">
        <w:rPr>
          <w:rFonts w:ascii="Arial" w:eastAsia="ＭＳ 明朝" w:hAnsi="Arial" w:cs="Arial"/>
        </w:rPr>
        <w:t>Understand</w:t>
      </w:r>
      <w:r w:rsidR="00100870" w:rsidRPr="00B0761A">
        <w:rPr>
          <w:rFonts w:ascii="Arial" w:eastAsia="ＭＳ 明朝" w:hAnsi="Arial" w:cs="Arial"/>
        </w:rPr>
        <w:t xml:space="preserve"> how </w:t>
      </w:r>
      <w:r w:rsidR="007A473B" w:rsidRPr="00B0761A">
        <w:rPr>
          <w:rFonts w:ascii="Arial" w:eastAsia="ＭＳ 明朝" w:hAnsi="Arial" w:cs="Arial"/>
        </w:rPr>
        <w:t xml:space="preserve">Saudi </w:t>
      </w:r>
      <w:r w:rsidR="00100870" w:rsidRPr="00B0761A">
        <w:rPr>
          <w:rFonts w:ascii="Arial" w:eastAsia="ＭＳ 明朝" w:hAnsi="Arial" w:cs="Arial"/>
        </w:rPr>
        <w:t xml:space="preserve">cultural values and norms influence the way </w:t>
      </w:r>
      <w:r w:rsidR="007A473B" w:rsidRPr="00B0761A">
        <w:rPr>
          <w:rFonts w:ascii="Arial" w:eastAsia="ＭＳ 明朝" w:hAnsi="Arial" w:cs="Arial"/>
        </w:rPr>
        <w:t>they</w:t>
      </w:r>
      <w:r w:rsidR="00100870" w:rsidRPr="00B0761A">
        <w:rPr>
          <w:rFonts w:ascii="Arial" w:eastAsia="ＭＳ 明朝" w:hAnsi="Arial" w:cs="Arial"/>
        </w:rPr>
        <w:t xml:space="preserve"> behave and communicate online</w:t>
      </w:r>
      <w:r w:rsidRPr="00B0761A">
        <w:rPr>
          <w:rFonts w:ascii="Arial" w:eastAsia="ＭＳ 明朝" w:hAnsi="Arial" w:cs="Arial"/>
        </w:rPr>
        <w:t>. This is</w:t>
      </w:r>
      <w:r w:rsidR="00100870" w:rsidRPr="00B0761A">
        <w:rPr>
          <w:rFonts w:ascii="Arial" w:eastAsia="ＭＳ 明朝" w:hAnsi="Arial" w:cs="Arial"/>
        </w:rPr>
        <w:t xml:space="preserve"> </w:t>
      </w:r>
      <w:r w:rsidR="00B855B3" w:rsidRPr="00B0761A">
        <w:rPr>
          <w:rFonts w:ascii="Arial" w:eastAsia="ＭＳ 明朝" w:hAnsi="Arial" w:cs="Arial"/>
        </w:rPr>
        <w:t xml:space="preserve">an </w:t>
      </w:r>
      <w:r w:rsidR="00100870" w:rsidRPr="00B0761A">
        <w:rPr>
          <w:rFonts w:ascii="Arial" w:eastAsia="ＭＳ 明朝" w:hAnsi="Arial" w:cs="Arial"/>
        </w:rPr>
        <w:t xml:space="preserve">essential </w:t>
      </w:r>
      <w:r w:rsidR="00B855B3" w:rsidRPr="00B0761A">
        <w:rPr>
          <w:rFonts w:ascii="Arial" w:eastAsia="ＭＳ 明朝" w:hAnsi="Arial" w:cs="Arial"/>
        </w:rPr>
        <w:t xml:space="preserve">step in </w:t>
      </w:r>
      <w:r w:rsidRPr="00B0761A">
        <w:rPr>
          <w:rFonts w:ascii="Arial" w:eastAsia="ＭＳ 明朝" w:hAnsi="Arial" w:cs="Arial"/>
        </w:rPr>
        <w:t>develop</w:t>
      </w:r>
      <w:r w:rsidR="00B855B3" w:rsidRPr="00B0761A">
        <w:rPr>
          <w:rFonts w:ascii="Arial" w:eastAsia="ＭＳ 明朝" w:hAnsi="Arial" w:cs="Arial"/>
        </w:rPr>
        <w:t>ing</w:t>
      </w:r>
      <w:r w:rsidR="00100870" w:rsidRPr="00B0761A">
        <w:rPr>
          <w:rFonts w:ascii="Arial" w:eastAsia="ＭＳ 明朝" w:hAnsi="Arial" w:cs="Arial"/>
        </w:rPr>
        <w:t xml:space="preserve"> a successful social media strategy </w:t>
      </w:r>
      <w:r w:rsidR="00B855B3" w:rsidRPr="00B0761A">
        <w:rPr>
          <w:rFonts w:ascii="Arial" w:eastAsia="ＭＳ 明朝" w:hAnsi="Arial" w:cs="Arial"/>
        </w:rPr>
        <w:t>that will</w:t>
      </w:r>
      <w:r w:rsidR="00100870" w:rsidRPr="00B0761A">
        <w:rPr>
          <w:rFonts w:ascii="Arial" w:eastAsia="ＭＳ 明朝" w:hAnsi="Arial" w:cs="Arial"/>
        </w:rPr>
        <w:t xml:space="preserve"> engage </w:t>
      </w:r>
      <w:r w:rsidRPr="00B0761A">
        <w:rPr>
          <w:rFonts w:ascii="Arial" w:eastAsia="ＭＳ 明朝" w:hAnsi="Arial" w:cs="Arial"/>
        </w:rPr>
        <w:t>Saudi</w:t>
      </w:r>
      <w:r w:rsidR="00100870" w:rsidRPr="00B0761A">
        <w:rPr>
          <w:rFonts w:ascii="Arial" w:eastAsia="ＭＳ 明朝" w:hAnsi="Arial" w:cs="Arial"/>
        </w:rPr>
        <w:t xml:space="preserve"> consumers with corporate pages on social media platforms. The best </w:t>
      </w:r>
      <w:r w:rsidR="00427D7C" w:rsidRPr="00B0761A">
        <w:rPr>
          <w:rFonts w:ascii="Arial" w:eastAsia="ＭＳ 明朝" w:hAnsi="Arial" w:cs="Arial"/>
        </w:rPr>
        <w:t>approach</w:t>
      </w:r>
      <w:r w:rsidR="00100870" w:rsidRPr="00B0761A">
        <w:rPr>
          <w:rFonts w:ascii="Arial" w:eastAsia="ＭＳ 明朝" w:hAnsi="Arial" w:cs="Arial"/>
        </w:rPr>
        <w:t xml:space="preserve"> is to involve </w:t>
      </w:r>
      <w:r w:rsidR="002E5B67" w:rsidRPr="00B0761A">
        <w:rPr>
          <w:rFonts w:ascii="Arial" w:eastAsia="ＭＳ 明朝" w:hAnsi="Arial" w:cs="Arial"/>
        </w:rPr>
        <w:t>members of the target audience</w:t>
      </w:r>
      <w:r w:rsidR="002877AA" w:rsidRPr="00B0761A">
        <w:rPr>
          <w:rFonts w:ascii="Arial" w:eastAsia="ＭＳ 明朝" w:hAnsi="Arial" w:cs="Arial"/>
        </w:rPr>
        <w:t xml:space="preserve"> </w:t>
      </w:r>
      <w:r w:rsidR="00100870" w:rsidRPr="00B0761A">
        <w:rPr>
          <w:rFonts w:ascii="Arial" w:eastAsia="ＭＳ 明朝" w:hAnsi="Arial" w:cs="Arial"/>
        </w:rPr>
        <w:t>in the early stages of planning and designing a social media strategy.</w:t>
      </w:r>
    </w:p>
    <w:p w14:paraId="1FF3B8DF" w14:textId="28B3ED4D" w:rsidR="00100870" w:rsidRPr="00B0761A" w:rsidRDefault="00227DC9" w:rsidP="0026792C">
      <w:pPr>
        <w:pStyle w:val="PlainText"/>
        <w:numPr>
          <w:ilvl w:val="0"/>
          <w:numId w:val="9"/>
        </w:numPr>
        <w:rPr>
          <w:rFonts w:ascii="Arial" w:eastAsia="ＭＳ 明朝" w:hAnsi="Arial" w:cs="Arial"/>
        </w:rPr>
      </w:pPr>
      <w:r w:rsidRPr="00B0761A">
        <w:rPr>
          <w:rFonts w:ascii="Arial" w:eastAsia="ＭＳ 明朝" w:hAnsi="Arial" w:cs="Arial"/>
        </w:rPr>
        <w:t>Customize c</w:t>
      </w:r>
      <w:r w:rsidR="00100870" w:rsidRPr="00B0761A">
        <w:rPr>
          <w:rFonts w:ascii="Arial" w:eastAsia="ＭＳ 明朝" w:hAnsi="Arial" w:cs="Arial"/>
        </w:rPr>
        <w:t xml:space="preserve">orporate page content </w:t>
      </w:r>
      <w:r w:rsidR="00226906" w:rsidRPr="00B0761A">
        <w:rPr>
          <w:rFonts w:ascii="Arial" w:eastAsia="ＭＳ 明朝" w:hAnsi="Arial" w:cs="Arial"/>
        </w:rPr>
        <w:t>to show</w:t>
      </w:r>
      <w:r w:rsidR="00100870" w:rsidRPr="00B0761A">
        <w:rPr>
          <w:rFonts w:ascii="Arial" w:eastAsia="ＭＳ 明朝" w:hAnsi="Arial" w:cs="Arial"/>
        </w:rPr>
        <w:t xml:space="preserve"> cultural sensitivity and </w:t>
      </w:r>
      <w:r w:rsidR="00226906" w:rsidRPr="00B0761A">
        <w:rPr>
          <w:rFonts w:ascii="Arial" w:eastAsia="ＭＳ 明朝" w:hAnsi="Arial" w:cs="Arial"/>
        </w:rPr>
        <w:t>to conform</w:t>
      </w:r>
      <w:r w:rsidR="00100870" w:rsidRPr="00B0761A">
        <w:rPr>
          <w:rFonts w:ascii="Arial" w:eastAsia="ＭＳ 明朝" w:hAnsi="Arial" w:cs="Arial"/>
        </w:rPr>
        <w:t xml:space="preserve"> to </w:t>
      </w:r>
      <w:r w:rsidRPr="00B0761A">
        <w:rPr>
          <w:rFonts w:ascii="Arial" w:eastAsia="ＭＳ 明朝" w:hAnsi="Arial" w:cs="Arial"/>
        </w:rPr>
        <w:t>Saudi</w:t>
      </w:r>
      <w:r w:rsidR="00100870" w:rsidRPr="00B0761A">
        <w:rPr>
          <w:rFonts w:ascii="Arial" w:eastAsia="ＭＳ 明朝" w:hAnsi="Arial" w:cs="Arial"/>
        </w:rPr>
        <w:t xml:space="preserve"> </w:t>
      </w:r>
      <w:r w:rsidR="00226906" w:rsidRPr="00B0761A">
        <w:rPr>
          <w:rFonts w:ascii="Arial" w:eastAsia="ＭＳ 明朝" w:hAnsi="Arial" w:cs="Arial"/>
        </w:rPr>
        <w:t xml:space="preserve">cultural </w:t>
      </w:r>
      <w:r w:rsidR="00100870" w:rsidRPr="00B0761A">
        <w:rPr>
          <w:rFonts w:ascii="Arial" w:eastAsia="ＭＳ 明朝" w:hAnsi="Arial" w:cs="Arial"/>
        </w:rPr>
        <w:t xml:space="preserve">restrictions. </w:t>
      </w:r>
      <w:r w:rsidR="00226906" w:rsidRPr="00B0761A">
        <w:rPr>
          <w:rFonts w:ascii="Arial" w:eastAsia="ＭＳ 明朝" w:hAnsi="Arial" w:cs="Arial"/>
        </w:rPr>
        <w:t>For</w:t>
      </w:r>
      <w:r w:rsidR="00100870" w:rsidRPr="00B0761A">
        <w:rPr>
          <w:rFonts w:ascii="Arial" w:eastAsia="ＭＳ 明朝" w:hAnsi="Arial" w:cs="Arial"/>
        </w:rPr>
        <w:t xml:space="preserve"> example</w:t>
      </w:r>
      <w:r w:rsidR="00226906" w:rsidRPr="00B0761A">
        <w:rPr>
          <w:rFonts w:ascii="Arial" w:eastAsia="ＭＳ 明朝" w:hAnsi="Arial" w:cs="Arial"/>
        </w:rPr>
        <w:t>,</w:t>
      </w:r>
      <w:r w:rsidR="00100870" w:rsidRPr="00B0761A">
        <w:rPr>
          <w:rFonts w:ascii="Arial" w:eastAsia="ＭＳ 明朝" w:hAnsi="Arial" w:cs="Arial"/>
        </w:rPr>
        <w:t xml:space="preserve"> avoid using photos of women or religious content</w:t>
      </w:r>
      <w:r w:rsidR="00226906" w:rsidRPr="00B0761A">
        <w:rPr>
          <w:rFonts w:ascii="Arial" w:eastAsia="ＭＳ 明朝" w:hAnsi="Arial" w:cs="Arial"/>
        </w:rPr>
        <w:t>,</w:t>
      </w:r>
      <w:r w:rsidR="00100870" w:rsidRPr="00B0761A">
        <w:rPr>
          <w:rFonts w:ascii="Arial" w:eastAsia="ＭＳ 明朝" w:hAnsi="Arial" w:cs="Arial"/>
        </w:rPr>
        <w:t xml:space="preserve"> </w:t>
      </w:r>
      <w:r w:rsidR="00226906" w:rsidRPr="00B0761A">
        <w:rPr>
          <w:rFonts w:ascii="Arial" w:eastAsia="ＭＳ 明朝" w:hAnsi="Arial" w:cs="Arial"/>
        </w:rPr>
        <w:t>as</w:t>
      </w:r>
      <w:r w:rsidR="00100870" w:rsidRPr="00B0761A">
        <w:rPr>
          <w:rFonts w:ascii="Arial" w:eastAsia="ＭＳ 明朝" w:hAnsi="Arial" w:cs="Arial"/>
        </w:rPr>
        <w:t xml:space="preserve"> these content categories are highly sensitive to Saudis.</w:t>
      </w:r>
    </w:p>
    <w:p w14:paraId="64080EB0" w14:textId="1DCBACD1" w:rsidR="00100870" w:rsidRPr="00B0761A" w:rsidRDefault="003C1FC2" w:rsidP="0026792C">
      <w:pPr>
        <w:pStyle w:val="PlainText"/>
        <w:numPr>
          <w:ilvl w:val="0"/>
          <w:numId w:val="9"/>
        </w:numPr>
        <w:rPr>
          <w:rFonts w:ascii="Arial" w:eastAsia="ＭＳ 明朝" w:hAnsi="Arial" w:cs="Arial"/>
        </w:rPr>
      </w:pPr>
      <w:r w:rsidRPr="00B0761A">
        <w:rPr>
          <w:rFonts w:ascii="Arial" w:eastAsia="ＭＳ 明朝" w:hAnsi="Arial" w:cs="Arial"/>
        </w:rPr>
        <w:t>Address c</w:t>
      </w:r>
      <w:r w:rsidR="00100870" w:rsidRPr="00B0761A">
        <w:rPr>
          <w:rFonts w:ascii="Arial" w:eastAsia="ＭＳ 明朝" w:hAnsi="Arial" w:cs="Arial"/>
        </w:rPr>
        <w:t>ustomers</w:t>
      </w:r>
      <w:r w:rsidR="00D856F1" w:rsidRPr="00B0761A">
        <w:rPr>
          <w:rFonts w:ascii="Arial" w:eastAsia="ＭＳ 明朝" w:hAnsi="Arial" w:cs="Arial"/>
        </w:rPr>
        <w:t xml:space="preserve"> </w:t>
      </w:r>
      <w:r w:rsidR="00100870" w:rsidRPr="00B0761A">
        <w:rPr>
          <w:rFonts w:ascii="Arial" w:eastAsia="ＭＳ 明朝" w:hAnsi="Arial" w:cs="Arial"/>
        </w:rPr>
        <w:t xml:space="preserve">as </w:t>
      </w:r>
      <w:r w:rsidR="00881EFB" w:rsidRPr="00B0761A">
        <w:rPr>
          <w:rFonts w:ascii="Arial" w:eastAsia="ＭＳ 明朝" w:hAnsi="Arial" w:cs="Arial"/>
        </w:rPr>
        <w:t>a</w:t>
      </w:r>
      <w:r w:rsidR="00100870" w:rsidRPr="00B0761A">
        <w:rPr>
          <w:rFonts w:ascii="Arial" w:eastAsia="ＭＳ 明朝" w:hAnsi="Arial" w:cs="Arial"/>
        </w:rPr>
        <w:t xml:space="preserve"> group (i.e., collectivistic)</w:t>
      </w:r>
      <w:r w:rsidRPr="00B0761A">
        <w:rPr>
          <w:rFonts w:ascii="Arial" w:eastAsia="ＭＳ 明朝" w:hAnsi="Arial" w:cs="Arial"/>
        </w:rPr>
        <w:t>, not as</w:t>
      </w:r>
      <w:r w:rsidR="00100870" w:rsidRPr="00B0761A">
        <w:rPr>
          <w:rFonts w:ascii="Arial" w:eastAsia="ＭＳ 明朝" w:hAnsi="Arial" w:cs="Arial"/>
        </w:rPr>
        <w:t xml:space="preserve"> individuals. </w:t>
      </w:r>
      <w:r w:rsidR="00881EFB" w:rsidRPr="00B0761A">
        <w:rPr>
          <w:rFonts w:ascii="Arial" w:eastAsia="ＭＳ 明朝" w:hAnsi="Arial" w:cs="Arial"/>
        </w:rPr>
        <w:t>Placing greater emphasis on the group’</w:t>
      </w:r>
      <w:r w:rsidR="00100870" w:rsidRPr="00B0761A">
        <w:rPr>
          <w:rFonts w:ascii="Arial" w:eastAsia="ＭＳ 明朝" w:hAnsi="Arial" w:cs="Arial"/>
        </w:rPr>
        <w:t>s benefits, success, traditions</w:t>
      </w:r>
      <w:r w:rsidR="00881EFB" w:rsidRPr="00B0761A">
        <w:rPr>
          <w:rFonts w:ascii="Arial" w:eastAsia="ＭＳ 明朝" w:hAnsi="Arial" w:cs="Arial"/>
        </w:rPr>
        <w:t>,</w:t>
      </w:r>
      <w:r w:rsidR="00100870" w:rsidRPr="00B0761A">
        <w:rPr>
          <w:rFonts w:ascii="Arial" w:eastAsia="ＭＳ 明朝" w:hAnsi="Arial" w:cs="Arial"/>
        </w:rPr>
        <w:t xml:space="preserve"> and values would be received positively by </w:t>
      </w:r>
      <w:r w:rsidR="00881EFB" w:rsidRPr="00B0761A">
        <w:rPr>
          <w:rFonts w:ascii="Arial" w:eastAsia="ＭＳ 明朝" w:hAnsi="Arial" w:cs="Arial"/>
        </w:rPr>
        <w:t xml:space="preserve">Saudi </w:t>
      </w:r>
      <w:r w:rsidR="00100870" w:rsidRPr="00B0761A">
        <w:rPr>
          <w:rFonts w:ascii="Arial" w:eastAsia="ＭＳ 明朝" w:hAnsi="Arial" w:cs="Arial"/>
        </w:rPr>
        <w:t>customers.</w:t>
      </w:r>
    </w:p>
    <w:p w14:paraId="24286150" w14:textId="247C99C4" w:rsidR="00100870" w:rsidRPr="00B0761A" w:rsidRDefault="007C5C1E" w:rsidP="0026792C">
      <w:pPr>
        <w:pStyle w:val="PlainText"/>
        <w:numPr>
          <w:ilvl w:val="0"/>
          <w:numId w:val="9"/>
        </w:numPr>
        <w:rPr>
          <w:rFonts w:ascii="Arial" w:eastAsia="ＭＳ 明朝" w:hAnsi="Arial" w:cs="Arial"/>
        </w:rPr>
      </w:pPr>
      <w:r w:rsidRPr="00B0761A">
        <w:rPr>
          <w:rFonts w:ascii="Arial" w:eastAsia="ＭＳ 明朝" w:hAnsi="Arial" w:cs="Arial"/>
        </w:rPr>
        <w:t>Display appropriate</w:t>
      </w:r>
      <w:r w:rsidR="00657200" w:rsidRPr="00B0761A">
        <w:rPr>
          <w:rFonts w:ascii="Arial" w:eastAsia="ＭＳ 明朝" w:hAnsi="Arial" w:cs="Arial"/>
        </w:rPr>
        <w:t xml:space="preserve"> content on corporate social media pages.</w:t>
      </w:r>
      <w:r w:rsidR="00100870" w:rsidRPr="00B0761A">
        <w:rPr>
          <w:rFonts w:ascii="Arial" w:eastAsia="ＭＳ 明朝" w:hAnsi="Arial" w:cs="Arial"/>
        </w:rPr>
        <w:t xml:space="preserve"> </w:t>
      </w:r>
      <w:r w:rsidR="00103FD8" w:rsidRPr="00B0761A">
        <w:rPr>
          <w:rFonts w:ascii="Arial" w:eastAsia="ＭＳ 明朝" w:hAnsi="Arial" w:cs="Arial"/>
        </w:rPr>
        <w:t>W</w:t>
      </w:r>
      <w:r w:rsidR="00100870" w:rsidRPr="00B0761A">
        <w:rPr>
          <w:rFonts w:ascii="Arial" w:eastAsia="ＭＳ 明朝" w:hAnsi="Arial" w:cs="Arial"/>
        </w:rPr>
        <w:t>ritten content</w:t>
      </w:r>
      <w:r w:rsidR="00103FD8" w:rsidRPr="00B0761A">
        <w:rPr>
          <w:rFonts w:ascii="Arial" w:eastAsia="ＭＳ 明朝" w:hAnsi="Arial" w:cs="Arial"/>
        </w:rPr>
        <w:t xml:space="preserve"> that</w:t>
      </w:r>
      <w:r w:rsidR="00100870" w:rsidRPr="00B0761A">
        <w:rPr>
          <w:rFonts w:ascii="Arial" w:eastAsia="ＭＳ 明朝" w:hAnsi="Arial" w:cs="Arial"/>
        </w:rPr>
        <w:t xml:space="preserve"> refer</w:t>
      </w:r>
      <w:r w:rsidR="00A666BA" w:rsidRPr="00B0761A">
        <w:rPr>
          <w:rFonts w:ascii="Arial" w:eastAsia="ＭＳ 明朝" w:hAnsi="Arial" w:cs="Arial"/>
        </w:rPr>
        <w:t>s</w:t>
      </w:r>
      <w:r w:rsidR="00100870" w:rsidRPr="00B0761A">
        <w:rPr>
          <w:rFonts w:ascii="Arial" w:eastAsia="ＭＳ 明朝" w:hAnsi="Arial" w:cs="Arial"/>
        </w:rPr>
        <w:t xml:space="preserve"> to group, family, unit</w:t>
      </w:r>
      <w:r w:rsidR="00657200" w:rsidRPr="00B0761A">
        <w:rPr>
          <w:rFonts w:ascii="Arial" w:eastAsia="ＭＳ 明朝" w:hAnsi="Arial" w:cs="Arial"/>
        </w:rPr>
        <w:t>,</w:t>
      </w:r>
      <w:r w:rsidR="00100870" w:rsidRPr="00B0761A">
        <w:rPr>
          <w:rFonts w:ascii="Arial" w:eastAsia="ＭＳ 明朝" w:hAnsi="Arial" w:cs="Arial"/>
        </w:rPr>
        <w:t xml:space="preserve"> and interdependence can create a positive impact. </w:t>
      </w:r>
      <w:r w:rsidR="00657200" w:rsidRPr="00B0761A">
        <w:rPr>
          <w:rFonts w:ascii="Arial" w:eastAsia="ＭＳ 明朝" w:hAnsi="Arial" w:cs="Arial"/>
        </w:rPr>
        <w:t>Saudi youth seem to prefer v</w:t>
      </w:r>
      <w:r w:rsidR="00100870" w:rsidRPr="00B0761A">
        <w:rPr>
          <w:rFonts w:ascii="Arial" w:eastAsia="ＭＳ 明朝" w:hAnsi="Arial" w:cs="Arial"/>
        </w:rPr>
        <w:t xml:space="preserve">isual content, </w:t>
      </w:r>
      <w:r w:rsidR="00657200" w:rsidRPr="00B0761A">
        <w:rPr>
          <w:rFonts w:ascii="Arial" w:eastAsia="ＭＳ 明朝" w:hAnsi="Arial" w:cs="Arial"/>
        </w:rPr>
        <w:t xml:space="preserve">like </w:t>
      </w:r>
      <w:r w:rsidR="00100870" w:rsidRPr="00B0761A">
        <w:rPr>
          <w:rFonts w:ascii="Arial" w:eastAsia="ＭＳ 明朝" w:hAnsi="Arial" w:cs="Arial"/>
        </w:rPr>
        <w:t xml:space="preserve">photos and short videos. Using photos that show modesty, dignity, and community and family coherence </w:t>
      </w:r>
      <w:r w:rsidR="00657200" w:rsidRPr="00B0761A">
        <w:rPr>
          <w:rFonts w:ascii="Arial" w:eastAsia="ＭＳ 明朝" w:hAnsi="Arial" w:cs="Arial"/>
        </w:rPr>
        <w:t>could</w:t>
      </w:r>
      <w:r w:rsidR="00100870" w:rsidRPr="00B0761A">
        <w:rPr>
          <w:rFonts w:ascii="Arial" w:eastAsia="ＭＳ 明朝" w:hAnsi="Arial" w:cs="Arial"/>
        </w:rPr>
        <w:t xml:space="preserve"> have a strong influence on consumer decision-making. Use of short </w:t>
      </w:r>
      <w:r w:rsidR="00D25678" w:rsidRPr="00B0761A">
        <w:rPr>
          <w:rFonts w:ascii="Arial" w:eastAsia="ＭＳ 明朝" w:hAnsi="Arial" w:cs="Arial"/>
        </w:rPr>
        <w:t>humorous</w:t>
      </w:r>
      <w:r w:rsidR="00100870" w:rsidRPr="00B0761A">
        <w:rPr>
          <w:rFonts w:ascii="Arial" w:eastAsia="ＭＳ 明朝" w:hAnsi="Arial" w:cs="Arial"/>
        </w:rPr>
        <w:t xml:space="preserve"> video clips </w:t>
      </w:r>
      <w:r w:rsidR="00006506" w:rsidRPr="00B0761A">
        <w:rPr>
          <w:rFonts w:ascii="Arial" w:eastAsia="ＭＳ 明朝" w:hAnsi="Arial" w:cs="Arial"/>
        </w:rPr>
        <w:t>could also</w:t>
      </w:r>
      <w:r w:rsidR="00100870" w:rsidRPr="00B0761A">
        <w:rPr>
          <w:rFonts w:ascii="Arial" w:eastAsia="ＭＳ 明朝" w:hAnsi="Arial" w:cs="Arial"/>
        </w:rPr>
        <w:t xml:space="preserve"> help create a positive atmosphere.</w:t>
      </w:r>
    </w:p>
    <w:p w14:paraId="3C29F8B4" w14:textId="52DBDA9F" w:rsidR="00100870" w:rsidRPr="00B0761A" w:rsidRDefault="00100870" w:rsidP="0026792C">
      <w:pPr>
        <w:pStyle w:val="PlainText"/>
        <w:numPr>
          <w:ilvl w:val="0"/>
          <w:numId w:val="9"/>
        </w:numPr>
        <w:rPr>
          <w:rFonts w:ascii="Arial" w:eastAsia="ＭＳ 明朝" w:hAnsi="Arial" w:cs="Arial"/>
        </w:rPr>
      </w:pPr>
      <w:r w:rsidRPr="00B0761A">
        <w:rPr>
          <w:rFonts w:ascii="Arial" w:eastAsia="ＭＳ 明朝" w:hAnsi="Arial" w:cs="Arial"/>
        </w:rPr>
        <w:t xml:space="preserve">Saudi Arabia </w:t>
      </w:r>
      <w:r w:rsidR="00336B31" w:rsidRPr="00B0761A">
        <w:rPr>
          <w:rFonts w:ascii="Arial" w:eastAsia="ＭＳ 明朝" w:hAnsi="Arial" w:cs="Arial"/>
        </w:rPr>
        <w:t>has</w:t>
      </w:r>
      <w:r w:rsidRPr="00B0761A">
        <w:rPr>
          <w:rFonts w:ascii="Arial" w:eastAsia="ＭＳ 明朝" w:hAnsi="Arial" w:cs="Arial"/>
        </w:rPr>
        <w:t xml:space="preserve"> a high power-distance score, </w:t>
      </w:r>
      <w:r w:rsidR="005156B9" w:rsidRPr="00B0761A">
        <w:rPr>
          <w:rFonts w:ascii="Arial" w:eastAsia="ＭＳ 明朝" w:hAnsi="Arial" w:cs="Arial"/>
        </w:rPr>
        <w:t xml:space="preserve">so </w:t>
      </w:r>
      <w:r w:rsidR="00336B31" w:rsidRPr="00B0761A">
        <w:rPr>
          <w:rFonts w:ascii="Arial" w:eastAsia="ＭＳ 明朝" w:hAnsi="Arial" w:cs="Arial"/>
        </w:rPr>
        <w:t xml:space="preserve">the </w:t>
      </w:r>
      <w:r w:rsidRPr="00B0761A">
        <w:rPr>
          <w:rFonts w:ascii="Arial" w:eastAsia="ＭＳ 明朝" w:hAnsi="Arial" w:cs="Arial"/>
        </w:rPr>
        <w:t>opinions</w:t>
      </w:r>
      <w:r w:rsidR="00336B31" w:rsidRPr="00B0761A">
        <w:rPr>
          <w:rFonts w:ascii="Arial" w:eastAsia="ＭＳ 明朝" w:hAnsi="Arial" w:cs="Arial"/>
        </w:rPr>
        <w:t xml:space="preserve"> of </w:t>
      </w:r>
      <w:r w:rsidR="004E454C" w:rsidRPr="00B0761A">
        <w:rPr>
          <w:rFonts w:ascii="Arial" w:eastAsia="ＭＳ 明朝" w:hAnsi="Arial" w:cs="Arial"/>
        </w:rPr>
        <w:t>authority figures</w:t>
      </w:r>
      <w:r w:rsidRPr="00B0761A">
        <w:rPr>
          <w:rFonts w:ascii="Arial" w:eastAsia="ＭＳ 明朝" w:hAnsi="Arial" w:cs="Arial"/>
        </w:rPr>
        <w:t xml:space="preserve"> are taken seriously and respectfully</w:t>
      </w:r>
      <w:r w:rsidR="005156B9" w:rsidRPr="00B0761A">
        <w:rPr>
          <w:rFonts w:ascii="Arial" w:eastAsia="ＭＳ 明朝" w:hAnsi="Arial" w:cs="Arial"/>
        </w:rPr>
        <w:t>.</w:t>
      </w:r>
      <w:r w:rsidRPr="00B0761A">
        <w:rPr>
          <w:rFonts w:ascii="Arial" w:eastAsia="ＭＳ 明朝" w:hAnsi="Arial" w:cs="Arial"/>
        </w:rPr>
        <w:t xml:space="preserve"> </w:t>
      </w:r>
      <w:r w:rsidR="005156B9" w:rsidRPr="00B0761A">
        <w:rPr>
          <w:rFonts w:ascii="Arial" w:eastAsia="ＭＳ 明朝" w:hAnsi="Arial" w:cs="Arial"/>
        </w:rPr>
        <w:t>P</w:t>
      </w:r>
      <w:r w:rsidRPr="00B0761A">
        <w:rPr>
          <w:rFonts w:ascii="Arial" w:eastAsia="ＭＳ 明朝" w:hAnsi="Arial" w:cs="Arial"/>
        </w:rPr>
        <w:t xml:space="preserve">eople do not rely </w:t>
      </w:r>
      <w:r w:rsidR="005156B9" w:rsidRPr="00B0761A">
        <w:rPr>
          <w:rFonts w:ascii="Arial" w:eastAsia="ＭＳ 明朝" w:hAnsi="Arial" w:cs="Arial"/>
        </w:rPr>
        <w:t>just</w:t>
      </w:r>
      <w:r w:rsidRPr="00B0761A">
        <w:rPr>
          <w:rFonts w:ascii="Arial" w:eastAsia="ＭＳ 明朝" w:hAnsi="Arial" w:cs="Arial"/>
        </w:rPr>
        <w:t xml:space="preserve"> on statistics, figures</w:t>
      </w:r>
      <w:r w:rsidR="005156B9" w:rsidRPr="00B0761A">
        <w:rPr>
          <w:rFonts w:ascii="Arial" w:eastAsia="ＭＳ 明朝" w:hAnsi="Arial" w:cs="Arial"/>
        </w:rPr>
        <w:t>,</w:t>
      </w:r>
      <w:r w:rsidRPr="00B0761A">
        <w:rPr>
          <w:rFonts w:ascii="Arial" w:eastAsia="ＭＳ 明朝" w:hAnsi="Arial" w:cs="Arial"/>
        </w:rPr>
        <w:t xml:space="preserve"> and</w:t>
      </w:r>
      <w:r w:rsidR="005156B9" w:rsidRPr="00B0761A">
        <w:rPr>
          <w:rFonts w:ascii="Arial" w:eastAsia="ＭＳ 明朝" w:hAnsi="Arial" w:cs="Arial"/>
        </w:rPr>
        <w:t xml:space="preserve"> facts to make their decisions</w:t>
      </w:r>
      <w:r w:rsidR="007B7006" w:rsidRPr="00B0761A">
        <w:rPr>
          <w:rFonts w:ascii="Arial" w:eastAsia="ＭＳ 明朝" w:hAnsi="Arial" w:cs="Arial"/>
        </w:rPr>
        <w:t>.</w:t>
      </w:r>
      <w:r w:rsidR="005156B9" w:rsidRPr="00B0761A">
        <w:rPr>
          <w:rFonts w:ascii="Arial" w:eastAsia="ＭＳ 明朝" w:hAnsi="Arial" w:cs="Arial"/>
        </w:rPr>
        <w:t xml:space="preserve"> </w:t>
      </w:r>
      <w:r w:rsidR="007B7006" w:rsidRPr="00B0761A">
        <w:rPr>
          <w:rFonts w:ascii="Arial" w:eastAsia="ＭＳ 明朝" w:hAnsi="Arial" w:cs="Arial"/>
        </w:rPr>
        <w:t>T</w:t>
      </w:r>
      <w:r w:rsidR="005156B9" w:rsidRPr="00B0761A">
        <w:rPr>
          <w:rFonts w:ascii="Arial" w:eastAsia="ＭＳ 明朝" w:hAnsi="Arial" w:cs="Arial"/>
        </w:rPr>
        <w:t xml:space="preserve">aking advantage of positive power-holder opinions and reviews of the product could </w:t>
      </w:r>
      <w:r w:rsidR="007B7006" w:rsidRPr="00B0761A">
        <w:rPr>
          <w:rFonts w:ascii="Arial" w:eastAsia="ＭＳ 明朝" w:hAnsi="Arial" w:cs="Arial"/>
        </w:rPr>
        <w:t xml:space="preserve">therefore </w:t>
      </w:r>
      <w:r w:rsidR="005156B9" w:rsidRPr="00B0761A">
        <w:rPr>
          <w:rFonts w:ascii="Arial" w:eastAsia="ＭＳ 明朝" w:hAnsi="Arial" w:cs="Arial"/>
        </w:rPr>
        <w:t xml:space="preserve">attract more </w:t>
      </w:r>
      <w:r w:rsidR="00130B12" w:rsidRPr="00B0761A">
        <w:rPr>
          <w:rFonts w:ascii="Arial" w:eastAsia="ＭＳ 明朝" w:hAnsi="Arial" w:cs="Arial"/>
        </w:rPr>
        <w:t xml:space="preserve">Saudi </w:t>
      </w:r>
      <w:r w:rsidR="005156B9" w:rsidRPr="00B0761A">
        <w:rPr>
          <w:rFonts w:ascii="Arial" w:eastAsia="ＭＳ 明朝" w:hAnsi="Arial" w:cs="Arial"/>
        </w:rPr>
        <w:t>consumers.</w:t>
      </w:r>
    </w:p>
    <w:p w14:paraId="3136E589" w14:textId="3BD6D158" w:rsidR="00100870" w:rsidRPr="00B0761A" w:rsidRDefault="006A5D15" w:rsidP="0026792C">
      <w:pPr>
        <w:pStyle w:val="PlainText"/>
        <w:numPr>
          <w:ilvl w:val="0"/>
          <w:numId w:val="9"/>
        </w:numPr>
        <w:rPr>
          <w:rFonts w:ascii="Arial" w:eastAsia="ＭＳ 明朝" w:hAnsi="Arial" w:cs="Arial"/>
        </w:rPr>
      </w:pPr>
      <w:r w:rsidRPr="00B0761A">
        <w:rPr>
          <w:rFonts w:ascii="Arial" w:eastAsia="ＭＳ 明朝" w:hAnsi="Arial" w:cs="Arial"/>
        </w:rPr>
        <w:t>Use m</w:t>
      </w:r>
      <w:r w:rsidR="00767C7F" w:rsidRPr="00B0761A">
        <w:rPr>
          <w:rFonts w:ascii="Arial" w:eastAsia="ＭＳ 明朝" w:hAnsi="Arial" w:cs="Arial"/>
        </w:rPr>
        <w:t xml:space="preserve">embers of the target audience </w:t>
      </w:r>
      <w:r w:rsidRPr="00B0761A">
        <w:rPr>
          <w:rFonts w:ascii="Arial" w:eastAsia="ＭＳ 明朝" w:hAnsi="Arial" w:cs="Arial"/>
        </w:rPr>
        <w:t>to</w:t>
      </w:r>
      <w:r w:rsidR="00767C7F" w:rsidRPr="00B0761A">
        <w:rPr>
          <w:rFonts w:ascii="Arial" w:eastAsia="ＭＳ 明朝" w:hAnsi="Arial" w:cs="Arial"/>
        </w:rPr>
        <w:t xml:space="preserve"> evaluate</w:t>
      </w:r>
      <w:r w:rsidR="00907BBA" w:rsidRPr="00B0761A">
        <w:rPr>
          <w:rFonts w:ascii="Arial" w:eastAsia="ＭＳ 明朝" w:hAnsi="Arial" w:cs="Arial"/>
        </w:rPr>
        <w:t xml:space="preserve"> </w:t>
      </w:r>
      <w:r w:rsidR="00880BAD" w:rsidRPr="00B0761A">
        <w:rPr>
          <w:rFonts w:ascii="Arial" w:eastAsia="ＭＳ 明朝" w:hAnsi="Arial" w:cs="Arial"/>
        </w:rPr>
        <w:t xml:space="preserve">proposed content </w:t>
      </w:r>
      <w:r w:rsidR="00400BAD" w:rsidRPr="00B0761A">
        <w:rPr>
          <w:rFonts w:ascii="Arial" w:eastAsia="ＭＳ 明朝" w:hAnsi="Arial" w:cs="Arial"/>
        </w:rPr>
        <w:t>before</w:t>
      </w:r>
      <w:r w:rsidR="00907BBA" w:rsidRPr="00B0761A">
        <w:rPr>
          <w:rFonts w:ascii="Arial" w:eastAsia="ＭＳ 明朝" w:hAnsi="Arial" w:cs="Arial"/>
        </w:rPr>
        <w:t xml:space="preserve"> it is published</w:t>
      </w:r>
      <w:r w:rsidR="00400BAD" w:rsidRPr="00B0761A">
        <w:rPr>
          <w:rFonts w:ascii="Arial" w:eastAsia="ＭＳ 明朝" w:hAnsi="Arial" w:cs="Arial"/>
        </w:rPr>
        <w:t xml:space="preserve">. This will ensure that </w:t>
      </w:r>
      <w:r w:rsidR="003830C3" w:rsidRPr="00B0761A">
        <w:rPr>
          <w:rFonts w:ascii="Arial" w:eastAsia="ＭＳ 明朝" w:hAnsi="Arial" w:cs="Arial"/>
        </w:rPr>
        <w:t>the content</w:t>
      </w:r>
      <w:r w:rsidR="00400BAD" w:rsidRPr="00B0761A">
        <w:rPr>
          <w:rFonts w:ascii="Arial" w:eastAsia="ＭＳ 明朝" w:hAnsi="Arial" w:cs="Arial"/>
        </w:rPr>
        <w:t xml:space="preserve"> is compatible with</w:t>
      </w:r>
      <w:r w:rsidR="00100870" w:rsidRPr="00B0761A">
        <w:rPr>
          <w:rFonts w:ascii="Arial" w:eastAsia="ＭＳ 明朝" w:hAnsi="Arial" w:cs="Arial"/>
        </w:rPr>
        <w:t xml:space="preserve"> prevailing </w:t>
      </w:r>
      <w:r w:rsidR="00A03F40" w:rsidRPr="00B0761A">
        <w:rPr>
          <w:rFonts w:ascii="Arial" w:eastAsia="ＭＳ 明朝" w:hAnsi="Arial" w:cs="Arial"/>
        </w:rPr>
        <w:t xml:space="preserve">Saudi </w:t>
      </w:r>
      <w:r w:rsidR="00100870" w:rsidRPr="00B0761A">
        <w:rPr>
          <w:rFonts w:ascii="Arial" w:eastAsia="ＭＳ 明朝" w:hAnsi="Arial" w:cs="Arial"/>
        </w:rPr>
        <w:t>cultural values and</w:t>
      </w:r>
      <w:r w:rsidR="00400BAD" w:rsidRPr="00B0761A">
        <w:rPr>
          <w:rFonts w:ascii="Arial" w:eastAsia="ＭＳ 明朝" w:hAnsi="Arial" w:cs="Arial"/>
        </w:rPr>
        <w:t xml:space="preserve"> will avoid</w:t>
      </w:r>
      <w:r w:rsidR="00100870" w:rsidRPr="00B0761A">
        <w:rPr>
          <w:rFonts w:ascii="Arial" w:eastAsia="ＭＳ 明朝" w:hAnsi="Arial" w:cs="Arial"/>
        </w:rPr>
        <w:t xml:space="preserve"> any misconceptions. </w:t>
      </w:r>
    </w:p>
    <w:p w14:paraId="221091F0" w14:textId="77777777" w:rsidR="00100870" w:rsidRPr="00B0761A" w:rsidRDefault="00100870" w:rsidP="00100870">
      <w:pPr>
        <w:pStyle w:val="PlainText"/>
        <w:rPr>
          <w:rFonts w:ascii="Arial" w:eastAsia="ＭＳ 明朝" w:hAnsi="Arial" w:cs="Arial"/>
        </w:rPr>
      </w:pPr>
    </w:p>
    <w:p w14:paraId="20B131BD" w14:textId="088238A4" w:rsidR="00100870" w:rsidRPr="00B0761A" w:rsidRDefault="00552B3C" w:rsidP="00552B3C">
      <w:pPr>
        <w:pStyle w:val="PlainText"/>
        <w:rPr>
          <w:rFonts w:ascii="Arial" w:eastAsia="ＭＳ 明朝" w:hAnsi="Arial" w:cs="Arial"/>
        </w:rPr>
      </w:pPr>
      <w:r w:rsidRPr="00B0761A">
        <w:rPr>
          <w:rFonts w:ascii="Arial" w:eastAsia="ＭＳ 明朝" w:hAnsi="Arial" w:cs="Arial"/>
        </w:rPr>
        <w:t xml:space="preserve">Social media developers also need to understand </w:t>
      </w:r>
      <w:r w:rsidR="00100870" w:rsidRPr="00B0761A">
        <w:rPr>
          <w:rFonts w:ascii="Arial" w:eastAsia="ＭＳ 明朝" w:hAnsi="Arial" w:cs="Arial"/>
        </w:rPr>
        <w:t>the impact of Saudi cultural values</w:t>
      </w:r>
      <w:r w:rsidRPr="00B0761A">
        <w:rPr>
          <w:rFonts w:ascii="Arial" w:eastAsia="ＭＳ 明朝" w:hAnsi="Arial" w:cs="Arial"/>
        </w:rPr>
        <w:t>,</w:t>
      </w:r>
      <w:r w:rsidR="00100870" w:rsidRPr="00B0761A">
        <w:rPr>
          <w:rFonts w:ascii="Arial" w:eastAsia="ＭＳ 明朝" w:hAnsi="Arial" w:cs="Arial"/>
        </w:rPr>
        <w:t xml:space="preserve"> and</w:t>
      </w:r>
      <w:r w:rsidRPr="00B0761A">
        <w:rPr>
          <w:rFonts w:ascii="Arial" w:eastAsia="ＭＳ 明朝" w:hAnsi="Arial" w:cs="Arial"/>
        </w:rPr>
        <w:t xml:space="preserve"> the</w:t>
      </w:r>
      <w:r w:rsidR="00100870" w:rsidRPr="00B0761A">
        <w:rPr>
          <w:rFonts w:ascii="Arial" w:eastAsia="ＭＳ 明朝" w:hAnsi="Arial" w:cs="Arial"/>
        </w:rPr>
        <w:t xml:space="preserve"> restrictions </w:t>
      </w:r>
      <w:r w:rsidRPr="00B0761A">
        <w:rPr>
          <w:rFonts w:ascii="Arial" w:eastAsia="ＭＳ 明朝" w:hAnsi="Arial" w:cs="Arial"/>
        </w:rPr>
        <w:t>these place on how</w:t>
      </w:r>
      <w:r w:rsidR="00100870" w:rsidRPr="00B0761A">
        <w:rPr>
          <w:rFonts w:ascii="Arial" w:eastAsia="ＭＳ 明朝" w:hAnsi="Arial" w:cs="Arial"/>
        </w:rPr>
        <w:t xml:space="preserve"> Saudi youth use social media platforms</w:t>
      </w:r>
      <w:r w:rsidRPr="00B0761A">
        <w:rPr>
          <w:rFonts w:ascii="Arial" w:eastAsia="ＭＳ 明朝" w:hAnsi="Arial" w:cs="Arial"/>
        </w:rPr>
        <w:t xml:space="preserve">. </w:t>
      </w:r>
      <w:r w:rsidR="005476B1" w:rsidRPr="00B0761A">
        <w:rPr>
          <w:rFonts w:ascii="Arial" w:eastAsia="ＭＳ 明朝" w:hAnsi="Arial" w:cs="Arial"/>
        </w:rPr>
        <w:t xml:space="preserve"> They need to incorporate these cultural influences into the design of their platform’s tools so as not to alienate potential users.</w:t>
      </w:r>
      <w:r w:rsidR="00100870" w:rsidRPr="00B0761A">
        <w:rPr>
          <w:rFonts w:ascii="Arial" w:eastAsia="ＭＳ 明朝" w:hAnsi="Arial" w:cs="Arial"/>
        </w:rPr>
        <w:t xml:space="preserve"> </w:t>
      </w:r>
      <w:r w:rsidR="001E5DDE" w:rsidRPr="00B0761A">
        <w:rPr>
          <w:rFonts w:ascii="Arial" w:eastAsia="ＭＳ 明朝" w:hAnsi="Arial" w:cs="Arial"/>
        </w:rPr>
        <w:t xml:space="preserve">We will now </w:t>
      </w:r>
      <w:r w:rsidR="005476B1" w:rsidRPr="00B0761A">
        <w:rPr>
          <w:rFonts w:ascii="Arial" w:eastAsia="ＭＳ 明朝" w:hAnsi="Arial" w:cs="Arial"/>
        </w:rPr>
        <w:t>discuss some</w:t>
      </w:r>
      <w:r w:rsidR="00100870" w:rsidRPr="00B0761A">
        <w:rPr>
          <w:rFonts w:ascii="Arial" w:eastAsia="ＭＳ 明朝" w:hAnsi="Arial" w:cs="Arial"/>
        </w:rPr>
        <w:t xml:space="preserve"> signi</w:t>
      </w:r>
      <w:r w:rsidR="005476B1" w:rsidRPr="00B0761A">
        <w:rPr>
          <w:rFonts w:ascii="Arial" w:eastAsia="ＭＳ 明朝" w:hAnsi="Arial" w:cs="Arial"/>
        </w:rPr>
        <w:t>ficant design principles.</w:t>
      </w:r>
    </w:p>
    <w:p w14:paraId="48CDE56B" w14:textId="77777777" w:rsidR="00100870" w:rsidRPr="00B0761A" w:rsidRDefault="00100870" w:rsidP="00100870">
      <w:pPr>
        <w:pStyle w:val="PlainText"/>
        <w:rPr>
          <w:rFonts w:ascii="Arial" w:eastAsia="ＭＳ 明朝" w:hAnsi="Arial" w:cs="Arial"/>
        </w:rPr>
      </w:pPr>
    </w:p>
    <w:p w14:paraId="03CD5B37" w14:textId="3E82E624" w:rsidR="00B34147" w:rsidRPr="00B0761A" w:rsidRDefault="00FE117B" w:rsidP="00100870">
      <w:pPr>
        <w:pStyle w:val="PlainText"/>
        <w:rPr>
          <w:rFonts w:ascii="Arial" w:eastAsia="ＭＳ 明朝" w:hAnsi="Arial" w:cs="Arial"/>
        </w:rPr>
      </w:pPr>
      <w:r w:rsidRPr="00B0761A">
        <w:rPr>
          <w:rFonts w:ascii="Arial" w:eastAsia="ＭＳ 明朝" w:hAnsi="Arial" w:cs="Arial"/>
        </w:rPr>
        <w:t>S</w:t>
      </w:r>
      <w:r w:rsidR="00100870" w:rsidRPr="00B0761A">
        <w:rPr>
          <w:rFonts w:ascii="Arial" w:eastAsia="ＭＳ 明朝" w:hAnsi="Arial" w:cs="Arial"/>
        </w:rPr>
        <w:t>ocial media platform</w:t>
      </w:r>
      <w:r w:rsidRPr="00B0761A">
        <w:rPr>
          <w:rFonts w:ascii="Arial" w:eastAsia="ＭＳ 明朝" w:hAnsi="Arial" w:cs="Arial"/>
        </w:rPr>
        <w:t xml:space="preserve">s that target Saudi youth </w:t>
      </w:r>
      <w:r w:rsidR="0067072C" w:rsidRPr="00B0761A">
        <w:rPr>
          <w:rFonts w:ascii="Arial" w:eastAsia="ＭＳ 明朝" w:hAnsi="Arial" w:cs="Arial"/>
        </w:rPr>
        <w:t>should</w:t>
      </w:r>
      <w:r w:rsidR="00100870" w:rsidRPr="00B0761A">
        <w:rPr>
          <w:rFonts w:ascii="Arial" w:eastAsia="ＭＳ 明朝" w:hAnsi="Arial" w:cs="Arial"/>
        </w:rPr>
        <w:t xml:space="preserve"> </w:t>
      </w:r>
      <w:r w:rsidR="00C13544" w:rsidRPr="00B0761A">
        <w:rPr>
          <w:rFonts w:ascii="Arial" w:eastAsia="ＭＳ 明朝" w:hAnsi="Arial" w:cs="Arial"/>
        </w:rPr>
        <w:t>use</w:t>
      </w:r>
      <w:r w:rsidR="00100870" w:rsidRPr="00B0761A">
        <w:rPr>
          <w:rFonts w:ascii="Arial" w:eastAsia="ＭＳ 明朝" w:hAnsi="Arial" w:cs="Arial"/>
        </w:rPr>
        <w:t xml:space="preserve"> an indirect communication style. In other words, </w:t>
      </w:r>
      <w:r w:rsidR="000E519B" w:rsidRPr="00B0761A">
        <w:rPr>
          <w:rFonts w:ascii="Arial" w:eastAsia="ＭＳ 明朝" w:hAnsi="Arial" w:cs="Arial"/>
        </w:rPr>
        <w:t xml:space="preserve">users need the ability to build </w:t>
      </w:r>
      <w:r w:rsidR="00EB575C" w:rsidRPr="00B0761A">
        <w:rPr>
          <w:rFonts w:ascii="Arial" w:eastAsia="ＭＳ 明朝" w:hAnsi="Arial" w:cs="Arial"/>
        </w:rPr>
        <w:t>connections</w:t>
      </w:r>
      <w:r w:rsidR="00100870" w:rsidRPr="00B0761A">
        <w:rPr>
          <w:rFonts w:ascii="Arial" w:eastAsia="ＭＳ 明朝" w:hAnsi="Arial" w:cs="Arial"/>
        </w:rPr>
        <w:t xml:space="preserve"> based on attention only</w:t>
      </w:r>
      <w:r w:rsidR="000E519B" w:rsidRPr="00B0761A">
        <w:rPr>
          <w:rFonts w:ascii="Arial" w:eastAsia="ＭＳ 明朝" w:hAnsi="Arial" w:cs="Arial"/>
        </w:rPr>
        <w:t xml:space="preserve">. </w:t>
      </w:r>
      <w:r w:rsidR="00EB575C" w:rsidRPr="00B0761A">
        <w:rPr>
          <w:rFonts w:ascii="Arial" w:eastAsia="ＭＳ 明朝" w:hAnsi="Arial" w:cs="Arial"/>
        </w:rPr>
        <w:t xml:space="preserve">This is a one-way or </w:t>
      </w:r>
      <w:r w:rsidR="00EB575C" w:rsidRPr="00B0761A">
        <w:rPr>
          <w:rFonts w:ascii="Arial" w:eastAsia="ＭＳ 明朝" w:hAnsi="Arial" w:cs="Arial"/>
          <w:i/>
        </w:rPr>
        <w:t>asymmetric</w:t>
      </w:r>
      <w:r w:rsidR="00EB575C" w:rsidRPr="00B0761A">
        <w:rPr>
          <w:rFonts w:ascii="Arial" w:eastAsia="ＭＳ 明朝" w:hAnsi="Arial" w:cs="Arial"/>
        </w:rPr>
        <w:t xml:space="preserve"> model of social connections, of which Twitter is a prime example.</w:t>
      </w:r>
      <w:r w:rsidR="000B5EC0" w:rsidRPr="00B0761A">
        <w:rPr>
          <w:rFonts w:ascii="Arial" w:eastAsia="ＭＳ 明朝" w:hAnsi="Arial" w:cs="Arial"/>
        </w:rPr>
        <w:t xml:space="preserve"> </w:t>
      </w:r>
      <w:proofErr w:type="spellStart"/>
      <w:r w:rsidR="000B3361" w:rsidRPr="00B0761A">
        <w:rPr>
          <w:rFonts w:ascii="Arial" w:eastAsia="ＭＳ 明朝" w:hAnsi="Arial" w:cs="Arial"/>
        </w:rPr>
        <w:t>Nouf</w:t>
      </w:r>
      <w:proofErr w:type="spellEnd"/>
      <w:r w:rsidR="000B5EC0" w:rsidRPr="00B0761A">
        <w:rPr>
          <w:rFonts w:ascii="Arial" w:eastAsia="ＭＳ 明朝" w:hAnsi="Arial" w:cs="Arial"/>
        </w:rPr>
        <w:t xml:space="preserve"> can follow other</w:t>
      </w:r>
      <w:r w:rsidR="00E52C8D" w:rsidRPr="00B0761A">
        <w:rPr>
          <w:rFonts w:ascii="Arial" w:eastAsia="ＭＳ 明朝" w:hAnsi="Arial" w:cs="Arial"/>
        </w:rPr>
        <w:t>s</w:t>
      </w:r>
      <w:r w:rsidR="000B5EC0" w:rsidRPr="00B0761A">
        <w:rPr>
          <w:rFonts w:ascii="Arial" w:eastAsia="ＭＳ 明朝" w:hAnsi="Arial" w:cs="Arial"/>
        </w:rPr>
        <w:t xml:space="preserve"> without</w:t>
      </w:r>
      <w:r w:rsidR="00745F14" w:rsidRPr="00B0761A">
        <w:rPr>
          <w:rFonts w:ascii="Arial" w:eastAsia="ＭＳ 明朝" w:hAnsi="Arial" w:cs="Arial"/>
        </w:rPr>
        <w:t xml:space="preserve"> </w:t>
      </w:r>
      <w:r w:rsidR="00E52C8D" w:rsidRPr="00B0761A">
        <w:rPr>
          <w:rFonts w:ascii="Arial" w:eastAsia="ＭＳ 明朝" w:hAnsi="Arial" w:cs="Arial"/>
        </w:rPr>
        <w:t xml:space="preserve">any requirement to </w:t>
      </w:r>
      <w:r w:rsidR="008B4EA6" w:rsidRPr="00B0761A">
        <w:rPr>
          <w:rFonts w:ascii="Arial" w:eastAsia="ＭＳ 明朝" w:hAnsi="Arial" w:cs="Arial"/>
        </w:rPr>
        <w:t xml:space="preserve">directly </w:t>
      </w:r>
      <w:r w:rsidR="00E52C8D" w:rsidRPr="00B0761A">
        <w:rPr>
          <w:rFonts w:ascii="Arial" w:eastAsia="ＭＳ 明朝" w:hAnsi="Arial" w:cs="Arial"/>
        </w:rPr>
        <w:t xml:space="preserve">interact with them, </w:t>
      </w:r>
      <w:r w:rsidR="00762213" w:rsidRPr="00B0761A">
        <w:rPr>
          <w:rFonts w:ascii="Arial" w:eastAsia="ＭＳ 明朝" w:hAnsi="Arial" w:cs="Arial"/>
        </w:rPr>
        <w:t>or for them to</w:t>
      </w:r>
      <w:r w:rsidR="00E52C8D" w:rsidRPr="00B0761A">
        <w:rPr>
          <w:rFonts w:ascii="Arial" w:eastAsia="ＭＳ 明朝" w:hAnsi="Arial" w:cs="Arial"/>
        </w:rPr>
        <w:t xml:space="preserve"> make a reciprocal connection</w:t>
      </w:r>
      <w:r w:rsidR="000B3361" w:rsidRPr="00B0761A">
        <w:rPr>
          <w:rFonts w:ascii="Arial" w:eastAsia="ＭＳ 明朝" w:hAnsi="Arial" w:cs="Arial"/>
        </w:rPr>
        <w:t xml:space="preserve"> with </w:t>
      </w:r>
      <w:proofErr w:type="spellStart"/>
      <w:r w:rsidR="000B3361" w:rsidRPr="00B0761A">
        <w:rPr>
          <w:rFonts w:ascii="Arial" w:eastAsia="ＭＳ 明朝" w:hAnsi="Arial" w:cs="Arial"/>
        </w:rPr>
        <w:t>Nouf</w:t>
      </w:r>
      <w:proofErr w:type="spellEnd"/>
      <w:r w:rsidR="00E52C8D" w:rsidRPr="00B0761A">
        <w:rPr>
          <w:rFonts w:ascii="Arial" w:eastAsia="ＭＳ 明朝" w:hAnsi="Arial" w:cs="Arial"/>
        </w:rPr>
        <w:t>.</w:t>
      </w:r>
      <w:r w:rsidR="00B67F50" w:rsidRPr="00B0761A">
        <w:rPr>
          <w:rFonts w:ascii="Arial" w:eastAsia="ＭＳ 明朝" w:hAnsi="Arial" w:cs="Arial"/>
        </w:rPr>
        <w:t xml:space="preserve"> </w:t>
      </w:r>
      <w:r w:rsidR="00745F14" w:rsidRPr="00B0761A">
        <w:rPr>
          <w:rFonts w:ascii="Arial" w:eastAsia="ＭＳ 明朝" w:hAnsi="Arial" w:cs="Arial"/>
        </w:rPr>
        <w:t>P</w:t>
      </w:r>
      <w:r w:rsidR="00EB575C" w:rsidRPr="00B0761A">
        <w:rPr>
          <w:rFonts w:ascii="Arial" w:eastAsia="ＭＳ 明朝" w:hAnsi="Arial" w:cs="Arial"/>
        </w:rPr>
        <w:t xml:space="preserve">latforms like Facebook, in contrast, use a two-way or </w:t>
      </w:r>
      <w:r w:rsidR="00EB575C" w:rsidRPr="00B0761A">
        <w:rPr>
          <w:rFonts w:ascii="Arial" w:eastAsia="ＭＳ 明朝" w:hAnsi="Arial" w:cs="Arial"/>
          <w:i/>
        </w:rPr>
        <w:t>symmetric</w:t>
      </w:r>
      <w:r w:rsidR="00EB575C" w:rsidRPr="00B0761A">
        <w:rPr>
          <w:rFonts w:ascii="Arial" w:eastAsia="ＭＳ 明朝" w:hAnsi="Arial" w:cs="Arial"/>
        </w:rPr>
        <w:t xml:space="preserve"> model</w:t>
      </w:r>
      <w:r w:rsidR="00D34CEB" w:rsidRPr="00B0761A">
        <w:rPr>
          <w:rFonts w:ascii="Arial" w:eastAsia="ＭＳ 明朝" w:hAnsi="Arial" w:cs="Arial"/>
        </w:rPr>
        <w:t xml:space="preserve"> </w:t>
      </w:r>
      <w:r w:rsidR="00D34CEB" w:rsidRPr="00B0761A">
        <w:rPr>
          <w:rFonts w:ascii="Arial" w:eastAsia="ＭＳ 明朝" w:hAnsi="Arial" w:cs="Arial"/>
        </w:rPr>
        <w:fldChar w:fldCharType="begin"/>
      </w:r>
      <w:r w:rsidR="00B34B0A" w:rsidRPr="00B0761A">
        <w:rPr>
          <w:rFonts w:ascii="Arial" w:eastAsia="ＭＳ 明朝" w:hAnsi="Arial" w:cs="Arial"/>
        </w:rPr>
        <w:instrText xml:space="preserve"> ADDIN ZOTERO_ITEM CSL_CITATION {"citationID":"YmWef9jD","properties":{"formattedCitation":"(Wasserman and Faust, 1994; Kane et al., 2014)","plainCitation":"(Wasserman and Faust, 1994; Kane et al., 2014)"},"citationItems":[{"id":152,"uris":["http://zotero.org/users/26821/items/NQCXPMCF"],"uri":["http://zotero.org/users/26821/items/NQCXPMCF"],"itemData":{"id":152,"type":"book","title":"Social network analysis: Methods and applications","publisher":"Cambridge University Press","number-of-pages":"852","source":"Google Books","abstract":"Social network analysis is used widely in the social and behavioral sciences, as well as in economics, marketing, and industrial engineering. The social network perspective focuses on relationships among social entities and is an important addition to standard social and behavioral research, which is primarily concerned with attributes of the social units. Social Network Analysis: Methods and Applications reviews and discusses methods for the analysis of social networks with a focus on applications of these methods to many substantive examples. It is a reference book that can be used by those who want a comprehensive review of network methods, or by researchers who have gathered network data and want to find the most appropriate method by which to analyze it. It is also intended for use as a textbook as it is the first book to provide comprehensive coverage of the methodology and applications of the field.","ISBN":"978-0-521-38707-1","note":"Google-Books-ID: CAm2DpIqRUIC","shortTitle":"Social Network Analysis","language":"en","author":[{"family":"Wasserman","given":"Stanley"},{"family":"Faust","given":"Katherine"}],"issued":{"date-parts":[["1994",11,25]]}}},{"id":157,"uris":["http://zotero.org/users/26821/items/FJHJ69BC"],"uri":["http://zotero.org/users/26821/items/FJHJ69BC"],"itemData":{"id":157,"type":"article-journal","title":"What’s different about social media networks? A framework and research agenda","container-title":"MIS Quarterly","page":"274--304","volume":"38","issue":"1","abstract":"In recent years, we have witnessed the rapid proliferation and widespread adoption of a new class of information technologies, commonly known as social media. Researchers often rely on social network analysis (SNA) when attempting to understand these technologies, often without considering how the novel capabilities of social media platforms might affect the underlying theories of SNA, which were developed primarily through studies of offline social networks. This article outlines several key differences between traditional offline social networks and online social media networks by juxtaposing an established typology of social network research with a well-regarded definition of social media platforms that articulates four key features. The results show that at four major points of intersection, social media has considerable theoretical implications for SNA. In exploring these points of intersection, this study outlines a series of theoretically distinct research questions for SNA in social media contexts. These points of intersection offer considerable opportunities for researchers to investigate the theoretical implications introduced by social media and lay the groundwork for a robust social media agenda potentially spanning multiple disciplines.","journalAbbreviation":"MIS Quarterly","author":[{"family":"Kane","given":"Gerald C."},{"family":"Alavi","given":"Maryam"},{"family":"Labianca","given":"Giuseppe (Joe)"},{"family":"Borgatti","given":"Steve"}],"issued":{"date-parts":[["2014"]]}}}],"schema":"https://github.com/citation-style-language/schema/raw/master/csl-citation.json"} </w:instrText>
      </w:r>
      <w:r w:rsidR="00D34CEB" w:rsidRPr="00B0761A">
        <w:rPr>
          <w:rFonts w:ascii="Arial" w:eastAsia="ＭＳ 明朝" w:hAnsi="Arial" w:cs="Arial"/>
        </w:rPr>
        <w:fldChar w:fldCharType="separate"/>
      </w:r>
      <w:r w:rsidR="00B34B0A" w:rsidRPr="00B0761A">
        <w:rPr>
          <w:rFonts w:ascii="Arial" w:eastAsia="ＭＳ 明朝" w:hAnsi="Arial" w:cs="Arial"/>
          <w:noProof/>
        </w:rPr>
        <w:t>(Wasserman and Faust, 1994; Kane et al., 2014)</w:t>
      </w:r>
      <w:r w:rsidR="00D34CEB" w:rsidRPr="00B0761A">
        <w:rPr>
          <w:rFonts w:ascii="Arial" w:eastAsia="ＭＳ 明朝" w:hAnsi="Arial" w:cs="Arial"/>
        </w:rPr>
        <w:fldChar w:fldCharType="end"/>
      </w:r>
      <w:r w:rsidR="00DC0C62" w:rsidRPr="00B0761A">
        <w:rPr>
          <w:rFonts w:ascii="Arial" w:eastAsia="ＭＳ 明朝" w:hAnsi="Arial" w:cs="Arial"/>
        </w:rPr>
        <w:t>. If Ali wishes to follow someone, then they must also follow him</w:t>
      </w:r>
      <w:r w:rsidR="00EB575C" w:rsidRPr="00B0761A">
        <w:rPr>
          <w:rFonts w:ascii="Arial" w:eastAsia="ＭＳ 明朝" w:hAnsi="Arial" w:cs="Arial"/>
        </w:rPr>
        <w:t>.</w:t>
      </w:r>
      <w:r w:rsidR="00100870" w:rsidRPr="00B0761A">
        <w:rPr>
          <w:rFonts w:ascii="Arial" w:eastAsia="ＭＳ 明朝" w:hAnsi="Arial" w:cs="Arial"/>
        </w:rPr>
        <w:t xml:space="preserve"> </w:t>
      </w:r>
      <w:r w:rsidR="006F4EA5" w:rsidRPr="00B0761A">
        <w:rPr>
          <w:rFonts w:ascii="Arial" w:eastAsia="ＭＳ 明朝" w:hAnsi="Arial" w:cs="Arial"/>
        </w:rPr>
        <w:t>A symmetric</w:t>
      </w:r>
      <w:r w:rsidR="00100870" w:rsidRPr="00B0761A">
        <w:rPr>
          <w:rFonts w:ascii="Arial" w:eastAsia="ＭＳ 明朝" w:hAnsi="Arial" w:cs="Arial"/>
        </w:rPr>
        <w:t xml:space="preserve"> social media</w:t>
      </w:r>
      <w:r w:rsidR="009E03FD" w:rsidRPr="00B0761A">
        <w:rPr>
          <w:rFonts w:ascii="Arial" w:eastAsia="ＭＳ 明朝" w:hAnsi="Arial" w:cs="Arial"/>
        </w:rPr>
        <w:t xml:space="preserve"> platform</w:t>
      </w:r>
      <w:r w:rsidR="00100870" w:rsidRPr="00B0761A">
        <w:rPr>
          <w:rFonts w:ascii="Arial" w:eastAsia="ＭＳ 明朝" w:hAnsi="Arial" w:cs="Arial"/>
        </w:rPr>
        <w:t xml:space="preserve"> </w:t>
      </w:r>
      <w:r w:rsidR="009E03FD" w:rsidRPr="00B0761A">
        <w:rPr>
          <w:rFonts w:ascii="Arial" w:eastAsia="ＭＳ 明朝" w:hAnsi="Arial" w:cs="Arial"/>
        </w:rPr>
        <w:t>will</w:t>
      </w:r>
      <w:r w:rsidR="00F368F3" w:rsidRPr="00B0761A">
        <w:rPr>
          <w:rFonts w:ascii="Arial" w:eastAsia="ＭＳ 明朝" w:hAnsi="Arial" w:cs="Arial"/>
        </w:rPr>
        <w:t xml:space="preserve"> tend to foster stronger </w:t>
      </w:r>
      <w:r w:rsidR="009E03FD" w:rsidRPr="00B0761A">
        <w:rPr>
          <w:rFonts w:ascii="Arial" w:eastAsia="ＭＳ 明朝" w:hAnsi="Arial" w:cs="Arial"/>
        </w:rPr>
        <w:t>connections</w:t>
      </w:r>
      <w:r w:rsidR="00F368F3" w:rsidRPr="00B0761A">
        <w:rPr>
          <w:rFonts w:ascii="Arial" w:eastAsia="ＭＳ 明朝" w:hAnsi="Arial" w:cs="Arial"/>
        </w:rPr>
        <w:t xml:space="preserve"> between users than an a</w:t>
      </w:r>
      <w:r w:rsidR="006F4EA5" w:rsidRPr="00B0761A">
        <w:rPr>
          <w:rFonts w:ascii="Arial" w:eastAsia="ＭＳ 明朝" w:hAnsi="Arial" w:cs="Arial"/>
        </w:rPr>
        <w:t>symmetric one</w:t>
      </w:r>
      <w:r w:rsidR="00100870" w:rsidRPr="00B0761A">
        <w:rPr>
          <w:rFonts w:ascii="Arial" w:eastAsia="ＭＳ 明朝" w:hAnsi="Arial" w:cs="Arial"/>
        </w:rPr>
        <w:t xml:space="preserve">. </w:t>
      </w:r>
      <w:r w:rsidR="006D5EEE" w:rsidRPr="00B0761A">
        <w:rPr>
          <w:rFonts w:ascii="Arial" w:eastAsia="ＭＳ 明朝" w:hAnsi="Arial" w:cs="Arial"/>
        </w:rPr>
        <w:t xml:space="preserve">However, we believe that the ability to form asymmetric relationships with other users would work better for the likes of Saudi youth, </w:t>
      </w:r>
      <w:r w:rsidR="009E03FD" w:rsidRPr="00B0761A">
        <w:rPr>
          <w:rFonts w:ascii="Arial" w:eastAsia="ＭＳ 明朝" w:hAnsi="Arial" w:cs="Arial"/>
        </w:rPr>
        <w:t>w</w:t>
      </w:r>
      <w:r w:rsidR="006D5EEE" w:rsidRPr="00B0761A">
        <w:rPr>
          <w:rFonts w:ascii="Arial" w:eastAsia="ＭＳ 明朝" w:hAnsi="Arial" w:cs="Arial"/>
        </w:rPr>
        <w:t>ho are less open to self-disclosure.</w:t>
      </w:r>
      <w:r w:rsidR="00B60E1E" w:rsidRPr="00B0761A">
        <w:rPr>
          <w:rFonts w:ascii="Arial" w:eastAsia="ＭＳ 明朝" w:hAnsi="Arial" w:cs="Arial"/>
        </w:rPr>
        <w:t xml:space="preserve"> </w:t>
      </w:r>
      <w:proofErr w:type="spellStart"/>
      <w:r w:rsidR="00FA2193" w:rsidRPr="00B0761A">
        <w:rPr>
          <w:rFonts w:ascii="Arial" w:eastAsia="ＭＳ 明朝" w:hAnsi="Arial" w:cs="Arial"/>
        </w:rPr>
        <w:t>Nouf</w:t>
      </w:r>
      <w:proofErr w:type="spellEnd"/>
      <w:r w:rsidR="00FA2193" w:rsidRPr="00B0761A">
        <w:rPr>
          <w:rFonts w:ascii="Arial" w:eastAsia="ＭＳ 明朝" w:hAnsi="Arial" w:cs="Arial"/>
        </w:rPr>
        <w:t xml:space="preserve"> and Ali </w:t>
      </w:r>
      <w:r w:rsidR="00D611C5" w:rsidRPr="00B0761A">
        <w:rPr>
          <w:rFonts w:ascii="Arial" w:eastAsia="ＭＳ 明朝" w:hAnsi="Arial" w:cs="Arial"/>
        </w:rPr>
        <w:t>show</w:t>
      </w:r>
      <w:r w:rsidR="00B60E1E" w:rsidRPr="00B0761A">
        <w:rPr>
          <w:rFonts w:ascii="Arial" w:eastAsia="ＭＳ 明朝" w:hAnsi="Arial" w:cs="Arial"/>
        </w:rPr>
        <w:t xml:space="preserve"> that Saudi youth prefer </w:t>
      </w:r>
      <w:r w:rsidR="003B038A" w:rsidRPr="00B0761A">
        <w:rPr>
          <w:rFonts w:ascii="Arial" w:eastAsia="ＭＳ 明朝" w:hAnsi="Arial" w:cs="Arial"/>
        </w:rPr>
        <w:t>to see</w:t>
      </w:r>
      <w:r w:rsidR="00B60E1E" w:rsidRPr="00B0761A">
        <w:rPr>
          <w:rFonts w:ascii="Arial" w:eastAsia="ＭＳ 明朝" w:hAnsi="Arial" w:cs="Arial"/>
        </w:rPr>
        <w:t xml:space="preserve"> what others are doing and looking at, rather than </w:t>
      </w:r>
      <w:r w:rsidR="003B038A" w:rsidRPr="00B0761A">
        <w:rPr>
          <w:rFonts w:ascii="Arial" w:eastAsia="ＭＳ 明朝" w:hAnsi="Arial" w:cs="Arial"/>
        </w:rPr>
        <w:t>to express themselves and define</w:t>
      </w:r>
      <w:r w:rsidR="00B60E1E" w:rsidRPr="00B0761A">
        <w:rPr>
          <w:rFonts w:ascii="Arial" w:eastAsia="ＭＳ 明朝" w:hAnsi="Arial" w:cs="Arial"/>
        </w:rPr>
        <w:t xml:space="preserve"> their personal identity. This is facilitated by an asymmetric environment.</w:t>
      </w:r>
      <w:r w:rsidR="00832087" w:rsidRPr="00B0761A">
        <w:rPr>
          <w:rFonts w:ascii="Arial" w:eastAsia="ＭＳ 明朝" w:hAnsi="Arial" w:cs="Arial"/>
        </w:rPr>
        <w:t xml:space="preserve"> </w:t>
      </w:r>
      <w:r w:rsidR="00100870" w:rsidRPr="00B0761A">
        <w:rPr>
          <w:rFonts w:ascii="Arial" w:eastAsia="ＭＳ 明朝" w:hAnsi="Arial" w:cs="Arial"/>
        </w:rPr>
        <w:t>Additionally, an "asymmetric" environment can help to address the strengths and types of relationship among users, which is a fundamental need for Saudi female users</w:t>
      </w:r>
      <w:r w:rsidR="00605354" w:rsidRPr="00B0761A">
        <w:rPr>
          <w:rFonts w:ascii="Arial" w:eastAsia="ＭＳ 明朝" w:hAnsi="Arial" w:cs="Arial"/>
        </w:rPr>
        <w:t xml:space="preserve"> like </w:t>
      </w:r>
      <w:proofErr w:type="spellStart"/>
      <w:r w:rsidR="00605354" w:rsidRPr="00B0761A">
        <w:rPr>
          <w:rFonts w:ascii="Arial" w:eastAsia="ＭＳ 明朝" w:hAnsi="Arial" w:cs="Arial"/>
        </w:rPr>
        <w:t>Nouf</w:t>
      </w:r>
      <w:proofErr w:type="spellEnd"/>
      <w:r w:rsidR="00100870" w:rsidRPr="00B0761A">
        <w:rPr>
          <w:rFonts w:ascii="Arial" w:eastAsia="ＭＳ 明朝" w:hAnsi="Arial" w:cs="Arial"/>
        </w:rPr>
        <w:t xml:space="preserve">. </w:t>
      </w:r>
      <w:r w:rsidR="00B34147" w:rsidRPr="00B0761A">
        <w:rPr>
          <w:rFonts w:ascii="Arial" w:eastAsia="ＭＳ 明朝" w:hAnsi="Arial" w:cs="Arial"/>
        </w:rPr>
        <w:t>She can follow whomever she wants</w:t>
      </w:r>
      <w:r w:rsidR="007B675B" w:rsidRPr="00B0761A">
        <w:rPr>
          <w:rFonts w:ascii="Arial" w:eastAsia="ＭＳ 明朝" w:hAnsi="Arial" w:cs="Arial"/>
        </w:rPr>
        <w:t xml:space="preserve"> (within culturally acceptable bounds)</w:t>
      </w:r>
      <w:r w:rsidR="00B34147" w:rsidRPr="00B0761A">
        <w:rPr>
          <w:rFonts w:ascii="Arial" w:eastAsia="ＭＳ 明朝" w:hAnsi="Arial" w:cs="Arial"/>
        </w:rPr>
        <w:t>, without the need for reciprocity or to create a close connection with those she follows</w:t>
      </w:r>
      <w:r w:rsidR="007B675B" w:rsidRPr="00B0761A">
        <w:rPr>
          <w:rFonts w:ascii="Arial" w:eastAsia="ＭＳ 明朝" w:hAnsi="Arial" w:cs="Arial"/>
        </w:rPr>
        <w:t>.</w:t>
      </w:r>
    </w:p>
    <w:p w14:paraId="5DBB24C2" w14:textId="77777777" w:rsidR="00100870" w:rsidRPr="00B0761A" w:rsidRDefault="00100870" w:rsidP="00100870">
      <w:pPr>
        <w:pStyle w:val="PlainText"/>
        <w:rPr>
          <w:rFonts w:ascii="Arial" w:eastAsia="ＭＳ 明朝" w:hAnsi="Arial" w:cs="Arial"/>
        </w:rPr>
      </w:pPr>
    </w:p>
    <w:p w14:paraId="3E089B79" w14:textId="30BB8814" w:rsidR="00B77060" w:rsidRPr="00B0761A" w:rsidRDefault="00E70A65" w:rsidP="00100870">
      <w:pPr>
        <w:pStyle w:val="PlainText"/>
        <w:rPr>
          <w:rFonts w:ascii="Arial" w:eastAsia="ＭＳ 明朝" w:hAnsi="Arial" w:cs="Arial"/>
        </w:rPr>
      </w:pPr>
      <w:r w:rsidRPr="00B0761A">
        <w:rPr>
          <w:rFonts w:ascii="Arial" w:eastAsia="ＭＳ 明朝" w:hAnsi="Arial" w:cs="Arial"/>
        </w:rPr>
        <w:lastRenderedPageBreak/>
        <w:t xml:space="preserve">Another significant concern is privacy. </w:t>
      </w:r>
      <w:r w:rsidR="0091186C" w:rsidRPr="00B0761A">
        <w:rPr>
          <w:rFonts w:ascii="Arial" w:eastAsia="ＭＳ 明朝" w:hAnsi="Arial" w:cs="Arial"/>
        </w:rPr>
        <w:t xml:space="preserve">Our results </w:t>
      </w:r>
      <w:r w:rsidR="00187D72" w:rsidRPr="00B0761A">
        <w:rPr>
          <w:rFonts w:ascii="Arial" w:eastAsia="ＭＳ 明朝" w:hAnsi="Arial" w:cs="Arial"/>
        </w:rPr>
        <w:t>revealed</w:t>
      </w:r>
      <w:r w:rsidR="0091186C" w:rsidRPr="00B0761A">
        <w:rPr>
          <w:rFonts w:ascii="Arial" w:eastAsia="ＭＳ 明朝" w:hAnsi="Arial" w:cs="Arial"/>
        </w:rPr>
        <w:t xml:space="preserve"> that </w:t>
      </w:r>
      <w:r w:rsidR="00100870" w:rsidRPr="00B0761A">
        <w:rPr>
          <w:rFonts w:ascii="Arial" w:eastAsia="ＭＳ 明朝" w:hAnsi="Arial" w:cs="Arial"/>
        </w:rPr>
        <w:t xml:space="preserve">participants </w:t>
      </w:r>
      <w:r w:rsidR="0091186C" w:rsidRPr="00B0761A">
        <w:rPr>
          <w:rFonts w:ascii="Arial" w:eastAsia="ＭＳ 明朝" w:hAnsi="Arial" w:cs="Arial"/>
        </w:rPr>
        <w:t>we</w:t>
      </w:r>
      <w:r w:rsidR="00100870" w:rsidRPr="00B0761A">
        <w:rPr>
          <w:rFonts w:ascii="Arial" w:eastAsia="ＭＳ 明朝" w:hAnsi="Arial" w:cs="Arial"/>
        </w:rPr>
        <w:t xml:space="preserve">re generally not satisfied with social media privacy features. </w:t>
      </w:r>
      <w:r w:rsidR="007A22E4" w:rsidRPr="00B0761A">
        <w:rPr>
          <w:rFonts w:ascii="Arial" w:eastAsia="ＭＳ 明朝" w:hAnsi="Arial" w:cs="Arial"/>
        </w:rPr>
        <w:t>They</w:t>
      </w:r>
      <w:r w:rsidR="00100870" w:rsidRPr="00B0761A">
        <w:rPr>
          <w:rFonts w:ascii="Arial" w:eastAsia="ＭＳ 明朝" w:hAnsi="Arial" w:cs="Arial"/>
        </w:rPr>
        <w:t xml:space="preserve"> </w:t>
      </w:r>
      <w:r w:rsidR="007A22E4" w:rsidRPr="00B0761A">
        <w:rPr>
          <w:rFonts w:ascii="Arial" w:eastAsia="ＭＳ 明朝" w:hAnsi="Arial" w:cs="Arial"/>
        </w:rPr>
        <w:t>reported concerns such as</w:t>
      </w:r>
      <w:r w:rsidR="00100870" w:rsidRPr="00B0761A">
        <w:rPr>
          <w:rFonts w:ascii="Arial" w:eastAsia="ＭＳ 明朝" w:hAnsi="Arial" w:cs="Arial"/>
        </w:rPr>
        <w:t xml:space="preserve"> unwanted people snooping on their accounts</w:t>
      </w:r>
      <w:r w:rsidR="007A22E4" w:rsidRPr="00B0761A">
        <w:rPr>
          <w:rFonts w:ascii="Arial" w:eastAsia="ＭＳ 明朝" w:hAnsi="Arial" w:cs="Arial"/>
        </w:rPr>
        <w:t>,</w:t>
      </w:r>
      <w:r w:rsidR="00100870" w:rsidRPr="00B0761A">
        <w:rPr>
          <w:rFonts w:ascii="Arial" w:eastAsia="ＭＳ 明朝" w:hAnsi="Arial" w:cs="Arial"/>
        </w:rPr>
        <w:t xml:space="preserve"> and misuse of </w:t>
      </w:r>
      <w:r w:rsidR="007A22E4" w:rsidRPr="00B0761A">
        <w:rPr>
          <w:rFonts w:ascii="Arial" w:eastAsia="ＭＳ 明朝" w:hAnsi="Arial" w:cs="Arial"/>
        </w:rPr>
        <w:t xml:space="preserve">their public </w:t>
      </w:r>
      <w:r w:rsidR="00100870" w:rsidRPr="00B0761A">
        <w:rPr>
          <w:rFonts w:ascii="Arial" w:eastAsia="ＭＳ 明朝" w:hAnsi="Arial" w:cs="Arial"/>
        </w:rPr>
        <w:t xml:space="preserve">profile data by </w:t>
      </w:r>
      <w:r w:rsidR="007A22E4" w:rsidRPr="00B0761A">
        <w:rPr>
          <w:rFonts w:ascii="Arial" w:eastAsia="ＭＳ 明朝" w:hAnsi="Arial" w:cs="Arial"/>
        </w:rPr>
        <w:t>others</w:t>
      </w:r>
      <w:r w:rsidR="00100870" w:rsidRPr="00B0761A">
        <w:rPr>
          <w:rFonts w:ascii="Arial" w:eastAsia="ＭＳ 明朝" w:hAnsi="Arial" w:cs="Arial"/>
        </w:rPr>
        <w:t xml:space="preserve">. To satisfy their need for privacy, the vast majority of participants actively </w:t>
      </w:r>
      <w:r w:rsidR="006F4FC8" w:rsidRPr="00B0761A">
        <w:rPr>
          <w:rFonts w:ascii="Arial" w:eastAsia="ＭＳ 明朝" w:hAnsi="Arial" w:cs="Arial"/>
        </w:rPr>
        <w:t>took</w:t>
      </w:r>
      <w:r w:rsidR="00100870" w:rsidRPr="00B0761A">
        <w:rPr>
          <w:rFonts w:ascii="Arial" w:eastAsia="ＭＳ 明朝" w:hAnsi="Arial" w:cs="Arial"/>
        </w:rPr>
        <w:t xml:space="preserve"> further steps to protect their privacy, such as concealing or even falsifying personally identif</w:t>
      </w:r>
      <w:r w:rsidR="00E67310" w:rsidRPr="00B0761A">
        <w:rPr>
          <w:rFonts w:ascii="Arial" w:eastAsia="ＭＳ 明朝" w:hAnsi="Arial" w:cs="Arial"/>
        </w:rPr>
        <w:t>iable information while online.</w:t>
      </w:r>
      <w:r w:rsidR="00DE5E48" w:rsidRPr="00B0761A">
        <w:rPr>
          <w:rFonts w:ascii="Arial" w:eastAsia="ＭＳ 明朝" w:hAnsi="Arial" w:cs="Arial"/>
        </w:rPr>
        <w:t xml:space="preserve"> </w:t>
      </w:r>
      <w:r w:rsidR="00100870" w:rsidRPr="00B0761A">
        <w:rPr>
          <w:rFonts w:ascii="Arial" w:eastAsia="ＭＳ 明朝" w:hAnsi="Arial" w:cs="Arial"/>
        </w:rPr>
        <w:t xml:space="preserve">Social media platforms wishing to cater to these </w:t>
      </w:r>
      <w:r w:rsidR="002A375D" w:rsidRPr="00B0761A">
        <w:rPr>
          <w:rFonts w:ascii="Arial" w:eastAsia="ＭＳ 明朝" w:hAnsi="Arial" w:cs="Arial"/>
        </w:rPr>
        <w:t xml:space="preserve">privacy </w:t>
      </w:r>
      <w:r w:rsidR="00100870" w:rsidRPr="00B0761A">
        <w:rPr>
          <w:rFonts w:ascii="Arial" w:eastAsia="ＭＳ 明朝" w:hAnsi="Arial" w:cs="Arial"/>
        </w:rPr>
        <w:t>needs could upgrade their profile privacy setting</w:t>
      </w:r>
      <w:r w:rsidR="007310DC" w:rsidRPr="00B0761A">
        <w:rPr>
          <w:rFonts w:ascii="Arial" w:eastAsia="ＭＳ 明朝" w:hAnsi="Arial" w:cs="Arial"/>
        </w:rPr>
        <w:t>s</w:t>
      </w:r>
      <w:r w:rsidR="00100870" w:rsidRPr="00B0761A">
        <w:rPr>
          <w:rFonts w:ascii="Arial" w:eastAsia="ＭＳ 明朝" w:hAnsi="Arial" w:cs="Arial"/>
        </w:rPr>
        <w:t xml:space="preserve"> to give users more options. For example, a </w:t>
      </w:r>
      <w:r w:rsidR="009B5FF9" w:rsidRPr="00B0761A">
        <w:rPr>
          <w:rFonts w:ascii="Arial" w:eastAsia="ＭＳ 明朝" w:hAnsi="Arial" w:cs="Arial"/>
        </w:rPr>
        <w:t xml:space="preserve">“hidden” </w:t>
      </w:r>
      <w:r w:rsidR="00100870" w:rsidRPr="00B0761A">
        <w:rPr>
          <w:rFonts w:ascii="Arial" w:eastAsia="ＭＳ 明朝" w:hAnsi="Arial" w:cs="Arial"/>
        </w:rPr>
        <w:t>setting could be added to the existing options (</w:t>
      </w:r>
      <w:r w:rsidR="009B5FF9" w:rsidRPr="00B0761A">
        <w:rPr>
          <w:rFonts w:ascii="Arial" w:eastAsia="ＭＳ 明朝" w:hAnsi="Arial" w:cs="Arial"/>
        </w:rPr>
        <w:t>typically “</w:t>
      </w:r>
      <w:r w:rsidR="00100870" w:rsidRPr="00B0761A">
        <w:rPr>
          <w:rFonts w:ascii="Arial" w:eastAsia="ＭＳ 明朝" w:hAnsi="Arial" w:cs="Arial"/>
        </w:rPr>
        <w:t>public</w:t>
      </w:r>
      <w:r w:rsidR="009B5FF9" w:rsidRPr="00B0761A">
        <w:rPr>
          <w:rFonts w:ascii="Arial" w:eastAsia="ＭＳ 明朝" w:hAnsi="Arial" w:cs="Arial"/>
        </w:rPr>
        <w:t>”</w:t>
      </w:r>
      <w:r w:rsidR="00100870" w:rsidRPr="00B0761A">
        <w:rPr>
          <w:rFonts w:ascii="Arial" w:eastAsia="ＭＳ 明朝" w:hAnsi="Arial" w:cs="Arial"/>
        </w:rPr>
        <w:t xml:space="preserve"> and </w:t>
      </w:r>
      <w:r w:rsidR="009B5FF9" w:rsidRPr="00B0761A">
        <w:rPr>
          <w:rFonts w:ascii="Arial" w:eastAsia="ＭＳ 明朝" w:hAnsi="Arial" w:cs="Arial"/>
        </w:rPr>
        <w:t>“</w:t>
      </w:r>
      <w:r w:rsidR="00100870" w:rsidRPr="00B0761A">
        <w:rPr>
          <w:rFonts w:ascii="Arial" w:eastAsia="ＭＳ 明朝" w:hAnsi="Arial" w:cs="Arial"/>
        </w:rPr>
        <w:t>private</w:t>
      </w:r>
      <w:r w:rsidR="009B5FF9" w:rsidRPr="00B0761A">
        <w:rPr>
          <w:rFonts w:ascii="Arial" w:eastAsia="ＭＳ 明朝" w:hAnsi="Arial" w:cs="Arial"/>
        </w:rPr>
        <w:t>”</w:t>
      </w:r>
      <w:r w:rsidR="00D26FF0" w:rsidRPr="00B0761A">
        <w:rPr>
          <w:rFonts w:ascii="Arial" w:eastAsia="ＭＳ 明朝" w:hAnsi="Arial" w:cs="Arial"/>
        </w:rPr>
        <w:t xml:space="preserve">). </w:t>
      </w:r>
      <w:r w:rsidR="00B77060" w:rsidRPr="00B0761A">
        <w:rPr>
          <w:rFonts w:ascii="Arial" w:eastAsia="ＭＳ 明朝" w:hAnsi="Arial" w:cs="Arial"/>
        </w:rPr>
        <w:t xml:space="preserve">Another option is for platforms to provide users with finer-grained control over which parts of a profile can be viewed, and by whom. For example, </w:t>
      </w:r>
      <w:proofErr w:type="spellStart"/>
      <w:r w:rsidR="00987FAD" w:rsidRPr="00B0761A">
        <w:rPr>
          <w:rFonts w:ascii="Arial" w:eastAsia="ＭＳ 明朝" w:hAnsi="Arial" w:cs="Arial"/>
        </w:rPr>
        <w:t>Nouf</w:t>
      </w:r>
      <w:proofErr w:type="spellEnd"/>
      <w:r w:rsidR="00B77060" w:rsidRPr="00B0761A">
        <w:rPr>
          <w:rFonts w:ascii="Arial" w:eastAsia="ＭＳ 明朝" w:hAnsi="Arial" w:cs="Arial"/>
        </w:rPr>
        <w:t xml:space="preserve"> might be able to assign a PIN or access code to </w:t>
      </w:r>
      <w:r w:rsidR="0088765D" w:rsidRPr="00B0761A">
        <w:rPr>
          <w:rFonts w:ascii="Arial" w:eastAsia="ＭＳ 明朝" w:hAnsi="Arial" w:cs="Arial"/>
        </w:rPr>
        <w:t xml:space="preserve">a small number of </w:t>
      </w:r>
      <w:r w:rsidR="00B25F8D" w:rsidRPr="00B0761A">
        <w:rPr>
          <w:rFonts w:ascii="Arial" w:eastAsia="ＭＳ 明朝" w:hAnsi="Arial" w:cs="Arial"/>
        </w:rPr>
        <w:t>selected</w:t>
      </w:r>
      <w:r w:rsidR="00B77060" w:rsidRPr="00B0761A">
        <w:rPr>
          <w:rFonts w:ascii="Arial" w:eastAsia="ＭＳ 明朝" w:hAnsi="Arial" w:cs="Arial"/>
        </w:rPr>
        <w:t xml:space="preserve"> followers, giving them more </w:t>
      </w:r>
      <w:r w:rsidR="000B34C0" w:rsidRPr="00B0761A">
        <w:rPr>
          <w:rFonts w:ascii="Arial" w:eastAsia="ＭＳ 明朝" w:hAnsi="Arial" w:cs="Arial"/>
        </w:rPr>
        <w:t xml:space="preserve">direct </w:t>
      </w:r>
      <w:r w:rsidR="00B77060" w:rsidRPr="00B0761A">
        <w:rPr>
          <w:rFonts w:ascii="Arial" w:eastAsia="ＭＳ 明朝" w:hAnsi="Arial" w:cs="Arial"/>
        </w:rPr>
        <w:t xml:space="preserve">access to </w:t>
      </w:r>
      <w:r w:rsidR="00987FAD" w:rsidRPr="00B0761A">
        <w:rPr>
          <w:rFonts w:ascii="Arial" w:eastAsia="ＭＳ 明朝" w:hAnsi="Arial" w:cs="Arial"/>
        </w:rPr>
        <w:t>her</w:t>
      </w:r>
      <w:r w:rsidR="00B77060" w:rsidRPr="00B0761A">
        <w:rPr>
          <w:rFonts w:ascii="Arial" w:eastAsia="ＭＳ 明朝" w:hAnsi="Arial" w:cs="Arial"/>
        </w:rPr>
        <w:t xml:space="preserve"> profile</w:t>
      </w:r>
      <w:r w:rsidR="00637DEB" w:rsidRPr="00B0761A">
        <w:rPr>
          <w:rFonts w:ascii="Arial" w:eastAsia="ＭＳ 明朝" w:hAnsi="Arial" w:cs="Arial"/>
        </w:rPr>
        <w:t xml:space="preserve"> without </w:t>
      </w:r>
      <w:r w:rsidR="001C5144" w:rsidRPr="00B0761A">
        <w:rPr>
          <w:rFonts w:ascii="Arial" w:eastAsia="ＭＳ 明朝" w:hAnsi="Arial" w:cs="Arial"/>
        </w:rPr>
        <w:t>having to expose</w:t>
      </w:r>
      <w:r w:rsidR="00637DEB" w:rsidRPr="00B0761A">
        <w:rPr>
          <w:rFonts w:ascii="Arial" w:eastAsia="ＭＳ 明朝" w:hAnsi="Arial" w:cs="Arial"/>
        </w:rPr>
        <w:t xml:space="preserve"> </w:t>
      </w:r>
      <w:r w:rsidR="003079C1" w:rsidRPr="00B0761A">
        <w:rPr>
          <w:rFonts w:ascii="Arial" w:eastAsia="ＭＳ 明朝" w:hAnsi="Arial" w:cs="Arial"/>
        </w:rPr>
        <w:t>it</w:t>
      </w:r>
      <w:r w:rsidR="00637DEB" w:rsidRPr="00B0761A">
        <w:rPr>
          <w:rFonts w:ascii="Arial" w:eastAsia="ＭＳ 明朝" w:hAnsi="Arial" w:cs="Arial"/>
        </w:rPr>
        <w:t xml:space="preserve"> to others</w:t>
      </w:r>
      <w:r w:rsidR="00B77060" w:rsidRPr="00B0761A">
        <w:rPr>
          <w:rFonts w:ascii="Arial" w:eastAsia="ＭＳ 明朝" w:hAnsi="Arial" w:cs="Arial"/>
        </w:rPr>
        <w:t>.</w:t>
      </w:r>
      <w:r w:rsidR="003537B6" w:rsidRPr="00B0761A">
        <w:rPr>
          <w:rFonts w:ascii="Arial" w:eastAsia="ＭＳ 明朝" w:hAnsi="Arial" w:cs="Arial"/>
        </w:rPr>
        <w:t xml:space="preserve"> This will increase her sense of control over her personal privacy</w:t>
      </w:r>
      <w:r w:rsidR="00AA26C9" w:rsidRPr="00B0761A">
        <w:rPr>
          <w:rFonts w:ascii="Arial" w:eastAsia="ＭＳ 明朝" w:hAnsi="Arial" w:cs="Arial"/>
        </w:rPr>
        <w:t>, which in turn will give her a more positive view of the platform</w:t>
      </w:r>
      <w:r w:rsidR="003537B6" w:rsidRPr="00B0761A">
        <w:rPr>
          <w:rFonts w:ascii="Arial" w:eastAsia="ＭＳ 明朝" w:hAnsi="Arial" w:cs="Arial"/>
        </w:rPr>
        <w:t>.</w:t>
      </w:r>
    </w:p>
    <w:p w14:paraId="79114FA5" w14:textId="77777777" w:rsidR="00B77060" w:rsidRPr="00B0761A" w:rsidRDefault="00B77060" w:rsidP="00100870">
      <w:pPr>
        <w:pStyle w:val="PlainText"/>
        <w:rPr>
          <w:rFonts w:ascii="Arial" w:eastAsia="ＭＳ 明朝" w:hAnsi="Arial" w:cs="Arial"/>
        </w:rPr>
      </w:pPr>
    </w:p>
    <w:p w14:paraId="32DCE5AD" w14:textId="21F69D5B" w:rsidR="00BD49CB" w:rsidRPr="00B0761A" w:rsidRDefault="00BD49CB" w:rsidP="00100870">
      <w:pPr>
        <w:pStyle w:val="PlainText"/>
        <w:rPr>
          <w:rFonts w:ascii="Arial" w:eastAsia="ＭＳ 明朝" w:hAnsi="Arial" w:cs="Arial"/>
        </w:rPr>
      </w:pPr>
      <w:r w:rsidRPr="00B0761A">
        <w:rPr>
          <w:rFonts w:ascii="Arial" w:eastAsia="ＭＳ 明朝" w:hAnsi="Arial" w:cs="Arial"/>
        </w:rPr>
        <w:t xml:space="preserve">Similarly, giving users more control over their data can </w:t>
      </w:r>
      <w:r w:rsidR="00DF5768" w:rsidRPr="00B0761A">
        <w:rPr>
          <w:rFonts w:ascii="Arial" w:eastAsia="ＭＳ 明朝" w:hAnsi="Arial" w:cs="Arial"/>
        </w:rPr>
        <w:t>reduce the impact of</w:t>
      </w:r>
      <w:r w:rsidRPr="00B0761A">
        <w:rPr>
          <w:rFonts w:ascii="Arial" w:eastAsia="ＭＳ 明朝" w:hAnsi="Arial" w:cs="Arial"/>
        </w:rPr>
        <w:t xml:space="preserve"> some</w:t>
      </w:r>
      <w:r w:rsidR="009F66E2" w:rsidRPr="00B0761A">
        <w:rPr>
          <w:rFonts w:ascii="Arial" w:eastAsia="ＭＳ 明朝" w:hAnsi="Arial" w:cs="Arial"/>
        </w:rPr>
        <w:t xml:space="preserve"> of the</w:t>
      </w:r>
      <w:r w:rsidRPr="00B0761A">
        <w:rPr>
          <w:rFonts w:ascii="Arial" w:eastAsia="ＭＳ 明朝" w:hAnsi="Arial" w:cs="Arial"/>
        </w:rPr>
        <w:t xml:space="preserve"> cultural restrictions </w:t>
      </w:r>
      <w:r w:rsidR="00451A84" w:rsidRPr="00B0761A">
        <w:rPr>
          <w:rFonts w:ascii="Arial" w:eastAsia="ＭＳ 明朝" w:hAnsi="Arial" w:cs="Arial"/>
        </w:rPr>
        <w:t>around</w:t>
      </w:r>
      <w:r w:rsidRPr="00B0761A">
        <w:rPr>
          <w:rFonts w:ascii="Arial" w:eastAsia="ＭＳ 明朝" w:hAnsi="Arial" w:cs="Arial"/>
        </w:rPr>
        <w:t xml:space="preserve"> sharing of content. Snapchat content expires quickly, so Saudi users </w:t>
      </w:r>
      <w:r w:rsidR="00785048" w:rsidRPr="00B0761A">
        <w:rPr>
          <w:rFonts w:ascii="Arial" w:eastAsia="ＭＳ 明朝" w:hAnsi="Arial" w:cs="Arial"/>
        </w:rPr>
        <w:t xml:space="preserve">may </w:t>
      </w:r>
      <w:r w:rsidRPr="00B0761A">
        <w:rPr>
          <w:rFonts w:ascii="Arial" w:eastAsia="ＭＳ 明朝" w:hAnsi="Arial" w:cs="Arial"/>
        </w:rPr>
        <w:t>feel more comfortable sharing content on Snapchat that they might not on other social networking platforms.</w:t>
      </w:r>
      <w:r w:rsidR="005A2A53" w:rsidRPr="00B0761A">
        <w:rPr>
          <w:rFonts w:ascii="Arial" w:eastAsia="ＭＳ 明朝" w:hAnsi="Arial" w:cs="Arial"/>
        </w:rPr>
        <w:t xml:space="preserve"> Giving users more control can improve their level of engagement with a platform.</w:t>
      </w:r>
      <w:r w:rsidR="00A51AE4" w:rsidRPr="00B0761A">
        <w:rPr>
          <w:rFonts w:ascii="Arial" w:eastAsia="ＭＳ 明朝" w:hAnsi="Arial" w:cs="Arial"/>
        </w:rPr>
        <w:t xml:space="preserve"> We have identified two ways that social media platforms could </w:t>
      </w:r>
      <w:r w:rsidR="003F414A" w:rsidRPr="00B0761A">
        <w:rPr>
          <w:rFonts w:ascii="Arial" w:eastAsia="ＭＳ 明朝" w:hAnsi="Arial" w:cs="Arial"/>
        </w:rPr>
        <w:t>provide</w:t>
      </w:r>
      <w:r w:rsidR="00A51AE4" w:rsidRPr="00B0761A">
        <w:rPr>
          <w:rFonts w:ascii="Arial" w:eastAsia="ＭＳ 明朝" w:hAnsi="Arial" w:cs="Arial"/>
        </w:rPr>
        <w:t xml:space="preserve"> </w:t>
      </w:r>
      <w:r w:rsidR="00B41887" w:rsidRPr="00B0761A">
        <w:rPr>
          <w:rFonts w:ascii="Arial" w:eastAsia="ＭＳ 明朝" w:hAnsi="Arial" w:cs="Arial"/>
        </w:rPr>
        <w:t xml:space="preserve">greater </w:t>
      </w:r>
      <w:r w:rsidR="00A51AE4" w:rsidRPr="00B0761A">
        <w:rPr>
          <w:rFonts w:ascii="Arial" w:eastAsia="ＭＳ 明朝" w:hAnsi="Arial" w:cs="Arial"/>
        </w:rPr>
        <w:t xml:space="preserve">control </w:t>
      </w:r>
      <w:r w:rsidR="00FF6E80" w:rsidRPr="00B0761A">
        <w:rPr>
          <w:rFonts w:ascii="Arial" w:eastAsia="ＭＳ 明朝" w:hAnsi="Arial" w:cs="Arial"/>
        </w:rPr>
        <w:t>to</w:t>
      </w:r>
      <w:r w:rsidR="00F72EA1" w:rsidRPr="00B0761A">
        <w:rPr>
          <w:rFonts w:ascii="Arial" w:eastAsia="ＭＳ 明朝" w:hAnsi="Arial" w:cs="Arial"/>
        </w:rPr>
        <w:t xml:space="preserve"> </w:t>
      </w:r>
      <w:r w:rsidR="004F7CE0" w:rsidRPr="00B0761A">
        <w:rPr>
          <w:rFonts w:ascii="Arial" w:eastAsia="ＭＳ 明朝" w:hAnsi="Arial" w:cs="Arial"/>
        </w:rPr>
        <w:t>users.</w:t>
      </w:r>
    </w:p>
    <w:p w14:paraId="49BAE52C" w14:textId="77777777" w:rsidR="004F7CE0" w:rsidRPr="00B0761A" w:rsidRDefault="004F7CE0" w:rsidP="00100870">
      <w:pPr>
        <w:pStyle w:val="PlainText"/>
        <w:rPr>
          <w:rFonts w:ascii="Arial" w:eastAsia="ＭＳ 明朝" w:hAnsi="Arial" w:cs="Arial"/>
        </w:rPr>
      </w:pPr>
    </w:p>
    <w:p w14:paraId="296B876A" w14:textId="06FA2C9F" w:rsidR="00100870" w:rsidRPr="00B0761A" w:rsidRDefault="004F7CE0" w:rsidP="004F7CE0">
      <w:pPr>
        <w:pStyle w:val="PlainText"/>
        <w:rPr>
          <w:rFonts w:ascii="Arial" w:eastAsia="ＭＳ 明朝" w:hAnsi="Arial" w:cs="Arial"/>
        </w:rPr>
      </w:pPr>
      <w:r w:rsidRPr="00B0761A">
        <w:rPr>
          <w:rFonts w:ascii="Arial" w:eastAsia="ＭＳ 明朝" w:hAnsi="Arial" w:cs="Arial"/>
        </w:rPr>
        <w:t xml:space="preserve">The first way </w:t>
      </w:r>
      <w:r w:rsidR="00511611" w:rsidRPr="00B0761A">
        <w:rPr>
          <w:rFonts w:ascii="Arial" w:eastAsia="ＭＳ 明朝" w:hAnsi="Arial" w:cs="Arial"/>
        </w:rPr>
        <w:t>to</w:t>
      </w:r>
      <w:r w:rsidRPr="00B0761A">
        <w:rPr>
          <w:rFonts w:ascii="Arial" w:eastAsia="ＭＳ 明朝" w:hAnsi="Arial" w:cs="Arial"/>
        </w:rPr>
        <w:t xml:space="preserve"> </w:t>
      </w:r>
      <w:r w:rsidR="00511611" w:rsidRPr="00B0761A">
        <w:rPr>
          <w:rFonts w:ascii="Arial" w:eastAsia="ＭＳ 明朝" w:hAnsi="Arial" w:cs="Arial"/>
        </w:rPr>
        <w:t>provide</w:t>
      </w:r>
      <w:r w:rsidRPr="00B0761A">
        <w:rPr>
          <w:rFonts w:ascii="Arial" w:eastAsia="ＭＳ 明朝" w:hAnsi="Arial" w:cs="Arial"/>
        </w:rPr>
        <w:t xml:space="preserve"> more control is to give users more flexibility over how long content is displayed. </w:t>
      </w:r>
      <w:r w:rsidR="00A51AE4" w:rsidRPr="00B0761A">
        <w:rPr>
          <w:rFonts w:ascii="Arial" w:eastAsia="ＭＳ 明朝" w:hAnsi="Arial" w:cs="Arial"/>
        </w:rPr>
        <w:t xml:space="preserve">Content on Snapchat is </w:t>
      </w:r>
      <w:r w:rsidR="00100870" w:rsidRPr="00B0761A">
        <w:rPr>
          <w:rFonts w:ascii="Arial" w:eastAsia="ＭＳ 明朝" w:hAnsi="Arial" w:cs="Arial"/>
        </w:rPr>
        <w:t>time-limited</w:t>
      </w:r>
      <w:r w:rsidR="000B0157" w:rsidRPr="00B0761A">
        <w:rPr>
          <w:rFonts w:ascii="Arial" w:eastAsia="ＭＳ 明朝" w:hAnsi="Arial" w:cs="Arial"/>
        </w:rPr>
        <w:t xml:space="preserve"> to a maximum of ten seconds</w:t>
      </w:r>
      <w:r w:rsidR="00A51AE4" w:rsidRPr="00B0761A">
        <w:rPr>
          <w:rFonts w:ascii="Arial" w:eastAsia="ＭＳ 明朝" w:hAnsi="Arial" w:cs="Arial"/>
        </w:rPr>
        <w:t xml:space="preserve">, </w:t>
      </w:r>
      <w:r w:rsidR="00B41887" w:rsidRPr="00B0761A">
        <w:rPr>
          <w:rFonts w:ascii="Arial" w:eastAsia="ＭＳ 明朝" w:hAnsi="Arial" w:cs="Arial"/>
        </w:rPr>
        <w:t>while</w:t>
      </w:r>
      <w:r w:rsidR="00A51AE4" w:rsidRPr="00B0761A">
        <w:rPr>
          <w:rFonts w:ascii="Arial" w:eastAsia="ＭＳ 明朝" w:hAnsi="Arial" w:cs="Arial"/>
        </w:rPr>
        <w:t xml:space="preserve"> content on Twitter </w:t>
      </w:r>
      <w:r w:rsidR="00B41887" w:rsidRPr="00B0761A">
        <w:rPr>
          <w:rFonts w:ascii="Arial" w:eastAsia="ＭＳ 明朝" w:hAnsi="Arial" w:cs="Arial"/>
        </w:rPr>
        <w:t>is effectively permanent (unless explicitly deleted). These are two extremes</w:t>
      </w:r>
      <w:r w:rsidR="00B10F32" w:rsidRPr="00B0761A">
        <w:rPr>
          <w:rFonts w:ascii="Arial" w:eastAsia="ＭＳ 明朝" w:hAnsi="Arial" w:cs="Arial"/>
        </w:rPr>
        <w:t xml:space="preserve"> on a continuous</w:t>
      </w:r>
      <w:r w:rsidR="00B41887" w:rsidRPr="00B0761A">
        <w:rPr>
          <w:rFonts w:ascii="Arial" w:eastAsia="ＭＳ 明朝" w:hAnsi="Arial" w:cs="Arial"/>
        </w:rPr>
        <w:t xml:space="preserve"> </w:t>
      </w:r>
      <w:r w:rsidR="00B10F32" w:rsidRPr="00B0761A">
        <w:rPr>
          <w:rFonts w:ascii="Arial" w:eastAsia="ＭＳ 明朝" w:hAnsi="Arial" w:cs="Arial"/>
        </w:rPr>
        <w:t>spectrum</w:t>
      </w:r>
      <w:r w:rsidR="00831E27" w:rsidRPr="00B0761A">
        <w:rPr>
          <w:rFonts w:ascii="Arial" w:eastAsia="ＭＳ 明朝" w:hAnsi="Arial" w:cs="Arial"/>
        </w:rPr>
        <w:t xml:space="preserve"> </w:t>
      </w:r>
      <w:r w:rsidR="00B41887" w:rsidRPr="00B0761A">
        <w:rPr>
          <w:rFonts w:ascii="Arial" w:eastAsia="ＭＳ 明朝" w:hAnsi="Arial" w:cs="Arial"/>
        </w:rPr>
        <w:t xml:space="preserve">of possibilities. </w:t>
      </w:r>
      <w:r w:rsidR="009F077F" w:rsidRPr="00B0761A">
        <w:rPr>
          <w:rFonts w:ascii="Arial" w:eastAsia="ＭＳ 明朝" w:hAnsi="Arial" w:cs="Arial"/>
        </w:rPr>
        <w:t>Giving</w:t>
      </w:r>
      <w:r w:rsidR="00FF6C8D" w:rsidRPr="00B0761A">
        <w:rPr>
          <w:rFonts w:ascii="Arial" w:eastAsia="ＭＳ 明朝" w:hAnsi="Arial" w:cs="Arial"/>
        </w:rPr>
        <w:t xml:space="preserve"> the </w:t>
      </w:r>
      <w:r w:rsidR="00B41887" w:rsidRPr="00B0761A">
        <w:rPr>
          <w:rFonts w:ascii="Arial" w:eastAsia="ＭＳ 明朝" w:hAnsi="Arial" w:cs="Arial"/>
        </w:rPr>
        <w:t xml:space="preserve">user </w:t>
      </w:r>
      <w:r w:rsidR="00100870" w:rsidRPr="00B0761A">
        <w:rPr>
          <w:rFonts w:ascii="Arial" w:eastAsia="ＭＳ 明朝" w:hAnsi="Arial" w:cs="Arial"/>
        </w:rPr>
        <w:t xml:space="preserve">the choice of </w:t>
      </w:r>
      <w:r w:rsidR="00FF6C8D" w:rsidRPr="00B0761A">
        <w:rPr>
          <w:rFonts w:ascii="Arial" w:eastAsia="ＭＳ 明朝" w:hAnsi="Arial" w:cs="Arial"/>
        </w:rPr>
        <w:t>how long content is displayed for</w:t>
      </w:r>
      <w:r w:rsidR="009F077F" w:rsidRPr="00B0761A">
        <w:rPr>
          <w:rFonts w:ascii="Arial" w:eastAsia="ＭＳ 明朝" w:hAnsi="Arial" w:cs="Arial"/>
        </w:rPr>
        <w:t xml:space="preserve"> would provide them with more control</w:t>
      </w:r>
      <w:r w:rsidR="00100870" w:rsidRPr="00B0761A">
        <w:rPr>
          <w:rFonts w:ascii="Arial" w:eastAsia="ＭＳ 明朝" w:hAnsi="Arial" w:cs="Arial"/>
        </w:rPr>
        <w:t xml:space="preserve">. </w:t>
      </w:r>
      <w:r w:rsidR="00795B2E" w:rsidRPr="00B0761A">
        <w:rPr>
          <w:rFonts w:ascii="Arial" w:eastAsia="ＭＳ 明朝" w:hAnsi="Arial" w:cs="Arial"/>
        </w:rPr>
        <w:t>(I</w:t>
      </w:r>
      <w:r w:rsidR="00514C44" w:rsidRPr="00B0761A">
        <w:rPr>
          <w:rFonts w:ascii="Arial" w:eastAsia="ＭＳ 明朝" w:hAnsi="Arial" w:cs="Arial"/>
        </w:rPr>
        <w:t xml:space="preserve">n July 2016 Snapchat introduced the Memories feature that enables users to </w:t>
      </w:r>
      <w:r w:rsidR="00795B2E" w:rsidRPr="00B0761A">
        <w:rPr>
          <w:rFonts w:ascii="Arial" w:eastAsia="ＭＳ 明朝" w:hAnsi="Arial" w:cs="Arial"/>
        </w:rPr>
        <w:t xml:space="preserve">permanently </w:t>
      </w:r>
      <w:r w:rsidR="00514C44" w:rsidRPr="00B0761A">
        <w:rPr>
          <w:rFonts w:ascii="Arial" w:eastAsia="ＭＳ 明朝" w:hAnsi="Arial" w:cs="Arial"/>
        </w:rPr>
        <w:t>save their snaps into albums.</w:t>
      </w:r>
      <w:r w:rsidR="00795B2E" w:rsidRPr="00B0761A">
        <w:rPr>
          <w:rFonts w:ascii="Arial" w:eastAsia="ＭＳ 明朝" w:hAnsi="Arial" w:cs="Arial"/>
        </w:rPr>
        <w:t xml:space="preserve"> It will be interesting to see how this develops.)</w:t>
      </w:r>
    </w:p>
    <w:p w14:paraId="12C72D45" w14:textId="77777777" w:rsidR="00B10F32" w:rsidRPr="00B0761A" w:rsidRDefault="00B10F32" w:rsidP="004F7CE0">
      <w:pPr>
        <w:pStyle w:val="PlainText"/>
        <w:rPr>
          <w:rFonts w:ascii="Arial" w:eastAsia="ＭＳ 明朝" w:hAnsi="Arial" w:cs="Arial"/>
        </w:rPr>
      </w:pPr>
    </w:p>
    <w:p w14:paraId="0F053A69" w14:textId="11490955" w:rsidR="00F50DDA" w:rsidRPr="00B0761A" w:rsidRDefault="00511611" w:rsidP="00511611">
      <w:pPr>
        <w:pStyle w:val="PlainText"/>
        <w:rPr>
          <w:rFonts w:ascii="Arial" w:eastAsia="ＭＳ 明朝" w:hAnsi="Arial" w:cs="Arial"/>
        </w:rPr>
      </w:pPr>
      <w:r w:rsidRPr="00B0761A">
        <w:rPr>
          <w:rFonts w:ascii="Arial" w:eastAsia="ＭＳ 明朝" w:hAnsi="Arial" w:cs="Arial"/>
        </w:rPr>
        <w:t xml:space="preserve">The second way to provide more control is to give users more fine-grained control over who can see what in their profiles. </w:t>
      </w:r>
      <w:r w:rsidR="00F2631A" w:rsidRPr="00B0761A">
        <w:rPr>
          <w:rFonts w:ascii="Arial" w:eastAsia="ＭＳ 明朝" w:hAnsi="Arial" w:cs="Arial"/>
        </w:rPr>
        <w:t xml:space="preserve">The </w:t>
      </w:r>
      <w:r w:rsidR="00E95C11" w:rsidRPr="00B0761A">
        <w:rPr>
          <w:rFonts w:ascii="Arial" w:eastAsia="ＭＳ 明朝" w:hAnsi="Arial" w:cs="Arial"/>
        </w:rPr>
        <w:t xml:space="preserve">existence of </w:t>
      </w:r>
      <w:r w:rsidR="00F2631A" w:rsidRPr="00B0761A">
        <w:rPr>
          <w:rFonts w:ascii="Arial" w:eastAsia="ＭＳ 明朝" w:hAnsi="Arial" w:cs="Arial"/>
        </w:rPr>
        <w:t>“trusted friends only” account</w:t>
      </w:r>
      <w:r w:rsidR="00E95C11" w:rsidRPr="00B0761A">
        <w:rPr>
          <w:rFonts w:ascii="Arial" w:eastAsia="ＭＳ 明朝" w:hAnsi="Arial" w:cs="Arial"/>
        </w:rPr>
        <w:t>s</w:t>
      </w:r>
      <w:r w:rsidR="00F2631A" w:rsidRPr="00B0761A">
        <w:rPr>
          <w:rFonts w:ascii="Arial" w:eastAsia="ＭＳ 明朝" w:hAnsi="Arial" w:cs="Arial"/>
        </w:rPr>
        <w:t xml:space="preserve"> </w:t>
      </w:r>
      <w:r w:rsidR="00291A9B" w:rsidRPr="00B0761A">
        <w:rPr>
          <w:rFonts w:ascii="Arial" w:eastAsia="ＭＳ 明朝" w:hAnsi="Arial" w:cs="Arial"/>
        </w:rPr>
        <w:t xml:space="preserve">suggests that Saudi youth </w:t>
      </w:r>
      <w:r w:rsidR="00C27F6E" w:rsidRPr="00B0761A">
        <w:rPr>
          <w:rFonts w:ascii="Arial" w:eastAsia="ＭＳ 明朝" w:hAnsi="Arial" w:cs="Arial"/>
        </w:rPr>
        <w:t>want this</w:t>
      </w:r>
      <w:r w:rsidR="00360338" w:rsidRPr="00B0761A">
        <w:rPr>
          <w:rFonts w:ascii="Arial" w:eastAsia="ＭＳ 明朝" w:hAnsi="Arial" w:cs="Arial"/>
        </w:rPr>
        <w:t xml:space="preserve">. </w:t>
      </w:r>
      <w:r w:rsidR="00FA646A" w:rsidRPr="00B0761A">
        <w:rPr>
          <w:rFonts w:ascii="Arial" w:eastAsia="ＭＳ 明朝" w:hAnsi="Arial" w:cs="Arial"/>
        </w:rPr>
        <w:t>Creating such an account reduces the danger of posting culturally inappropriate content by hiding that content from those who can impose sanctions</w:t>
      </w:r>
      <w:r w:rsidR="009C45E8" w:rsidRPr="00B0761A">
        <w:rPr>
          <w:rFonts w:ascii="Arial" w:eastAsia="ＭＳ 明朝" w:hAnsi="Arial" w:cs="Arial"/>
        </w:rPr>
        <w:t>. However, it mean</w:t>
      </w:r>
      <w:r w:rsidR="00BE51DF" w:rsidRPr="00B0761A">
        <w:rPr>
          <w:rFonts w:ascii="Arial" w:eastAsia="ＭＳ 明朝" w:hAnsi="Arial" w:cs="Arial"/>
        </w:rPr>
        <w:t>s</w:t>
      </w:r>
      <w:r w:rsidR="009C45E8" w:rsidRPr="00B0761A">
        <w:rPr>
          <w:rFonts w:ascii="Arial" w:eastAsia="ＭＳ 明朝" w:hAnsi="Arial" w:cs="Arial"/>
        </w:rPr>
        <w:t xml:space="preserve"> that users have to manage multiple a</w:t>
      </w:r>
      <w:r w:rsidR="00F4711B" w:rsidRPr="00B0761A">
        <w:rPr>
          <w:rFonts w:ascii="Arial" w:eastAsia="ＭＳ 明朝" w:hAnsi="Arial" w:cs="Arial"/>
        </w:rPr>
        <w:t>ccounts</w:t>
      </w:r>
      <w:r w:rsidR="00AA5938" w:rsidRPr="00B0761A">
        <w:rPr>
          <w:rFonts w:ascii="Arial" w:eastAsia="ＭＳ 明朝" w:hAnsi="Arial" w:cs="Arial"/>
        </w:rPr>
        <w:t>, which dilutes their level of engagement</w:t>
      </w:r>
      <w:r w:rsidR="00F4711B" w:rsidRPr="00B0761A">
        <w:rPr>
          <w:rFonts w:ascii="Arial" w:eastAsia="ＭＳ 明朝" w:hAnsi="Arial" w:cs="Arial"/>
        </w:rPr>
        <w:t>.</w:t>
      </w:r>
      <w:r w:rsidR="0011582A" w:rsidRPr="00B0761A">
        <w:rPr>
          <w:rFonts w:ascii="Arial" w:eastAsia="ＭＳ 明朝" w:hAnsi="Arial" w:cs="Arial"/>
        </w:rPr>
        <w:t xml:space="preserve"> Social media platforms could enable users to assign their followers or friends to different groups with different levels of visibility.</w:t>
      </w:r>
      <w:r w:rsidR="008E00B8" w:rsidRPr="00B0761A">
        <w:rPr>
          <w:rFonts w:ascii="Arial" w:eastAsia="ＭＳ 明朝" w:hAnsi="Arial" w:cs="Arial"/>
        </w:rPr>
        <w:t xml:space="preserve"> Content </w:t>
      </w:r>
      <w:r w:rsidR="00A35BAF" w:rsidRPr="00B0761A">
        <w:rPr>
          <w:rFonts w:ascii="Arial" w:eastAsia="ＭＳ 明朝" w:hAnsi="Arial" w:cs="Arial"/>
        </w:rPr>
        <w:t>could</w:t>
      </w:r>
      <w:r w:rsidR="008E00B8" w:rsidRPr="00B0761A">
        <w:rPr>
          <w:rFonts w:ascii="Arial" w:eastAsia="ＭＳ 明朝" w:hAnsi="Arial" w:cs="Arial"/>
        </w:rPr>
        <w:t xml:space="preserve"> then be shared only with the </w:t>
      </w:r>
      <w:proofErr w:type="spellStart"/>
      <w:r w:rsidR="008E00B8" w:rsidRPr="00B0761A">
        <w:rPr>
          <w:rFonts w:ascii="Arial" w:eastAsia="ＭＳ 明朝" w:hAnsi="Arial" w:cs="Arial"/>
        </w:rPr>
        <w:t>group</w:t>
      </w:r>
      <w:proofErr w:type="spellEnd"/>
      <w:r w:rsidR="008E00B8" w:rsidRPr="00B0761A">
        <w:rPr>
          <w:rFonts w:ascii="Arial" w:eastAsia="ＭＳ 明朝" w:hAnsi="Arial" w:cs="Arial"/>
        </w:rPr>
        <w:t>(</w:t>
      </w:r>
      <w:proofErr w:type="spellStart"/>
      <w:r w:rsidR="008E00B8" w:rsidRPr="00B0761A">
        <w:rPr>
          <w:rFonts w:ascii="Arial" w:eastAsia="ＭＳ 明朝" w:hAnsi="Arial" w:cs="Arial"/>
        </w:rPr>
        <w:t>s</w:t>
      </w:r>
      <w:proofErr w:type="spellEnd"/>
      <w:r w:rsidR="008E00B8" w:rsidRPr="00B0761A">
        <w:rPr>
          <w:rFonts w:ascii="Arial" w:eastAsia="ＭＳ 明朝" w:hAnsi="Arial" w:cs="Arial"/>
        </w:rPr>
        <w:t xml:space="preserve">) that </w:t>
      </w:r>
      <w:r w:rsidR="002202A7" w:rsidRPr="00B0761A">
        <w:rPr>
          <w:rFonts w:ascii="Arial" w:eastAsia="ＭＳ 明朝" w:hAnsi="Arial" w:cs="Arial"/>
        </w:rPr>
        <w:t>the user</w:t>
      </w:r>
      <w:r w:rsidR="008E00B8" w:rsidRPr="00B0761A">
        <w:rPr>
          <w:rFonts w:ascii="Arial" w:eastAsia="ＭＳ 明朝" w:hAnsi="Arial" w:cs="Arial"/>
        </w:rPr>
        <w:t xml:space="preserve"> selects.</w:t>
      </w:r>
      <w:r w:rsidR="00B23E2A" w:rsidRPr="00B0761A">
        <w:rPr>
          <w:rFonts w:ascii="Arial" w:eastAsia="ＭＳ 明朝" w:hAnsi="Arial" w:cs="Arial"/>
        </w:rPr>
        <w:t xml:space="preserve"> </w:t>
      </w:r>
      <w:r w:rsidR="002E00A8" w:rsidRPr="00B0761A">
        <w:rPr>
          <w:rFonts w:ascii="Arial" w:eastAsia="ＭＳ 明朝" w:hAnsi="Arial" w:cs="Arial"/>
        </w:rPr>
        <w:t>This would</w:t>
      </w:r>
      <w:r w:rsidR="00B23E2A" w:rsidRPr="00B0761A">
        <w:rPr>
          <w:rFonts w:ascii="Arial" w:eastAsia="ＭＳ 明朝" w:hAnsi="Arial" w:cs="Arial"/>
        </w:rPr>
        <w:t xml:space="preserve"> improve engagement</w:t>
      </w:r>
      <w:r w:rsidR="002E00A8" w:rsidRPr="00B0761A">
        <w:rPr>
          <w:rFonts w:ascii="Arial" w:eastAsia="ＭＳ 明朝" w:hAnsi="Arial" w:cs="Arial"/>
        </w:rPr>
        <w:t xml:space="preserve"> by focusing the</w:t>
      </w:r>
      <w:r w:rsidR="00B23E2A" w:rsidRPr="00B0761A">
        <w:rPr>
          <w:rFonts w:ascii="Arial" w:eastAsia="ＭＳ 明朝" w:hAnsi="Arial" w:cs="Arial"/>
        </w:rPr>
        <w:t xml:space="preserve"> attention</w:t>
      </w:r>
      <w:r w:rsidR="002E00A8" w:rsidRPr="00B0761A">
        <w:rPr>
          <w:rFonts w:ascii="Arial" w:eastAsia="ＭＳ 明朝" w:hAnsi="Arial" w:cs="Arial"/>
        </w:rPr>
        <w:t xml:space="preserve"> of the user</w:t>
      </w:r>
      <w:r w:rsidR="00B23E2A" w:rsidRPr="00B0761A">
        <w:rPr>
          <w:rFonts w:ascii="Arial" w:eastAsia="ＭＳ 明朝" w:hAnsi="Arial" w:cs="Arial"/>
        </w:rPr>
        <w:t xml:space="preserve"> on </w:t>
      </w:r>
      <w:r w:rsidR="002E00A8" w:rsidRPr="00B0761A">
        <w:rPr>
          <w:rFonts w:ascii="Arial" w:eastAsia="ＭＳ 明朝" w:hAnsi="Arial" w:cs="Arial"/>
        </w:rPr>
        <w:t xml:space="preserve">just </w:t>
      </w:r>
      <w:r w:rsidR="00B23E2A" w:rsidRPr="00B0761A">
        <w:rPr>
          <w:rFonts w:ascii="Arial" w:eastAsia="ＭＳ 明朝" w:hAnsi="Arial" w:cs="Arial"/>
        </w:rPr>
        <w:t xml:space="preserve">one account instead of many. Facebook has </w:t>
      </w:r>
      <w:r w:rsidR="00CA4358" w:rsidRPr="00B0761A">
        <w:rPr>
          <w:rFonts w:ascii="Arial" w:eastAsia="ＭＳ 明朝" w:hAnsi="Arial" w:cs="Arial"/>
        </w:rPr>
        <w:t>a similar feature</w:t>
      </w:r>
      <w:r w:rsidR="00B23E2A" w:rsidRPr="00B0761A">
        <w:rPr>
          <w:rFonts w:ascii="Arial" w:eastAsia="ＭＳ 明朝" w:hAnsi="Arial" w:cs="Arial"/>
        </w:rPr>
        <w:t xml:space="preserve"> to control which groups of followers can see a post (e.g., Public, Friends</w:t>
      </w:r>
      <w:r w:rsidR="00A41B29" w:rsidRPr="00B0761A">
        <w:rPr>
          <w:rFonts w:ascii="Arial" w:eastAsia="ＭＳ 明朝" w:hAnsi="Arial" w:cs="Arial"/>
        </w:rPr>
        <w:t>, Acquaintances</w:t>
      </w:r>
      <w:r w:rsidR="00B23E2A" w:rsidRPr="00B0761A">
        <w:rPr>
          <w:rFonts w:ascii="Arial" w:eastAsia="ＭＳ 明朝" w:hAnsi="Arial" w:cs="Arial"/>
        </w:rPr>
        <w:t xml:space="preserve">), but the control is not as </w:t>
      </w:r>
      <w:r w:rsidR="00CA4358" w:rsidRPr="00B0761A">
        <w:rPr>
          <w:rFonts w:ascii="Arial" w:eastAsia="ＭＳ 明朝" w:hAnsi="Arial" w:cs="Arial"/>
        </w:rPr>
        <w:t>fine-grained</w:t>
      </w:r>
      <w:r w:rsidR="00B23E2A" w:rsidRPr="00B0761A">
        <w:rPr>
          <w:rFonts w:ascii="Arial" w:eastAsia="ＭＳ 明朝" w:hAnsi="Arial" w:cs="Arial"/>
        </w:rPr>
        <w:t xml:space="preserve"> as what we propose here.</w:t>
      </w:r>
    </w:p>
    <w:p w14:paraId="5981D364" w14:textId="77777777" w:rsidR="00100870" w:rsidRPr="00B0761A" w:rsidRDefault="00100870" w:rsidP="00100870">
      <w:pPr>
        <w:pStyle w:val="PlainText"/>
        <w:rPr>
          <w:rFonts w:ascii="Arial" w:eastAsia="ＭＳ 明朝" w:hAnsi="Arial" w:cs="Arial"/>
        </w:rPr>
      </w:pPr>
    </w:p>
    <w:p w14:paraId="53FF60BE" w14:textId="771193AA" w:rsidR="00360E43" w:rsidRPr="00B0761A" w:rsidRDefault="00100870" w:rsidP="00100870">
      <w:pPr>
        <w:pStyle w:val="PlainText"/>
        <w:rPr>
          <w:rFonts w:ascii="Arial" w:eastAsia="ＭＳ 明朝" w:hAnsi="Arial" w:cs="Arial"/>
        </w:rPr>
      </w:pPr>
      <w:r w:rsidRPr="00B0761A">
        <w:rPr>
          <w:rFonts w:ascii="Arial" w:eastAsia="ＭＳ 明朝" w:hAnsi="Arial" w:cs="Arial"/>
        </w:rPr>
        <w:t xml:space="preserve">Saudi youth are collectivistic and thus are highly sensitive about their personal image and how it will be </w:t>
      </w:r>
      <w:r w:rsidR="00C01AEC" w:rsidRPr="00B0761A">
        <w:rPr>
          <w:rFonts w:ascii="Arial" w:eastAsia="ＭＳ 明朝" w:hAnsi="Arial" w:cs="Arial"/>
        </w:rPr>
        <w:t>perceived</w:t>
      </w:r>
      <w:r w:rsidRPr="00B0761A">
        <w:rPr>
          <w:rFonts w:ascii="Arial" w:eastAsia="ＭＳ 明朝" w:hAnsi="Arial" w:cs="Arial"/>
        </w:rPr>
        <w:t xml:space="preserve"> by their group. </w:t>
      </w:r>
      <w:r w:rsidR="00C01AEC" w:rsidRPr="00B0761A">
        <w:rPr>
          <w:rFonts w:ascii="Arial" w:eastAsia="ＭＳ 明朝" w:hAnsi="Arial" w:cs="Arial"/>
        </w:rPr>
        <w:t>For</w:t>
      </w:r>
      <w:r w:rsidRPr="00B0761A">
        <w:rPr>
          <w:rFonts w:ascii="Arial" w:eastAsia="ＭＳ 明朝" w:hAnsi="Arial" w:cs="Arial"/>
        </w:rPr>
        <w:t xml:space="preserve"> females</w:t>
      </w:r>
      <w:r w:rsidR="00360E43" w:rsidRPr="00B0761A">
        <w:rPr>
          <w:rFonts w:ascii="Arial" w:eastAsia="ＭＳ 明朝" w:hAnsi="Arial" w:cs="Arial"/>
        </w:rPr>
        <w:t xml:space="preserve"> in particular</w:t>
      </w:r>
      <w:r w:rsidRPr="00B0761A">
        <w:rPr>
          <w:rFonts w:ascii="Arial" w:eastAsia="ＭＳ 明朝" w:hAnsi="Arial" w:cs="Arial"/>
        </w:rPr>
        <w:t xml:space="preserve">, </w:t>
      </w:r>
      <w:r w:rsidR="00C01AEC" w:rsidRPr="00B0761A">
        <w:rPr>
          <w:rFonts w:ascii="Arial" w:eastAsia="ＭＳ 明朝" w:hAnsi="Arial" w:cs="Arial"/>
        </w:rPr>
        <w:t xml:space="preserve">their </w:t>
      </w:r>
      <w:r w:rsidRPr="00B0761A">
        <w:rPr>
          <w:rFonts w:ascii="Arial" w:eastAsia="ＭＳ 明朝" w:hAnsi="Arial" w:cs="Arial"/>
        </w:rPr>
        <w:t xml:space="preserve">public self-image </w:t>
      </w:r>
      <w:r w:rsidR="00C01AEC" w:rsidRPr="00B0761A">
        <w:rPr>
          <w:rFonts w:ascii="Arial" w:eastAsia="ＭＳ 明朝" w:hAnsi="Arial" w:cs="Arial"/>
        </w:rPr>
        <w:t>on</w:t>
      </w:r>
      <w:r w:rsidRPr="00B0761A">
        <w:rPr>
          <w:rFonts w:ascii="Arial" w:eastAsia="ＭＳ 明朝" w:hAnsi="Arial" w:cs="Arial"/>
        </w:rPr>
        <w:t xml:space="preserve"> social media affects not only them personally but also their </w:t>
      </w:r>
      <w:r w:rsidR="00C01AEC" w:rsidRPr="00B0761A">
        <w:rPr>
          <w:rFonts w:ascii="Arial" w:eastAsia="ＭＳ 明朝" w:hAnsi="Arial" w:cs="Arial"/>
        </w:rPr>
        <w:t>entire</w:t>
      </w:r>
      <w:r w:rsidRPr="00B0761A">
        <w:rPr>
          <w:rFonts w:ascii="Arial" w:eastAsia="ＭＳ 明朝" w:hAnsi="Arial" w:cs="Arial"/>
        </w:rPr>
        <w:t xml:space="preserve"> family.</w:t>
      </w:r>
      <w:r w:rsidR="00360E43" w:rsidRPr="00B0761A">
        <w:rPr>
          <w:rFonts w:ascii="Arial" w:eastAsia="ＭＳ 明朝" w:hAnsi="Arial" w:cs="Arial"/>
        </w:rPr>
        <w:t xml:space="preserve"> </w:t>
      </w:r>
      <w:r w:rsidR="00374E15" w:rsidRPr="00B0761A">
        <w:rPr>
          <w:rFonts w:ascii="Arial" w:eastAsia="ＭＳ 明朝" w:hAnsi="Arial" w:cs="Arial"/>
        </w:rPr>
        <w:t xml:space="preserve">Our participants reported that they actively </w:t>
      </w:r>
      <w:r w:rsidR="00EA77E1" w:rsidRPr="00B0761A">
        <w:rPr>
          <w:rFonts w:ascii="Arial" w:eastAsia="ＭＳ 明朝" w:hAnsi="Arial" w:cs="Arial"/>
        </w:rPr>
        <w:t>took</w:t>
      </w:r>
      <w:r w:rsidR="00374E15" w:rsidRPr="00B0761A">
        <w:rPr>
          <w:rFonts w:ascii="Arial" w:eastAsia="ＭＳ 明朝" w:hAnsi="Arial" w:cs="Arial"/>
        </w:rPr>
        <w:t xml:space="preserve"> steps to ensure that their self-image </w:t>
      </w:r>
      <w:r w:rsidR="00EA77E1" w:rsidRPr="00B0761A">
        <w:rPr>
          <w:rFonts w:ascii="Arial" w:eastAsia="ＭＳ 明朝" w:hAnsi="Arial" w:cs="Arial"/>
        </w:rPr>
        <w:t>would</w:t>
      </w:r>
      <w:r w:rsidR="00374E15" w:rsidRPr="00B0761A">
        <w:rPr>
          <w:rFonts w:ascii="Arial" w:eastAsia="ＭＳ 明朝" w:hAnsi="Arial" w:cs="Arial"/>
        </w:rPr>
        <w:t xml:space="preserve"> be received positively. For example, when they </w:t>
      </w:r>
      <w:r w:rsidR="009D5002" w:rsidRPr="00B0761A">
        <w:rPr>
          <w:rFonts w:ascii="Arial" w:eastAsia="ＭＳ 明朝" w:hAnsi="Arial" w:cs="Arial"/>
        </w:rPr>
        <w:t>received</w:t>
      </w:r>
      <w:r w:rsidR="00374E15" w:rsidRPr="00B0761A">
        <w:rPr>
          <w:rFonts w:ascii="Arial" w:eastAsia="ＭＳ 明朝" w:hAnsi="Arial" w:cs="Arial"/>
        </w:rPr>
        <w:t xml:space="preserve"> a friend or follower request they check</w:t>
      </w:r>
      <w:r w:rsidR="009D5002" w:rsidRPr="00B0761A">
        <w:rPr>
          <w:rFonts w:ascii="Arial" w:eastAsia="ＭＳ 明朝" w:hAnsi="Arial" w:cs="Arial"/>
        </w:rPr>
        <w:t>ed</w:t>
      </w:r>
      <w:r w:rsidR="00374E15" w:rsidRPr="00B0761A">
        <w:rPr>
          <w:rFonts w:ascii="Arial" w:eastAsia="ＭＳ 明朝" w:hAnsi="Arial" w:cs="Arial"/>
        </w:rPr>
        <w:t xml:space="preserve"> the requester’s account to ensure that it </w:t>
      </w:r>
      <w:r w:rsidR="00D60747" w:rsidRPr="00B0761A">
        <w:rPr>
          <w:rFonts w:ascii="Arial" w:eastAsia="ＭＳ 明朝" w:hAnsi="Arial" w:cs="Arial"/>
        </w:rPr>
        <w:t>only</w:t>
      </w:r>
      <w:r w:rsidR="00374E15" w:rsidRPr="00B0761A">
        <w:rPr>
          <w:rFonts w:ascii="Arial" w:eastAsia="ＭＳ 明朝" w:hAnsi="Arial" w:cs="Arial"/>
        </w:rPr>
        <w:t xml:space="preserve"> contain</w:t>
      </w:r>
      <w:r w:rsidR="009D5002" w:rsidRPr="00B0761A">
        <w:rPr>
          <w:rFonts w:ascii="Arial" w:eastAsia="ＭＳ 明朝" w:hAnsi="Arial" w:cs="Arial"/>
        </w:rPr>
        <w:t>ed</w:t>
      </w:r>
      <w:r w:rsidR="00374E15" w:rsidRPr="00B0761A">
        <w:rPr>
          <w:rFonts w:ascii="Arial" w:eastAsia="ＭＳ 明朝" w:hAnsi="Arial" w:cs="Arial"/>
        </w:rPr>
        <w:t xml:space="preserve"> culturally appropriate content</w:t>
      </w:r>
      <w:r w:rsidR="00D60747" w:rsidRPr="00B0761A">
        <w:rPr>
          <w:rFonts w:ascii="Arial" w:eastAsia="ＭＳ 明朝" w:hAnsi="Arial" w:cs="Arial"/>
        </w:rPr>
        <w:t xml:space="preserve">. This is because a person’s followers </w:t>
      </w:r>
      <w:r w:rsidR="00C86961" w:rsidRPr="00B0761A">
        <w:rPr>
          <w:rFonts w:ascii="Arial" w:eastAsia="ＭＳ 明朝" w:hAnsi="Arial" w:cs="Arial"/>
        </w:rPr>
        <w:t>reflect</w:t>
      </w:r>
      <w:r w:rsidR="00374E15" w:rsidRPr="00B0761A">
        <w:rPr>
          <w:rFonts w:ascii="Arial" w:eastAsia="ＭＳ 明朝" w:hAnsi="Arial" w:cs="Arial"/>
        </w:rPr>
        <w:t xml:space="preserve"> o</w:t>
      </w:r>
      <w:r w:rsidR="00C86961" w:rsidRPr="00B0761A">
        <w:rPr>
          <w:rFonts w:ascii="Arial" w:eastAsia="ＭＳ 明朝" w:hAnsi="Arial" w:cs="Arial"/>
        </w:rPr>
        <w:t>n</w:t>
      </w:r>
      <w:r w:rsidR="00374E15" w:rsidRPr="00B0761A">
        <w:rPr>
          <w:rFonts w:ascii="Arial" w:eastAsia="ＭＳ 明朝" w:hAnsi="Arial" w:cs="Arial"/>
        </w:rPr>
        <w:t xml:space="preserve"> them</w:t>
      </w:r>
      <w:r w:rsidR="00D60747" w:rsidRPr="00B0761A">
        <w:rPr>
          <w:rFonts w:ascii="Arial" w:eastAsia="ＭＳ 明朝" w:hAnsi="Arial" w:cs="Arial"/>
        </w:rPr>
        <w:t xml:space="preserve"> personally.</w:t>
      </w:r>
      <w:r w:rsidR="00336451" w:rsidRPr="00B0761A">
        <w:rPr>
          <w:rFonts w:ascii="Arial" w:eastAsia="ＭＳ 明朝" w:hAnsi="Arial" w:cs="Arial"/>
        </w:rPr>
        <w:t xml:space="preserve"> Participants also react</w:t>
      </w:r>
      <w:r w:rsidR="00C342FE" w:rsidRPr="00B0761A">
        <w:rPr>
          <w:rFonts w:ascii="Arial" w:eastAsia="ＭＳ 明朝" w:hAnsi="Arial" w:cs="Arial"/>
        </w:rPr>
        <w:t>ed</w:t>
      </w:r>
      <w:r w:rsidR="00336451" w:rsidRPr="00B0761A">
        <w:rPr>
          <w:rFonts w:ascii="Arial" w:eastAsia="ＭＳ 明朝" w:hAnsi="Arial" w:cs="Arial"/>
        </w:rPr>
        <w:t xml:space="preserve"> strongly when negative comments or inappropriate content </w:t>
      </w:r>
      <w:r w:rsidR="006A04F4" w:rsidRPr="00B0761A">
        <w:rPr>
          <w:rFonts w:ascii="Arial" w:eastAsia="ＭＳ 明朝" w:hAnsi="Arial" w:cs="Arial"/>
        </w:rPr>
        <w:t>were</w:t>
      </w:r>
      <w:r w:rsidR="00336451" w:rsidRPr="00B0761A">
        <w:rPr>
          <w:rFonts w:ascii="Arial" w:eastAsia="ＭＳ 明朝" w:hAnsi="Arial" w:cs="Arial"/>
        </w:rPr>
        <w:t xml:space="preserve"> shared to their accounts. </w:t>
      </w:r>
      <w:r w:rsidR="006A04F4" w:rsidRPr="00B0761A">
        <w:rPr>
          <w:rFonts w:ascii="Arial" w:eastAsia="ＭＳ 明朝" w:hAnsi="Arial" w:cs="Arial"/>
        </w:rPr>
        <w:t>They considered it essential to delete</w:t>
      </w:r>
      <w:r w:rsidR="00336451" w:rsidRPr="00B0761A">
        <w:rPr>
          <w:rFonts w:ascii="Arial" w:eastAsia="ＭＳ 明朝" w:hAnsi="Arial" w:cs="Arial"/>
        </w:rPr>
        <w:t xml:space="preserve"> such comments</w:t>
      </w:r>
      <w:r w:rsidR="006A04F4" w:rsidRPr="00B0761A">
        <w:rPr>
          <w:rFonts w:ascii="Arial" w:eastAsia="ＭＳ 明朝" w:hAnsi="Arial" w:cs="Arial"/>
        </w:rPr>
        <w:t>, and</w:t>
      </w:r>
      <w:r w:rsidR="00B07CAA" w:rsidRPr="00B0761A">
        <w:rPr>
          <w:rFonts w:ascii="Arial" w:eastAsia="ＭＳ 明朝" w:hAnsi="Arial" w:cs="Arial"/>
        </w:rPr>
        <w:t xml:space="preserve"> </w:t>
      </w:r>
      <w:r w:rsidR="002A5ED4" w:rsidRPr="00B0761A">
        <w:rPr>
          <w:rFonts w:ascii="Arial" w:eastAsia="ＭＳ 明朝" w:hAnsi="Arial" w:cs="Arial"/>
        </w:rPr>
        <w:t xml:space="preserve">perhaps </w:t>
      </w:r>
      <w:r w:rsidR="006A04F4" w:rsidRPr="00B0761A">
        <w:rPr>
          <w:rFonts w:ascii="Arial" w:eastAsia="ＭＳ 明朝" w:hAnsi="Arial" w:cs="Arial"/>
        </w:rPr>
        <w:t>e</w:t>
      </w:r>
      <w:r w:rsidR="00336451" w:rsidRPr="00B0761A">
        <w:rPr>
          <w:rFonts w:ascii="Arial" w:eastAsia="ＭＳ 明朝" w:hAnsi="Arial" w:cs="Arial"/>
        </w:rPr>
        <w:t>ven</w:t>
      </w:r>
      <w:r w:rsidR="006A04F4" w:rsidRPr="00B0761A">
        <w:rPr>
          <w:rFonts w:ascii="Arial" w:eastAsia="ＭＳ 明朝" w:hAnsi="Arial" w:cs="Arial"/>
        </w:rPr>
        <w:t xml:space="preserve"> permanently</w:t>
      </w:r>
      <w:r w:rsidR="00336451" w:rsidRPr="00B0761A">
        <w:rPr>
          <w:rFonts w:ascii="Arial" w:eastAsia="ＭＳ 明朝" w:hAnsi="Arial" w:cs="Arial"/>
        </w:rPr>
        <w:t xml:space="preserve"> block </w:t>
      </w:r>
      <w:r w:rsidR="006A04F4" w:rsidRPr="00B0761A">
        <w:rPr>
          <w:rFonts w:ascii="Arial" w:eastAsia="ＭＳ 明朝" w:hAnsi="Arial" w:cs="Arial"/>
        </w:rPr>
        <w:t>the</w:t>
      </w:r>
      <w:r w:rsidR="00336451" w:rsidRPr="00B0761A">
        <w:rPr>
          <w:rFonts w:ascii="Arial" w:eastAsia="ＭＳ 明朝" w:hAnsi="Arial" w:cs="Arial"/>
        </w:rPr>
        <w:t xml:space="preserve"> commenter</w:t>
      </w:r>
      <w:r w:rsidR="006A04F4" w:rsidRPr="00B0761A">
        <w:rPr>
          <w:rFonts w:ascii="Arial" w:eastAsia="ＭＳ 明朝" w:hAnsi="Arial" w:cs="Arial"/>
        </w:rPr>
        <w:t xml:space="preserve"> from their account</w:t>
      </w:r>
      <w:r w:rsidR="00336451" w:rsidRPr="00B0761A">
        <w:rPr>
          <w:rFonts w:ascii="Arial" w:eastAsia="ＭＳ 明朝" w:hAnsi="Arial" w:cs="Arial"/>
        </w:rPr>
        <w:t>.</w:t>
      </w:r>
    </w:p>
    <w:p w14:paraId="37800850" w14:textId="77777777" w:rsidR="00360E43" w:rsidRPr="00B0761A" w:rsidRDefault="00360E43" w:rsidP="00100870">
      <w:pPr>
        <w:pStyle w:val="PlainText"/>
        <w:rPr>
          <w:rFonts w:ascii="Arial" w:eastAsia="ＭＳ 明朝" w:hAnsi="Arial" w:cs="Arial"/>
        </w:rPr>
      </w:pPr>
    </w:p>
    <w:p w14:paraId="349801DE" w14:textId="586DCB45" w:rsidR="00B437ED" w:rsidRPr="00B0761A" w:rsidRDefault="00100870" w:rsidP="00B437ED">
      <w:pPr>
        <w:pStyle w:val="PlainText"/>
        <w:rPr>
          <w:rFonts w:ascii="Arial" w:eastAsia="ＭＳ 明朝" w:hAnsi="Arial" w:cs="Arial"/>
        </w:rPr>
      </w:pPr>
      <w:r w:rsidRPr="00B0761A">
        <w:rPr>
          <w:rFonts w:ascii="Arial" w:eastAsia="ＭＳ 明朝" w:hAnsi="Arial" w:cs="Arial"/>
        </w:rPr>
        <w:t xml:space="preserve">Management of </w:t>
      </w:r>
      <w:r w:rsidR="00FC7C9C" w:rsidRPr="00B0761A">
        <w:rPr>
          <w:rFonts w:ascii="Arial" w:eastAsia="ＭＳ 明朝" w:hAnsi="Arial" w:cs="Arial"/>
        </w:rPr>
        <w:t xml:space="preserve">their </w:t>
      </w:r>
      <w:r w:rsidRPr="00B0761A">
        <w:rPr>
          <w:rFonts w:ascii="Arial" w:eastAsia="ＭＳ 明朝" w:hAnsi="Arial" w:cs="Arial"/>
        </w:rPr>
        <w:t xml:space="preserve">public image is critical for Saudi youth. </w:t>
      </w:r>
      <w:r w:rsidR="004D63D8" w:rsidRPr="00B0761A">
        <w:rPr>
          <w:rFonts w:ascii="Arial" w:eastAsia="ＭＳ 明朝" w:hAnsi="Arial" w:cs="Arial"/>
        </w:rPr>
        <w:t>The pressure to maintain</w:t>
      </w:r>
      <w:r w:rsidRPr="00B0761A">
        <w:rPr>
          <w:rFonts w:ascii="Arial" w:eastAsia="ＭＳ 明朝" w:hAnsi="Arial" w:cs="Arial"/>
        </w:rPr>
        <w:t xml:space="preserve"> a positive image might affect their engagement</w:t>
      </w:r>
      <w:r w:rsidR="004D63D8" w:rsidRPr="00B0761A">
        <w:rPr>
          <w:rFonts w:ascii="Arial" w:eastAsia="ＭＳ 明朝" w:hAnsi="Arial" w:cs="Arial"/>
        </w:rPr>
        <w:t xml:space="preserve"> with social media</w:t>
      </w:r>
      <w:r w:rsidR="002F1E79" w:rsidRPr="00B0761A">
        <w:rPr>
          <w:rFonts w:ascii="Arial" w:eastAsia="ＭＳ 明朝" w:hAnsi="Arial" w:cs="Arial"/>
        </w:rPr>
        <w:t xml:space="preserve">, </w:t>
      </w:r>
      <w:r w:rsidRPr="00B0761A">
        <w:rPr>
          <w:rFonts w:ascii="Arial" w:eastAsia="ＭＳ 明朝" w:hAnsi="Arial" w:cs="Arial"/>
        </w:rPr>
        <w:t xml:space="preserve">because of their tendency to minimize their network size </w:t>
      </w:r>
      <w:r w:rsidRPr="00B0761A">
        <w:rPr>
          <w:rFonts w:ascii="Arial" w:eastAsia="ＭＳ 明朝" w:hAnsi="Arial" w:cs="Arial"/>
        </w:rPr>
        <w:lastRenderedPageBreak/>
        <w:t xml:space="preserve">and decrease their sharing </w:t>
      </w:r>
      <w:r w:rsidR="00B17C83" w:rsidRPr="00B0761A">
        <w:rPr>
          <w:rFonts w:ascii="Arial" w:eastAsia="ＭＳ 明朝" w:hAnsi="Arial" w:cs="Arial"/>
        </w:rPr>
        <w:t>behavior</w:t>
      </w:r>
      <w:r w:rsidRPr="00B0761A">
        <w:rPr>
          <w:rFonts w:ascii="Arial" w:eastAsia="ＭＳ 明朝" w:hAnsi="Arial" w:cs="Arial"/>
        </w:rPr>
        <w:t xml:space="preserve">. </w:t>
      </w:r>
      <w:r w:rsidR="00B17C83" w:rsidRPr="00B0761A">
        <w:rPr>
          <w:rFonts w:ascii="Arial" w:eastAsia="ＭＳ 明朝" w:hAnsi="Arial" w:cs="Arial"/>
        </w:rPr>
        <w:t>We propose</w:t>
      </w:r>
      <w:r w:rsidRPr="00B0761A">
        <w:rPr>
          <w:rFonts w:ascii="Arial" w:eastAsia="ＭＳ 明朝" w:hAnsi="Arial" w:cs="Arial"/>
        </w:rPr>
        <w:t xml:space="preserve"> two</w:t>
      </w:r>
      <w:r w:rsidR="00B17C83" w:rsidRPr="00B0761A">
        <w:rPr>
          <w:rFonts w:ascii="Arial" w:eastAsia="ＭＳ 明朝" w:hAnsi="Arial" w:cs="Arial"/>
        </w:rPr>
        <w:t xml:space="preserve"> ways</w:t>
      </w:r>
      <w:r w:rsidRPr="00B0761A">
        <w:rPr>
          <w:rFonts w:ascii="Arial" w:eastAsia="ＭＳ 明朝" w:hAnsi="Arial" w:cs="Arial"/>
        </w:rPr>
        <w:t xml:space="preserve"> to help users manage their</w:t>
      </w:r>
      <w:r w:rsidR="00B17C83" w:rsidRPr="00B0761A">
        <w:rPr>
          <w:rFonts w:ascii="Arial" w:eastAsia="ＭＳ 明朝" w:hAnsi="Arial" w:cs="Arial"/>
        </w:rPr>
        <w:t xml:space="preserve"> image while using social media. First, </w:t>
      </w:r>
      <w:r w:rsidR="00C147B2" w:rsidRPr="00B0761A">
        <w:rPr>
          <w:rFonts w:ascii="Arial" w:eastAsia="ＭＳ 明朝" w:hAnsi="Arial" w:cs="Arial"/>
        </w:rPr>
        <w:t xml:space="preserve">allow users to moderate </w:t>
      </w:r>
      <w:r w:rsidR="00C147B2" w:rsidRPr="00B0761A">
        <w:rPr>
          <w:rFonts w:ascii="Arial" w:eastAsia="ＭＳ 明朝" w:hAnsi="Arial" w:cs="Arial"/>
        </w:rPr>
        <w:t>or censor</w:t>
      </w:r>
      <w:r w:rsidR="00C147B2" w:rsidRPr="00B0761A">
        <w:rPr>
          <w:rFonts w:ascii="Arial" w:eastAsia="ＭＳ 明朝" w:hAnsi="Arial" w:cs="Arial"/>
        </w:rPr>
        <w:t xml:space="preserve"> all posts directed to their profile before they are published. This </w:t>
      </w:r>
      <w:r w:rsidR="0001320B" w:rsidRPr="00B0761A">
        <w:rPr>
          <w:rFonts w:ascii="Arial" w:eastAsia="ＭＳ 明朝" w:hAnsi="Arial" w:cs="Arial"/>
        </w:rPr>
        <w:t>will ensure</w:t>
      </w:r>
      <w:r w:rsidR="00C147B2" w:rsidRPr="00B0761A">
        <w:rPr>
          <w:rFonts w:ascii="Arial" w:eastAsia="ＭＳ 明朝" w:hAnsi="Arial" w:cs="Arial"/>
        </w:rPr>
        <w:t xml:space="preserve"> nothing can be posted on their profile without their consent.</w:t>
      </w:r>
      <w:r w:rsidR="00B437ED" w:rsidRPr="00B0761A">
        <w:rPr>
          <w:rFonts w:ascii="Arial" w:eastAsia="ＭＳ 明朝" w:hAnsi="Arial" w:cs="Arial"/>
        </w:rPr>
        <w:t xml:space="preserve"> Second, give users the ability to hide or mute members of their network. Any comments or content posted by a muted member will not be visible to other members of the network.</w:t>
      </w:r>
    </w:p>
    <w:p w14:paraId="14238F7A" w14:textId="1FD0B61D" w:rsidR="00100870" w:rsidRDefault="00100870" w:rsidP="00100870">
      <w:pPr>
        <w:pStyle w:val="PlainText"/>
        <w:rPr>
          <w:rFonts w:ascii="Arial" w:eastAsia="ＭＳ 明朝" w:hAnsi="Arial" w:cs="Arial"/>
        </w:rPr>
      </w:pPr>
    </w:p>
    <w:p w14:paraId="4EB7B68E" w14:textId="77777777" w:rsidR="00740562" w:rsidRPr="00B0761A" w:rsidRDefault="00740562" w:rsidP="00100870">
      <w:pPr>
        <w:pStyle w:val="PlainText"/>
        <w:rPr>
          <w:rFonts w:ascii="Arial" w:eastAsia="ＭＳ 明朝" w:hAnsi="Arial" w:cs="Arial"/>
        </w:rPr>
      </w:pPr>
    </w:p>
    <w:p w14:paraId="2E5CDE9B" w14:textId="3BD4A013" w:rsidR="000951FE" w:rsidRPr="00B0761A" w:rsidRDefault="000951FE" w:rsidP="00100870">
      <w:pPr>
        <w:pStyle w:val="PlainText"/>
        <w:rPr>
          <w:rFonts w:ascii="Arial" w:eastAsia="ＭＳ 明朝" w:hAnsi="Arial" w:cs="Arial"/>
          <w:b/>
        </w:rPr>
      </w:pPr>
      <w:r w:rsidRPr="00B0761A">
        <w:rPr>
          <w:rFonts w:ascii="Arial" w:eastAsia="ＭＳ 明朝" w:hAnsi="Arial" w:cs="Arial"/>
          <w:b/>
        </w:rPr>
        <w:t>Conclusion</w:t>
      </w:r>
    </w:p>
    <w:p w14:paraId="24A0AFE8" w14:textId="77777777" w:rsidR="00AC51C9" w:rsidRPr="00B0761A" w:rsidRDefault="00AC51C9" w:rsidP="00781076">
      <w:pPr>
        <w:pStyle w:val="PlainText"/>
        <w:rPr>
          <w:rFonts w:ascii="Arial" w:eastAsia="ＭＳ 明朝" w:hAnsi="Arial" w:cs="Arial"/>
        </w:rPr>
      </w:pPr>
    </w:p>
    <w:p w14:paraId="59000F94" w14:textId="0C2CEB74" w:rsidR="0055233F" w:rsidRPr="00B0761A" w:rsidRDefault="00275B4A" w:rsidP="000951FE">
      <w:pPr>
        <w:pStyle w:val="PlainText"/>
        <w:rPr>
          <w:rFonts w:ascii="Arial" w:eastAsia="ＭＳ 明朝" w:hAnsi="Arial" w:cs="Arial"/>
        </w:rPr>
      </w:pPr>
      <w:r w:rsidRPr="00B0761A">
        <w:rPr>
          <w:rFonts w:ascii="Arial" w:eastAsia="ＭＳ 明朝" w:hAnsi="Arial" w:cs="Arial"/>
        </w:rPr>
        <w:t>Our results show</w:t>
      </w:r>
      <w:r w:rsidR="000951FE" w:rsidRPr="00B0761A">
        <w:rPr>
          <w:rFonts w:ascii="Arial" w:eastAsia="ＭＳ 明朝" w:hAnsi="Arial" w:cs="Arial"/>
        </w:rPr>
        <w:t xml:space="preserve"> that </w:t>
      </w:r>
      <w:r w:rsidR="00A71D20" w:rsidRPr="00B0761A">
        <w:rPr>
          <w:rFonts w:ascii="Arial" w:eastAsia="ＭＳ 明朝" w:hAnsi="Arial" w:cs="Arial"/>
        </w:rPr>
        <w:t xml:space="preserve">the </w:t>
      </w:r>
      <w:r w:rsidR="00A71D20" w:rsidRPr="00B0761A">
        <w:rPr>
          <w:rFonts w:ascii="Arial" w:eastAsia="ＭＳ 明朝" w:hAnsi="Arial" w:cs="Arial"/>
        </w:rPr>
        <w:t xml:space="preserve">attitudes and behavioral dynamics </w:t>
      </w:r>
      <w:r w:rsidR="00A71D20" w:rsidRPr="00B0761A">
        <w:rPr>
          <w:rFonts w:ascii="Arial" w:eastAsia="ＭＳ 明朝" w:hAnsi="Arial" w:cs="Arial"/>
        </w:rPr>
        <w:t xml:space="preserve">of </w:t>
      </w:r>
      <w:r w:rsidR="000D4272">
        <w:rPr>
          <w:rFonts w:ascii="Arial" w:eastAsia="ＭＳ 明朝" w:hAnsi="Arial" w:cs="Arial"/>
        </w:rPr>
        <w:t xml:space="preserve">young </w:t>
      </w:r>
      <w:r w:rsidR="000951FE" w:rsidRPr="00B0761A">
        <w:rPr>
          <w:rFonts w:ascii="Arial" w:eastAsia="ＭＳ 明朝" w:hAnsi="Arial" w:cs="Arial"/>
        </w:rPr>
        <w:t xml:space="preserve">Saudi </w:t>
      </w:r>
      <w:r w:rsidR="00A71D20" w:rsidRPr="00B0761A">
        <w:rPr>
          <w:rFonts w:ascii="Arial" w:eastAsia="ＭＳ 明朝" w:hAnsi="Arial" w:cs="Arial"/>
        </w:rPr>
        <w:t>social media users</w:t>
      </w:r>
      <w:r w:rsidR="000951FE" w:rsidRPr="00B0761A">
        <w:rPr>
          <w:rFonts w:ascii="Arial" w:eastAsia="ＭＳ 明朝" w:hAnsi="Arial" w:cs="Arial"/>
        </w:rPr>
        <w:t xml:space="preserve"> reflect the values and norms of their national culture and religion rather than the functional and technical variances between the platforms.</w:t>
      </w:r>
      <w:r w:rsidR="000D4272">
        <w:rPr>
          <w:rFonts w:ascii="Arial" w:eastAsia="ＭＳ 明朝" w:hAnsi="Arial" w:cs="Arial"/>
        </w:rPr>
        <w:t xml:space="preserve"> Even living in an </w:t>
      </w:r>
      <w:r w:rsidR="000D4272" w:rsidRPr="00B0761A">
        <w:rPr>
          <w:rFonts w:ascii="Arial" w:eastAsia="ＭＳ 明朝" w:hAnsi="Arial" w:cs="Arial"/>
        </w:rPr>
        <w:t>individualistic culture</w:t>
      </w:r>
      <w:r w:rsidR="000D4272">
        <w:rPr>
          <w:rFonts w:ascii="Arial" w:eastAsia="ＭＳ 明朝" w:hAnsi="Arial" w:cs="Arial"/>
        </w:rPr>
        <w:t xml:space="preserve"> for an extended period does not appear to </w:t>
      </w:r>
      <w:r w:rsidR="000D4272" w:rsidRPr="00B0761A">
        <w:rPr>
          <w:rFonts w:ascii="Arial" w:eastAsia="ＭＳ 明朝" w:hAnsi="Arial" w:cs="Arial"/>
        </w:rPr>
        <w:t>diminish the influence of either Saudi national culture or Islam on youth engagement with social media</w:t>
      </w:r>
      <w:r w:rsidR="004E0908">
        <w:rPr>
          <w:rFonts w:ascii="Arial" w:eastAsia="ＭＳ 明朝" w:hAnsi="Arial" w:cs="Arial"/>
        </w:rPr>
        <w:t xml:space="preserve">. </w:t>
      </w:r>
      <w:r w:rsidR="00124421">
        <w:rPr>
          <w:rFonts w:ascii="Arial" w:eastAsia="ＭＳ 明朝" w:hAnsi="Arial" w:cs="Arial"/>
        </w:rPr>
        <w:t xml:space="preserve">We therefore expect that </w:t>
      </w:r>
      <w:r w:rsidR="00422D69">
        <w:rPr>
          <w:rFonts w:ascii="Arial" w:eastAsia="ＭＳ 明朝" w:hAnsi="Arial" w:cs="Arial"/>
        </w:rPr>
        <w:t xml:space="preserve">Saudi youth engagement with social media will continue to be significantly influenced by </w:t>
      </w:r>
      <w:r w:rsidR="00124421">
        <w:rPr>
          <w:rFonts w:ascii="Arial" w:eastAsia="ＭＳ 明朝" w:hAnsi="Arial" w:cs="Arial"/>
        </w:rPr>
        <w:t>Saudi</w:t>
      </w:r>
      <w:r w:rsidR="00124421" w:rsidRPr="00B0761A">
        <w:rPr>
          <w:rFonts w:ascii="Arial" w:eastAsia="ＭＳ 明朝" w:hAnsi="Arial" w:cs="Arial"/>
        </w:rPr>
        <w:t xml:space="preserve"> and Islamic values and norms</w:t>
      </w:r>
      <w:r w:rsidR="00422D69">
        <w:rPr>
          <w:rFonts w:ascii="Arial" w:eastAsia="ＭＳ 明朝" w:hAnsi="Arial" w:cs="Arial"/>
        </w:rPr>
        <w:t xml:space="preserve"> </w:t>
      </w:r>
      <w:r w:rsidR="00124421" w:rsidRPr="00B0761A">
        <w:rPr>
          <w:rFonts w:ascii="Arial" w:eastAsia="ＭＳ 明朝" w:hAnsi="Arial" w:cs="Arial"/>
        </w:rPr>
        <w:t>well into the future</w:t>
      </w:r>
      <w:r w:rsidR="00480497">
        <w:rPr>
          <w:rFonts w:ascii="Arial" w:eastAsia="ＭＳ 明朝" w:hAnsi="Arial" w:cs="Arial"/>
        </w:rPr>
        <w:t>.</w:t>
      </w:r>
      <w:r w:rsidR="00AF7234" w:rsidRPr="00AF7234">
        <w:rPr>
          <w:rFonts w:ascii="Arial" w:eastAsia="ＭＳ 明朝" w:hAnsi="Arial" w:cs="Arial"/>
        </w:rPr>
        <w:t xml:space="preserve"> </w:t>
      </w:r>
      <w:r w:rsidR="00AF7234">
        <w:rPr>
          <w:rFonts w:ascii="Arial" w:eastAsia="ＭＳ 明朝" w:hAnsi="Arial" w:cs="Arial"/>
        </w:rPr>
        <w:t>The use of s</w:t>
      </w:r>
      <w:r w:rsidR="00AF7234" w:rsidRPr="00B0761A">
        <w:rPr>
          <w:rFonts w:ascii="Arial" w:eastAsia="ＭＳ 明朝" w:hAnsi="Arial" w:cs="Arial"/>
        </w:rPr>
        <w:t>ocial networking</w:t>
      </w:r>
      <w:r w:rsidR="00AF7234">
        <w:rPr>
          <w:rFonts w:ascii="Arial" w:eastAsia="ＭＳ 明朝" w:hAnsi="Arial" w:cs="Arial"/>
        </w:rPr>
        <w:t xml:space="preserve"> platforms is growing rapidly worldwide. However, </w:t>
      </w:r>
      <w:r w:rsidR="00AF7234" w:rsidRPr="00B0761A">
        <w:rPr>
          <w:rFonts w:ascii="Arial" w:eastAsia="ＭＳ 明朝" w:hAnsi="Arial" w:cs="Arial"/>
        </w:rPr>
        <w:t>social media developers need to carefully consider characteristics</w:t>
      </w:r>
      <w:r w:rsidR="00AF7234">
        <w:rPr>
          <w:rFonts w:ascii="Arial" w:eastAsia="ＭＳ 明朝" w:hAnsi="Arial" w:cs="Arial"/>
        </w:rPr>
        <w:t xml:space="preserve"> of Saudi and Islamic culture so that they can more effectively </w:t>
      </w:r>
      <w:r w:rsidR="00AF7234" w:rsidRPr="00B0761A">
        <w:rPr>
          <w:rFonts w:ascii="Arial" w:eastAsia="ＭＳ 明朝" w:hAnsi="Arial" w:cs="Arial"/>
        </w:rPr>
        <w:t xml:space="preserve">engage </w:t>
      </w:r>
      <w:r w:rsidR="00AF7234">
        <w:rPr>
          <w:rFonts w:ascii="Arial" w:eastAsia="ＭＳ 明朝" w:hAnsi="Arial" w:cs="Arial"/>
        </w:rPr>
        <w:t xml:space="preserve">Middle Eastern </w:t>
      </w:r>
      <w:r w:rsidR="00AF7234" w:rsidRPr="00B0761A">
        <w:rPr>
          <w:rFonts w:ascii="Arial" w:eastAsia="ＭＳ 明朝" w:hAnsi="Arial" w:cs="Arial"/>
        </w:rPr>
        <w:t>users.</w:t>
      </w:r>
    </w:p>
    <w:p w14:paraId="4B254E84" w14:textId="77777777" w:rsidR="0055233F" w:rsidRPr="00B0761A" w:rsidRDefault="0055233F" w:rsidP="000951FE">
      <w:pPr>
        <w:pStyle w:val="PlainText"/>
        <w:rPr>
          <w:rFonts w:ascii="Arial" w:eastAsia="ＭＳ 明朝" w:hAnsi="Arial" w:cs="Arial"/>
        </w:rPr>
      </w:pPr>
    </w:p>
    <w:p w14:paraId="71420D85" w14:textId="21356C95" w:rsidR="0055233F" w:rsidRPr="00AA5235" w:rsidRDefault="00940C88" w:rsidP="000951FE">
      <w:pPr>
        <w:pStyle w:val="PlainText"/>
        <w:rPr>
          <w:rFonts w:ascii="Arial" w:eastAsia="ＭＳ 明朝" w:hAnsi="Arial" w:cs="Arial"/>
          <w:highlight w:val="yellow"/>
        </w:rPr>
      </w:pPr>
      <w:bookmarkStart w:id="47" w:name="_GoBack"/>
      <w:bookmarkEnd w:id="47"/>
      <w:r w:rsidRPr="00AA5235">
        <w:rPr>
          <w:rFonts w:ascii="Arial" w:eastAsia="ＭＳ 明朝" w:hAnsi="Arial" w:cs="Arial"/>
          <w:highlight w:val="yellow"/>
        </w:rPr>
        <w:t>Personas</w:t>
      </w:r>
    </w:p>
    <w:p w14:paraId="7D7937A6" w14:textId="37E0AA88" w:rsidR="00940C88" w:rsidRDefault="00940C88" w:rsidP="000951FE">
      <w:pPr>
        <w:pStyle w:val="PlainText"/>
        <w:rPr>
          <w:rFonts w:ascii="Arial" w:eastAsia="ＭＳ 明朝" w:hAnsi="Arial" w:cs="Arial"/>
        </w:rPr>
      </w:pPr>
      <w:r w:rsidRPr="00AA5235">
        <w:rPr>
          <w:rFonts w:ascii="Arial" w:eastAsia="ＭＳ 明朝" w:hAnsi="Arial" w:cs="Arial"/>
          <w:highlight w:val="yellow"/>
        </w:rPr>
        <w:t>Recommendations</w:t>
      </w:r>
    </w:p>
    <w:p w14:paraId="1993513F" w14:textId="77777777" w:rsidR="00940C88" w:rsidRPr="00B0761A" w:rsidRDefault="00940C88" w:rsidP="000951FE">
      <w:pPr>
        <w:pStyle w:val="PlainText"/>
        <w:rPr>
          <w:rFonts w:ascii="Arial" w:eastAsia="ＭＳ 明朝" w:hAnsi="Arial" w:cs="Arial"/>
        </w:rPr>
      </w:pPr>
    </w:p>
    <w:p w14:paraId="670DC27B" w14:textId="77777777" w:rsidR="000951FE" w:rsidRPr="00B0761A" w:rsidRDefault="000951FE" w:rsidP="00781076">
      <w:pPr>
        <w:pStyle w:val="PlainText"/>
        <w:rPr>
          <w:rFonts w:ascii="Arial" w:eastAsia="ＭＳ 明朝" w:hAnsi="Arial" w:cs="Arial"/>
        </w:rPr>
      </w:pPr>
    </w:p>
    <w:p w14:paraId="393F76DF" w14:textId="52C0259F" w:rsidR="00AC51C9" w:rsidRPr="00B0761A" w:rsidRDefault="00612545" w:rsidP="00781076">
      <w:pPr>
        <w:pStyle w:val="PlainText"/>
        <w:rPr>
          <w:rFonts w:ascii="Arial" w:eastAsia="ＭＳ 明朝" w:hAnsi="Arial" w:cs="Arial"/>
        </w:rPr>
      </w:pPr>
      <w:r w:rsidRPr="00B0761A">
        <w:rPr>
          <w:rFonts w:ascii="Arial" w:eastAsia="ＭＳ 明朝" w:hAnsi="Arial" w:cs="Arial"/>
        </w:rPr>
        <w:t xml:space="preserve">Section 1 </w:t>
      </w:r>
      <w:proofErr w:type="gramStart"/>
      <w:r w:rsidRPr="00B0761A">
        <w:rPr>
          <w:rFonts w:ascii="Arial" w:eastAsia="ＭＳ 明朝" w:hAnsi="Arial" w:cs="Arial"/>
        </w:rPr>
        <w:t>.....</w:t>
      </w:r>
      <w:proofErr w:type="gramEnd"/>
      <w:r w:rsidRPr="00B0761A">
        <w:rPr>
          <w:rFonts w:ascii="Arial" w:eastAsia="ＭＳ 明朝" w:hAnsi="Arial" w:cs="Arial"/>
        </w:rPr>
        <w:t xml:space="preserve"> [1]</w:t>
      </w:r>
    </w:p>
    <w:p w14:paraId="2F0FF749" w14:textId="77777777" w:rsidR="00612545" w:rsidRPr="00B0761A" w:rsidRDefault="00612545" w:rsidP="00781076">
      <w:pPr>
        <w:pStyle w:val="PlainText"/>
        <w:rPr>
          <w:rFonts w:ascii="Arial" w:eastAsia="ＭＳ 明朝" w:hAnsi="Arial" w:cs="Arial"/>
        </w:rPr>
      </w:pPr>
      <w:r w:rsidRPr="00B0761A">
        <w:rPr>
          <w:rFonts w:ascii="Arial" w:eastAsia="ＭＳ 明朝" w:hAnsi="Arial" w:cs="Arial"/>
        </w:rPr>
        <w:t>Section 2 ......</w:t>
      </w:r>
    </w:p>
    <w:p w14:paraId="128E6F42" w14:textId="77777777" w:rsidR="00612545" w:rsidRPr="00B0761A" w:rsidRDefault="00612545" w:rsidP="00781076">
      <w:pPr>
        <w:pStyle w:val="PlainText"/>
        <w:rPr>
          <w:rFonts w:ascii="Arial" w:eastAsia="ＭＳ 明朝" w:hAnsi="Arial" w:cs="Arial"/>
        </w:rPr>
      </w:pPr>
      <w:r w:rsidRPr="00B0761A">
        <w:rPr>
          <w:rFonts w:ascii="Arial" w:eastAsia="ＭＳ 明朝" w:hAnsi="Arial" w:cs="Arial"/>
        </w:rPr>
        <w:t xml:space="preserve">Section 3 </w:t>
      </w:r>
      <w:proofErr w:type="gramStart"/>
      <w:r w:rsidRPr="00B0761A">
        <w:rPr>
          <w:rFonts w:ascii="Arial" w:eastAsia="ＭＳ 明朝" w:hAnsi="Arial" w:cs="Arial"/>
        </w:rPr>
        <w:t>.....</w:t>
      </w:r>
      <w:proofErr w:type="gramEnd"/>
    </w:p>
    <w:p w14:paraId="7D4EF23E" w14:textId="77777777" w:rsidR="00612545" w:rsidRPr="00B0761A" w:rsidRDefault="00612545" w:rsidP="00781076">
      <w:pPr>
        <w:pStyle w:val="PlainText"/>
        <w:rPr>
          <w:rFonts w:ascii="Arial" w:eastAsia="ＭＳ 明朝" w:hAnsi="Arial" w:cs="Arial"/>
        </w:rPr>
      </w:pPr>
      <w:r w:rsidRPr="00B0761A">
        <w:rPr>
          <w:rFonts w:ascii="Arial" w:eastAsia="ＭＳ 明朝" w:hAnsi="Arial" w:cs="Arial"/>
        </w:rPr>
        <w:t>Section 4 .......</w:t>
      </w:r>
    </w:p>
    <w:p w14:paraId="58B0285D" w14:textId="77777777" w:rsidR="00612545" w:rsidRPr="00B0761A" w:rsidRDefault="00612545" w:rsidP="00781076">
      <w:pPr>
        <w:pStyle w:val="PlainText"/>
        <w:rPr>
          <w:rFonts w:ascii="Arial" w:eastAsia="ＭＳ 明朝" w:hAnsi="Arial" w:cs="Arial"/>
        </w:rPr>
      </w:pPr>
      <w:r w:rsidRPr="00B0761A">
        <w:rPr>
          <w:rFonts w:ascii="Arial" w:eastAsia="ＭＳ 明朝" w:hAnsi="Arial" w:cs="Arial"/>
        </w:rPr>
        <w:t>...</w:t>
      </w:r>
    </w:p>
    <w:p w14:paraId="79094ABA" w14:textId="77777777" w:rsidR="00612545" w:rsidRPr="00B0761A" w:rsidRDefault="00612545" w:rsidP="004D4C6B">
      <w:pPr>
        <w:pStyle w:val="PlainText"/>
        <w:outlineLvl w:val="0"/>
        <w:rPr>
          <w:rFonts w:ascii="Arial" w:eastAsia="ＭＳ 明朝" w:hAnsi="Arial" w:cs="Arial"/>
        </w:rPr>
      </w:pPr>
      <w:r w:rsidRPr="00B0761A">
        <w:rPr>
          <w:rFonts w:ascii="Arial" w:eastAsia="ＭＳ 明朝" w:hAnsi="Arial" w:cs="Arial"/>
        </w:rPr>
        <w:t>Conclusion .......</w:t>
      </w:r>
    </w:p>
    <w:p w14:paraId="7484C4B1" w14:textId="77777777" w:rsidR="00612545" w:rsidRPr="00B0761A" w:rsidRDefault="00612545" w:rsidP="00781076">
      <w:pPr>
        <w:pStyle w:val="PlainText"/>
        <w:rPr>
          <w:rFonts w:ascii="Arial" w:eastAsia="ＭＳ 明朝" w:hAnsi="Arial" w:cs="Arial"/>
        </w:rPr>
      </w:pPr>
    </w:p>
    <w:p w14:paraId="247AB5B6" w14:textId="77777777" w:rsidR="00612545" w:rsidRPr="00B0761A" w:rsidRDefault="00612545" w:rsidP="00781076">
      <w:pPr>
        <w:pStyle w:val="PlainText"/>
        <w:rPr>
          <w:rFonts w:ascii="Arial" w:eastAsia="ＭＳ 明朝" w:hAnsi="Arial" w:cs="Arial"/>
        </w:rPr>
      </w:pPr>
    </w:p>
    <w:p w14:paraId="1299C0E4" w14:textId="77777777" w:rsidR="00612545" w:rsidRPr="00B0761A" w:rsidRDefault="00612545" w:rsidP="004D4C6B">
      <w:pPr>
        <w:pStyle w:val="PlainText"/>
        <w:outlineLvl w:val="0"/>
        <w:rPr>
          <w:rFonts w:ascii="Arial" w:eastAsia="ＭＳ 明朝" w:hAnsi="Arial" w:cs="Arial"/>
        </w:rPr>
      </w:pPr>
      <w:r w:rsidRPr="00B0761A">
        <w:rPr>
          <w:rFonts w:ascii="Arial" w:eastAsia="ＭＳ 明朝" w:hAnsi="Arial" w:cs="Arial"/>
        </w:rPr>
        <w:t>About the author</w:t>
      </w:r>
    </w:p>
    <w:p w14:paraId="2F89A007" w14:textId="77777777" w:rsidR="00612545" w:rsidRPr="00B0761A" w:rsidRDefault="00612545" w:rsidP="00781076">
      <w:pPr>
        <w:pStyle w:val="PlainText"/>
        <w:rPr>
          <w:rFonts w:ascii="Arial" w:eastAsia="ＭＳ 明朝" w:hAnsi="Arial" w:cs="Arial"/>
        </w:rPr>
      </w:pPr>
    </w:p>
    <w:p w14:paraId="4DCD0508" w14:textId="77777777" w:rsidR="00612545" w:rsidRPr="00B0761A" w:rsidRDefault="00612545" w:rsidP="00781076">
      <w:pPr>
        <w:pStyle w:val="PlainText"/>
        <w:rPr>
          <w:rFonts w:ascii="Arial" w:eastAsia="ＭＳ 明朝" w:hAnsi="Arial" w:cs="Arial"/>
        </w:rPr>
      </w:pPr>
      <w:r w:rsidRPr="00B0761A">
        <w:rPr>
          <w:rFonts w:ascii="Arial" w:eastAsia="ＭＳ 明朝" w:hAnsi="Arial" w:cs="Arial"/>
        </w:rPr>
        <w:t xml:space="preserve">E-mail:  </w:t>
      </w:r>
    </w:p>
    <w:p w14:paraId="4D46F19A" w14:textId="77777777" w:rsidR="00612545" w:rsidRPr="00B0761A" w:rsidRDefault="00612545" w:rsidP="00781076">
      <w:pPr>
        <w:pStyle w:val="PlainText"/>
        <w:rPr>
          <w:rFonts w:ascii="Arial" w:eastAsia="ＭＳ 明朝" w:hAnsi="Arial" w:cs="Arial"/>
        </w:rPr>
      </w:pPr>
    </w:p>
    <w:p w14:paraId="35AF77CA" w14:textId="77777777" w:rsidR="00612545" w:rsidRPr="00B0761A" w:rsidRDefault="00612545" w:rsidP="00781076">
      <w:pPr>
        <w:pStyle w:val="PlainText"/>
        <w:rPr>
          <w:rFonts w:ascii="Arial" w:eastAsia="ＭＳ 明朝" w:hAnsi="Arial" w:cs="Arial"/>
        </w:rPr>
      </w:pPr>
    </w:p>
    <w:p w14:paraId="279347DE" w14:textId="77777777" w:rsidR="00612545" w:rsidRPr="00B0761A" w:rsidRDefault="00612545" w:rsidP="004D4C6B">
      <w:pPr>
        <w:pStyle w:val="PlainText"/>
        <w:outlineLvl w:val="0"/>
        <w:rPr>
          <w:rFonts w:ascii="Arial" w:eastAsia="ＭＳ 明朝" w:hAnsi="Arial" w:cs="Arial"/>
        </w:rPr>
      </w:pPr>
      <w:r w:rsidRPr="00B0761A">
        <w:rPr>
          <w:rFonts w:ascii="Arial" w:eastAsia="ＭＳ 明朝" w:hAnsi="Arial" w:cs="Arial"/>
        </w:rPr>
        <w:t>Notes</w:t>
      </w:r>
    </w:p>
    <w:p w14:paraId="5838CE10" w14:textId="77777777" w:rsidR="00612545" w:rsidRPr="00B0761A" w:rsidRDefault="00612545" w:rsidP="00781076">
      <w:pPr>
        <w:pStyle w:val="PlainText"/>
        <w:rPr>
          <w:rFonts w:ascii="Arial" w:eastAsia="ＭＳ 明朝" w:hAnsi="Arial" w:cs="Arial"/>
        </w:rPr>
      </w:pPr>
    </w:p>
    <w:p w14:paraId="1646216B" w14:textId="77777777" w:rsidR="00612545" w:rsidRPr="00B0761A" w:rsidRDefault="00612545" w:rsidP="00781076">
      <w:pPr>
        <w:pStyle w:val="PlainText"/>
        <w:rPr>
          <w:rFonts w:ascii="Arial" w:eastAsia="ＭＳ 明朝" w:hAnsi="Arial" w:cs="Arial"/>
        </w:rPr>
      </w:pPr>
      <w:r w:rsidRPr="00B0761A">
        <w:rPr>
          <w:rFonts w:ascii="Arial" w:eastAsia="ＭＳ 明朝" w:hAnsi="Arial" w:cs="Arial"/>
        </w:rPr>
        <w:t xml:space="preserve">1. Author last name, year, pp. </w:t>
      </w:r>
      <w:proofErr w:type="spellStart"/>
      <w:r w:rsidRPr="00B0761A">
        <w:rPr>
          <w:rFonts w:ascii="Arial" w:eastAsia="ＭＳ 明朝" w:hAnsi="Arial" w:cs="Arial"/>
        </w:rPr>
        <w:t>nnn-nnn</w:t>
      </w:r>
      <w:proofErr w:type="spellEnd"/>
      <w:r w:rsidRPr="00B0761A">
        <w:rPr>
          <w:rFonts w:ascii="Arial" w:eastAsia="ＭＳ 明朝" w:hAnsi="Arial" w:cs="Arial"/>
        </w:rPr>
        <w:t>.</w:t>
      </w:r>
    </w:p>
    <w:p w14:paraId="1B7CC50A" w14:textId="77777777" w:rsidR="00612545" w:rsidRPr="00B0761A" w:rsidRDefault="00612545" w:rsidP="00781076">
      <w:pPr>
        <w:pStyle w:val="PlainText"/>
        <w:rPr>
          <w:rFonts w:ascii="Arial" w:eastAsia="ＭＳ 明朝" w:hAnsi="Arial" w:cs="Arial"/>
        </w:rPr>
      </w:pPr>
    </w:p>
    <w:p w14:paraId="1C9FC8D5" w14:textId="77777777" w:rsidR="00612545" w:rsidRPr="00B0761A" w:rsidRDefault="00612545" w:rsidP="00781076">
      <w:pPr>
        <w:pStyle w:val="PlainText"/>
        <w:rPr>
          <w:rFonts w:ascii="Arial" w:eastAsia="ＭＳ 明朝" w:hAnsi="Arial" w:cs="Arial"/>
        </w:rPr>
      </w:pPr>
    </w:p>
    <w:p w14:paraId="38E84FB2" w14:textId="77777777" w:rsidR="00612545" w:rsidRPr="00B0761A" w:rsidRDefault="00612545" w:rsidP="00781076">
      <w:pPr>
        <w:pStyle w:val="PlainText"/>
        <w:rPr>
          <w:rFonts w:ascii="Arial" w:eastAsia="ＭＳ 明朝" w:hAnsi="Arial" w:cs="Arial"/>
        </w:rPr>
      </w:pPr>
    </w:p>
    <w:p w14:paraId="434641F8" w14:textId="77777777" w:rsidR="00612545" w:rsidRPr="00B0761A" w:rsidRDefault="00612545" w:rsidP="004D4C6B">
      <w:pPr>
        <w:pStyle w:val="PlainText"/>
        <w:outlineLvl w:val="0"/>
        <w:rPr>
          <w:rFonts w:ascii="Arial" w:eastAsia="ＭＳ 明朝" w:hAnsi="Arial" w:cs="Arial"/>
          <w:b/>
        </w:rPr>
      </w:pPr>
      <w:r w:rsidRPr="00B0761A">
        <w:rPr>
          <w:rFonts w:ascii="Arial" w:eastAsia="ＭＳ 明朝" w:hAnsi="Arial" w:cs="Arial"/>
          <w:b/>
        </w:rPr>
        <w:t>References</w:t>
      </w:r>
    </w:p>
    <w:p w14:paraId="084B9EDA" w14:textId="77777777" w:rsidR="005534FB" w:rsidRPr="00B0761A" w:rsidRDefault="005534FB" w:rsidP="00781076">
      <w:pPr>
        <w:pStyle w:val="PlainText"/>
        <w:rPr>
          <w:rFonts w:ascii="Arial" w:eastAsia="ＭＳ 明朝" w:hAnsi="Arial" w:cs="Arial"/>
        </w:rPr>
      </w:pPr>
    </w:p>
    <w:p w14:paraId="47926300" w14:textId="77777777" w:rsidR="005D6BB1" w:rsidRPr="00B0761A" w:rsidRDefault="005534FB" w:rsidP="005D6BB1">
      <w:pPr>
        <w:pStyle w:val="Bibliography"/>
        <w:rPr>
          <w:rFonts w:ascii="Arial" w:hAnsi="Arial" w:cs="Arial"/>
        </w:rPr>
      </w:pPr>
      <w:r w:rsidRPr="00B0761A">
        <w:rPr>
          <w:rFonts w:ascii="Arial" w:eastAsia="ＭＳ 明朝" w:hAnsi="Arial" w:cs="Arial"/>
        </w:rPr>
        <w:fldChar w:fldCharType="begin"/>
      </w:r>
      <w:r w:rsidR="000F6A43" w:rsidRPr="00B0761A">
        <w:rPr>
          <w:rFonts w:ascii="Arial" w:eastAsia="ＭＳ 明朝" w:hAnsi="Arial" w:cs="Arial"/>
        </w:rPr>
        <w:instrText xml:space="preserve"> ADDIN ZOTERO_BIBL {"custom":[]} CSL_BIBLIOGRAPHY </w:instrText>
      </w:r>
      <w:r w:rsidRPr="00B0761A">
        <w:rPr>
          <w:rFonts w:ascii="Arial" w:eastAsia="ＭＳ 明朝" w:hAnsi="Arial" w:cs="Arial"/>
        </w:rPr>
        <w:fldChar w:fldCharType="separate"/>
      </w:r>
      <w:r w:rsidR="005D6BB1" w:rsidRPr="00B0761A">
        <w:rPr>
          <w:rFonts w:ascii="Arial" w:hAnsi="Arial" w:cs="Arial"/>
        </w:rPr>
        <w:t xml:space="preserve">Samir Abuznaid, 2006. “Islam and management: What can be </w:t>
      </w:r>
      <w:proofErr w:type="gramStart"/>
      <w:r w:rsidR="005D6BB1" w:rsidRPr="00B0761A">
        <w:rPr>
          <w:rFonts w:ascii="Arial" w:hAnsi="Arial" w:cs="Arial"/>
        </w:rPr>
        <w:t>learned?,</w:t>
      </w:r>
      <w:proofErr w:type="gramEnd"/>
      <w:r w:rsidR="005D6BB1" w:rsidRPr="00B0761A">
        <w:rPr>
          <w:rFonts w:ascii="Arial" w:hAnsi="Arial" w:cs="Arial"/>
        </w:rPr>
        <w:t xml:space="preserve">” </w:t>
      </w:r>
      <w:r w:rsidR="005D6BB1" w:rsidRPr="00B0761A">
        <w:rPr>
          <w:rFonts w:ascii="Arial" w:hAnsi="Arial" w:cs="Arial"/>
          <w:i/>
          <w:iCs/>
        </w:rPr>
        <w:t>Thunderbird International Business Review</w:t>
      </w:r>
      <w:r w:rsidR="005D6BB1" w:rsidRPr="00B0761A">
        <w:rPr>
          <w:rFonts w:ascii="Arial" w:hAnsi="Arial" w:cs="Arial"/>
        </w:rPr>
        <w:t>, volume 48, number 1, pp. 125–139.</w:t>
      </w:r>
    </w:p>
    <w:p w14:paraId="55ECCDD7" w14:textId="77777777" w:rsidR="005D6BB1" w:rsidRPr="00B0761A" w:rsidRDefault="005D6BB1" w:rsidP="005D6BB1">
      <w:pPr>
        <w:pStyle w:val="Bibliography"/>
        <w:rPr>
          <w:rFonts w:ascii="Arial" w:hAnsi="Arial" w:cs="Arial"/>
        </w:rPr>
      </w:pPr>
      <w:r w:rsidRPr="00B0761A">
        <w:rPr>
          <w:rFonts w:ascii="Arial" w:hAnsi="Arial" w:cs="Arial"/>
        </w:rPr>
        <w:lastRenderedPageBreak/>
        <w:t xml:space="preserve">Abdulrahman E. A. Al Lily, 2011. “On line and under veil: Technology-facilitated communication and Saudi female experience within academia,” </w:t>
      </w:r>
      <w:r w:rsidRPr="00B0761A">
        <w:rPr>
          <w:rFonts w:ascii="Arial" w:hAnsi="Arial" w:cs="Arial"/>
          <w:i/>
          <w:iCs/>
        </w:rPr>
        <w:t>Technology in Society</w:t>
      </w:r>
      <w:r w:rsidRPr="00B0761A">
        <w:rPr>
          <w:rFonts w:ascii="Arial" w:hAnsi="Arial" w:cs="Arial"/>
        </w:rPr>
        <w:t>, volume 33, number 1–2, pp. 119–127.</w:t>
      </w:r>
    </w:p>
    <w:p w14:paraId="78A19EF2" w14:textId="77777777" w:rsidR="005D6BB1" w:rsidRPr="00B0761A" w:rsidRDefault="005D6BB1" w:rsidP="005D6BB1">
      <w:pPr>
        <w:pStyle w:val="Bibliography"/>
        <w:rPr>
          <w:rFonts w:ascii="Arial" w:hAnsi="Arial" w:cs="Arial"/>
        </w:rPr>
      </w:pPr>
      <w:r w:rsidRPr="00B0761A">
        <w:rPr>
          <w:rFonts w:ascii="Arial" w:hAnsi="Arial" w:cs="Arial"/>
        </w:rPr>
        <w:t xml:space="preserve">Khaled Saleh Al Omoush, Saad Ghaleb Yaseen and Mohammad Atwah Alma’aitah, 2012. “The impact of Arab cultural values on online social networking: The case of Facebook,” </w:t>
      </w:r>
      <w:r w:rsidRPr="00B0761A">
        <w:rPr>
          <w:rFonts w:ascii="Arial" w:hAnsi="Arial" w:cs="Arial"/>
          <w:i/>
          <w:iCs/>
        </w:rPr>
        <w:t>Computers in Human Behavior</w:t>
      </w:r>
      <w:r w:rsidRPr="00B0761A">
        <w:rPr>
          <w:rFonts w:ascii="Arial" w:hAnsi="Arial" w:cs="Arial"/>
        </w:rPr>
        <w:t>, volume 28, number 6, pp. 2387–2399.</w:t>
      </w:r>
    </w:p>
    <w:p w14:paraId="6B5BB50E" w14:textId="77777777" w:rsidR="005D6BB1" w:rsidRPr="00B0761A" w:rsidRDefault="005D6BB1" w:rsidP="005D6BB1">
      <w:pPr>
        <w:pStyle w:val="Bibliography"/>
        <w:rPr>
          <w:rFonts w:ascii="Arial" w:hAnsi="Arial" w:cs="Arial"/>
        </w:rPr>
      </w:pPr>
      <w:r w:rsidRPr="00B0761A">
        <w:rPr>
          <w:rFonts w:ascii="Arial" w:hAnsi="Arial" w:cs="Arial"/>
        </w:rPr>
        <w:t xml:space="preserve">Mansur Aliyu, Murni Mahmud and Abu Osman Md Tap, 2013. “Features influencing Islamic websites use: A Muslim user perspective,” </w:t>
      </w:r>
      <w:r w:rsidRPr="00B0761A">
        <w:rPr>
          <w:rFonts w:ascii="Arial" w:hAnsi="Arial" w:cs="Arial"/>
          <w:i/>
          <w:iCs/>
        </w:rPr>
        <w:t>Intellectual Discourse</w:t>
      </w:r>
      <w:r w:rsidRPr="00B0761A">
        <w:rPr>
          <w:rFonts w:ascii="Arial" w:hAnsi="Arial" w:cs="Arial"/>
        </w:rPr>
        <w:t>, volume 21, number 1, at http://journals.iium.edu.my/intdiscourse/index.php/islam/article/view/367, accessed: 6 September 2016.</w:t>
      </w:r>
    </w:p>
    <w:p w14:paraId="383DBFC4" w14:textId="77777777" w:rsidR="005D6BB1" w:rsidRPr="00B0761A" w:rsidRDefault="005D6BB1" w:rsidP="005D6BB1">
      <w:pPr>
        <w:pStyle w:val="Bibliography"/>
        <w:rPr>
          <w:rFonts w:ascii="Arial" w:hAnsi="Arial" w:cs="Arial"/>
        </w:rPr>
      </w:pPr>
      <w:r w:rsidRPr="00B0761A">
        <w:rPr>
          <w:rFonts w:ascii="Arial" w:hAnsi="Arial" w:cs="Arial"/>
        </w:rPr>
        <w:t xml:space="preserve">Yeslam Al-Saggaf, 2011. “Saudi Females on Facebook: An Ethnographic Study,” </w:t>
      </w:r>
      <w:r w:rsidRPr="00B0761A">
        <w:rPr>
          <w:rFonts w:ascii="Arial" w:hAnsi="Arial" w:cs="Arial"/>
          <w:i/>
          <w:iCs/>
        </w:rPr>
        <w:t>International Journal of Emerging Technologies and Society</w:t>
      </w:r>
      <w:r w:rsidRPr="00B0761A">
        <w:rPr>
          <w:rFonts w:ascii="Arial" w:hAnsi="Arial" w:cs="Arial"/>
        </w:rPr>
        <w:t>, volume 9, number 1, pp. 1--19.</w:t>
      </w:r>
    </w:p>
    <w:p w14:paraId="33F28869" w14:textId="77777777" w:rsidR="005D6BB1" w:rsidRPr="00B0761A" w:rsidRDefault="005D6BB1" w:rsidP="005D6BB1">
      <w:pPr>
        <w:pStyle w:val="Bibliography"/>
        <w:rPr>
          <w:rFonts w:ascii="Arial" w:hAnsi="Arial" w:cs="Arial"/>
        </w:rPr>
      </w:pPr>
      <w:r w:rsidRPr="00B0761A">
        <w:rPr>
          <w:rFonts w:ascii="Arial" w:hAnsi="Arial" w:cs="Arial"/>
        </w:rPr>
        <w:t xml:space="preserve">Yeslam Al-Saggaf, 2004. “The effect of online community on offline community in Saudi Arabia,” </w:t>
      </w:r>
      <w:r w:rsidRPr="00B0761A">
        <w:rPr>
          <w:rFonts w:ascii="Arial" w:hAnsi="Arial" w:cs="Arial"/>
          <w:i/>
          <w:iCs/>
        </w:rPr>
        <w:t>The Electronic Journal of Information Systems in Developing Countries</w:t>
      </w:r>
      <w:r w:rsidRPr="00B0761A">
        <w:rPr>
          <w:rFonts w:ascii="Arial" w:hAnsi="Arial" w:cs="Arial"/>
        </w:rPr>
        <w:t>, volume 16, number 2, pp. 1–16.</w:t>
      </w:r>
    </w:p>
    <w:p w14:paraId="7A68058C" w14:textId="77777777" w:rsidR="005D6BB1" w:rsidRPr="00B0761A" w:rsidRDefault="005D6BB1" w:rsidP="005D6BB1">
      <w:pPr>
        <w:pStyle w:val="Bibliography"/>
        <w:rPr>
          <w:rFonts w:ascii="Arial" w:hAnsi="Arial" w:cs="Arial"/>
        </w:rPr>
      </w:pPr>
      <w:r w:rsidRPr="00B0761A">
        <w:rPr>
          <w:rFonts w:ascii="Arial" w:hAnsi="Arial" w:cs="Arial"/>
        </w:rPr>
        <w:t xml:space="preserve">Simon Attfield, Gabriella Kazai, Mounia Lalmas and Benjamin Piwowarski, 2011. “Towards a science of user engagement (position paper),” In: D. Carmel, V. Josifovski and Y. Maarek (editors). </w:t>
      </w:r>
      <w:r w:rsidRPr="00B0761A">
        <w:rPr>
          <w:rFonts w:ascii="Arial" w:hAnsi="Arial" w:cs="Arial"/>
          <w:i/>
          <w:iCs/>
        </w:rPr>
        <w:t>WSDM 2011 Workshop on User Modelling for Web Applications (UMWA 2011)</w:t>
      </w:r>
      <w:r w:rsidRPr="00B0761A">
        <w:rPr>
          <w:rFonts w:ascii="Arial" w:hAnsi="Arial" w:cs="Arial"/>
        </w:rPr>
        <w:t>, Hong Kong, China: ACM, at http://www.dcs.gla.ac.uk/~mounia/Papers/engagement.pdf, accessed: 30 August 2016.</w:t>
      </w:r>
    </w:p>
    <w:p w14:paraId="03A9D129" w14:textId="77777777" w:rsidR="005D6BB1" w:rsidRPr="00B0761A" w:rsidRDefault="005D6BB1" w:rsidP="005D6BB1">
      <w:pPr>
        <w:pStyle w:val="Bibliography"/>
        <w:rPr>
          <w:rFonts w:ascii="Arial" w:hAnsi="Arial" w:cs="Arial"/>
        </w:rPr>
      </w:pPr>
      <w:r w:rsidRPr="00B0761A">
        <w:rPr>
          <w:rFonts w:ascii="Arial" w:hAnsi="Arial" w:cs="Arial"/>
        </w:rPr>
        <w:t xml:space="preserve">Reem Bassiouney, 2009. </w:t>
      </w:r>
      <w:r w:rsidRPr="00B0761A">
        <w:rPr>
          <w:rFonts w:ascii="Arial" w:hAnsi="Arial" w:cs="Arial"/>
          <w:i/>
          <w:iCs/>
        </w:rPr>
        <w:t>Arabic sociolinguistics</w:t>
      </w:r>
      <w:r w:rsidRPr="00B0761A">
        <w:rPr>
          <w:rFonts w:ascii="Arial" w:hAnsi="Arial" w:cs="Arial"/>
        </w:rPr>
        <w:t>, Edinburgh, Scotland: Edinburgh University Press.</w:t>
      </w:r>
    </w:p>
    <w:p w14:paraId="24C9CAC4" w14:textId="77777777" w:rsidR="005D6BB1" w:rsidRPr="00B0761A" w:rsidRDefault="005D6BB1" w:rsidP="005D6BB1">
      <w:pPr>
        <w:pStyle w:val="Bibliography"/>
        <w:rPr>
          <w:rFonts w:ascii="Arial" w:hAnsi="Arial" w:cs="Arial"/>
        </w:rPr>
      </w:pPr>
      <w:r w:rsidRPr="00B0761A">
        <w:rPr>
          <w:rFonts w:ascii="Arial" w:hAnsi="Arial" w:cs="Arial"/>
        </w:rPr>
        <w:t xml:space="preserve">Patricia Bazeley, 2013. </w:t>
      </w:r>
      <w:r w:rsidRPr="00B0761A">
        <w:rPr>
          <w:rFonts w:ascii="Arial" w:hAnsi="Arial" w:cs="Arial"/>
          <w:i/>
          <w:iCs/>
        </w:rPr>
        <w:t>Qualitative data analysis: Practical strategies</w:t>
      </w:r>
      <w:r w:rsidRPr="00B0761A">
        <w:rPr>
          <w:rFonts w:ascii="Arial" w:hAnsi="Arial" w:cs="Arial"/>
        </w:rPr>
        <w:t>, London, UK: SAGE Publications.</w:t>
      </w:r>
    </w:p>
    <w:p w14:paraId="6C7495DF" w14:textId="77777777" w:rsidR="005D6BB1" w:rsidRPr="00B0761A" w:rsidRDefault="005D6BB1" w:rsidP="005D6BB1">
      <w:pPr>
        <w:pStyle w:val="Bibliography"/>
        <w:rPr>
          <w:rFonts w:ascii="Arial" w:hAnsi="Arial" w:cs="Arial"/>
        </w:rPr>
      </w:pPr>
      <w:r w:rsidRPr="00B0761A">
        <w:rPr>
          <w:rFonts w:ascii="Arial" w:hAnsi="Arial" w:cs="Arial"/>
        </w:rPr>
        <w:t xml:space="preserve">Fabrício Benevenuto, Tiago Rodrigues, Meeyoung Cha and Virgílio A. F. Almeida, 2009. “Characterizing user behavior in online social networks,” In: A. Feldmann and L. Mathy (editors). </w:t>
      </w:r>
      <w:r w:rsidRPr="00B0761A">
        <w:rPr>
          <w:rFonts w:ascii="Arial" w:hAnsi="Arial" w:cs="Arial"/>
          <w:i/>
          <w:iCs/>
        </w:rPr>
        <w:t>Proceedings of the 9th ACM SIGCOMM Internet Measurement Conference (IMC 2009)</w:t>
      </w:r>
      <w:r w:rsidRPr="00B0761A">
        <w:rPr>
          <w:rFonts w:ascii="Arial" w:hAnsi="Arial" w:cs="Arial"/>
        </w:rPr>
        <w:t>, Chicago, Illinois, USA: ACM, pp. 49--62.</w:t>
      </w:r>
    </w:p>
    <w:p w14:paraId="4FA66F97" w14:textId="77777777" w:rsidR="005D6BB1" w:rsidRPr="00B0761A" w:rsidRDefault="005D6BB1" w:rsidP="005D6BB1">
      <w:pPr>
        <w:pStyle w:val="Bibliography"/>
        <w:rPr>
          <w:rFonts w:ascii="Arial" w:hAnsi="Arial" w:cs="Arial"/>
        </w:rPr>
      </w:pPr>
      <w:r w:rsidRPr="00B0761A">
        <w:rPr>
          <w:rFonts w:ascii="Arial" w:hAnsi="Arial" w:cs="Arial"/>
        </w:rPr>
        <w:t xml:space="preserve">Stephen Bochner, 1994. “Cross-cultural differences in the self concept: A test of Hofstede’s individualism/collectivism distinction,” </w:t>
      </w:r>
      <w:r w:rsidRPr="00B0761A">
        <w:rPr>
          <w:rFonts w:ascii="Arial" w:hAnsi="Arial" w:cs="Arial"/>
          <w:i/>
          <w:iCs/>
        </w:rPr>
        <w:t>Journal of Cross-Cultural Psychology</w:t>
      </w:r>
      <w:r w:rsidRPr="00B0761A">
        <w:rPr>
          <w:rFonts w:ascii="Arial" w:hAnsi="Arial" w:cs="Arial"/>
        </w:rPr>
        <w:t>, volume 25, number 2, pp. 273–283.</w:t>
      </w:r>
    </w:p>
    <w:p w14:paraId="3F13DD21" w14:textId="77777777" w:rsidR="005D6BB1" w:rsidRPr="00B0761A" w:rsidRDefault="005D6BB1" w:rsidP="005D6BB1">
      <w:pPr>
        <w:pStyle w:val="Bibliography"/>
        <w:rPr>
          <w:rFonts w:ascii="Arial" w:hAnsi="Arial" w:cs="Arial"/>
        </w:rPr>
      </w:pPr>
      <w:r w:rsidRPr="00B0761A">
        <w:rPr>
          <w:rFonts w:ascii="Arial" w:hAnsi="Arial" w:cs="Arial"/>
        </w:rPr>
        <w:t xml:space="preserve">Robert Bontempo, Sharon Lobel and Harry Triandis, 1990. “Compliance and Value Internalization in Brazil and the U.S.: Effects of Allocentrism and Anonymity,” </w:t>
      </w:r>
      <w:r w:rsidRPr="00B0761A">
        <w:rPr>
          <w:rFonts w:ascii="Arial" w:hAnsi="Arial" w:cs="Arial"/>
          <w:i/>
          <w:iCs/>
        </w:rPr>
        <w:t>Journal of Cross-Cultural Psychology</w:t>
      </w:r>
      <w:r w:rsidRPr="00B0761A">
        <w:rPr>
          <w:rFonts w:ascii="Arial" w:hAnsi="Arial" w:cs="Arial"/>
        </w:rPr>
        <w:t>, volume 21, number 2, pp. 200–213.</w:t>
      </w:r>
    </w:p>
    <w:p w14:paraId="78171CB1" w14:textId="77777777" w:rsidR="005D6BB1" w:rsidRPr="00B0761A" w:rsidRDefault="005D6BB1" w:rsidP="005D6BB1">
      <w:pPr>
        <w:pStyle w:val="Bibliography"/>
        <w:rPr>
          <w:rFonts w:ascii="Arial" w:hAnsi="Arial" w:cs="Arial"/>
        </w:rPr>
      </w:pPr>
      <w:r w:rsidRPr="00B0761A">
        <w:rPr>
          <w:rFonts w:ascii="Arial" w:hAnsi="Arial" w:cs="Arial"/>
        </w:rPr>
        <w:t xml:space="preserve">Danah M. Boyd and Nicole B. Ellison, 2007. “Social network sites: Definition, history, and scholarship,” </w:t>
      </w:r>
      <w:r w:rsidRPr="00B0761A">
        <w:rPr>
          <w:rFonts w:ascii="Arial" w:hAnsi="Arial" w:cs="Arial"/>
          <w:i/>
          <w:iCs/>
        </w:rPr>
        <w:t>Journal of Computer-Mediated Communication</w:t>
      </w:r>
      <w:r w:rsidRPr="00B0761A">
        <w:rPr>
          <w:rFonts w:ascii="Arial" w:hAnsi="Arial" w:cs="Arial"/>
        </w:rPr>
        <w:t>, volume 13, number 1, pp. 210–230.</w:t>
      </w:r>
    </w:p>
    <w:p w14:paraId="29B4AD1C" w14:textId="77777777" w:rsidR="005D6BB1" w:rsidRPr="00B0761A" w:rsidRDefault="005D6BB1" w:rsidP="005D6BB1">
      <w:pPr>
        <w:pStyle w:val="Bibliography"/>
        <w:rPr>
          <w:rFonts w:ascii="Arial" w:hAnsi="Arial" w:cs="Arial"/>
        </w:rPr>
      </w:pPr>
      <w:r w:rsidRPr="00B0761A">
        <w:rPr>
          <w:rFonts w:ascii="Arial" w:hAnsi="Arial" w:cs="Arial"/>
        </w:rPr>
        <w:t>CDSI, 2015. “Population by gender, age groups and nationality (Saudi/non-Saudi),” at http://www.cdsi.gov.sa/en/4068, accessed: 8 August 2016.</w:t>
      </w:r>
    </w:p>
    <w:p w14:paraId="1361D9ED" w14:textId="77777777" w:rsidR="005D6BB1" w:rsidRPr="00B0761A" w:rsidRDefault="005D6BB1" w:rsidP="005D6BB1">
      <w:pPr>
        <w:pStyle w:val="Bibliography"/>
        <w:rPr>
          <w:rFonts w:ascii="Arial" w:hAnsi="Arial" w:cs="Arial"/>
        </w:rPr>
      </w:pPr>
      <w:r w:rsidRPr="00B0761A">
        <w:rPr>
          <w:rFonts w:ascii="Arial" w:hAnsi="Arial" w:cs="Arial"/>
        </w:rPr>
        <w:t xml:space="preserve">Winberg Chai edAA, 2005. </w:t>
      </w:r>
      <w:r w:rsidRPr="00B0761A">
        <w:rPr>
          <w:rFonts w:ascii="Arial" w:hAnsi="Arial" w:cs="Arial"/>
          <w:i/>
          <w:iCs/>
        </w:rPr>
        <w:t>Saudi Arabia: A modern reader</w:t>
      </w:r>
      <w:r w:rsidRPr="00B0761A">
        <w:rPr>
          <w:rFonts w:ascii="Arial" w:hAnsi="Arial" w:cs="Arial"/>
        </w:rPr>
        <w:t>, Indianapolis, Indiana, USA: University of Indianapolis Press.</w:t>
      </w:r>
    </w:p>
    <w:p w14:paraId="2BF208E7" w14:textId="77777777" w:rsidR="005D6BB1" w:rsidRPr="00B0761A" w:rsidRDefault="005D6BB1" w:rsidP="005D6BB1">
      <w:pPr>
        <w:pStyle w:val="Bibliography"/>
        <w:rPr>
          <w:rFonts w:ascii="Arial" w:hAnsi="Arial" w:cs="Arial"/>
        </w:rPr>
      </w:pPr>
      <w:r w:rsidRPr="00B0761A">
        <w:rPr>
          <w:rFonts w:ascii="Arial" w:hAnsi="Arial" w:cs="Arial"/>
        </w:rPr>
        <w:lastRenderedPageBreak/>
        <w:t xml:space="preserve">Mary Chayko, 2008. </w:t>
      </w:r>
      <w:r w:rsidRPr="00B0761A">
        <w:rPr>
          <w:rFonts w:ascii="Arial" w:hAnsi="Arial" w:cs="Arial"/>
          <w:i/>
          <w:iCs/>
        </w:rPr>
        <w:t>Portable communities: The social dynamics of online and mobile connectedness</w:t>
      </w:r>
      <w:r w:rsidRPr="00B0761A">
        <w:rPr>
          <w:rFonts w:ascii="Arial" w:hAnsi="Arial" w:cs="Arial"/>
        </w:rPr>
        <w:t>, Albany, New York, USA: SUNY Press.</w:t>
      </w:r>
    </w:p>
    <w:p w14:paraId="7F4C5B68" w14:textId="77777777" w:rsidR="005D6BB1" w:rsidRPr="00B0761A" w:rsidRDefault="005D6BB1" w:rsidP="005D6BB1">
      <w:pPr>
        <w:pStyle w:val="Bibliography"/>
        <w:rPr>
          <w:rFonts w:ascii="Arial" w:hAnsi="Arial" w:cs="Arial"/>
        </w:rPr>
      </w:pPr>
      <w:r w:rsidRPr="00B0761A">
        <w:rPr>
          <w:rFonts w:ascii="Arial" w:hAnsi="Arial" w:cs="Arial"/>
        </w:rPr>
        <w:t xml:space="preserve">CITC, 2014. </w:t>
      </w:r>
      <w:r w:rsidRPr="00B0761A">
        <w:rPr>
          <w:rFonts w:ascii="Arial" w:hAnsi="Arial" w:cs="Arial"/>
          <w:i/>
          <w:iCs/>
        </w:rPr>
        <w:t>Annual report 2014</w:t>
      </w:r>
      <w:r w:rsidRPr="00B0761A">
        <w:rPr>
          <w:rFonts w:ascii="Arial" w:hAnsi="Arial" w:cs="Arial"/>
        </w:rPr>
        <w:t>, Communications and Information Technology Commission of Saudi Arabia, at http://www.citc.gov.sa/en/reportsandstudies/Reports/Documents/PR_REP_010Eng.pdf, accessed: 8 August 2016.</w:t>
      </w:r>
    </w:p>
    <w:p w14:paraId="2F5BAEA7" w14:textId="77777777" w:rsidR="005D6BB1" w:rsidRPr="00B0761A" w:rsidRDefault="005D6BB1" w:rsidP="005D6BB1">
      <w:pPr>
        <w:pStyle w:val="Bibliography"/>
        <w:rPr>
          <w:rFonts w:ascii="Arial" w:hAnsi="Arial" w:cs="Arial"/>
        </w:rPr>
      </w:pPr>
      <w:r w:rsidRPr="00B0761A">
        <w:rPr>
          <w:rFonts w:ascii="Arial" w:hAnsi="Arial" w:cs="Arial"/>
        </w:rPr>
        <w:t xml:space="preserve">CMO Survey, 2014. </w:t>
      </w:r>
      <w:r w:rsidRPr="00B0761A">
        <w:rPr>
          <w:rFonts w:ascii="Arial" w:hAnsi="Arial" w:cs="Arial"/>
          <w:i/>
          <w:iCs/>
        </w:rPr>
        <w:t>CMO Survey report: Highlights and insights</w:t>
      </w:r>
      <w:r w:rsidRPr="00B0761A">
        <w:rPr>
          <w:rFonts w:ascii="Arial" w:hAnsi="Arial" w:cs="Arial"/>
        </w:rPr>
        <w:t>, at https://cmosurvey.org/wp-content/uploads/sites/11/2014/09/The_CMO_Survey-Highlights_and_Insights-Aug-2014.pdf, accessed: 30 August 2016.</w:t>
      </w:r>
    </w:p>
    <w:p w14:paraId="6B47F889" w14:textId="77777777" w:rsidR="005D6BB1" w:rsidRPr="00B0761A" w:rsidRDefault="005D6BB1" w:rsidP="005D6BB1">
      <w:pPr>
        <w:pStyle w:val="Bibliography"/>
        <w:rPr>
          <w:rFonts w:ascii="Arial" w:hAnsi="Arial" w:cs="Arial"/>
        </w:rPr>
      </w:pPr>
      <w:r w:rsidRPr="00B0761A">
        <w:rPr>
          <w:rFonts w:ascii="Arial" w:hAnsi="Arial" w:cs="Arial"/>
        </w:rPr>
        <w:t xml:space="preserve">Alan Cooper, 1999. </w:t>
      </w:r>
      <w:r w:rsidRPr="00B0761A">
        <w:rPr>
          <w:rFonts w:ascii="Arial" w:hAnsi="Arial" w:cs="Arial"/>
          <w:i/>
          <w:iCs/>
        </w:rPr>
        <w:t>The inmates are running the asylum: Why high-tech products drive us crazy and how to restore the sanity</w:t>
      </w:r>
      <w:r w:rsidRPr="00B0761A">
        <w:rPr>
          <w:rFonts w:ascii="Arial" w:hAnsi="Arial" w:cs="Arial"/>
        </w:rPr>
        <w:t>, SAMS.</w:t>
      </w:r>
    </w:p>
    <w:p w14:paraId="43167EA1" w14:textId="77777777" w:rsidR="005D6BB1" w:rsidRPr="00B0761A" w:rsidRDefault="005D6BB1" w:rsidP="005D6BB1">
      <w:pPr>
        <w:pStyle w:val="Bibliography"/>
        <w:rPr>
          <w:rFonts w:ascii="Arial" w:hAnsi="Arial" w:cs="Arial"/>
        </w:rPr>
      </w:pPr>
      <w:r w:rsidRPr="00B0761A">
        <w:rPr>
          <w:rFonts w:ascii="Arial" w:hAnsi="Arial" w:cs="Arial"/>
        </w:rPr>
        <w:t xml:space="preserve">Kadir H. Din, 1989. “Islam and tourism,” </w:t>
      </w:r>
      <w:r w:rsidRPr="00B0761A">
        <w:rPr>
          <w:rFonts w:ascii="Arial" w:hAnsi="Arial" w:cs="Arial"/>
          <w:i/>
          <w:iCs/>
        </w:rPr>
        <w:t>Annals of Tourism Research</w:t>
      </w:r>
      <w:r w:rsidRPr="00B0761A">
        <w:rPr>
          <w:rFonts w:ascii="Arial" w:hAnsi="Arial" w:cs="Arial"/>
        </w:rPr>
        <w:t>, volume 16, number 4, pp. 542–563.</w:t>
      </w:r>
    </w:p>
    <w:p w14:paraId="5104BED4" w14:textId="77777777" w:rsidR="005D6BB1" w:rsidRPr="00B0761A" w:rsidRDefault="005D6BB1" w:rsidP="005D6BB1">
      <w:pPr>
        <w:pStyle w:val="Bibliography"/>
        <w:rPr>
          <w:rFonts w:ascii="Arial" w:hAnsi="Arial" w:cs="Arial"/>
        </w:rPr>
      </w:pPr>
      <w:r w:rsidRPr="00B0761A">
        <w:rPr>
          <w:rFonts w:ascii="Arial" w:hAnsi="Arial" w:cs="Arial"/>
        </w:rPr>
        <w:t>GO-Gulf, 2013. “Social media usage in Middle East — Statistics and trends,” at http://www.go-gulf.ae/blog/social-media-middle-east/.</w:t>
      </w:r>
    </w:p>
    <w:p w14:paraId="3E19AAC6" w14:textId="77777777" w:rsidR="005D6BB1" w:rsidRPr="00B0761A" w:rsidRDefault="005D6BB1" w:rsidP="005D6BB1">
      <w:pPr>
        <w:pStyle w:val="Bibliography"/>
        <w:rPr>
          <w:rFonts w:ascii="Arial" w:hAnsi="Arial" w:cs="Arial"/>
        </w:rPr>
      </w:pPr>
      <w:r w:rsidRPr="00B0761A">
        <w:rPr>
          <w:rFonts w:ascii="Arial" w:hAnsi="Arial" w:cs="Arial"/>
        </w:rPr>
        <w:t xml:space="preserve">William B. Gudykunst, Stella Ting-Toomey and Elizabeth Chua, 1988. </w:t>
      </w:r>
      <w:r w:rsidRPr="00B0761A">
        <w:rPr>
          <w:rFonts w:ascii="Arial" w:hAnsi="Arial" w:cs="Arial"/>
          <w:i/>
          <w:iCs/>
        </w:rPr>
        <w:t>Culture and interpersonal communication</w:t>
      </w:r>
      <w:r w:rsidRPr="00B0761A">
        <w:rPr>
          <w:rFonts w:ascii="Arial" w:hAnsi="Arial" w:cs="Arial"/>
        </w:rPr>
        <w:t>, London, UK: Sage Publications.</w:t>
      </w:r>
    </w:p>
    <w:p w14:paraId="79B94D03" w14:textId="77777777" w:rsidR="005D6BB1" w:rsidRPr="00B0761A" w:rsidRDefault="005D6BB1" w:rsidP="005D6BB1">
      <w:pPr>
        <w:pStyle w:val="Bibliography"/>
        <w:rPr>
          <w:rFonts w:ascii="Arial" w:hAnsi="Arial" w:cs="Arial"/>
        </w:rPr>
      </w:pPr>
      <w:r w:rsidRPr="00B0761A">
        <w:rPr>
          <w:rFonts w:ascii="Arial" w:hAnsi="Arial" w:cs="Arial"/>
        </w:rPr>
        <w:t xml:space="preserve">Edward Twitchell Hall, 1976. </w:t>
      </w:r>
      <w:r w:rsidRPr="00B0761A">
        <w:rPr>
          <w:rFonts w:ascii="Arial" w:hAnsi="Arial" w:cs="Arial"/>
          <w:i/>
          <w:iCs/>
        </w:rPr>
        <w:t>Beyond culture</w:t>
      </w:r>
      <w:r w:rsidRPr="00B0761A">
        <w:rPr>
          <w:rFonts w:ascii="Arial" w:hAnsi="Arial" w:cs="Arial"/>
        </w:rPr>
        <w:t>, Garden City, New York, USA: Anchor Press.</w:t>
      </w:r>
    </w:p>
    <w:p w14:paraId="54CC592F" w14:textId="77777777" w:rsidR="005D6BB1" w:rsidRPr="00B0761A" w:rsidRDefault="005D6BB1" w:rsidP="005D6BB1">
      <w:pPr>
        <w:pStyle w:val="Bibliography"/>
        <w:rPr>
          <w:rFonts w:ascii="Arial" w:hAnsi="Arial" w:cs="Arial"/>
        </w:rPr>
      </w:pPr>
      <w:r w:rsidRPr="00B0761A">
        <w:rPr>
          <w:rFonts w:ascii="Arial" w:hAnsi="Arial" w:cs="Arial"/>
        </w:rPr>
        <w:t xml:space="preserve">Geert Hofstede, 2007. “Asian management in the 21st century,” </w:t>
      </w:r>
      <w:r w:rsidRPr="00B0761A">
        <w:rPr>
          <w:rFonts w:ascii="Arial" w:hAnsi="Arial" w:cs="Arial"/>
          <w:i/>
          <w:iCs/>
        </w:rPr>
        <w:t>Asia Pacific Journal of Management</w:t>
      </w:r>
      <w:r w:rsidRPr="00B0761A">
        <w:rPr>
          <w:rFonts w:ascii="Arial" w:hAnsi="Arial" w:cs="Arial"/>
        </w:rPr>
        <w:t>, volume 24, number 4, pp. 411–420.</w:t>
      </w:r>
    </w:p>
    <w:p w14:paraId="3E864BE5" w14:textId="77777777" w:rsidR="005D6BB1" w:rsidRPr="00B0761A" w:rsidRDefault="005D6BB1" w:rsidP="005D6BB1">
      <w:pPr>
        <w:pStyle w:val="Bibliography"/>
        <w:rPr>
          <w:rFonts w:ascii="Arial" w:hAnsi="Arial" w:cs="Arial"/>
        </w:rPr>
      </w:pPr>
      <w:r w:rsidRPr="00B0761A">
        <w:rPr>
          <w:rFonts w:ascii="Arial" w:hAnsi="Arial" w:cs="Arial"/>
        </w:rPr>
        <w:t xml:space="preserve">Geert Hofstede, 1984. “Cultural dimensions in management and planning,” </w:t>
      </w:r>
      <w:r w:rsidRPr="00B0761A">
        <w:rPr>
          <w:rFonts w:ascii="Arial" w:hAnsi="Arial" w:cs="Arial"/>
          <w:i/>
          <w:iCs/>
        </w:rPr>
        <w:t>Asia Pacific Journal of Management</w:t>
      </w:r>
      <w:r w:rsidRPr="00B0761A">
        <w:rPr>
          <w:rFonts w:ascii="Arial" w:hAnsi="Arial" w:cs="Arial"/>
        </w:rPr>
        <w:t>, volume 1, number 2, pp. 81–99.</w:t>
      </w:r>
    </w:p>
    <w:p w14:paraId="411A78A4" w14:textId="77777777" w:rsidR="005D6BB1" w:rsidRPr="00B0761A" w:rsidRDefault="005D6BB1" w:rsidP="005D6BB1">
      <w:pPr>
        <w:pStyle w:val="Bibliography"/>
        <w:rPr>
          <w:rFonts w:ascii="Arial" w:hAnsi="Arial" w:cs="Arial"/>
        </w:rPr>
      </w:pPr>
      <w:r w:rsidRPr="00B0761A">
        <w:rPr>
          <w:rFonts w:ascii="Arial" w:hAnsi="Arial" w:cs="Arial"/>
        </w:rPr>
        <w:t xml:space="preserve">Geert Hofstede, 1983. “The cultural relativity of organizational practices and theories,” </w:t>
      </w:r>
      <w:r w:rsidRPr="00B0761A">
        <w:rPr>
          <w:rFonts w:ascii="Arial" w:hAnsi="Arial" w:cs="Arial"/>
          <w:i/>
          <w:iCs/>
        </w:rPr>
        <w:t>Journal of International Business Studies</w:t>
      </w:r>
      <w:r w:rsidRPr="00B0761A">
        <w:rPr>
          <w:rFonts w:ascii="Arial" w:hAnsi="Arial" w:cs="Arial"/>
        </w:rPr>
        <w:t>, volume 14, number 2, pp. 75–89.</w:t>
      </w:r>
    </w:p>
    <w:p w14:paraId="2F930D5C" w14:textId="77777777" w:rsidR="005D6BB1" w:rsidRPr="00B0761A" w:rsidRDefault="005D6BB1" w:rsidP="005D6BB1">
      <w:pPr>
        <w:pStyle w:val="Bibliography"/>
        <w:rPr>
          <w:rFonts w:ascii="Arial" w:hAnsi="Arial" w:cs="Arial"/>
        </w:rPr>
      </w:pPr>
      <w:r w:rsidRPr="00B0761A">
        <w:rPr>
          <w:rFonts w:ascii="Arial" w:hAnsi="Arial" w:cs="Arial"/>
        </w:rPr>
        <w:t xml:space="preserve">Geert H. Hofstede, 1991. </w:t>
      </w:r>
      <w:r w:rsidRPr="00B0761A">
        <w:rPr>
          <w:rFonts w:ascii="Arial" w:hAnsi="Arial" w:cs="Arial"/>
          <w:i/>
          <w:iCs/>
        </w:rPr>
        <w:t>Cultures and organizations: Software of the mind</w:t>
      </w:r>
      <w:r w:rsidRPr="00B0761A">
        <w:rPr>
          <w:rFonts w:ascii="Arial" w:hAnsi="Arial" w:cs="Arial"/>
        </w:rPr>
        <w:t>, New York, USA: McGraw Hill.</w:t>
      </w:r>
    </w:p>
    <w:p w14:paraId="37745DD6" w14:textId="77777777" w:rsidR="005D6BB1" w:rsidRPr="00B0761A" w:rsidRDefault="005D6BB1" w:rsidP="005D6BB1">
      <w:pPr>
        <w:pStyle w:val="Bibliography"/>
        <w:rPr>
          <w:rFonts w:ascii="Arial" w:hAnsi="Arial" w:cs="Arial"/>
        </w:rPr>
      </w:pPr>
      <w:r w:rsidRPr="00B0761A">
        <w:rPr>
          <w:rFonts w:ascii="Arial" w:hAnsi="Arial" w:cs="Arial"/>
        </w:rPr>
        <w:t xml:space="preserve">Geert H. Hofstede, Gert Jan Hofstede and Michael Minkov, 2010. </w:t>
      </w:r>
      <w:r w:rsidRPr="00B0761A">
        <w:rPr>
          <w:rFonts w:ascii="Arial" w:hAnsi="Arial" w:cs="Arial"/>
          <w:i/>
          <w:iCs/>
        </w:rPr>
        <w:t>Cultures and organizations: Software of the mind</w:t>
      </w:r>
      <w:r w:rsidRPr="00B0761A">
        <w:rPr>
          <w:rFonts w:ascii="Arial" w:hAnsi="Arial" w:cs="Arial"/>
        </w:rPr>
        <w:t xml:space="preserve"> third., New York, USA: McGraw Hill.</w:t>
      </w:r>
    </w:p>
    <w:p w14:paraId="0640A54D" w14:textId="77777777" w:rsidR="005D6BB1" w:rsidRPr="00B0761A" w:rsidRDefault="005D6BB1" w:rsidP="005D6BB1">
      <w:pPr>
        <w:pStyle w:val="Bibliography"/>
        <w:rPr>
          <w:rFonts w:ascii="Arial" w:hAnsi="Arial" w:cs="Arial"/>
        </w:rPr>
      </w:pPr>
      <w:r w:rsidRPr="00B0761A">
        <w:rPr>
          <w:rFonts w:ascii="Arial" w:hAnsi="Arial" w:cs="Arial"/>
        </w:rPr>
        <w:t xml:space="preserve">Geert Hofstede and Gert Jan Hofstede, 2004. </w:t>
      </w:r>
      <w:r w:rsidRPr="00B0761A">
        <w:rPr>
          <w:rFonts w:ascii="Arial" w:hAnsi="Arial" w:cs="Arial"/>
          <w:i/>
          <w:iCs/>
        </w:rPr>
        <w:t xml:space="preserve">Cultures and </w:t>
      </w:r>
      <w:proofErr w:type="gramStart"/>
      <w:r w:rsidRPr="00B0761A">
        <w:rPr>
          <w:rFonts w:ascii="Arial" w:hAnsi="Arial" w:cs="Arial"/>
          <w:i/>
          <w:iCs/>
        </w:rPr>
        <w:t>Organizations :</w:t>
      </w:r>
      <w:proofErr w:type="gramEnd"/>
      <w:r w:rsidRPr="00B0761A">
        <w:rPr>
          <w:rFonts w:ascii="Arial" w:hAnsi="Arial" w:cs="Arial"/>
          <w:i/>
          <w:iCs/>
        </w:rPr>
        <w:t xml:space="preserve"> Software for the Mind: Software for the Mind</w:t>
      </w:r>
      <w:r w:rsidRPr="00B0761A">
        <w:rPr>
          <w:rFonts w:ascii="Arial" w:hAnsi="Arial" w:cs="Arial"/>
        </w:rPr>
        <w:t>, McGraw Hill.</w:t>
      </w:r>
    </w:p>
    <w:p w14:paraId="7912242E" w14:textId="77777777" w:rsidR="005D6BB1" w:rsidRPr="00B0761A" w:rsidRDefault="005D6BB1" w:rsidP="005D6BB1">
      <w:pPr>
        <w:pStyle w:val="Bibliography"/>
        <w:rPr>
          <w:rFonts w:ascii="Arial" w:hAnsi="Arial" w:cs="Arial"/>
        </w:rPr>
      </w:pPr>
      <w:r w:rsidRPr="00B0761A">
        <w:rPr>
          <w:rFonts w:ascii="Arial" w:hAnsi="Arial" w:cs="Arial"/>
        </w:rPr>
        <w:t xml:space="preserve">Hsien Chin Hu, 1944. “The Chinese concepts of ‘face,’” </w:t>
      </w:r>
      <w:r w:rsidRPr="00B0761A">
        <w:rPr>
          <w:rFonts w:ascii="Arial" w:hAnsi="Arial" w:cs="Arial"/>
          <w:i/>
          <w:iCs/>
        </w:rPr>
        <w:t>American Anthropologist</w:t>
      </w:r>
      <w:r w:rsidRPr="00B0761A">
        <w:rPr>
          <w:rFonts w:ascii="Arial" w:hAnsi="Arial" w:cs="Arial"/>
        </w:rPr>
        <w:t>, volume 46, number 1, pp. 45–64.</w:t>
      </w:r>
    </w:p>
    <w:p w14:paraId="4802F52B" w14:textId="77777777" w:rsidR="005D6BB1" w:rsidRPr="00B0761A" w:rsidRDefault="005D6BB1" w:rsidP="005D6BB1">
      <w:pPr>
        <w:pStyle w:val="Bibliography"/>
        <w:rPr>
          <w:rFonts w:ascii="Arial" w:hAnsi="Arial" w:cs="Arial"/>
        </w:rPr>
      </w:pPr>
      <w:r w:rsidRPr="00B0761A">
        <w:rPr>
          <w:rFonts w:ascii="Arial" w:hAnsi="Arial" w:cs="Arial"/>
        </w:rPr>
        <w:t xml:space="preserve">C. Harry Hui and Harry C. Triandis, 1986. “Individualism-collectivism: A study of cross-cultural researchers,” </w:t>
      </w:r>
      <w:r w:rsidRPr="00B0761A">
        <w:rPr>
          <w:rFonts w:ascii="Arial" w:hAnsi="Arial" w:cs="Arial"/>
          <w:i/>
          <w:iCs/>
        </w:rPr>
        <w:t>Journal of Cross-Cultural Psychology</w:t>
      </w:r>
      <w:r w:rsidRPr="00B0761A">
        <w:rPr>
          <w:rFonts w:ascii="Arial" w:hAnsi="Arial" w:cs="Arial"/>
        </w:rPr>
        <w:t>, volume 17, number 2, pp. 225–248.</w:t>
      </w:r>
    </w:p>
    <w:p w14:paraId="34844139" w14:textId="77777777" w:rsidR="005D6BB1" w:rsidRPr="00B0761A" w:rsidRDefault="005D6BB1" w:rsidP="005D6BB1">
      <w:pPr>
        <w:pStyle w:val="Bibliography"/>
        <w:rPr>
          <w:rFonts w:ascii="Arial" w:hAnsi="Arial" w:cs="Arial"/>
        </w:rPr>
      </w:pPr>
      <w:r w:rsidRPr="00B0761A">
        <w:rPr>
          <w:rFonts w:ascii="Arial" w:hAnsi="Arial" w:cs="Arial"/>
        </w:rPr>
        <w:lastRenderedPageBreak/>
        <w:t xml:space="preserve">ITU, 2011. </w:t>
      </w:r>
      <w:r w:rsidRPr="00B0761A">
        <w:rPr>
          <w:rFonts w:ascii="Arial" w:hAnsi="Arial" w:cs="Arial"/>
          <w:i/>
          <w:iCs/>
        </w:rPr>
        <w:t>Confronting the social media regulatory challenge</w:t>
      </w:r>
      <w:r w:rsidRPr="00B0761A">
        <w:rPr>
          <w:rFonts w:ascii="Arial" w:hAnsi="Arial" w:cs="Arial"/>
        </w:rPr>
        <w:t xml:space="preserve"> Global Industry Leaders’ Forum 2011 Discussion Paper, International Telecommunication Union, at https://www.itu.int/ITU-D/treg/Events/Seminars/GSR/GSR11/documents/07-Social-Media-E.pdf, accessed: 29 August 2016.</w:t>
      </w:r>
    </w:p>
    <w:p w14:paraId="50C6EFF0" w14:textId="77777777" w:rsidR="005D6BB1" w:rsidRPr="00B0761A" w:rsidRDefault="005D6BB1" w:rsidP="005D6BB1">
      <w:pPr>
        <w:pStyle w:val="Bibliography"/>
        <w:rPr>
          <w:rFonts w:ascii="Arial" w:hAnsi="Arial" w:cs="Arial"/>
        </w:rPr>
      </w:pPr>
      <w:r w:rsidRPr="00B0761A">
        <w:rPr>
          <w:rFonts w:ascii="Arial" w:hAnsi="Arial" w:cs="Arial"/>
        </w:rPr>
        <w:t xml:space="preserve">ITU, 2014. </w:t>
      </w:r>
      <w:r w:rsidRPr="00B0761A">
        <w:rPr>
          <w:rFonts w:ascii="Arial" w:hAnsi="Arial" w:cs="Arial"/>
          <w:i/>
          <w:iCs/>
        </w:rPr>
        <w:t>Measuring the information society report 2014</w:t>
      </w:r>
      <w:r w:rsidRPr="00B0761A">
        <w:rPr>
          <w:rFonts w:ascii="Arial" w:hAnsi="Arial" w:cs="Arial"/>
        </w:rPr>
        <w:t>, International Telecommunication Union, at http://www.itu.int/en/ITU-D/Statistics/Pages/publications/mis2014.aspx, accessed: 8 August 2016.</w:t>
      </w:r>
    </w:p>
    <w:p w14:paraId="7AEFA7EB" w14:textId="77777777" w:rsidR="005D6BB1" w:rsidRPr="00B0761A" w:rsidRDefault="005D6BB1" w:rsidP="005D6BB1">
      <w:pPr>
        <w:pStyle w:val="Bibliography"/>
        <w:rPr>
          <w:rFonts w:ascii="Arial" w:hAnsi="Arial" w:cs="Arial"/>
        </w:rPr>
      </w:pPr>
      <w:r w:rsidRPr="00B0761A">
        <w:rPr>
          <w:rFonts w:ascii="Arial" w:hAnsi="Arial" w:cs="Arial"/>
        </w:rPr>
        <w:t xml:space="preserve">ITU, 2015. </w:t>
      </w:r>
      <w:r w:rsidRPr="00B0761A">
        <w:rPr>
          <w:rFonts w:ascii="Arial" w:hAnsi="Arial" w:cs="Arial"/>
          <w:i/>
          <w:iCs/>
        </w:rPr>
        <w:t>Measuring the information society report 2015</w:t>
      </w:r>
      <w:r w:rsidRPr="00B0761A">
        <w:rPr>
          <w:rFonts w:ascii="Arial" w:hAnsi="Arial" w:cs="Arial"/>
        </w:rPr>
        <w:t>, International Telecommunication Union, at http://www.itu.int/en/ITU-D/Statistics/Pages/publications/mis2015.aspx, accessed: 8 August 2016.</w:t>
      </w:r>
    </w:p>
    <w:p w14:paraId="5709EB7D" w14:textId="77777777" w:rsidR="005D6BB1" w:rsidRPr="00B0761A" w:rsidRDefault="005D6BB1" w:rsidP="005D6BB1">
      <w:pPr>
        <w:pStyle w:val="Bibliography"/>
        <w:rPr>
          <w:rFonts w:ascii="Arial" w:hAnsi="Arial" w:cs="Arial"/>
        </w:rPr>
      </w:pPr>
      <w:r w:rsidRPr="00B0761A">
        <w:rPr>
          <w:rFonts w:ascii="Arial" w:hAnsi="Arial" w:cs="Arial"/>
        </w:rPr>
        <w:t xml:space="preserve">Linda A. Jackson and Jin-Liang Wang, 2013. “Cultural differences in social networking site use: A comparative study of China and the United States,” </w:t>
      </w:r>
      <w:r w:rsidRPr="00B0761A">
        <w:rPr>
          <w:rFonts w:ascii="Arial" w:hAnsi="Arial" w:cs="Arial"/>
          <w:i/>
          <w:iCs/>
        </w:rPr>
        <w:t>Computers in Human Behavior</w:t>
      </w:r>
      <w:r w:rsidRPr="00B0761A">
        <w:rPr>
          <w:rFonts w:ascii="Arial" w:hAnsi="Arial" w:cs="Arial"/>
        </w:rPr>
        <w:t>, volume 29, number 3, pp. 910--921.</w:t>
      </w:r>
    </w:p>
    <w:p w14:paraId="329C03D6" w14:textId="77777777" w:rsidR="005D6BB1" w:rsidRPr="00B0761A" w:rsidRDefault="005D6BB1" w:rsidP="005D6BB1">
      <w:pPr>
        <w:pStyle w:val="Bibliography"/>
        <w:rPr>
          <w:rFonts w:ascii="Arial" w:hAnsi="Arial" w:cs="Arial"/>
        </w:rPr>
      </w:pPr>
      <w:r w:rsidRPr="00B0761A">
        <w:rPr>
          <w:rFonts w:ascii="Arial" w:hAnsi="Arial" w:cs="Arial"/>
        </w:rPr>
        <w:t xml:space="preserve">Jolanda Jetten, Tom Postmes and Brendan J. McAuliffe, 2002. “‘We’re all individuals’: Group norms of individualism and collectivism, levels of identification and identity threat,” </w:t>
      </w:r>
      <w:r w:rsidRPr="00B0761A">
        <w:rPr>
          <w:rFonts w:ascii="Arial" w:hAnsi="Arial" w:cs="Arial"/>
          <w:i/>
          <w:iCs/>
        </w:rPr>
        <w:t>European Journal of Social Psychology</w:t>
      </w:r>
      <w:r w:rsidRPr="00B0761A">
        <w:rPr>
          <w:rFonts w:ascii="Arial" w:hAnsi="Arial" w:cs="Arial"/>
        </w:rPr>
        <w:t>, volume 32, number 2, pp. 189–207.</w:t>
      </w:r>
    </w:p>
    <w:p w14:paraId="264BF206" w14:textId="77777777" w:rsidR="005D6BB1" w:rsidRPr="00B0761A" w:rsidRDefault="005D6BB1" w:rsidP="005D6BB1">
      <w:pPr>
        <w:pStyle w:val="Bibliography"/>
        <w:rPr>
          <w:rFonts w:ascii="Arial" w:hAnsi="Arial" w:cs="Arial"/>
        </w:rPr>
      </w:pPr>
      <w:r w:rsidRPr="00B0761A">
        <w:rPr>
          <w:rFonts w:ascii="Arial" w:hAnsi="Arial" w:cs="Arial"/>
        </w:rPr>
        <w:t xml:space="preserve">Gerald C. Kane, Maryam Alavi, Giuseppe (Joe) Labianca and Steve Borgatti, 2014. “What’s different about social media networks? A framework and research agenda,” </w:t>
      </w:r>
      <w:r w:rsidRPr="00B0761A">
        <w:rPr>
          <w:rFonts w:ascii="Arial" w:hAnsi="Arial" w:cs="Arial"/>
          <w:i/>
          <w:iCs/>
        </w:rPr>
        <w:t>MIS Quarterly</w:t>
      </w:r>
      <w:r w:rsidRPr="00B0761A">
        <w:rPr>
          <w:rFonts w:ascii="Arial" w:hAnsi="Arial" w:cs="Arial"/>
        </w:rPr>
        <w:t>, volume 38, number 1, pp. 274--304.</w:t>
      </w:r>
    </w:p>
    <w:p w14:paraId="4A909C62" w14:textId="77777777" w:rsidR="005D6BB1" w:rsidRPr="00B0761A" w:rsidRDefault="005D6BB1" w:rsidP="005D6BB1">
      <w:pPr>
        <w:pStyle w:val="Bibliography"/>
        <w:rPr>
          <w:rFonts w:ascii="Arial" w:hAnsi="Arial" w:cs="Arial"/>
        </w:rPr>
      </w:pPr>
      <w:r w:rsidRPr="00B0761A">
        <w:rPr>
          <w:rFonts w:ascii="Arial" w:hAnsi="Arial" w:cs="Arial"/>
        </w:rPr>
        <w:t xml:space="preserve">Andreas M. Kaplan and Michael Haenlein, 2010. “Users of the world, unite! The challenges and opportunities of social media,” </w:t>
      </w:r>
      <w:r w:rsidRPr="00B0761A">
        <w:rPr>
          <w:rFonts w:ascii="Arial" w:hAnsi="Arial" w:cs="Arial"/>
          <w:i/>
          <w:iCs/>
        </w:rPr>
        <w:t>Business Horizons</w:t>
      </w:r>
      <w:r w:rsidRPr="00B0761A">
        <w:rPr>
          <w:rFonts w:ascii="Arial" w:hAnsi="Arial" w:cs="Arial"/>
        </w:rPr>
        <w:t>, volume 53, number 1, pp. 59–68.</w:t>
      </w:r>
    </w:p>
    <w:p w14:paraId="28CC2B07" w14:textId="77777777" w:rsidR="005D6BB1" w:rsidRPr="00B0761A" w:rsidRDefault="005D6BB1" w:rsidP="005D6BB1">
      <w:pPr>
        <w:pStyle w:val="Bibliography"/>
        <w:rPr>
          <w:rFonts w:ascii="Arial" w:hAnsi="Arial" w:cs="Arial"/>
        </w:rPr>
      </w:pPr>
      <w:r w:rsidRPr="00B0761A">
        <w:rPr>
          <w:rFonts w:ascii="Arial" w:hAnsi="Arial" w:cs="Arial"/>
        </w:rPr>
        <w:t xml:space="preserve">Yoojung Kim, Dongyoung Sohn and Sejung Marina Choi, 2011. “Cultural difference in motivations for using social network sites: A comparative study of American and Korean college students,” </w:t>
      </w:r>
      <w:r w:rsidRPr="00B0761A">
        <w:rPr>
          <w:rFonts w:ascii="Arial" w:hAnsi="Arial" w:cs="Arial"/>
          <w:i/>
          <w:iCs/>
        </w:rPr>
        <w:t>Computers in Human Behavior</w:t>
      </w:r>
      <w:r w:rsidRPr="00B0761A">
        <w:rPr>
          <w:rFonts w:ascii="Arial" w:hAnsi="Arial" w:cs="Arial"/>
        </w:rPr>
        <w:t>, volume 27, number 1, pp. 365--372.</w:t>
      </w:r>
    </w:p>
    <w:p w14:paraId="3B9B73B3" w14:textId="77777777" w:rsidR="005D6BB1" w:rsidRPr="00B0761A" w:rsidRDefault="005D6BB1" w:rsidP="005D6BB1">
      <w:pPr>
        <w:pStyle w:val="Bibliography"/>
        <w:rPr>
          <w:rFonts w:ascii="Arial" w:hAnsi="Arial" w:cs="Arial"/>
        </w:rPr>
      </w:pPr>
      <w:r w:rsidRPr="00B0761A">
        <w:rPr>
          <w:rFonts w:ascii="Arial" w:hAnsi="Arial" w:cs="Arial"/>
        </w:rPr>
        <w:t xml:space="preserve">Ohbyung Kwon and Yixing Wen, 2010. “An empirical study of the factors affecting social network service use,” </w:t>
      </w:r>
      <w:r w:rsidRPr="00B0761A">
        <w:rPr>
          <w:rFonts w:ascii="Arial" w:hAnsi="Arial" w:cs="Arial"/>
          <w:i/>
          <w:iCs/>
        </w:rPr>
        <w:t>Computers in Human Behavior</w:t>
      </w:r>
      <w:r w:rsidRPr="00B0761A">
        <w:rPr>
          <w:rFonts w:ascii="Arial" w:hAnsi="Arial" w:cs="Arial"/>
        </w:rPr>
        <w:t>, volume 26, number 2, pp. 254–263.</w:t>
      </w:r>
    </w:p>
    <w:p w14:paraId="55B270CB" w14:textId="77777777" w:rsidR="005D6BB1" w:rsidRPr="00B0761A" w:rsidRDefault="005D6BB1" w:rsidP="005D6BB1">
      <w:pPr>
        <w:pStyle w:val="Bibliography"/>
        <w:rPr>
          <w:rFonts w:ascii="Arial" w:hAnsi="Arial" w:cs="Arial"/>
        </w:rPr>
      </w:pPr>
      <w:r w:rsidRPr="00B0761A">
        <w:rPr>
          <w:rFonts w:ascii="Arial" w:hAnsi="Arial" w:cs="Arial"/>
        </w:rPr>
        <w:t xml:space="preserve">Linda S. L. Lai and Efraim Turban, 2008. “Groups formation and operations in the Web 2.0 environment and social networks,” </w:t>
      </w:r>
      <w:r w:rsidRPr="00B0761A">
        <w:rPr>
          <w:rFonts w:ascii="Arial" w:hAnsi="Arial" w:cs="Arial"/>
          <w:i/>
          <w:iCs/>
        </w:rPr>
        <w:t>Group Decision and Negotiation</w:t>
      </w:r>
      <w:r w:rsidRPr="00B0761A">
        <w:rPr>
          <w:rFonts w:ascii="Arial" w:hAnsi="Arial" w:cs="Arial"/>
        </w:rPr>
        <w:t>, volume 17, number 5, pp. 387–402.</w:t>
      </w:r>
    </w:p>
    <w:p w14:paraId="399E02A0" w14:textId="77777777" w:rsidR="005D6BB1" w:rsidRPr="00B0761A" w:rsidRDefault="005D6BB1" w:rsidP="005D6BB1">
      <w:pPr>
        <w:pStyle w:val="Bibliography"/>
        <w:rPr>
          <w:rFonts w:ascii="Arial" w:hAnsi="Arial" w:cs="Arial"/>
        </w:rPr>
      </w:pPr>
      <w:r w:rsidRPr="00B0761A">
        <w:rPr>
          <w:rFonts w:ascii="Arial" w:hAnsi="Arial" w:cs="Arial"/>
        </w:rPr>
        <w:t xml:space="preserve">Hazel R. Markus and Shinobu Kitayama, 1991. “Culture and the self: Implications for cognition, emotion, and motivation,” </w:t>
      </w:r>
      <w:r w:rsidRPr="00B0761A">
        <w:rPr>
          <w:rFonts w:ascii="Arial" w:hAnsi="Arial" w:cs="Arial"/>
          <w:i/>
          <w:iCs/>
        </w:rPr>
        <w:t>Psychological Review</w:t>
      </w:r>
      <w:r w:rsidRPr="00B0761A">
        <w:rPr>
          <w:rFonts w:ascii="Arial" w:hAnsi="Arial" w:cs="Arial"/>
        </w:rPr>
        <w:t>, volume 98, number 2, pp. 224–253.</w:t>
      </w:r>
    </w:p>
    <w:p w14:paraId="7DD776A8" w14:textId="77777777" w:rsidR="005D6BB1" w:rsidRPr="00B0761A" w:rsidRDefault="005D6BB1" w:rsidP="005D6BB1">
      <w:pPr>
        <w:pStyle w:val="Bibliography"/>
        <w:rPr>
          <w:rFonts w:ascii="Arial" w:hAnsi="Arial" w:cs="Arial"/>
        </w:rPr>
      </w:pPr>
      <w:r w:rsidRPr="00B0761A">
        <w:rPr>
          <w:rFonts w:ascii="Arial" w:hAnsi="Arial" w:cs="Arial"/>
        </w:rPr>
        <w:t xml:space="preserve">MBRSG, 2014. </w:t>
      </w:r>
      <w:r w:rsidRPr="00B0761A">
        <w:rPr>
          <w:rFonts w:ascii="Arial" w:hAnsi="Arial" w:cs="Arial"/>
          <w:i/>
          <w:iCs/>
        </w:rPr>
        <w:t>Arab social media outlook 2014</w:t>
      </w:r>
      <w:r w:rsidRPr="00B0761A">
        <w:rPr>
          <w:rFonts w:ascii="Arial" w:hAnsi="Arial" w:cs="Arial"/>
        </w:rPr>
        <w:t>, Mohammed bin Rashid School of Government, at http://www.mbrsg.ae/HOME/PUBLICATIONS/Research-Report-Research-Paper-White-Paper/Arab-Social-Media-Outlook-2014.aspx, accessed: 8 August 2016.</w:t>
      </w:r>
    </w:p>
    <w:p w14:paraId="4DF0169F" w14:textId="77777777" w:rsidR="005D6BB1" w:rsidRPr="00B0761A" w:rsidRDefault="005D6BB1" w:rsidP="005D6BB1">
      <w:pPr>
        <w:pStyle w:val="Bibliography"/>
        <w:rPr>
          <w:rFonts w:ascii="Arial" w:hAnsi="Arial" w:cs="Arial"/>
        </w:rPr>
      </w:pPr>
      <w:r w:rsidRPr="00B0761A">
        <w:rPr>
          <w:rFonts w:ascii="Arial" w:hAnsi="Arial" w:cs="Arial"/>
        </w:rPr>
        <w:t xml:space="preserve">Kamel Mellahi and Pawan S. Budhwar, 2010. “Introduction: Islam and human resource management,” </w:t>
      </w:r>
      <w:r w:rsidRPr="00B0761A">
        <w:rPr>
          <w:rFonts w:ascii="Arial" w:hAnsi="Arial" w:cs="Arial"/>
          <w:i/>
          <w:iCs/>
        </w:rPr>
        <w:t>Personnel Review</w:t>
      </w:r>
      <w:r w:rsidRPr="00B0761A">
        <w:rPr>
          <w:rFonts w:ascii="Arial" w:hAnsi="Arial" w:cs="Arial"/>
        </w:rPr>
        <w:t>, volume 39, number 6, pp. 685–691.</w:t>
      </w:r>
    </w:p>
    <w:p w14:paraId="0EA0BAE4" w14:textId="77777777" w:rsidR="005D6BB1" w:rsidRPr="00B0761A" w:rsidRDefault="005D6BB1" w:rsidP="005D6BB1">
      <w:pPr>
        <w:pStyle w:val="Bibliography"/>
        <w:rPr>
          <w:rFonts w:ascii="Arial" w:hAnsi="Arial" w:cs="Arial"/>
        </w:rPr>
      </w:pPr>
      <w:r w:rsidRPr="00B0761A">
        <w:rPr>
          <w:rFonts w:ascii="Arial" w:hAnsi="Arial" w:cs="Arial"/>
        </w:rPr>
        <w:t xml:space="preserve">Paul Michell and Mohammed Al-Mossawi, 1999. “Religious commitment related to message contentiousness,” </w:t>
      </w:r>
      <w:r w:rsidRPr="00B0761A">
        <w:rPr>
          <w:rFonts w:ascii="Arial" w:hAnsi="Arial" w:cs="Arial"/>
          <w:i/>
          <w:iCs/>
        </w:rPr>
        <w:t>International Journal of Advertising</w:t>
      </w:r>
      <w:r w:rsidRPr="00B0761A">
        <w:rPr>
          <w:rFonts w:ascii="Arial" w:hAnsi="Arial" w:cs="Arial"/>
        </w:rPr>
        <w:t>, volume 18, number 4, pp. 427–443.</w:t>
      </w:r>
    </w:p>
    <w:p w14:paraId="472E6A3C" w14:textId="77777777" w:rsidR="005D6BB1" w:rsidRPr="00B0761A" w:rsidRDefault="005D6BB1" w:rsidP="005D6BB1">
      <w:pPr>
        <w:pStyle w:val="Bibliography"/>
        <w:rPr>
          <w:rFonts w:ascii="Arial" w:hAnsi="Arial" w:cs="Arial"/>
        </w:rPr>
      </w:pPr>
      <w:r w:rsidRPr="00B0761A">
        <w:rPr>
          <w:rFonts w:ascii="Arial" w:hAnsi="Arial" w:cs="Arial"/>
        </w:rPr>
        <w:lastRenderedPageBreak/>
        <w:t xml:space="preserve">Michael Minkov and Geert Hofstede, 2014. “A replication of Hofstede’s uncertainty avoidance dimension across nationally representative samples from Europe,” </w:t>
      </w:r>
      <w:r w:rsidRPr="00B0761A">
        <w:rPr>
          <w:rFonts w:ascii="Arial" w:hAnsi="Arial" w:cs="Arial"/>
          <w:i/>
          <w:iCs/>
        </w:rPr>
        <w:t>International Journal of Cross Cultural Management</w:t>
      </w:r>
      <w:r w:rsidRPr="00B0761A">
        <w:rPr>
          <w:rFonts w:ascii="Arial" w:hAnsi="Arial" w:cs="Arial"/>
        </w:rPr>
        <w:t>, volume 14, number 2, pp. 161–171.</w:t>
      </w:r>
    </w:p>
    <w:p w14:paraId="5AAE5C7B" w14:textId="77777777" w:rsidR="005D6BB1" w:rsidRPr="00B0761A" w:rsidRDefault="005D6BB1" w:rsidP="005D6BB1">
      <w:pPr>
        <w:pStyle w:val="Bibliography"/>
        <w:rPr>
          <w:rFonts w:ascii="Arial" w:hAnsi="Arial" w:cs="Arial"/>
        </w:rPr>
      </w:pPr>
      <w:r w:rsidRPr="00B0761A">
        <w:rPr>
          <w:rFonts w:ascii="Arial" w:hAnsi="Arial" w:cs="Arial"/>
        </w:rPr>
        <w:t xml:space="preserve">Heather L. O’Brien and Elaine G. Toms, 2008. “What is user engagement? A conceptual framework for defining user engagement with technology,” </w:t>
      </w:r>
      <w:r w:rsidRPr="00B0761A">
        <w:rPr>
          <w:rFonts w:ascii="Arial" w:hAnsi="Arial" w:cs="Arial"/>
          <w:i/>
          <w:iCs/>
        </w:rPr>
        <w:t>Journal of the American Society for Information Science and Technology</w:t>
      </w:r>
      <w:r w:rsidRPr="00B0761A">
        <w:rPr>
          <w:rFonts w:ascii="Arial" w:hAnsi="Arial" w:cs="Arial"/>
        </w:rPr>
        <w:t>, volume 59, number 6, pp. 938–955.</w:t>
      </w:r>
    </w:p>
    <w:p w14:paraId="6E1ECEF8" w14:textId="77777777" w:rsidR="005D6BB1" w:rsidRPr="00B0761A" w:rsidRDefault="005D6BB1" w:rsidP="005D6BB1">
      <w:pPr>
        <w:pStyle w:val="Bibliography"/>
        <w:rPr>
          <w:rFonts w:ascii="Arial" w:hAnsi="Arial" w:cs="Arial"/>
        </w:rPr>
      </w:pPr>
      <w:r w:rsidRPr="00B0761A">
        <w:rPr>
          <w:rFonts w:ascii="Arial" w:hAnsi="Arial" w:cs="Arial"/>
        </w:rPr>
        <w:t xml:space="preserve">Sanjukta Pookulangara and Kristian Koesler, 2011. “Cultural influence on consumers’ usage of social networks and its’ impact on online purchase intentions,” </w:t>
      </w:r>
      <w:r w:rsidRPr="00B0761A">
        <w:rPr>
          <w:rFonts w:ascii="Arial" w:hAnsi="Arial" w:cs="Arial"/>
          <w:i/>
          <w:iCs/>
        </w:rPr>
        <w:t>Journal of Retailing and Consumer Services</w:t>
      </w:r>
      <w:r w:rsidRPr="00B0761A">
        <w:rPr>
          <w:rFonts w:ascii="Arial" w:hAnsi="Arial" w:cs="Arial"/>
        </w:rPr>
        <w:t>, volume 18, number 4, pp. 348–354.</w:t>
      </w:r>
    </w:p>
    <w:p w14:paraId="2EF6FCB3" w14:textId="77777777" w:rsidR="005D6BB1" w:rsidRPr="00B0761A" w:rsidRDefault="005D6BB1" w:rsidP="005D6BB1">
      <w:pPr>
        <w:pStyle w:val="Bibliography"/>
        <w:rPr>
          <w:rFonts w:ascii="Arial" w:hAnsi="Arial" w:cs="Arial"/>
        </w:rPr>
      </w:pPr>
      <w:r w:rsidRPr="00B0761A">
        <w:rPr>
          <w:rFonts w:ascii="Arial" w:hAnsi="Arial" w:cs="Arial"/>
        </w:rPr>
        <w:t xml:space="preserve">Vikanda Pornsakulvanich and Nuchada Dumrongsiri, 2013. “Internal and external influences on social networking site usage in Thailand,” </w:t>
      </w:r>
      <w:r w:rsidRPr="00B0761A">
        <w:rPr>
          <w:rFonts w:ascii="Arial" w:hAnsi="Arial" w:cs="Arial"/>
          <w:i/>
          <w:iCs/>
        </w:rPr>
        <w:t>Computers in Human Behavior</w:t>
      </w:r>
      <w:r w:rsidRPr="00B0761A">
        <w:rPr>
          <w:rFonts w:ascii="Arial" w:hAnsi="Arial" w:cs="Arial"/>
        </w:rPr>
        <w:t>, volume 29, number 6, pp. 2788--2795.</w:t>
      </w:r>
    </w:p>
    <w:p w14:paraId="54493B90" w14:textId="77777777" w:rsidR="005D6BB1" w:rsidRPr="00B0761A" w:rsidRDefault="005D6BB1" w:rsidP="005D6BB1">
      <w:pPr>
        <w:pStyle w:val="Bibliography"/>
        <w:rPr>
          <w:rFonts w:ascii="Arial" w:hAnsi="Arial" w:cs="Arial"/>
        </w:rPr>
      </w:pPr>
      <w:r w:rsidRPr="00B0761A">
        <w:rPr>
          <w:rFonts w:ascii="Arial" w:hAnsi="Arial" w:cs="Arial"/>
        </w:rPr>
        <w:t xml:space="preserve">Wade Clark Roof and Richard B. Perkins, 1975. “On conceptualizing salience in religious commitment,” </w:t>
      </w:r>
      <w:r w:rsidRPr="00B0761A">
        <w:rPr>
          <w:rFonts w:ascii="Arial" w:hAnsi="Arial" w:cs="Arial"/>
          <w:i/>
          <w:iCs/>
        </w:rPr>
        <w:t>Journal for the Scientific Study of Religion</w:t>
      </w:r>
      <w:r w:rsidRPr="00B0761A">
        <w:rPr>
          <w:rFonts w:ascii="Arial" w:hAnsi="Arial" w:cs="Arial"/>
        </w:rPr>
        <w:t>, volume 14, number 2, pp. 111–128.</w:t>
      </w:r>
    </w:p>
    <w:p w14:paraId="187EE9AB" w14:textId="77777777" w:rsidR="005D6BB1" w:rsidRPr="00B0761A" w:rsidRDefault="005D6BB1" w:rsidP="005D6BB1">
      <w:pPr>
        <w:pStyle w:val="Bibliography"/>
        <w:rPr>
          <w:rFonts w:ascii="Arial" w:hAnsi="Arial" w:cs="Arial"/>
        </w:rPr>
      </w:pPr>
      <w:r w:rsidRPr="00B0761A">
        <w:rPr>
          <w:rFonts w:ascii="Arial" w:hAnsi="Arial" w:cs="Arial"/>
        </w:rPr>
        <w:t xml:space="preserve">Jian Rui and Michael A. Stefanone, 2013. “Strategic self-presentation online: A cross-cultural study,” </w:t>
      </w:r>
      <w:r w:rsidRPr="00B0761A">
        <w:rPr>
          <w:rFonts w:ascii="Arial" w:hAnsi="Arial" w:cs="Arial"/>
          <w:i/>
          <w:iCs/>
        </w:rPr>
        <w:t>Computers in Human Behavior</w:t>
      </w:r>
      <w:r w:rsidRPr="00B0761A">
        <w:rPr>
          <w:rFonts w:ascii="Arial" w:hAnsi="Arial" w:cs="Arial"/>
        </w:rPr>
        <w:t>, volume 29, number 1, pp. 110--118.</w:t>
      </w:r>
    </w:p>
    <w:p w14:paraId="57D6FD3E" w14:textId="77777777" w:rsidR="005D6BB1" w:rsidRPr="00B0761A" w:rsidRDefault="005D6BB1" w:rsidP="005D6BB1">
      <w:pPr>
        <w:pStyle w:val="Bibliography"/>
        <w:rPr>
          <w:rFonts w:ascii="Arial" w:hAnsi="Arial" w:cs="Arial"/>
        </w:rPr>
      </w:pPr>
      <w:r w:rsidRPr="00B0761A">
        <w:rPr>
          <w:rFonts w:ascii="Arial" w:hAnsi="Arial" w:cs="Arial"/>
        </w:rPr>
        <w:t xml:space="preserve">Fadi Salem, Racha Mourtada and Sara Alshaer, 2014. </w:t>
      </w:r>
      <w:r w:rsidRPr="00B0761A">
        <w:rPr>
          <w:rFonts w:ascii="Arial" w:hAnsi="Arial" w:cs="Arial"/>
          <w:i/>
          <w:iCs/>
        </w:rPr>
        <w:t xml:space="preserve">The Arab world online 2014: Trends in internet and mobile usage in the Arab </w:t>
      </w:r>
      <w:proofErr w:type="gramStart"/>
      <w:r w:rsidRPr="00B0761A">
        <w:rPr>
          <w:rFonts w:ascii="Arial" w:hAnsi="Arial" w:cs="Arial"/>
          <w:i/>
          <w:iCs/>
        </w:rPr>
        <w:t>region</w:t>
      </w:r>
      <w:proofErr w:type="gramEnd"/>
      <w:r w:rsidRPr="00B0761A">
        <w:rPr>
          <w:rFonts w:ascii="Arial" w:hAnsi="Arial" w:cs="Arial"/>
        </w:rPr>
        <w:t xml:space="preserve"> White paper, Mohammed Bin Rashid School of Government, at http://www.arabsocialmediareport.com/News/description.aspx?NewsID=14, accessed: 8 August 2016.</w:t>
      </w:r>
    </w:p>
    <w:p w14:paraId="6DBE0F3C" w14:textId="77777777" w:rsidR="005D6BB1" w:rsidRPr="00B0761A" w:rsidRDefault="005D6BB1" w:rsidP="005D6BB1">
      <w:pPr>
        <w:pStyle w:val="Bibliography"/>
        <w:rPr>
          <w:rFonts w:ascii="Arial" w:hAnsi="Arial" w:cs="Arial"/>
        </w:rPr>
      </w:pPr>
      <w:r w:rsidRPr="00B0761A">
        <w:rPr>
          <w:rFonts w:ascii="Arial" w:hAnsi="Arial" w:cs="Arial"/>
        </w:rPr>
        <w:t xml:space="preserve">Shalom H. Schwartz, 1994. “Beyond individualism/collectivism: New cultural dimensions of values,” In: U. Kim, H.C. Triandis, Ç. Kağıtçıbaşı, S.-C. Choi and G. Yoon (editors). </w:t>
      </w:r>
      <w:r w:rsidRPr="00B0761A">
        <w:rPr>
          <w:rFonts w:ascii="Arial" w:hAnsi="Arial" w:cs="Arial"/>
          <w:i/>
          <w:iCs/>
        </w:rPr>
        <w:t>Individualism and collectivism: Theory, method, and applications</w:t>
      </w:r>
      <w:r w:rsidRPr="00B0761A">
        <w:rPr>
          <w:rFonts w:ascii="Arial" w:hAnsi="Arial" w:cs="Arial"/>
        </w:rPr>
        <w:t>, Cross-cultural research and methodology series, Thousand Oaks, California, USA: Sage Publications, pp. 85–119.</w:t>
      </w:r>
    </w:p>
    <w:p w14:paraId="2F5B573A" w14:textId="77777777" w:rsidR="005D6BB1" w:rsidRPr="00B0761A" w:rsidRDefault="005D6BB1" w:rsidP="005D6BB1">
      <w:pPr>
        <w:pStyle w:val="Bibliography"/>
        <w:rPr>
          <w:rFonts w:ascii="Arial" w:hAnsi="Arial" w:cs="Arial"/>
        </w:rPr>
      </w:pPr>
      <w:r w:rsidRPr="00B0761A">
        <w:rPr>
          <w:rFonts w:ascii="Arial" w:hAnsi="Arial" w:cs="Arial"/>
        </w:rPr>
        <w:t xml:space="preserve">Sheena Sethi and Martin E. P. Seligman, 1993. “Optimism and fundamentalism,” </w:t>
      </w:r>
      <w:r w:rsidRPr="00B0761A">
        <w:rPr>
          <w:rFonts w:ascii="Arial" w:hAnsi="Arial" w:cs="Arial"/>
          <w:i/>
          <w:iCs/>
        </w:rPr>
        <w:t>Psychological Science</w:t>
      </w:r>
      <w:r w:rsidRPr="00B0761A">
        <w:rPr>
          <w:rFonts w:ascii="Arial" w:hAnsi="Arial" w:cs="Arial"/>
        </w:rPr>
        <w:t>, volume 4, number 4, pp. 256–259.</w:t>
      </w:r>
    </w:p>
    <w:p w14:paraId="5E2E0B3C" w14:textId="77777777" w:rsidR="005D6BB1" w:rsidRPr="00B0761A" w:rsidRDefault="005D6BB1" w:rsidP="005D6BB1">
      <w:pPr>
        <w:pStyle w:val="Bibliography"/>
        <w:rPr>
          <w:rFonts w:ascii="Arial" w:hAnsi="Arial" w:cs="Arial"/>
        </w:rPr>
      </w:pPr>
      <w:r w:rsidRPr="00B0761A">
        <w:rPr>
          <w:rFonts w:ascii="Arial" w:hAnsi="Arial" w:cs="Arial"/>
        </w:rPr>
        <w:t xml:space="preserve">Mahesh N. Shankarmahesh, John B. Ford and Michael S. LaTour, 2003. “Cultural Dimensions of Switching Behavior in Importer-Exporter Relationships,” </w:t>
      </w:r>
      <w:r w:rsidRPr="00B0761A">
        <w:rPr>
          <w:rFonts w:ascii="Arial" w:hAnsi="Arial" w:cs="Arial"/>
          <w:i/>
          <w:iCs/>
        </w:rPr>
        <w:t>Academy of Marketing Science Review</w:t>
      </w:r>
      <w:r w:rsidRPr="00B0761A">
        <w:rPr>
          <w:rFonts w:ascii="Arial" w:hAnsi="Arial" w:cs="Arial"/>
        </w:rPr>
        <w:t>, volume 7, number 6, at http://www.amsreview.org/articles/shankar03-2003.pdf, accessed: 6 September 2016.</w:t>
      </w:r>
    </w:p>
    <w:p w14:paraId="2771DB5C" w14:textId="77777777" w:rsidR="005D6BB1" w:rsidRPr="00B0761A" w:rsidRDefault="005D6BB1" w:rsidP="005D6BB1">
      <w:pPr>
        <w:pStyle w:val="Bibliography"/>
        <w:rPr>
          <w:rFonts w:ascii="Arial" w:hAnsi="Arial" w:cs="Arial"/>
        </w:rPr>
      </w:pPr>
      <w:r w:rsidRPr="00B0761A">
        <w:rPr>
          <w:rFonts w:ascii="Arial" w:hAnsi="Arial" w:cs="Arial"/>
        </w:rPr>
        <w:t xml:space="preserve">Harry C. Triandis, 2001. “Individualism-collectivism and personality,” </w:t>
      </w:r>
      <w:r w:rsidRPr="00B0761A">
        <w:rPr>
          <w:rFonts w:ascii="Arial" w:hAnsi="Arial" w:cs="Arial"/>
          <w:i/>
          <w:iCs/>
        </w:rPr>
        <w:t>Journal of Personality</w:t>
      </w:r>
      <w:r w:rsidRPr="00B0761A">
        <w:rPr>
          <w:rFonts w:ascii="Arial" w:hAnsi="Arial" w:cs="Arial"/>
        </w:rPr>
        <w:t>, volume 69, number 6, pp. 907–924.</w:t>
      </w:r>
    </w:p>
    <w:p w14:paraId="55F914BD" w14:textId="77777777" w:rsidR="005D6BB1" w:rsidRPr="00B0761A" w:rsidRDefault="005D6BB1" w:rsidP="005D6BB1">
      <w:pPr>
        <w:pStyle w:val="Bibliography"/>
        <w:rPr>
          <w:rFonts w:ascii="Arial" w:hAnsi="Arial" w:cs="Arial"/>
        </w:rPr>
      </w:pPr>
      <w:r w:rsidRPr="00B0761A">
        <w:rPr>
          <w:rFonts w:ascii="Arial" w:hAnsi="Arial" w:cs="Arial"/>
        </w:rPr>
        <w:t xml:space="preserve">H. C. van Vugt, E. A. Konijn, J. F. Hoorn, I. Keur and A. Eliéns, 2007. “Realism is not all! User engagement with task-related interface characters,” </w:t>
      </w:r>
      <w:r w:rsidRPr="00B0761A">
        <w:rPr>
          <w:rFonts w:ascii="Arial" w:hAnsi="Arial" w:cs="Arial"/>
          <w:i/>
          <w:iCs/>
        </w:rPr>
        <w:t>Interacting with Computers</w:t>
      </w:r>
      <w:r w:rsidRPr="00B0761A">
        <w:rPr>
          <w:rFonts w:ascii="Arial" w:hAnsi="Arial" w:cs="Arial"/>
        </w:rPr>
        <w:t>, volume 19, number 2, pp. 267–280.</w:t>
      </w:r>
    </w:p>
    <w:p w14:paraId="4F9D78F7" w14:textId="77777777" w:rsidR="005D6BB1" w:rsidRPr="00B0761A" w:rsidRDefault="005D6BB1" w:rsidP="005D6BB1">
      <w:pPr>
        <w:pStyle w:val="Bibliography"/>
        <w:rPr>
          <w:rFonts w:ascii="Arial" w:hAnsi="Arial" w:cs="Arial"/>
        </w:rPr>
      </w:pPr>
      <w:r w:rsidRPr="00B0761A">
        <w:rPr>
          <w:rFonts w:ascii="Arial" w:hAnsi="Arial" w:cs="Arial"/>
        </w:rPr>
        <w:t xml:space="preserve">Stanley Wasserman and Katherine Faust, 1994. </w:t>
      </w:r>
      <w:r w:rsidRPr="00B0761A">
        <w:rPr>
          <w:rFonts w:ascii="Arial" w:hAnsi="Arial" w:cs="Arial"/>
          <w:i/>
          <w:iCs/>
        </w:rPr>
        <w:t>Social network analysis: Methods and applications</w:t>
      </w:r>
      <w:r w:rsidRPr="00B0761A">
        <w:rPr>
          <w:rFonts w:ascii="Arial" w:hAnsi="Arial" w:cs="Arial"/>
        </w:rPr>
        <w:t>, Cambridge University Press.</w:t>
      </w:r>
    </w:p>
    <w:p w14:paraId="6736818E" w14:textId="77777777" w:rsidR="005D6BB1" w:rsidRPr="00B0761A" w:rsidRDefault="005D6BB1" w:rsidP="005D6BB1">
      <w:pPr>
        <w:pStyle w:val="Bibliography"/>
        <w:rPr>
          <w:rFonts w:ascii="Arial" w:hAnsi="Arial" w:cs="Arial"/>
        </w:rPr>
      </w:pPr>
      <w:r w:rsidRPr="00B0761A">
        <w:rPr>
          <w:rFonts w:ascii="Arial" w:hAnsi="Arial" w:cs="Arial"/>
        </w:rPr>
        <w:lastRenderedPageBreak/>
        <w:t xml:space="preserve">Julie Williams, 2008. </w:t>
      </w:r>
      <w:r w:rsidRPr="00B0761A">
        <w:rPr>
          <w:rFonts w:ascii="Arial" w:hAnsi="Arial" w:cs="Arial"/>
          <w:i/>
          <w:iCs/>
        </w:rPr>
        <w:t>Islam: Understanding the history, beliefs, and culture</w:t>
      </w:r>
      <w:r w:rsidRPr="00B0761A">
        <w:rPr>
          <w:rFonts w:ascii="Arial" w:hAnsi="Arial" w:cs="Arial"/>
        </w:rPr>
        <w:t>, New York, USA: Enslow Publishers, Inc.</w:t>
      </w:r>
    </w:p>
    <w:p w14:paraId="31151F05" w14:textId="77777777" w:rsidR="005D6BB1" w:rsidRPr="00B0761A" w:rsidRDefault="005D6BB1" w:rsidP="005D6BB1">
      <w:pPr>
        <w:pStyle w:val="Bibliography"/>
        <w:rPr>
          <w:rFonts w:ascii="Arial" w:hAnsi="Arial" w:cs="Arial"/>
        </w:rPr>
      </w:pPr>
      <w:r w:rsidRPr="00B0761A">
        <w:rPr>
          <w:rFonts w:ascii="Arial" w:hAnsi="Arial" w:cs="Arial"/>
        </w:rPr>
        <w:t xml:space="preserve">Zafer Younis and Roula Al Khatib, 2013. </w:t>
      </w:r>
      <w:r w:rsidRPr="00B0761A">
        <w:rPr>
          <w:rFonts w:ascii="Arial" w:hAnsi="Arial" w:cs="Arial"/>
          <w:i/>
          <w:iCs/>
        </w:rPr>
        <w:t>Getting to know social Saudis: A closer look on the behavior of Saudi users on social networks</w:t>
      </w:r>
      <w:r w:rsidRPr="00B0761A">
        <w:rPr>
          <w:rFonts w:ascii="Arial" w:hAnsi="Arial" w:cs="Arial"/>
        </w:rPr>
        <w:t>, The Online Project, at http://theonlineproject.me/files/reports/Getting_to_Know_Social_Saudis_-_English3.pdf, accessed: 8 August 2016.</w:t>
      </w:r>
    </w:p>
    <w:p w14:paraId="5819B443" w14:textId="36BBA791" w:rsidR="005534FB" w:rsidRPr="00B0761A" w:rsidRDefault="005534FB" w:rsidP="00781076">
      <w:pPr>
        <w:pStyle w:val="PlainText"/>
        <w:rPr>
          <w:rFonts w:ascii="Arial" w:eastAsia="ＭＳ 明朝" w:hAnsi="Arial" w:cs="Arial"/>
        </w:rPr>
      </w:pPr>
      <w:r w:rsidRPr="00B0761A">
        <w:rPr>
          <w:rFonts w:ascii="Arial" w:eastAsia="ＭＳ 明朝" w:hAnsi="Arial" w:cs="Arial"/>
        </w:rPr>
        <w:fldChar w:fldCharType="end"/>
      </w:r>
    </w:p>
    <w:p w14:paraId="5606C2B2" w14:textId="36AC3A76" w:rsidR="00612545" w:rsidRPr="00B0761A" w:rsidRDefault="00612545" w:rsidP="00781076">
      <w:pPr>
        <w:pStyle w:val="PlainText"/>
        <w:rPr>
          <w:rFonts w:ascii="Arial" w:eastAsia="ＭＳ 明朝" w:hAnsi="Arial" w:cs="Arial"/>
        </w:rPr>
      </w:pPr>
    </w:p>
    <w:p w14:paraId="5C67F75C" w14:textId="77777777" w:rsidR="00612545" w:rsidRPr="00B0761A" w:rsidRDefault="00612545" w:rsidP="00781076">
      <w:pPr>
        <w:pStyle w:val="PlainText"/>
        <w:rPr>
          <w:rFonts w:ascii="Arial" w:eastAsia="ＭＳ 明朝" w:hAnsi="Arial" w:cs="Arial"/>
        </w:rPr>
      </w:pPr>
      <w:r w:rsidRPr="00B0761A">
        <w:rPr>
          <w:rFonts w:ascii="Arial" w:eastAsia="ＭＳ 明朝" w:hAnsi="Arial" w:cs="Arial"/>
        </w:rPr>
        <w:t xml:space="preserve"> </w:t>
      </w:r>
    </w:p>
    <w:p w14:paraId="1B897651" w14:textId="77777777" w:rsidR="00612545" w:rsidRPr="00B0761A" w:rsidRDefault="00612545" w:rsidP="00781076">
      <w:pPr>
        <w:pStyle w:val="PlainText"/>
        <w:rPr>
          <w:rFonts w:ascii="Arial" w:eastAsia="ＭＳ 明朝" w:hAnsi="Arial" w:cs="Arial"/>
        </w:rPr>
      </w:pPr>
      <w:r w:rsidRPr="00B0761A">
        <w:rPr>
          <w:rFonts w:ascii="Arial" w:eastAsia="ＭＳ 明朝" w:hAnsi="Arial" w:cs="Arial"/>
        </w:rPr>
        <w:t xml:space="preserve"> </w:t>
      </w:r>
    </w:p>
    <w:p w14:paraId="038CB881" w14:textId="77777777" w:rsidR="00612545" w:rsidRPr="00B0761A" w:rsidRDefault="00612545" w:rsidP="004D4C6B">
      <w:pPr>
        <w:pStyle w:val="PlainText"/>
        <w:outlineLvl w:val="0"/>
        <w:rPr>
          <w:rFonts w:ascii="Arial" w:eastAsia="ＭＳ 明朝" w:hAnsi="Arial" w:cs="Arial"/>
        </w:rPr>
      </w:pPr>
      <w:r w:rsidRPr="00B0761A">
        <w:rPr>
          <w:rFonts w:ascii="Arial" w:eastAsia="ＭＳ 明朝" w:hAnsi="Arial" w:cs="Arial"/>
        </w:rPr>
        <w:t>License?</w:t>
      </w:r>
    </w:p>
    <w:p w14:paraId="26CC89C7" w14:textId="77777777" w:rsidR="00FC7339" w:rsidRPr="00B0761A" w:rsidRDefault="00FC7339" w:rsidP="004D4C6B">
      <w:pPr>
        <w:pStyle w:val="PlainText"/>
        <w:outlineLvl w:val="0"/>
        <w:rPr>
          <w:rFonts w:ascii="Arial" w:eastAsia="ＭＳ 明朝" w:hAnsi="Arial" w:cs="Arial"/>
        </w:rPr>
      </w:pPr>
    </w:p>
    <w:p w14:paraId="0FCE588F" w14:textId="7A282170" w:rsidR="00FC7339" w:rsidRPr="00B0761A" w:rsidRDefault="00FC7339" w:rsidP="004D4C6B">
      <w:pPr>
        <w:pStyle w:val="PlainText"/>
        <w:outlineLvl w:val="0"/>
        <w:rPr>
          <w:rFonts w:ascii="Arial" w:eastAsia="ＭＳ 明朝" w:hAnsi="Arial" w:cs="Arial"/>
          <w:b/>
        </w:rPr>
      </w:pPr>
      <w:r w:rsidRPr="00B0761A">
        <w:rPr>
          <w:rFonts w:ascii="Arial" w:eastAsia="ＭＳ 明朝" w:hAnsi="Arial" w:cs="Arial"/>
          <w:b/>
        </w:rPr>
        <w:t>Appendix: Persona characteristics</w:t>
      </w:r>
    </w:p>
    <w:p w14:paraId="37B87CEC" w14:textId="77777777" w:rsidR="00172D01" w:rsidRPr="00B0761A" w:rsidRDefault="00172D01" w:rsidP="00781076">
      <w:pPr>
        <w:pStyle w:val="PlainText"/>
        <w:rPr>
          <w:rFonts w:ascii="Arial" w:eastAsia="ＭＳ 明朝" w:hAnsi="Arial" w:cs="Arial"/>
        </w:rPr>
      </w:pPr>
    </w:p>
    <w:p w14:paraId="5238F5CB" w14:textId="6E3A472F" w:rsidR="004C2367" w:rsidRPr="00B0761A" w:rsidRDefault="004C2367" w:rsidP="00781076">
      <w:pPr>
        <w:pStyle w:val="PlainText"/>
        <w:rPr>
          <w:rFonts w:ascii="Arial" w:eastAsia="ＭＳ 明朝" w:hAnsi="Arial" w:cs="Arial"/>
          <w:i/>
        </w:rPr>
      </w:pPr>
      <w:r w:rsidRPr="00B0761A">
        <w:rPr>
          <w:rFonts w:ascii="Arial" w:eastAsia="ＭＳ 明朝" w:hAnsi="Arial" w:cs="Arial"/>
          <w:i/>
        </w:rPr>
        <w:t xml:space="preserve">Who influences </w:t>
      </w:r>
      <w:proofErr w:type="spellStart"/>
      <w:r w:rsidRPr="00B0761A">
        <w:rPr>
          <w:rFonts w:ascii="Arial" w:eastAsia="ＭＳ 明朝" w:hAnsi="Arial" w:cs="Arial"/>
          <w:i/>
        </w:rPr>
        <w:t>Nouf</w:t>
      </w:r>
      <w:proofErr w:type="spellEnd"/>
      <w:r w:rsidRPr="00B0761A">
        <w:rPr>
          <w:rFonts w:ascii="Arial" w:eastAsia="ＭＳ 明朝" w:hAnsi="Arial" w:cs="Arial"/>
          <w:i/>
        </w:rPr>
        <w:t xml:space="preserve"> and Al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434986" w:rsidRPr="00B0761A" w14:paraId="45CD79E4" w14:textId="77777777" w:rsidTr="00D6103B">
        <w:tc>
          <w:tcPr>
            <w:tcW w:w="3969" w:type="dxa"/>
            <w:vAlign w:val="center"/>
          </w:tcPr>
          <w:p w14:paraId="79F372EF" w14:textId="7553A8CA" w:rsidR="004C2367" w:rsidRPr="00B0761A" w:rsidRDefault="00AB6658" w:rsidP="001B772C">
            <w:pPr>
              <w:pStyle w:val="PlainText"/>
              <w:jc w:val="right"/>
              <w:rPr>
                <w:rFonts w:ascii="Arial" w:eastAsia="ＭＳ 明朝" w:hAnsi="Arial" w:cs="Arial"/>
              </w:rPr>
            </w:pPr>
            <w:r w:rsidRPr="00B0761A">
              <w:rPr>
                <w:rFonts w:ascii="Arial" w:eastAsia="ＭＳ 明朝" w:hAnsi="Arial" w:cs="Arial"/>
              </w:rPr>
              <w:t>My</w:t>
            </w:r>
            <w:r w:rsidR="004C2367" w:rsidRPr="00B0761A">
              <w:rPr>
                <w:rFonts w:ascii="Arial" w:eastAsia="ＭＳ 明朝" w:hAnsi="Arial" w:cs="Arial"/>
              </w:rPr>
              <w:t xml:space="preserve"> parents</w:t>
            </w:r>
          </w:p>
        </w:tc>
        <w:tc>
          <w:tcPr>
            <w:tcW w:w="5102" w:type="dxa"/>
            <w:vAlign w:val="center"/>
          </w:tcPr>
          <w:p w14:paraId="0B8D4645" w14:textId="50DB441F" w:rsidR="004C2367" w:rsidRPr="00B0761A" w:rsidRDefault="00740712"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7A1269BA" wp14:editId="2E05A181">
                  <wp:extent cx="2894400" cy="628995"/>
                  <wp:effectExtent l="0" t="0" r="127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894400" cy="628995"/>
                          </a:xfrm>
                          <a:prstGeom prst="rect">
                            <a:avLst/>
                          </a:prstGeom>
                          <a:noFill/>
                          <a:ln>
                            <a:noFill/>
                          </a:ln>
                        </pic:spPr>
                      </pic:pic>
                    </a:graphicData>
                  </a:graphic>
                </wp:inline>
              </w:drawing>
            </w:r>
          </w:p>
        </w:tc>
      </w:tr>
      <w:tr w:rsidR="00434986" w:rsidRPr="00B0761A" w14:paraId="534BD20A" w14:textId="77777777" w:rsidTr="00D6103B">
        <w:tc>
          <w:tcPr>
            <w:tcW w:w="3969" w:type="dxa"/>
            <w:vAlign w:val="center"/>
          </w:tcPr>
          <w:p w14:paraId="76C9FBD6" w14:textId="207F9D47" w:rsidR="004C2367" w:rsidRPr="00B0761A" w:rsidRDefault="00AB6658" w:rsidP="00434986">
            <w:pPr>
              <w:pStyle w:val="PlainText"/>
              <w:jc w:val="right"/>
              <w:rPr>
                <w:rFonts w:ascii="Arial" w:eastAsia="ＭＳ 明朝" w:hAnsi="Arial" w:cs="Arial"/>
              </w:rPr>
            </w:pPr>
            <w:r w:rsidRPr="00B0761A">
              <w:rPr>
                <w:rFonts w:ascii="Arial" w:eastAsia="ＭＳ 明朝" w:hAnsi="Arial" w:cs="Arial"/>
              </w:rPr>
              <w:t>My</w:t>
            </w:r>
            <w:r w:rsidR="004C2367" w:rsidRPr="00B0761A">
              <w:rPr>
                <w:rFonts w:ascii="Arial" w:eastAsia="ＭＳ 明朝" w:hAnsi="Arial" w:cs="Arial"/>
              </w:rPr>
              <w:t xml:space="preserve"> partner</w:t>
            </w:r>
          </w:p>
        </w:tc>
        <w:tc>
          <w:tcPr>
            <w:tcW w:w="5102" w:type="dxa"/>
            <w:vAlign w:val="center"/>
          </w:tcPr>
          <w:p w14:paraId="3DCF430B" w14:textId="15FF3B2A" w:rsidR="004C2367" w:rsidRPr="00B0761A" w:rsidRDefault="009E14C9"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3FBF1DB6" wp14:editId="54004CE9">
                  <wp:extent cx="2872800" cy="624301"/>
                  <wp:effectExtent l="0" t="0" r="0"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872800" cy="624301"/>
                          </a:xfrm>
                          <a:prstGeom prst="rect">
                            <a:avLst/>
                          </a:prstGeom>
                          <a:noFill/>
                          <a:ln>
                            <a:noFill/>
                          </a:ln>
                        </pic:spPr>
                      </pic:pic>
                    </a:graphicData>
                  </a:graphic>
                </wp:inline>
              </w:drawing>
            </w:r>
          </w:p>
        </w:tc>
      </w:tr>
      <w:tr w:rsidR="00434986" w:rsidRPr="00B0761A" w14:paraId="2162CF51" w14:textId="77777777" w:rsidTr="00D6103B">
        <w:tc>
          <w:tcPr>
            <w:tcW w:w="3969" w:type="dxa"/>
            <w:vAlign w:val="center"/>
          </w:tcPr>
          <w:p w14:paraId="0EE9ED46" w14:textId="4A180BE6" w:rsidR="004C2367" w:rsidRPr="00B0761A" w:rsidRDefault="00AB6658" w:rsidP="00434986">
            <w:pPr>
              <w:pStyle w:val="PlainText"/>
              <w:jc w:val="right"/>
              <w:rPr>
                <w:rFonts w:ascii="Arial" w:eastAsia="ＭＳ 明朝" w:hAnsi="Arial" w:cs="Arial"/>
              </w:rPr>
            </w:pPr>
            <w:r w:rsidRPr="00B0761A">
              <w:rPr>
                <w:rFonts w:ascii="Arial" w:eastAsia="ＭＳ 明朝" w:hAnsi="Arial" w:cs="Arial"/>
              </w:rPr>
              <w:t>My</w:t>
            </w:r>
            <w:r w:rsidR="004C2367" w:rsidRPr="00B0761A">
              <w:rPr>
                <w:rFonts w:ascii="Arial" w:eastAsia="ＭＳ 明朝" w:hAnsi="Arial" w:cs="Arial"/>
              </w:rPr>
              <w:t xml:space="preserve"> friends</w:t>
            </w:r>
          </w:p>
        </w:tc>
        <w:tc>
          <w:tcPr>
            <w:tcW w:w="5102" w:type="dxa"/>
            <w:vAlign w:val="center"/>
          </w:tcPr>
          <w:p w14:paraId="3F4050A6" w14:textId="4401CA08" w:rsidR="004C2367" w:rsidRPr="00B0761A" w:rsidRDefault="009E14C9"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218122E4" wp14:editId="1B6139DE">
                  <wp:extent cx="2872799" cy="624301"/>
                  <wp:effectExtent l="0" t="0" r="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3.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872799" cy="624301"/>
                          </a:xfrm>
                          <a:prstGeom prst="rect">
                            <a:avLst/>
                          </a:prstGeom>
                          <a:noFill/>
                          <a:ln>
                            <a:noFill/>
                          </a:ln>
                        </pic:spPr>
                      </pic:pic>
                    </a:graphicData>
                  </a:graphic>
                </wp:inline>
              </w:drawing>
            </w:r>
          </w:p>
        </w:tc>
      </w:tr>
      <w:tr w:rsidR="00434986" w:rsidRPr="00B0761A" w14:paraId="6087A084" w14:textId="77777777" w:rsidTr="00D6103B">
        <w:tc>
          <w:tcPr>
            <w:tcW w:w="3969" w:type="dxa"/>
            <w:vAlign w:val="center"/>
          </w:tcPr>
          <w:p w14:paraId="39CA465E" w14:textId="2382E22B" w:rsidR="004C2367" w:rsidRPr="00B0761A" w:rsidRDefault="004C2367" w:rsidP="00434986">
            <w:pPr>
              <w:pStyle w:val="PlainText"/>
              <w:jc w:val="right"/>
              <w:rPr>
                <w:rFonts w:ascii="Arial" w:eastAsia="ＭＳ 明朝" w:hAnsi="Arial" w:cs="Arial"/>
                <w:highlight w:val="yellow"/>
              </w:rPr>
            </w:pPr>
            <w:r w:rsidRPr="00B0761A">
              <w:rPr>
                <w:rFonts w:ascii="Arial" w:eastAsia="ＭＳ 明朝" w:hAnsi="Arial" w:cs="Arial"/>
              </w:rPr>
              <w:t xml:space="preserve">People from </w:t>
            </w:r>
            <w:r w:rsidR="00AB6658" w:rsidRPr="00B0761A">
              <w:rPr>
                <w:rFonts w:ascii="Arial" w:eastAsia="ＭＳ 明朝" w:hAnsi="Arial" w:cs="Arial"/>
              </w:rPr>
              <w:t>my</w:t>
            </w:r>
            <w:r w:rsidRPr="00B0761A">
              <w:rPr>
                <w:rFonts w:ascii="Arial" w:eastAsia="ＭＳ 明朝" w:hAnsi="Arial" w:cs="Arial"/>
              </w:rPr>
              <w:t xml:space="preserve"> offline network</w:t>
            </w:r>
          </w:p>
        </w:tc>
        <w:tc>
          <w:tcPr>
            <w:tcW w:w="5102" w:type="dxa"/>
            <w:vAlign w:val="center"/>
          </w:tcPr>
          <w:p w14:paraId="1FFA4DCE" w14:textId="6D73F46B" w:rsidR="004C2367" w:rsidRPr="00B0761A" w:rsidRDefault="001176BF"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529DEB78" wp14:editId="27D8E901">
                  <wp:extent cx="2872800" cy="624301"/>
                  <wp:effectExtent l="0" t="0" r="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872800" cy="624301"/>
                          </a:xfrm>
                          <a:prstGeom prst="rect">
                            <a:avLst/>
                          </a:prstGeom>
                          <a:noFill/>
                          <a:ln>
                            <a:noFill/>
                          </a:ln>
                        </pic:spPr>
                      </pic:pic>
                    </a:graphicData>
                  </a:graphic>
                </wp:inline>
              </w:drawing>
            </w:r>
          </w:p>
        </w:tc>
      </w:tr>
      <w:tr w:rsidR="00434986" w:rsidRPr="00B0761A" w14:paraId="0C414142" w14:textId="77777777" w:rsidTr="00D6103B">
        <w:tc>
          <w:tcPr>
            <w:tcW w:w="3969" w:type="dxa"/>
            <w:vAlign w:val="center"/>
          </w:tcPr>
          <w:p w14:paraId="381FD7E9" w14:textId="3E714922" w:rsidR="004C2367" w:rsidRPr="00B0761A" w:rsidRDefault="004C2367" w:rsidP="00434986">
            <w:pPr>
              <w:pStyle w:val="PlainText"/>
              <w:jc w:val="right"/>
              <w:rPr>
                <w:rFonts w:ascii="Arial" w:eastAsia="ＭＳ 明朝" w:hAnsi="Arial" w:cs="Arial"/>
              </w:rPr>
            </w:pPr>
            <w:r w:rsidRPr="00B0761A">
              <w:rPr>
                <w:rFonts w:ascii="Arial" w:eastAsia="ＭＳ 明朝" w:hAnsi="Arial" w:cs="Arial"/>
              </w:rPr>
              <w:t>Religious leaders</w:t>
            </w:r>
          </w:p>
        </w:tc>
        <w:tc>
          <w:tcPr>
            <w:tcW w:w="5102" w:type="dxa"/>
            <w:vAlign w:val="center"/>
          </w:tcPr>
          <w:p w14:paraId="38AAD1D9" w14:textId="512855DE" w:rsidR="004C2367" w:rsidRPr="00B0761A" w:rsidRDefault="001176BF"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57690E61" wp14:editId="20952A18">
                  <wp:extent cx="2872800" cy="626400"/>
                  <wp:effectExtent l="0" t="0" r="0" b="8890"/>
                  <wp:docPr id="23" name="Picture 23"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434986" w:rsidRPr="00B0761A" w14:paraId="77C6D692" w14:textId="77777777" w:rsidTr="00D6103B">
        <w:trPr>
          <w:trHeight w:val="307"/>
        </w:trPr>
        <w:tc>
          <w:tcPr>
            <w:tcW w:w="3969" w:type="dxa"/>
            <w:vAlign w:val="center"/>
          </w:tcPr>
          <w:p w14:paraId="394059D4" w14:textId="2222925B" w:rsidR="004C2367" w:rsidRPr="00B0761A" w:rsidRDefault="004C2367" w:rsidP="00434986">
            <w:pPr>
              <w:pStyle w:val="PlainText"/>
              <w:jc w:val="right"/>
              <w:rPr>
                <w:rFonts w:ascii="Arial" w:eastAsia="ＭＳ 明朝" w:hAnsi="Arial" w:cs="Arial"/>
              </w:rPr>
            </w:pPr>
            <w:r w:rsidRPr="00B0761A">
              <w:rPr>
                <w:rFonts w:ascii="Arial" w:eastAsia="ＭＳ 明朝" w:hAnsi="Arial" w:cs="Arial"/>
              </w:rPr>
              <w:t>Religious teachings</w:t>
            </w:r>
          </w:p>
        </w:tc>
        <w:tc>
          <w:tcPr>
            <w:tcW w:w="5102" w:type="dxa"/>
            <w:vAlign w:val="center"/>
          </w:tcPr>
          <w:p w14:paraId="74C2FF3E" w14:textId="5E11BB4F" w:rsidR="004C2367" w:rsidRPr="00B0761A" w:rsidRDefault="001176BF"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3C925DA9" wp14:editId="69EAEF56">
                  <wp:extent cx="2872800" cy="626400"/>
                  <wp:effectExtent l="0" t="0" r="0" b="8890"/>
                  <wp:docPr id="24" name="Picture 24"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5.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434986" w:rsidRPr="00B0761A" w14:paraId="406ACCDD" w14:textId="77777777" w:rsidTr="00D6103B">
        <w:tc>
          <w:tcPr>
            <w:tcW w:w="3969" w:type="dxa"/>
            <w:vAlign w:val="center"/>
          </w:tcPr>
          <w:p w14:paraId="6C5D4ED3" w14:textId="5C421DA3" w:rsidR="004C2367" w:rsidRPr="00B0761A" w:rsidRDefault="004C2367" w:rsidP="00434986">
            <w:pPr>
              <w:pStyle w:val="PlainText"/>
              <w:jc w:val="right"/>
              <w:rPr>
                <w:rFonts w:ascii="Arial" w:eastAsia="ＭＳ 明朝" w:hAnsi="Arial" w:cs="Arial"/>
              </w:rPr>
            </w:pPr>
            <w:r w:rsidRPr="00B0761A">
              <w:rPr>
                <w:rFonts w:ascii="Arial" w:eastAsia="ＭＳ 明朝" w:hAnsi="Arial" w:cs="Arial"/>
              </w:rPr>
              <w:lastRenderedPageBreak/>
              <w:t>Cultural values and norms</w:t>
            </w:r>
          </w:p>
        </w:tc>
        <w:tc>
          <w:tcPr>
            <w:tcW w:w="5102" w:type="dxa"/>
            <w:vAlign w:val="center"/>
          </w:tcPr>
          <w:p w14:paraId="52A5DF0D" w14:textId="6D568F69" w:rsidR="004C2367" w:rsidRPr="00B0761A" w:rsidRDefault="001176BF"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16901329" wp14:editId="2A933413">
                  <wp:extent cx="2872800" cy="626400"/>
                  <wp:effectExtent l="0" t="0" r="0" b="8890"/>
                  <wp:docPr id="25" name="Picture 25"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6.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18A6CD90" w14:textId="77777777" w:rsidR="00172D01" w:rsidRPr="00B0761A" w:rsidRDefault="00172D01" w:rsidP="00781076">
      <w:pPr>
        <w:pStyle w:val="PlainText"/>
        <w:rPr>
          <w:rFonts w:ascii="Arial" w:eastAsia="ＭＳ 明朝" w:hAnsi="Arial" w:cs="Arial"/>
        </w:rPr>
      </w:pPr>
    </w:p>
    <w:p w14:paraId="2581E306" w14:textId="43887550" w:rsidR="00A6499C" w:rsidRPr="00B0761A" w:rsidRDefault="00A6499C" w:rsidP="00781076">
      <w:pPr>
        <w:pStyle w:val="PlainText"/>
        <w:rPr>
          <w:rFonts w:ascii="Arial" w:eastAsia="ＭＳ 明朝" w:hAnsi="Arial" w:cs="Arial"/>
          <w:i/>
        </w:rPr>
      </w:pPr>
      <w:r w:rsidRPr="00B0761A">
        <w:rPr>
          <w:rFonts w:ascii="Arial" w:eastAsia="ＭＳ 明朝" w:hAnsi="Arial" w:cs="Arial"/>
          <w:i/>
        </w:rPr>
        <w:t>Life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6499C" w:rsidRPr="00B0761A" w14:paraId="31BB5D06" w14:textId="77777777" w:rsidTr="00D6103B">
        <w:tc>
          <w:tcPr>
            <w:tcW w:w="3969" w:type="dxa"/>
            <w:vAlign w:val="center"/>
          </w:tcPr>
          <w:p w14:paraId="3410AED8" w14:textId="56DF3E7B" w:rsidR="00A6499C" w:rsidRPr="00B0761A" w:rsidRDefault="0046539E" w:rsidP="00434986">
            <w:pPr>
              <w:pStyle w:val="PlainText"/>
              <w:jc w:val="right"/>
              <w:rPr>
                <w:rFonts w:ascii="Arial" w:eastAsia="ＭＳ 明朝" w:hAnsi="Arial" w:cs="Arial"/>
              </w:rPr>
            </w:pPr>
            <w:r w:rsidRPr="00B0761A">
              <w:rPr>
                <w:rFonts w:ascii="Arial" w:eastAsia="ＭＳ 明朝" w:hAnsi="Arial" w:cs="Arial"/>
              </w:rPr>
              <w:t>I want to</w:t>
            </w:r>
            <w:r w:rsidR="00E47ACA" w:rsidRPr="00B0761A">
              <w:rPr>
                <w:rFonts w:ascii="Arial" w:eastAsia="ＭＳ 明朝" w:hAnsi="Arial" w:cs="Arial"/>
              </w:rPr>
              <w:t xml:space="preserve"> have a stable </w:t>
            </w:r>
            <w:r w:rsidR="002C312B" w:rsidRPr="00B0761A">
              <w:rPr>
                <w:rFonts w:ascii="Arial" w:eastAsia="ＭＳ 明朝" w:hAnsi="Arial" w:cs="Arial"/>
              </w:rPr>
              <w:br/>
            </w:r>
            <w:r w:rsidR="00E47ACA" w:rsidRPr="00B0761A">
              <w:rPr>
                <w:rFonts w:ascii="Arial" w:eastAsia="ＭＳ 明朝" w:hAnsi="Arial" w:cs="Arial"/>
              </w:rPr>
              <w:t>and secure life</w:t>
            </w:r>
          </w:p>
        </w:tc>
        <w:tc>
          <w:tcPr>
            <w:tcW w:w="5102" w:type="dxa"/>
            <w:vAlign w:val="center"/>
          </w:tcPr>
          <w:p w14:paraId="7F105C8C" w14:textId="02741AD3" w:rsidR="00A6499C" w:rsidRPr="00B0761A" w:rsidRDefault="00B271E4"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77329A03" wp14:editId="2A312370">
                  <wp:extent cx="2876400" cy="626400"/>
                  <wp:effectExtent l="0" t="0" r="0" b="8890"/>
                  <wp:docPr id="26" name="Picture 26"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7.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A6499C" w:rsidRPr="00B0761A" w14:paraId="1DDF2DA3" w14:textId="77777777" w:rsidTr="00D6103B">
        <w:tc>
          <w:tcPr>
            <w:tcW w:w="3969" w:type="dxa"/>
            <w:vAlign w:val="center"/>
          </w:tcPr>
          <w:p w14:paraId="7BEC73E3" w14:textId="4D6CEAEC" w:rsidR="00A6499C" w:rsidRPr="00B0761A" w:rsidRDefault="0046539E" w:rsidP="00434986">
            <w:pPr>
              <w:pStyle w:val="PlainText"/>
              <w:jc w:val="right"/>
              <w:rPr>
                <w:rFonts w:ascii="Arial" w:eastAsia="ＭＳ 明朝" w:hAnsi="Arial" w:cs="Arial"/>
              </w:rPr>
            </w:pPr>
            <w:r w:rsidRPr="00B0761A">
              <w:rPr>
                <w:rFonts w:ascii="Arial" w:eastAsia="ＭＳ 明朝" w:hAnsi="Arial" w:cs="Arial"/>
              </w:rPr>
              <w:t>I want to be</w:t>
            </w:r>
            <w:r w:rsidR="00E47ACA" w:rsidRPr="00B0761A">
              <w:rPr>
                <w:rFonts w:ascii="Arial" w:eastAsia="ＭＳ 明朝" w:hAnsi="Arial" w:cs="Arial"/>
              </w:rPr>
              <w:t xml:space="preserve"> close to and loved </w:t>
            </w:r>
            <w:r w:rsidR="002C312B" w:rsidRPr="00B0761A">
              <w:rPr>
                <w:rFonts w:ascii="Arial" w:eastAsia="ＭＳ 明朝" w:hAnsi="Arial" w:cs="Arial"/>
              </w:rPr>
              <w:br/>
            </w:r>
            <w:r w:rsidR="00E47ACA" w:rsidRPr="00B0761A">
              <w:rPr>
                <w:rFonts w:ascii="Arial" w:eastAsia="ＭＳ 明朝" w:hAnsi="Arial" w:cs="Arial"/>
              </w:rPr>
              <w:t>by my family members</w:t>
            </w:r>
          </w:p>
        </w:tc>
        <w:tc>
          <w:tcPr>
            <w:tcW w:w="5102" w:type="dxa"/>
            <w:vAlign w:val="center"/>
          </w:tcPr>
          <w:p w14:paraId="3926BAF5" w14:textId="38CF0A3B" w:rsidR="00A6499C" w:rsidRPr="00B0761A" w:rsidRDefault="00B271E4"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190553EA" wp14:editId="4663C6D3">
                  <wp:extent cx="2876400" cy="626400"/>
                  <wp:effectExtent l="0" t="0" r="0" b="8890"/>
                  <wp:docPr id="27" name="Picture 27"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8.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E47ACA" w:rsidRPr="00B0761A" w14:paraId="6ADA81C9" w14:textId="77777777" w:rsidTr="00D6103B">
        <w:tc>
          <w:tcPr>
            <w:tcW w:w="3969" w:type="dxa"/>
            <w:vAlign w:val="center"/>
          </w:tcPr>
          <w:p w14:paraId="386B1719" w14:textId="579AB5C2" w:rsidR="00E47ACA" w:rsidRPr="00B0761A" w:rsidRDefault="0046539E" w:rsidP="00434986">
            <w:pPr>
              <w:pStyle w:val="PlainText"/>
              <w:jc w:val="right"/>
              <w:rPr>
                <w:rFonts w:ascii="Arial" w:eastAsia="ＭＳ 明朝" w:hAnsi="Arial" w:cs="Arial"/>
              </w:rPr>
            </w:pPr>
            <w:r w:rsidRPr="00B0761A">
              <w:rPr>
                <w:rFonts w:ascii="Arial" w:eastAsia="ＭＳ 明朝" w:hAnsi="Arial" w:cs="Arial"/>
              </w:rPr>
              <w:t>I want to</w:t>
            </w:r>
            <w:r w:rsidR="00354C08" w:rsidRPr="00B0761A">
              <w:rPr>
                <w:rFonts w:ascii="Arial" w:eastAsia="ＭＳ 明朝" w:hAnsi="Arial" w:cs="Arial"/>
              </w:rPr>
              <w:t xml:space="preserve"> be respected by my group</w:t>
            </w:r>
          </w:p>
        </w:tc>
        <w:tc>
          <w:tcPr>
            <w:tcW w:w="5102" w:type="dxa"/>
            <w:vAlign w:val="center"/>
          </w:tcPr>
          <w:p w14:paraId="7F61ED53" w14:textId="78AB6DD8" w:rsidR="00E47ACA" w:rsidRPr="00B0761A" w:rsidRDefault="00B271E4"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133883BD" wp14:editId="4DC88E54">
                  <wp:extent cx="2876400" cy="626400"/>
                  <wp:effectExtent l="0" t="0" r="0" b="8890"/>
                  <wp:docPr id="28" name="Picture 28" desc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9.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bl>
    <w:p w14:paraId="1CCEC5D6" w14:textId="77777777" w:rsidR="00A6499C" w:rsidRPr="00B0761A" w:rsidRDefault="00A6499C" w:rsidP="00781076">
      <w:pPr>
        <w:pStyle w:val="PlainText"/>
        <w:rPr>
          <w:rFonts w:ascii="Arial" w:eastAsia="ＭＳ 明朝" w:hAnsi="Arial" w:cs="Arial"/>
        </w:rPr>
      </w:pPr>
    </w:p>
    <w:p w14:paraId="073078D3" w14:textId="03908A94" w:rsidR="00354C08" w:rsidRPr="00B0761A" w:rsidRDefault="00354C08" w:rsidP="00781076">
      <w:pPr>
        <w:pStyle w:val="PlainText"/>
        <w:rPr>
          <w:rFonts w:ascii="Arial" w:eastAsia="ＭＳ 明朝" w:hAnsi="Arial" w:cs="Arial"/>
          <w:i/>
        </w:rPr>
      </w:pPr>
      <w:r w:rsidRPr="00B0761A">
        <w:rPr>
          <w:rFonts w:ascii="Arial" w:eastAsia="ＭＳ 明朝" w:hAnsi="Arial" w:cs="Arial"/>
          <w:i/>
        </w:rPr>
        <w:t>Decision driv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4C08" w:rsidRPr="00B0761A" w14:paraId="13F42F9A" w14:textId="77777777" w:rsidTr="00D6103B">
        <w:tc>
          <w:tcPr>
            <w:tcW w:w="3969" w:type="dxa"/>
            <w:vAlign w:val="center"/>
          </w:tcPr>
          <w:p w14:paraId="654DC29E" w14:textId="702B1FC1" w:rsidR="00354C08" w:rsidRPr="00B0761A" w:rsidRDefault="00354C08" w:rsidP="00933AA4">
            <w:pPr>
              <w:pStyle w:val="PlainText"/>
              <w:jc w:val="right"/>
              <w:rPr>
                <w:rFonts w:ascii="Arial" w:eastAsia="ＭＳ 明朝" w:hAnsi="Arial" w:cs="Arial"/>
              </w:rPr>
            </w:pPr>
            <w:r w:rsidRPr="00B0761A">
              <w:rPr>
                <w:rFonts w:ascii="Arial" w:eastAsia="ＭＳ 明朝" w:hAnsi="Arial" w:cs="Arial"/>
              </w:rPr>
              <w:t>I am more likely to engage with a social media platform that give</w:t>
            </w:r>
            <w:r w:rsidR="00D6647F" w:rsidRPr="00B0761A">
              <w:rPr>
                <w:rFonts w:ascii="Arial" w:eastAsia="ＭＳ 明朝" w:hAnsi="Arial" w:cs="Arial"/>
              </w:rPr>
              <w:t>s</w:t>
            </w:r>
            <w:r w:rsidRPr="00B0761A">
              <w:rPr>
                <w:rFonts w:ascii="Arial" w:eastAsia="ＭＳ 明朝" w:hAnsi="Arial" w:cs="Arial"/>
              </w:rPr>
              <w:t xml:space="preserve"> me </w:t>
            </w:r>
            <w:r w:rsidR="00D6647F" w:rsidRPr="00B0761A">
              <w:rPr>
                <w:rFonts w:ascii="Arial" w:eastAsia="ＭＳ 明朝" w:hAnsi="Arial" w:cs="Arial"/>
              </w:rPr>
              <w:t>greater</w:t>
            </w:r>
            <w:r w:rsidRPr="00B0761A">
              <w:rPr>
                <w:rFonts w:ascii="Arial" w:eastAsia="ＭＳ 明朝" w:hAnsi="Arial" w:cs="Arial"/>
              </w:rPr>
              <w:t xml:space="preserve"> control over my personal data</w:t>
            </w:r>
          </w:p>
        </w:tc>
        <w:tc>
          <w:tcPr>
            <w:tcW w:w="5102" w:type="dxa"/>
            <w:vAlign w:val="center"/>
          </w:tcPr>
          <w:p w14:paraId="7330031C" w14:textId="2DDC527C" w:rsidR="00354C08" w:rsidRPr="00B0761A" w:rsidRDefault="00933AA4"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358270AA" wp14:editId="3197EB51">
                  <wp:extent cx="2876400" cy="626400"/>
                  <wp:effectExtent l="0" t="0" r="0" b="8890"/>
                  <wp:docPr id="29" name="Picture 29" desc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0.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354C08" w:rsidRPr="00B0761A" w14:paraId="4930CC45" w14:textId="77777777" w:rsidTr="00D6103B">
        <w:tc>
          <w:tcPr>
            <w:tcW w:w="3969" w:type="dxa"/>
            <w:vAlign w:val="center"/>
          </w:tcPr>
          <w:p w14:paraId="1DB04065" w14:textId="667C1A54" w:rsidR="00354C08" w:rsidRPr="00B0761A" w:rsidRDefault="00354C08" w:rsidP="005061DF">
            <w:pPr>
              <w:pStyle w:val="PlainText"/>
              <w:jc w:val="right"/>
              <w:rPr>
                <w:rFonts w:ascii="Arial" w:eastAsia="ＭＳ 明朝" w:hAnsi="Arial" w:cs="Arial"/>
              </w:rPr>
            </w:pPr>
            <w:r w:rsidRPr="00B0761A">
              <w:rPr>
                <w:rFonts w:ascii="Arial" w:eastAsia="ＭＳ 明朝" w:hAnsi="Arial" w:cs="Arial"/>
              </w:rPr>
              <w:t xml:space="preserve">I am more likely to use a social media platform that makes it harder for people to </w:t>
            </w:r>
            <w:r w:rsidR="00245387" w:rsidRPr="00B0761A">
              <w:rPr>
                <w:rFonts w:ascii="Arial" w:eastAsia="ＭＳ 明朝" w:hAnsi="Arial" w:cs="Arial"/>
              </w:rPr>
              <w:t xml:space="preserve">find </w:t>
            </w:r>
            <w:r w:rsidR="005061DF" w:rsidRPr="00B0761A">
              <w:rPr>
                <w:rFonts w:ascii="Arial" w:eastAsia="ＭＳ 明朝" w:hAnsi="Arial" w:cs="Arial"/>
              </w:rPr>
              <w:br/>
            </w:r>
            <w:r w:rsidR="00245387" w:rsidRPr="00B0761A">
              <w:rPr>
                <w:rFonts w:ascii="Arial" w:eastAsia="ＭＳ 明朝" w:hAnsi="Arial" w:cs="Arial"/>
              </w:rPr>
              <w:t>me in searches</w:t>
            </w:r>
          </w:p>
        </w:tc>
        <w:tc>
          <w:tcPr>
            <w:tcW w:w="5102" w:type="dxa"/>
            <w:vAlign w:val="center"/>
          </w:tcPr>
          <w:p w14:paraId="0DA334E4" w14:textId="5AB9300C" w:rsidR="00354C08" w:rsidRPr="00B0761A" w:rsidRDefault="00933AA4"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73F381FE" wp14:editId="141ECF2A">
                  <wp:extent cx="2876400" cy="626400"/>
                  <wp:effectExtent l="0" t="0" r="0" b="8890"/>
                  <wp:docPr id="30" name="Picture 30" descr="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354C08" w:rsidRPr="00B0761A" w14:paraId="5382C58D" w14:textId="77777777" w:rsidTr="00D6103B">
        <w:trPr>
          <w:trHeight w:val="814"/>
        </w:trPr>
        <w:tc>
          <w:tcPr>
            <w:tcW w:w="3969" w:type="dxa"/>
            <w:vAlign w:val="center"/>
          </w:tcPr>
          <w:p w14:paraId="4329265A" w14:textId="13BEB22B" w:rsidR="00354C08" w:rsidRPr="00B0761A" w:rsidRDefault="00354C08" w:rsidP="00933AA4">
            <w:pPr>
              <w:pStyle w:val="PlainText"/>
              <w:jc w:val="right"/>
              <w:rPr>
                <w:rFonts w:ascii="Arial" w:eastAsia="ＭＳ 明朝" w:hAnsi="Arial" w:cs="Arial"/>
              </w:rPr>
            </w:pPr>
            <w:r w:rsidRPr="00B0761A">
              <w:rPr>
                <w:rFonts w:ascii="Arial" w:eastAsia="ＭＳ 明朝" w:hAnsi="Arial" w:cs="Arial"/>
              </w:rPr>
              <w:t>I</w:t>
            </w:r>
            <w:r w:rsidR="00BF629C" w:rsidRPr="00B0761A">
              <w:rPr>
                <w:rFonts w:ascii="Arial" w:eastAsia="ＭＳ 明朝" w:hAnsi="Arial" w:cs="Arial"/>
              </w:rPr>
              <w:t xml:space="preserve">t is important that </w:t>
            </w:r>
            <w:r w:rsidRPr="00B0761A">
              <w:rPr>
                <w:rFonts w:ascii="Arial" w:eastAsia="ＭＳ 明朝" w:hAnsi="Arial" w:cs="Arial"/>
              </w:rPr>
              <w:t xml:space="preserve">a social media platform provides me with fine-grained </w:t>
            </w:r>
            <w:r w:rsidR="0046539E" w:rsidRPr="00B0761A">
              <w:rPr>
                <w:rFonts w:ascii="Arial" w:eastAsia="ＭＳ 明朝" w:hAnsi="Arial" w:cs="Arial"/>
              </w:rPr>
              <w:t xml:space="preserve">access </w:t>
            </w:r>
            <w:r w:rsidRPr="00B0761A">
              <w:rPr>
                <w:rFonts w:ascii="Arial" w:eastAsia="ＭＳ 明朝" w:hAnsi="Arial" w:cs="Arial"/>
              </w:rPr>
              <w:t>control</w:t>
            </w:r>
            <w:r w:rsidR="0046539E" w:rsidRPr="00B0761A">
              <w:rPr>
                <w:rFonts w:ascii="Arial" w:eastAsia="ＭＳ 明朝" w:hAnsi="Arial" w:cs="Arial"/>
              </w:rPr>
              <w:t>s</w:t>
            </w:r>
            <w:r w:rsidRPr="00B0761A">
              <w:rPr>
                <w:rFonts w:ascii="Arial" w:eastAsia="ＭＳ 明朝" w:hAnsi="Arial" w:cs="Arial"/>
              </w:rPr>
              <w:t xml:space="preserve"> over </w:t>
            </w:r>
            <w:r w:rsidR="0046539E" w:rsidRPr="00B0761A">
              <w:rPr>
                <w:rFonts w:ascii="Arial" w:eastAsia="ＭＳ 明朝" w:hAnsi="Arial" w:cs="Arial"/>
              </w:rPr>
              <w:t>who can see the content I share</w:t>
            </w:r>
          </w:p>
        </w:tc>
        <w:tc>
          <w:tcPr>
            <w:tcW w:w="5102" w:type="dxa"/>
            <w:vAlign w:val="center"/>
          </w:tcPr>
          <w:p w14:paraId="1CB1291C" w14:textId="7CA039C6" w:rsidR="00354C08" w:rsidRPr="00B0761A" w:rsidRDefault="00933AA4"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61852151" wp14:editId="60D96595">
                  <wp:extent cx="2876400" cy="626400"/>
                  <wp:effectExtent l="0" t="0" r="0" b="8890"/>
                  <wp:docPr id="31" name="Picture 31" desc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bl>
    <w:p w14:paraId="6997E747" w14:textId="77777777" w:rsidR="00354C08" w:rsidRPr="00B0761A" w:rsidRDefault="00354C08" w:rsidP="00781076">
      <w:pPr>
        <w:pStyle w:val="PlainText"/>
        <w:rPr>
          <w:rFonts w:ascii="Arial" w:eastAsia="ＭＳ 明朝" w:hAnsi="Arial" w:cs="Arial"/>
        </w:rPr>
      </w:pPr>
    </w:p>
    <w:p w14:paraId="15C5DC96" w14:textId="6DDCDF87" w:rsidR="0046539E" w:rsidRPr="00B0761A" w:rsidRDefault="00AB0233" w:rsidP="00781076">
      <w:pPr>
        <w:pStyle w:val="PlainText"/>
        <w:rPr>
          <w:rFonts w:ascii="Arial" w:eastAsia="ＭＳ 明朝" w:hAnsi="Arial" w:cs="Arial"/>
          <w:i/>
        </w:rPr>
      </w:pPr>
      <w:r w:rsidRPr="00B0761A">
        <w:rPr>
          <w:rFonts w:ascii="Arial" w:eastAsia="ＭＳ 明朝" w:hAnsi="Arial" w:cs="Arial"/>
          <w:i/>
        </w:rPr>
        <w:t>Experience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B0233" w:rsidRPr="00B0761A" w14:paraId="3938A7F1" w14:textId="77777777" w:rsidTr="00D6103B">
        <w:tc>
          <w:tcPr>
            <w:tcW w:w="3969" w:type="dxa"/>
            <w:vAlign w:val="center"/>
          </w:tcPr>
          <w:p w14:paraId="410C53EB" w14:textId="22621CA2" w:rsidR="00AB0233" w:rsidRPr="00B0761A" w:rsidRDefault="00AB0233" w:rsidP="00D6103B">
            <w:pPr>
              <w:pStyle w:val="PlainText"/>
              <w:jc w:val="right"/>
              <w:rPr>
                <w:rFonts w:ascii="Arial" w:eastAsia="ＭＳ 明朝" w:hAnsi="Arial" w:cs="Arial"/>
              </w:rPr>
            </w:pPr>
            <w:r w:rsidRPr="00B0761A">
              <w:rPr>
                <w:rFonts w:ascii="Arial" w:eastAsia="ＭＳ 明朝" w:hAnsi="Arial" w:cs="Arial"/>
              </w:rPr>
              <w:t>I want to feel secure and private</w:t>
            </w:r>
          </w:p>
        </w:tc>
        <w:tc>
          <w:tcPr>
            <w:tcW w:w="5102" w:type="dxa"/>
            <w:vAlign w:val="center"/>
          </w:tcPr>
          <w:p w14:paraId="10FC46E6" w14:textId="0F34B965" w:rsidR="00AB0233" w:rsidRPr="00B0761A" w:rsidRDefault="00D6103B"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4A902827" wp14:editId="27AE7AE7">
                  <wp:extent cx="2872800" cy="626400"/>
                  <wp:effectExtent l="0" t="0" r="0" b="8890"/>
                  <wp:docPr id="32" name="Picture 32" desc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13.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0233" w:rsidRPr="00B0761A" w14:paraId="4CF9D8C3" w14:textId="77777777" w:rsidTr="00D6103B">
        <w:tc>
          <w:tcPr>
            <w:tcW w:w="3969" w:type="dxa"/>
            <w:vAlign w:val="center"/>
          </w:tcPr>
          <w:p w14:paraId="2922E0A9" w14:textId="7C081D13" w:rsidR="00AB0233" w:rsidRPr="00B0761A" w:rsidRDefault="00AB0233" w:rsidP="00D6103B">
            <w:pPr>
              <w:pStyle w:val="PlainText"/>
              <w:jc w:val="right"/>
              <w:rPr>
                <w:rFonts w:ascii="Arial" w:eastAsia="ＭＳ 明朝" w:hAnsi="Arial" w:cs="Arial"/>
              </w:rPr>
            </w:pPr>
            <w:r w:rsidRPr="00B0761A">
              <w:rPr>
                <w:rFonts w:ascii="Arial" w:eastAsia="ＭＳ 明朝" w:hAnsi="Arial" w:cs="Arial"/>
              </w:rPr>
              <w:t xml:space="preserve">I want to have full control over </w:t>
            </w:r>
            <w:r w:rsidR="00A32858" w:rsidRPr="00B0761A">
              <w:rPr>
                <w:rFonts w:ascii="Arial" w:eastAsia="ＭＳ 明朝" w:hAnsi="Arial" w:cs="Arial"/>
              </w:rPr>
              <w:t>my personal</w:t>
            </w:r>
            <w:r w:rsidRPr="00B0761A">
              <w:rPr>
                <w:rFonts w:ascii="Arial" w:eastAsia="ＭＳ 明朝" w:hAnsi="Arial" w:cs="Arial"/>
              </w:rPr>
              <w:t xml:space="preserve"> data and how much </w:t>
            </w:r>
            <w:r w:rsidR="00A32858" w:rsidRPr="00B0761A">
              <w:rPr>
                <w:rFonts w:ascii="Arial" w:eastAsia="ＭＳ 明朝" w:hAnsi="Arial" w:cs="Arial"/>
              </w:rPr>
              <w:t xml:space="preserve">of it </w:t>
            </w:r>
            <w:r w:rsidRPr="00B0761A">
              <w:rPr>
                <w:rFonts w:ascii="Arial" w:eastAsia="ＭＳ 明朝" w:hAnsi="Arial" w:cs="Arial"/>
              </w:rPr>
              <w:t>followers can see</w:t>
            </w:r>
          </w:p>
        </w:tc>
        <w:tc>
          <w:tcPr>
            <w:tcW w:w="5102" w:type="dxa"/>
            <w:vAlign w:val="center"/>
          </w:tcPr>
          <w:p w14:paraId="3A1183CB" w14:textId="266BCA56" w:rsidR="00AB0233" w:rsidRPr="00B0761A" w:rsidRDefault="00D6103B"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78619423" wp14:editId="413354AD">
                  <wp:extent cx="2872800" cy="626400"/>
                  <wp:effectExtent l="0" t="0" r="0" b="8890"/>
                  <wp:docPr id="33" name="Picture 33"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1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0233" w:rsidRPr="00B0761A" w14:paraId="546D36C1" w14:textId="77777777" w:rsidTr="00D6103B">
        <w:tc>
          <w:tcPr>
            <w:tcW w:w="3969" w:type="dxa"/>
            <w:vAlign w:val="center"/>
          </w:tcPr>
          <w:p w14:paraId="315583DA" w14:textId="7CDA73D5" w:rsidR="00AB0233" w:rsidRPr="00B0761A" w:rsidRDefault="00AB0233" w:rsidP="00D6103B">
            <w:pPr>
              <w:pStyle w:val="PlainText"/>
              <w:jc w:val="right"/>
              <w:rPr>
                <w:rFonts w:ascii="Arial" w:eastAsia="ＭＳ 明朝" w:hAnsi="Arial" w:cs="Arial"/>
              </w:rPr>
            </w:pPr>
            <w:r w:rsidRPr="00B0761A">
              <w:rPr>
                <w:rFonts w:ascii="Arial" w:eastAsia="ＭＳ 明朝" w:hAnsi="Arial" w:cs="Arial"/>
              </w:rPr>
              <w:lastRenderedPageBreak/>
              <w:t>I want to be able to customize my relationship with other users according to my needs</w:t>
            </w:r>
          </w:p>
        </w:tc>
        <w:tc>
          <w:tcPr>
            <w:tcW w:w="5102" w:type="dxa"/>
            <w:vAlign w:val="center"/>
          </w:tcPr>
          <w:p w14:paraId="38B0099A" w14:textId="6017DB03" w:rsidR="00AB0233" w:rsidRPr="00B0761A" w:rsidRDefault="00D6103B" w:rsidP="00D6103B">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351C7546" wp14:editId="2EE21D63">
                  <wp:extent cx="2872800" cy="626400"/>
                  <wp:effectExtent l="0" t="0" r="0" b="8890"/>
                  <wp:docPr id="34" name="Picture 34" descr="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1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7C193395" w14:textId="77777777" w:rsidR="00AB0233" w:rsidRPr="00B0761A" w:rsidRDefault="00AB0233" w:rsidP="00781076">
      <w:pPr>
        <w:pStyle w:val="PlainText"/>
        <w:rPr>
          <w:rFonts w:ascii="Arial" w:eastAsia="ＭＳ 明朝" w:hAnsi="Arial" w:cs="Arial"/>
        </w:rPr>
      </w:pPr>
    </w:p>
    <w:p w14:paraId="7EB8EF60" w14:textId="5BB4E1F2" w:rsidR="00AB6658" w:rsidRPr="00B0761A" w:rsidRDefault="00AB6658" w:rsidP="00781076">
      <w:pPr>
        <w:pStyle w:val="PlainText"/>
        <w:rPr>
          <w:rFonts w:ascii="Arial" w:eastAsia="ＭＳ 明朝" w:hAnsi="Arial" w:cs="Arial"/>
          <w:i/>
        </w:rPr>
      </w:pPr>
      <w:r w:rsidRPr="00B0761A">
        <w:rPr>
          <w:rFonts w:ascii="Arial" w:eastAsia="ＭＳ 明朝" w:hAnsi="Arial" w:cs="Arial"/>
          <w:i/>
        </w:rPr>
        <w:t>End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B6658" w:rsidRPr="00B0761A" w14:paraId="4566397E" w14:textId="77777777" w:rsidTr="00487AE0">
        <w:tc>
          <w:tcPr>
            <w:tcW w:w="3969" w:type="dxa"/>
            <w:vAlign w:val="center"/>
          </w:tcPr>
          <w:p w14:paraId="576AD5C8" w14:textId="371B1378" w:rsidR="00AB6658" w:rsidRPr="00B0761A" w:rsidRDefault="00AB6658" w:rsidP="00487AE0">
            <w:pPr>
              <w:pStyle w:val="PlainText"/>
              <w:jc w:val="right"/>
              <w:rPr>
                <w:rFonts w:ascii="Arial" w:eastAsia="ＭＳ 明朝" w:hAnsi="Arial" w:cs="Arial"/>
              </w:rPr>
            </w:pPr>
            <w:r w:rsidRPr="00B0761A">
              <w:rPr>
                <w:rFonts w:ascii="Arial" w:eastAsia="ＭＳ 明朝" w:hAnsi="Arial" w:cs="Arial"/>
              </w:rPr>
              <w:t xml:space="preserve">I want to keep in touch with and get support from people in </w:t>
            </w:r>
            <w:r w:rsidR="00462F80" w:rsidRPr="00B0761A">
              <w:rPr>
                <w:rFonts w:ascii="Arial" w:eastAsia="ＭＳ 明朝" w:hAnsi="Arial" w:cs="Arial"/>
              </w:rPr>
              <w:br/>
            </w:r>
            <w:r w:rsidRPr="00B0761A">
              <w:rPr>
                <w:rFonts w:ascii="Arial" w:eastAsia="ＭＳ 明朝" w:hAnsi="Arial" w:cs="Arial"/>
              </w:rPr>
              <w:t>my offline network</w:t>
            </w:r>
          </w:p>
        </w:tc>
        <w:tc>
          <w:tcPr>
            <w:tcW w:w="5102" w:type="dxa"/>
            <w:vAlign w:val="center"/>
          </w:tcPr>
          <w:p w14:paraId="38984A46" w14:textId="3BA537FC" w:rsidR="00AB6658" w:rsidRPr="00B0761A" w:rsidRDefault="00C1498C" w:rsidP="00487AE0">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1B8131BA" wp14:editId="591381A6">
                  <wp:extent cx="2872800" cy="626400"/>
                  <wp:effectExtent l="0" t="0" r="0" b="8890"/>
                  <wp:docPr id="35" name="Picture 35" desc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6658" w:rsidRPr="00B0761A" w14:paraId="2F6DF073" w14:textId="77777777" w:rsidTr="00487AE0">
        <w:tc>
          <w:tcPr>
            <w:tcW w:w="3969" w:type="dxa"/>
            <w:vAlign w:val="center"/>
          </w:tcPr>
          <w:p w14:paraId="40D65923" w14:textId="298C383B" w:rsidR="00AB6658" w:rsidRPr="00B0761A" w:rsidRDefault="00AB6658" w:rsidP="00487AE0">
            <w:pPr>
              <w:pStyle w:val="PlainText"/>
              <w:jc w:val="right"/>
              <w:rPr>
                <w:rFonts w:ascii="Arial" w:eastAsia="ＭＳ 明朝" w:hAnsi="Arial" w:cs="Arial"/>
              </w:rPr>
            </w:pPr>
            <w:r w:rsidRPr="00B0761A">
              <w:rPr>
                <w:rFonts w:ascii="Arial" w:eastAsia="ＭＳ 明朝" w:hAnsi="Arial" w:cs="Arial"/>
              </w:rPr>
              <w:t>I want to exten</w:t>
            </w:r>
            <w:r w:rsidR="002C24AB" w:rsidRPr="00B0761A">
              <w:rPr>
                <w:rFonts w:ascii="Arial" w:eastAsia="ＭＳ 明朝" w:hAnsi="Arial" w:cs="Arial"/>
              </w:rPr>
              <w:t>d real-</w:t>
            </w:r>
            <w:r w:rsidR="00850C0E" w:rsidRPr="00B0761A">
              <w:rPr>
                <w:rFonts w:ascii="Arial" w:eastAsia="ＭＳ 明朝" w:hAnsi="Arial" w:cs="Arial"/>
              </w:rPr>
              <w:br/>
            </w:r>
            <w:r w:rsidR="002C24AB" w:rsidRPr="00B0761A">
              <w:rPr>
                <w:rFonts w:ascii="Arial" w:eastAsia="ＭＳ 明朝" w:hAnsi="Arial" w:cs="Arial"/>
              </w:rPr>
              <w:t>world connections</w:t>
            </w:r>
          </w:p>
        </w:tc>
        <w:tc>
          <w:tcPr>
            <w:tcW w:w="5102" w:type="dxa"/>
            <w:vAlign w:val="center"/>
          </w:tcPr>
          <w:p w14:paraId="7A266E9A" w14:textId="6F797799" w:rsidR="00AB6658" w:rsidRPr="00B0761A" w:rsidRDefault="00C1498C" w:rsidP="00487AE0">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563CC9DA" wp14:editId="3322A4CD">
                  <wp:extent cx="2872800" cy="626400"/>
                  <wp:effectExtent l="0" t="0" r="0" b="8890"/>
                  <wp:docPr id="36" name="Picture 36" descr="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7.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2C24AB" w:rsidRPr="00B0761A" w14:paraId="5BC2F45D" w14:textId="77777777" w:rsidTr="00487AE0">
        <w:tc>
          <w:tcPr>
            <w:tcW w:w="3969" w:type="dxa"/>
            <w:vAlign w:val="center"/>
          </w:tcPr>
          <w:p w14:paraId="042A0B44" w14:textId="03560262" w:rsidR="002C24AB" w:rsidRPr="00B0761A" w:rsidRDefault="002C24AB" w:rsidP="00487AE0">
            <w:pPr>
              <w:pStyle w:val="PlainText"/>
              <w:jc w:val="right"/>
              <w:rPr>
                <w:rFonts w:ascii="Arial" w:eastAsia="ＭＳ 明朝" w:hAnsi="Arial" w:cs="Arial"/>
              </w:rPr>
            </w:pPr>
            <w:r w:rsidRPr="00B0761A">
              <w:rPr>
                <w:rFonts w:ascii="Arial" w:eastAsia="ＭＳ 明朝" w:hAnsi="Arial" w:cs="Arial"/>
              </w:rPr>
              <w:t xml:space="preserve">I want to follow and be </w:t>
            </w:r>
            <w:r w:rsidR="00C95CC5" w:rsidRPr="00B0761A">
              <w:rPr>
                <w:rFonts w:ascii="Arial" w:eastAsia="ＭＳ 明朝" w:hAnsi="Arial" w:cs="Arial"/>
              </w:rPr>
              <w:t>able to</w:t>
            </w:r>
            <w:r w:rsidRPr="00B0761A">
              <w:rPr>
                <w:rFonts w:ascii="Arial" w:eastAsia="ＭＳ 明朝" w:hAnsi="Arial" w:cs="Arial"/>
              </w:rPr>
              <w:t xml:space="preserve"> </w:t>
            </w:r>
            <w:r w:rsidR="00C95CC5" w:rsidRPr="00B0761A">
              <w:rPr>
                <w:rFonts w:ascii="Arial" w:eastAsia="ＭＳ 明朝" w:hAnsi="Arial" w:cs="Arial"/>
              </w:rPr>
              <w:t>interact with</w:t>
            </w:r>
            <w:r w:rsidRPr="00B0761A">
              <w:rPr>
                <w:rFonts w:ascii="Arial" w:eastAsia="ＭＳ 明朝" w:hAnsi="Arial" w:cs="Arial"/>
              </w:rPr>
              <w:t xml:space="preserve"> power-holders </w:t>
            </w:r>
            <w:r w:rsidR="00850C0E" w:rsidRPr="00B0761A">
              <w:rPr>
                <w:rFonts w:ascii="Arial" w:eastAsia="ＭＳ 明朝" w:hAnsi="Arial" w:cs="Arial"/>
              </w:rPr>
              <w:br/>
            </w:r>
            <w:r w:rsidRPr="00B0761A">
              <w:rPr>
                <w:rFonts w:ascii="Arial" w:eastAsia="ＭＳ 明朝" w:hAnsi="Arial" w:cs="Arial"/>
              </w:rPr>
              <w:t xml:space="preserve">who would otherwise </w:t>
            </w:r>
            <w:r w:rsidR="00450F51" w:rsidRPr="00B0761A">
              <w:rPr>
                <w:rFonts w:ascii="Arial" w:eastAsia="ＭＳ 明朝" w:hAnsi="Arial" w:cs="Arial"/>
              </w:rPr>
              <w:t xml:space="preserve">be </w:t>
            </w:r>
            <w:r w:rsidRPr="00B0761A">
              <w:rPr>
                <w:rFonts w:ascii="Arial" w:eastAsia="ＭＳ 明朝" w:hAnsi="Arial" w:cs="Arial"/>
              </w:rPr>
              <w:t>inaccessible to me</w:t>
            </w:r>
          </w:p>
        </w:tc>
        <w:tc>
          <w:tcPr>
            <w:tcW w:w="5102" w:type="dxa"/>
            <w:vAlign w:val="center"/>
          </w:tcPr>
          <w:p w14:paraId="5BFEDF22" w14:textId="0A15A146" w:rsidR="002C24AB" w:rsidRPr="00B0761A" w:rsidRDefault="00462F80" w:rsidP="00487AE0">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3D044847" wp14:editId="5F950F6C">
                  <wp:extent cx="2872800" cy="626400"/>
                  <wp:effectExtent l="0" t="0" r="0" b="8890"/>
                  <wp:docPr id="37" name="Picture 37" descr="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18.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2C24AB" w:rsidRPr="00B0761A" w14:paraId="45B84B8D" w14:textId="77777777" w:rsidTr="00487AE0">
        <w:tc>
          <w:tcPr>
            <w:tcW w:w="3969" w:type="dxa"/>
            <w:vAlign w:val="center"/>
          </w:tcPr>
          <w:p w14:paraId="78D4EF44" w14:textId="15A62001" w:rsidR="002C24AB" w:rsidRPr="00B0761A" w:rsidRDefault="002C24AB" w:rsidP="00487AE0">
            <w:pPr>
              <w:pStyle w:val="PlainText"/>
              <w:jc w:val="right"/>
              <w:rPr>
                <w:rFonts w:ascii="Arial" w:eastAsia="ＭＳ 明朝" w:hAnsi="Arial" w:cs="Arial"/>
              </w:rPr>
            </w:pPr>
            <w:r w:rsidRPr="00B0761A">
              <w:rPr>
                <w:rFonts w:ascii="Arial" w:eastAsia="ＭＳ 明朝" w:hAnsi="Arial" w:cs="Arial"/>
              </w:rPr>
              <w:t xml:space="preserve">I want to discover new </w:t>
            </w:r>
            <w:r w:rsidR="00850C0E" w:rsidRPr="00B0761A">
              <w:rPr>
                <w:rFonts w:ascii="Arial" w:eastAsia="ＭＳ 明朝" w:hAnsi="Arial" w:cs="Arial"/>
              </w:rPr>
              <w:br/>
            </w:r>
            <w:r w:rsidRPr="00B0761A">
              <w:rPr>
                <w:rFonts w:ascii="Arial" w:eastAsia="ＭＳ 明朝" w:hAnsi="Arial" w:cs="Arial"/>
              </w:rPr>
              <w:t>things and ideas</w:t>
            </w:r>
          </w:p>
        </w:tc>
        <w:tc>
          <w:tcPr>
            <w:tcW w:w="5102" w:type="dxa"/>
            <w:vAlign w:val="center"/>
          </w:tcPr>
          <w:p w14:paraId="1BEBF23A" w14:textId="38B62550" w:rsidR="002C24AB" w:rsidRPr="00B0761A" w:rsidRDefault="00462F80" w:rsidP="00487AE0">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664F468B" wp14:editId="12BC5631">
                  <wp:extent cx="2872800" cy="626400"/>
                  <wp:effectExtent l="0" t="0" r="0" b="8890"/>
                  <wp:docPr id="38" name="Picture 38" descr="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19.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17C42B11" w14:textId="77777777" w:rsidR="00AB6658" w:rsidRPr="00B0761A" w:rsidRDefault="00AB6658" w:rsidP="00781076">
      <w:pPr>
        <w:pStyle w:val="PlainText"/>
        <w:rPr>
          <w:rFonts w:ascii="Arial" w:eastAsia="ＭＳ 明朝" w:hAnsi="Arial" w:cs="Arial"/>
        </w:rPr>
      </w:pPr>
    </w:p>
    <w:p w14:paraId="2492B246" w14:textId="3802F48E" w:rsidR="00351F0B" w:rsidRPr="00B0761A" w:rsidRDefault="00351F0B" w:rsidP="00781076">
      <w:pPr>
        <w:pStyle w:val="PlainText"/>
        <w:rPr>
          <w:rFonts w:ascii="Arial" w:eastAsia="ＭＳ 明朝" w:hAnsi="Arial" w:cs="Arial"/>
          <w:i/>
        </w:rPr>
      </w:pPr>
      <w:r w:rsidRPr="00B0761A">
        <w:rPr>
          <w:rFonts w:ascii="Arial" w:eastAsia="ＭＳ 明朝" w:hAnsi="Arial" w:cs="Arial"/>
          <w:i/>
        </w:rPr>
        <w:t>Motiv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1F0B" w:rsidRPr="00B0761A" w14:paraId="2661A8D9" w14:textId="77777777" w:rsidTr="00260966">
        <w:tc>
          <w:tcPr>
            <w:tcW w:w="3969" w:type="dxa"/>
            <w:vAlign w:val="center"/>
          </w:tcPr>
          <w:p w14:paraId="52B735E1" w14:textId="64B7B397" w:rsidR="00351F0B" w:rsidRPr="00B0761A" w:rsidRDefault="00351F0B" w:rsidP="00260966">
            <w:pPr>
              <w:pStyle w:val="PlainText"/>
              <w:jc w:val="right"/>
              <w:rPr>
                <w:rFonts w:ascii="Arial" w:eastAsia="ＭＳ 明朝" w:hAnsi="Arial" w:cs="Arial"/>
              </w:rPr>
            </w:pPr>
            <w:r w:rsidRPr="00B0761A">
              <w:rPr>
                <w:rFonts w:ascii="Arial" w:eastAsia="ＭＳ 明朝" w:hAnsi="Arial" w:cs="Arial"/>
              </w:rPr>
              <w:t xml:space="preserve">I want to keep in touch </w:t>
            </w:r>
            <w:r w:rsidR="00260966" w:rsidRPr="00B0761A">
              <w:rPr>
                <w:rFonts w:ascii="Arial" w:eastAsia="ＭＳ 明朝" w:hAnsi="Arial" w:cs="Arial"/>
              </w:rPr>
              <w:br/>
            </w:r>
            <w:r w:rsidRPr="00B0761A">
              <w:rPr>
                <w:rFonts w:ascii="Arial" w:eastAsia="ＭＳ 明朝" w:hAnsi="Arial" w:cs="Arial"/>
              </w:rPr>
              <w:t>with family and friends</w:t>
            </w:r>
          </w:p>
        </w:tc>
        <w:tc>
          <w:tcPr>
            <w:tcW w:w="5102" w:type="dxa"/>
            <w:vAlign w:val="center"/>
          </w:tcPr>
          <w:p w14:paraId="599AE575" w14:textId="2513FEB8" w:rsidR="00351F0B" w:rsidRPr="00B0761A" w:rsidRDefault="00260966"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0105E4DD" wp14:editId="395DF61E">
                  <wp:extent cx="2836800" cy="615600"/>
                  <wp:effectExtent l="0" t="0" r="8255" b="0"/>
                  <wp:docPr id="1" name="Picture 1" descr="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1547C684" w14:textId="77777777" w:rsidTr="00260966">
        <w:tc>
          <w:tcPr>
            <w:tcW w:w="3969" w:type="dxa"/>
            <w:vAlign w:val="center"/>
          </w:tcPr>
          <w:p w14:paraId="0B976387" w14:textId="77777777" w:rsidR="00351F0B" w:rsidRPr="00B0761A" w:rsidRDefault="00351F0B" w:rsidP="00260966">
            <w:pPr>
              <w:pStyle w:val="PlainText"/>
              <w:jc w:val="right"/>
              <w:rPr>
                <w:rFonts w:ascii="Arial" w:eastAsia="ＭＳ 明朝" w:hAnsi="Arial" w:cs="Arial"/>
              </w:rPr>
            </w:pPr>
            <w:r w:rsidRPr="00B0761A">
              <w:rPr>
                <w:rFonts w:ascii="Arial" w:eastAsia="ＭＳ 明朝" w:hAnsi="Arial" w:cs="Arial"/>
              </w:rPr>
              <w:t>I want to keep up to date with current news and events</w:t>
            </w:r>
          </w:p>
        </w:tc>
        <w:tc>
          <w:tcPr>
            <w:tcW w:w="5102" w:type="dxa"/>
            <w:vAlign w:val="center"/>
          </w:tcPr>
          <w:p w14:paraId="49D1EB96" w14:textId="6F7CAF8B" w:rsidR="00351F0B" w:rsidRPr="00B0761A" w:rsidRDefault="00260966"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0F3BF812" wp14:editId="55DB53A8">
                  <wp:extent cx="2836800" cy="615600"/>
                  <wp:effectExtent l="0" t="0" r="8255" b="0"/>
                  <wp:docPr id="5" name="Picture 5" descr="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5C0D583E" w14:textId="77777777" w:rsidTr="00260966">
        <w:tc>
          <w:tcPr>
            <w:tcW w:w="3969" w:type="dxa"/>
            <w:vAlign w:val="center"/>
          </w:tcPr>
          <w:p w14:paraId="7D977471" w14:textId="767187C3" w:rsidR="00351F0B" w:rsidRPr="00B0761A" w:rsidRDefault="00351F0B" w:rsidP="00260966">
            <w:pPr>
              <w:pStyle w:val="PlainText"/>
              <w:jc w:val="right"/>
              <w:rPr>
                <w:rFonts w:ascii="Arial" w:eastAsia="ＭＳ 明朝" w:hAnsi="Arial" w:cs="Arial"/>
              </w:rPr>
            </w:pPr>
            <w:r w:rsidRPr="00B0761A">
              <w:rPr>
                <w:rFonts w:ascii="Arial" w:eastAsia="ＭＳ 明朝" w:hAnsi="Arial" w:cs="Arial"/>
              </w:rPr>
              <w:t xml:space="preserve">I want to get information </w:t>
            </w:r>
            <w:r w:rsidR="00260966" w:rsidRPr="00B0761A">
              <w:rPr>
                <w:rFonts w:ascii="Arial" w:eastAsia="ＭＳ 明朝" w:hAnsi="Arial" w:cs="Arial"/>
              </w:rPr>
              <w:br/>
            </w:r>
            <w:r w:rsidRPr="00B0761A">
              <w:rPr>
                <w:rFonts w:ascii="Arial" w:eastAsia="ＭＳ 明朝" w:hAnsi="Arial" w:cs="Arial"/>
              </w:rPr>
              <w:t>about various topics</w:t>
            </w:r>
          </w:p>
        </w:tc>
        <w:tc>
          <w:tcPr>
            <w:tcW w:w="5102" w:type="dxa"/>
            <w:vAlign w:val="center"/>
          </w:tcPr>
          <w:p w14:paraId="365AFF9F" w14:textId="03B213C0" w:rsidR="00351F0B" w:rsidRPr="00B0761A" w:rsidRDefault="00260966"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7C7254BD" wp14:editId="4457F896">
                  <wp:extent cx="2836800" cy="615600"/>
                  <wp:effectExtent l="0" t="0" r="8255" b="0"/>
                  <wp:docPr id="4" name="Picture 4" descr="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2.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00BE134B" w14:textId="77777777" w:rsidTr="00260966">
        <w:tc>
          <w:tcPr>
            <w:tcW w:w="3969" w:type="dxa"/>
            <w:vAlign w:val="center"/>
          </w:tcPr>
          <w:p w14:paraId="06FF286E" w14:textId="77777777" w:rsidR="00351F0B" w:rsidRPr="00B0761A" w:rsidRDefault="00351F0B" w:rsidP="00260966">
            <w:pPr>
              <w:pStyle w:val="PlainText"/>
              <w:jc w:val="right"/>
              <w:rPr>
                <w:rFonts w:ascii="Arial" w:eastAsia="ＭＳ 明朝" w:hAnsi="Arial" w:cs="Arial"/>
              </w:rPr>
            </w:pPr>
            <w:r w:rsidRPr="00B0761A">
              <w:rPr>
                <w:rFonts w:ascii="Arial" w:eastAsia="ＭＳ 明朝" w:hAnsi="Arial" w:cs="Arial"/>
              </w:rPr>
              <w:t>I want to have fun</w:t>
            </w:r>
          </w:p>
        </w:tc>
        <w:tc>
          <w:tcPr>
            <w:tcW w:w="5102" w:type="dxa"/>
            <w:vAlign w:val="center"/>
          </w:tcPr>
          <w:p w14:paraId="05BEB8A4" w14:textId="7AD2BBF2" w:rsidR="00351F0B" w:rsidRPr="00B0761A" w:rsidRDefault="00260966"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224FD7CB" wp14:editId="01AA5715">
                  <wp:extent cx="2836800" cy="615600"/>
                  <wp:effectExtent l="0" t="0" r="8255" b="0"/>
                  <wp:docPr id="6" name="Picture 6" descr="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3.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1CE3A28B" w14:textId="77777777" w:rsidTr="00260966">
        <w:tc>
          <w:tcPr>
            <w:tcW w:w="3969" w:type="dxa"/>
            <w:vAlign w:val="center"/>
          </w:tcPr>
          <w:p w14:paraId="16F6E211" w14:textId="77777777" w:rsidR="00351F0B" w:rsidRPr="00B0761A" w:rsidRDefault="00351F0B" w:rsidP="00260966">
            <w:pPr>
              <w:pStyle w:val="PlainText"/>
              <w:jc w:val="right"/>
              <w:rPr>
                <w:rFonts w:ascii="Arial" w:eastAsia="ＭＳ 明朝" w:hAnsi="Arial" w:cs="Arial"/>
              </w:rPr>
            </w:pPr>
            <w:r w:rsidRPr="00B0761A">
              <w:rPr>
                <w:rFonts w:ascii="Arial" w:eastAsia="ＭＳ 明朝" w:hAnsi="Arial" w:cs="Arial"/>
              </w:rPr>
              <w:lastRenderedPageBreak/>
              <w:t>I want to occupy my spare time</w:t>
            </w:r>
          </w:p>
        </w:tc>
        <w:tc>
          <w:tcPr>
            <w:tcW w:w="5102" w:type="dxa"/>
            <w:vAlign w:val="center"/>
          </w:tcPr>
          <w:p w14:paraId="184B5409" w14:textId="1ECAE6FD" w:rsidR="00351F0B" w:rsidRPr="00B0761A" w:rsidRDefault="00260966"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5100C0C5" wp14:editId="3BB4A21A">
                  <wp:extent cx="2836800" cy="615600"/>
                  <wp:effectExtent l="0" t="0" r="8255" b="0"/>
                  <wp:docPr id="7" name="Picture 7" descr="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bl>
    <w:p w14:paraId="034BD602" w14:textId="106D7892" w:rsidR="00351F0B" w:rsidRPr="00B0761A" w:rsidRDefault="00351F0B" w:rsidP="00351F0B">
      <w:pPr>
        <w:pStyle w:val="PlainText"/>
        <w:rPr>
          <w:rFonts w:ascii="Arial" w:eastAsia="ＭＳ 明朝" w:hAnsi="Arial" w:cs="Arial"/>
        </w:rPr>
      </w:pPr>
    </w:p>
    <w:p w14:paraId="63DF7258" w14:textId="406DAF87" w:rsidR="00351F0B" w:rsidRPr="00B0761A" w:rsidRDefault="00351F0B" w:rsidP="00351F0B">
      <w:pPr>
        <w:pStyle w:val="PlainText"/>
        <w:rPr>
          <w:rFonts w:ascii="Arial" w:eastAsia="ＭＳ 明朝" w:hAnsi="Arial" w:cs="Arial"/>
          <w:i/>
        </w:rPr>
      </w:pPr>
      <w:r w:rsidRPr="00B0761A">
        <w:rPr>
          <w:rFonts w:ascii="Arial" w:eastAsia="ＭＳ 明朝" w:hAnsi="Arial" w:cs="Arial"/>
          <w:i/>
        </w:rPr>
        <w:t>Attitu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1F0B" w:rsidRPr="00B0761A" w14:paraId="2A4D46AF" w14:textId="77777777" w:rsidTr="00260966">
        <w:tc>
          <w:tcPr>
            <w:tcW w:w="3969" w:type="dxa"/>
            <w:vAlign w:val="center"/>
          </w:tcPr>
          <w:p w14:paraId="3C99D059" w14:textId="2DF1CD59" w:rsidR="00351F0B" w:rsidRPr="00B0761A" w:rsidRDefault="00351F0B" w:rsidP="00260966">
            <w:pPr>
              <w:pStyle w:val="PlainText"/>
              <w:jc w:val="right"/>
              <w:rPr>
                <w:rFonts w:ascii="Arial" w:eastAsia="ＭＳ 明朝" w:hAnsi="Arial" w:cs="Arial"/>
              </w:rPr>
            </w:pPr>
            <w:r w:rsidRPr="00B0761A">
              <w:rPr>
                <w:rFonts w:ascii="Arial" w:eastAsia="ＭＳ 明朝" w:hAnsi="Arial" w:cs="Arial"/>
              </w:rPr>
              <w:t xml:space="preserve">Regular use of social media takes up time that could be spent socializing with family and </w:t>
            </w:r>
            <w:r w:rsidR="00260966" w:rsidRPr="00B0761A">
              <w:rPr>
                <w:rFonts w:ascii="Arial" w:eastAsia="ＭＳ 明朝" w:hAnsi="Arial" w:cs="Arial"/>
              </w:rPr>
              <w:br/>
            </w:r>
            <w:r w:rsidRPr="00B0761A">
              <w:rPr>
                <w:rFonts w:ascii="Arial" w:eastAsia="ＭＳ 明朝" w:hAnsi="Arial" w:cs="Arial"/>
              </w:rPr>
              <w:t>friends in person</w:t>
            </w:r>
          </w:p>
        </w:tc>
        <w:tc>
          <w:tcPr>
            <w:tcW w:w="5102" w:type="dxa"/>
            <w:vAlign w:val="center"/>
          </w:tcPr>
          <w:p w14:paraId="73DAC1E4" w14:textId="5039BC1B" w:rsidR="00351F0B" w:rsidRPr="00B0761A" w:rsidRDefault="00CF2DC4"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18CB9B4B" wp14:editId="65A874A8">
                  <wp:extent cx="2872800" cy="626400"/>
                  <wp:effectExtent l="0" t="0" r="0" b="8890"/>
                  <wp:docPr id="8" name="Picture 8" descr="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5.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351F0B" w:rsidRPr="00B0761A" w14:paraId="7B76A9FE" w14:textId="77777777" w:rsidTr="00260966">
        <w:tc>
          <w:tcPr>
            <w:tcW w:w="3969" w:type="dxa"/>
            <w:vAlign w:val="center"/>
          </w:tcPr>
          <w:p w14:paraId="719D6EFA" w14:textId="77777777" w:rsidR="00351F0B" w:rsidRPr="00B0761A" w:rsidRDefault="00351F0B" w:rsidP="00260966">
            <w:pPr>
              <w:pStyle w:val="PlainText"/>
              <w:jc w:val="right"/>
              <w:rPr>
                <w:rFonts w:ascii="Arial" w:eastAsia="ＭＳ 明朝" w:hAnsi="Arial" w:cs="Arial"/>
              </w:rPr>
            </w:pPr>
            <w:r w:rsidRPr="00B0761A">
              <w:rPr>
                <w:rFonts w:ascii="Arial" w:eastAsia="ＭＳ 明朝" w:hAnsi="Arial" w:cs="Arial"/>
              </w:rPr>
              <w:t>Regular use of social media decreases the quality of interpersonal communication</w:t>
            </w:r>
          </w:p>
        </w:tc>
        <w:tc>
          <w:tcPr>
            <w:tcW w:w="5102" w:type="dxa"/>
            <w:vAlign w:val="center"/>
          </w:tcPr>
          <w:p w14:paraId="3FB770FF" w14:textId="6629969D" w:rsidR="00351F0B" w:rsidRPr="00B0761A" w:rsidRDefault="00CF2DC4"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54F14D42" wp14:editId="557C8E79">
                  <wp:extent cx="2872800" cy="626400"/>
                  <wp:effectExtent l="0" t="0" r="0" b="8890"/>
                  <wp:docPr id="9" name="Picture 9" descr="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351F0B" w:rsidRPr="00B0761A" w14:paraId="050410E6" w14:textId="77777777" w:rsidTr="00260966">
        <w:tc>
          <w:tcPr>
            <w:tcW w:w="3969" w:type="dxa"/>
            <w:vAlign w:val="center"/>
          </w:tcPr>
          <w:p w14:paraId="126480CB" w14:textId="305FA61A" w:rsidR="00351F0B" w:rsidRPr="00B0761A" w:rsidRDefault="00351F0B" w:rsidP="00260966">
            <w:pPr>
              <w:pStyle w:val="PlainText"/>
              <w:jc w:val="right"/>
              <w:rPr>
                <w:rFonts w:ascii="Arial" w:eastAsia="ＭＳ 明朝" w:hAnsi="Arial" w:cs="Arial"/>
              </w:rPr>
            </w:pPr>
            <w:r w:rsidRPr="00B0761A">
              <w:rPr>
                <w:rFonts w:ascii="Arial" w:eastAsia="ＭＳ 明朝" w:hAnsi="Arial" w:cs="Arial"/>
              </w:rPr>
              <w:t xml:space="preserve">Regular use of social media decreases the level of </w:t>
            </w:r>
            <w:r w:rsidR="00260966" w:rsidRPr="00B0761A">
              <w:rPr>
                <w:rFonts w:ascii="Arial" w:eastAsia="ＭＳ 明朝" w:hAnsi="Arial" w:cs="Arial"/>
              </w:rPr>
              <w:br/>
            </w:r>
            <w:r w:rsidRPr="00B0761A">
              <w:rPr>
                <w:rFonts w:ascii="Arial" w:eastAsia="ＭＳ 明朝" w:hAnsi="Arial" w:cs="Arial"/>
              </w:rPr>
              <w:t>spiritual commitment</w:t>
            </w:r>
          </w:p>
        </w:tc>
        <w:tc>
          <w:tcPr>
            <w:tcW w:w="5102" w:type="dxa"/>
            <w:vAlign w:val="center"/>
          </w:tcPr>
          <w:p w14:paraId="34ADA79D" w14:textId="46DD7987" w:rsidR="00351F0B" w:rsidRPr="00B0761A" w:rsidRDefault="00CF2DC4"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37AD0820" wp14:editId="45B199D8">
                  <wp:extent cx="2872800" cy="626400"/>
                  <wp:effectExtent l="0" t="0" r="0" b="8890"/>
                  <wp:docPr id="10" name="Picture 10" descr="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27.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0D9F6D41" w14:textId="77777777" w:rsidR="00351F0B" w:rsidRPr="00B0761A" w:rsidRDefault="00351F0B" w:rsidP="00351F0B">
      <w:pPr>
        <w:pStyle w:val="PlainText"/>
        <w:rPr>
          <w:rFonts w:ascii="Arial" w:eastAsia="ＭＳ 明朝" w:hAnsi="Arial" w:cs="Arial"/>
        </w:rPr>
      </w:pPr>
    </w:p>
    <w:p w14:paraId="0808F963" w14:textId="0C3ADD42" w:rsidR="00351F0B" w:rsidRPr="00B0761A" w:rsidRDefault="00C5260F" w:rsidP="00351F0B">
      <w:pPr>
        <w:pStyle w:val="PlainText"/>
        <w:rPr>
          <w:rFonts w:ascii="Arial" w:eastAsia="ＭＳ 明朝" w:hAnsi="Arial" w:cs="Arial"/>
          <w:i/>
        </w:rPr>
      </w:pPr>
      <w:r w:rsidRPr="00B0761A">
        <w:rPr>
          <w:rFonts w:ascii="Arial" w:eastAsia="ＭＳ 明朝" w:hAnsi="Arial" w:cs="Arial"/>
          <w:i/>
        </w:rPr>
        <w:t>Behavi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C5260F" w:rsidRPr="00B0761A" w14:paraId="005416A2" w14:textId="77777777" w:rsidTr="00260966">
        <w:tc>
          <w:tcPr>
            <w:tcW w:w="3969" w:type="dxa"/>
            <w:vAlign w:val="center"/>
          </w:tcPr>
          <w:p w14:paraId="3F60537F" w14:textId="1C8F2B43"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 xml:space="preserve">Recording daily activities </w:t>
            </w:r>
            <w:r w:rsidR="00D149A7" w:rsidRPr="00B0761A">
              <w:rPr>
                <w:rFonts w:ascii="Arial" w:eastAsia="ＭＳ 明朝" w:hAnsi="Arial" w:cs="Arial"/>
              </w:rPr>
              <w:br/>
            </w:r>
            <w:r w:rsidRPr="00B0761A">
              <w:rPr>
                <w:rFonts w:ascii="Arial" w:eastAsia="ＭＳ 明朝" w:hAnsi="Arial" w:cs="Arial"/>
              </w:rPr>
              <w:t>and events</w:t>
            </w:r>
          </w:p>
        </w:tc>
        <w:tc>
          <w:tcPr>
            <w:tcW w:w="5102" w:type="dxa"/>
            <w:vAlign w:val="center"/>
          </w:tcPr>
          <w:p w14:paraId="6D7017F5" w14:textId="308E2079" w:rsidR="00C5260F" w:rsidRPr="00B0761A" w:rsidRDefault="00261AB8"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376365CF" wp14:editId="281CAE11">
                  <wp:extent cx="2754000" cy="457200"/>
                  <wp:effectExtent l="0" t="0" r="0" b="0"/>
                  <wp:docPr id="61" name="Picture 61" descr="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28.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22DD5CC5" w14:textId="77777777" w:rsidTr="00260966">
        <w:tc>
          <w:tcPr>
            <w:tcW w:w="3969" w:type="dxa"/>
            <w:vAlign w:val="center"/>
          </w:tcPr>
          <w:p w14:paraId="34F4E572" w14:textId="77777777"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Sharing religious content</w:t>
            </w:r>
          </w:p>
        </w:tc>
        <w:tc>
          <w:tcPr>
            <w:tcW w:w="5102" w:type="dxa"/>
            <w:vAlign w:val="center"/>
          </w:tcPr>
          <w:p w14:paraId="321320C8" w14:textId="59803660" w:rsidR="00C5260F" w:rsidRPr="00B0761A" w:rsidRDefault="00261AB8"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247D6EFE" wp14:editId="0433E8F8">
                  <wp:extent cx="2754000" cy="457200"/>
                  <wp:effectExtent l="0" t="0" r="0" b="0"/>
                  <wp:docPr id="60" name="Picture 60" descr="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29.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1C2DD548" w14:textId="77777777" w:rsidTr="00260966">
        <w:tc>
          <w:tcPr>
            <w:tcW w:w="3969" w:type="dxa"/>
            <w:vAlign w:val="center"/>
          </w:tcPr>
          <w:p w14:paraId="213CA951" w14:textId="77777777"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Sharing photos of landscapes</w:t>
            </w:r>
          </w:p>
        </w:tc>
        <w:tc>
          <w:tcPr>
            <w:tcW w:w="5102" w:type="dxa"/>
            <w:vAlign w:val="center"/>
          </w:tcPr>
          <w:p w14:paraId="2F38414C" w14:textId="6DC58A7D" w:rsidR="00C5260F" w:rsidRPr="00B0761A" w:rsidRDefault="00261AB8"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315BAAE2" wp14:editId="612F8D2E">
                  <wp:extent cx="2754000" cy="457200"/>
                  <wp:effectExtent l="0" t="0" r="0" b="0"/>
                  <wp:docPr id="59" name="Picture 59" descr="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30.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42F3B9DB" w14:textId="77777777" w:rsidTr="00260966">
        <w:tc>
          <w:tcPr>
            <w:tcW w:w="3969" w:type="dxa"/>
            <w:vAlign w:val="center"/>
          </w:tcPr>
          <w:p w14:paraId="255BE860" w14:textId="77777777"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Sharing photos of food</w:t>
            </w:r>
          </w:p>
        </w:tc>
        <w:tc>
          <w:tcPr>
            <w:tcW w:w="5102" w:type="dxa"/>
            <w:vAlign w:val="center"/>
          </w:tcPr>
          <w:p w14:paraId="51EE6DB6" w14:textId="7D2DB722" w:rsidR="00C5260F" w:rsidRPr="00B0761A" w:rsidRDefault="00261AB8"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4D799A9B" wp14:editId="64CE780C">
                  <wp:extent cx="2754000" cy="457200"/>
                  <wp:effectExtent l="0" t="0" r="0" b="0"/>
                  <wp:docPr id="58" name="Picture 58" descr="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31.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22F202D2" w14:textId="77777777" w:rsidTr="00260966">
        <w:tc>
          <w:tcPr>
            <w:tcW w:w="3969" w:type="dxa"/>
            <w:vAlign w:val="center"/>
          </w:tcPr>
          <w:p w14:paraId="1B2DDF20" w14:textId="3B7B6CED"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 xml:space="preserve">Sharing personal photos </w:t>
            </w:r>
            <w:r w:rsidR="00D149A7" w:rsidRPr="00B0761A">
              <w:rPr>
                <w:rFonts w:ascii="Arial" w:eastAsia="ＭＳ 明朝" w:hAnsi="Arial" w:cs="Arial"/>
              </w:rPr>
              <w:br/>
            </w:r>
            <w:r w:rsidRPr="00B0761A">
              <w:rPr>
                <w:rFonts w:ascii="Arial" w:eastAsia="ＭＳ 明朝" w:hAnsi="Arial" w:cs="Arial"/>
              </w:rPr>
              <w:t>or videos with strangers</w:t>
            </w:r>
          </w:p>
        </w:tc>
        <w:tc>
          <w:tcPr>
            <w:tcW w:w="5102" w:type="dxa"/>
            <w:vAlign w:val="center"/>
          </w:tcPr>
          <w:p w14:paraId="49D59CED" w14:textId="629A69E7" w:rsidR="00C5260F" w:rsidRPr="00B0761A" w:rsidRDefault="00261AB8"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25F1B24D" wp14:editId="7D63C3FE">
                  <wp:extent cx="2754000" cy="457200"/>
                  <wp:effectExtent l="0" t="0" r="0" b="0"/>
                  <wp:docPr id="57" name="Picture 57" descr="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2.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54292A06" w14:textId="77777777" w:rsidTr="00260966">
        <w:tc>
          <w:tcPr>
            <w:tcW w:w="3969" w:type="dxa"/>
            <w:vAlign w:val="center"/>
          </w:tcPr>
          <w:p w14:paraId="3962FA25" w14:textId="77777777"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Sharing photos of children</w:t>
            </w:r>
          </w:p>
        </w:tc>
        <w:tc>
          <w:tcPr>
            <w:tcW w:w="5102" w:type="dxa"/>
            <w:vAlign w:val="center"/>
          </w:tcPr>
          <w:p w14:paraId="25233EB3" w14:textId="78CC1374" w:rsidR="00C5260F" w:rsidRPr="00B0761A" w:rsidRDefault="00261AB8"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14A74E7C" wp14:editId="4F12C300">
                  <wp:extent cx="2754000" cy="457200"/>
                  <wp:effectExtent l="0" t="0" r="0" b="0"/>
                  <wp:docPr id="56" name="Picture 56" descr="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33.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7A85B202" w14:textId="77777777" w:rsidTr="00260966">
        <w:tc>
          <w:tcPr>
            <w:tcW w:w="3969" w:type="dxa"/>
            <w:vAlign w:val="center"/>
          </w:tcPr>
          <w:p w14:paraId="4A3E0F95" w14:textId="090E93CC"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 xml:space="preserve">Posting photos of people </w:t>
            </w:r>
            <w:r w:rsidR="00D149A7" w:rsidRPr="00B0761A">
              <w:rPr>
                <w:rFonts w:ascii="Arial" w:eastAsia="ＭＳ 明朝" w:hAnsi="Arial" w:cs="Arial"/>
              </w:rPr>
              <w:br/>
            </w:r>
            <w:r w:rsidRPr="00B0761A">
              <w:rPr>
                <w:rFonts w:ascii="Arial" w:eastAsia="ＭＳ 明朝" w:hAnsi="Arial" w:cs="Arial"/>
              </w:rPr>
              <w:t>wearing immodest clothing</w:t>
            </w:r>
          </w:p>
        </w:tc>
        <w:tc>
          <w:tcPr>
            <w:tcW w:w="5102" w:type="dxa"/>
            <w:vAlign w:val="center"/>
          </w:tcPr>
          <w:p w14:paraId="49E89414" w14:textId="6630A6BE" w:rsidR="00C5260F" w:rsidRPr="00B0761A" w:rsidRDefault="0077744C"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7379B6D0" wp14:editId="1F674A11">
                  <wp:extent cx="2754000" cy="457200"/>
                  <wp:effectExtent l="0" t="0" r="0" b="0"/>
                  <wp:docPr id="55" name="Picture 55" descr="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34.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76F5ADA4" w14:textId="77777777" w:rsidTr="00260966">
        <w:tc>
          <w:tcPr>
            <w:tcW w:w="3969" w:type="dxa"/>
            <w:vAlign w:val="center"/>
          </w:tcPr>
          <w:p w14:paraId="760AE265" w14:textId="0F48A878"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lastRenderedPageBreak/>
              <w:t xml:space="preserve">Sharing jokes and </w:t>
            </w:r>
            <w:r w:rsidR="00D149A7" w:rsidRPr="00B0761A">
              <w:rPr>
                <w:rFonts w:ascii="Arial" w:eastAsia="ＭＳ 明朝" w:hAnsi="Arial" w:cs="Arial"/>
              </w:rPr>
              <w:br/>
            </w:r>
            <w:r w:rsidRPr="00B0761A">
              <w:rPr>
                <w:rFonts w:ascii="Arial" w:eastAsia="ＭＳ 明朝" w:hAnsi="Arial" w:cs="Arial"/>
              </w:rPr>
              <w:t>short funny videos</w:t>
            </w:r>
          </w:p>
        </w:tc>
        <w:tc>
          <w:tcPr>
            <w:tcW w:w="5102" w:type="dxa"/>
            <w:vAlign w:val="center"/>
          </w:tcPr>
          <w:p w14:paraId="1A9C3DA5" w14:textId="601A613B" w:rsidR="00C5260F" w:rsidRPr="00B0761A" w:rsidRDefault="0077744C"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6F10F1A4" wp14:editId="78131F47">
                  <wp:extent cx="2754000" cy="457200"/>
                  <wp:effectExtent l="0" t="0" r="0" b="0"/>
                  <wp:docPr id="54" name="Picture 54" descr="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35.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0316E28D" w14:textId="77777777" w:rsidTr="00260966">
        <w:tc>
          <w:tcPr>
            <w:tcW w:w="3969" w:type="dxa"/>
            <w:vAlign w:val="center"/>
          </w:tcPr>
          <w:p w14:paraId="4A137074" w14:textId="77777777"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Posting personal opinions on political and sensitive social topics</w:t>
            </w:r>
          </w:p>
        </w:tc>
        <w:tc>
          <w:tcPr>
            <w:tcW w:w="5102" w:type="dxa"/>
            <w:vAlign w:val="center"/>
          </w:tcPr>
          <w:p w14:paraId="66CDDFFD" w14:textId="73500E7F" w:rsidR="00C5260F" w:rsidRPr="00B0761A" w:rsidRDefault="0077744C"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61491126" wp14:editId="4B23D81D">
                  <wp:extent cx="2754000" cy="457200"/>
                  <wp:effectExtent l="0" t="0" r="0" b="0"/>
                  <wp:docPr id="53" name="Picture 53" descr="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36.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48BD6F94" w14:textId="77777777" w:rsidTr="00260966">
        <w:tc>
          <w:tcPr>
            <w:tcW w:w="3969" w:type="dxa"/>
            <w:vAlign w:val="center"/>
          </w:tcPr>
          <w:p w14:paraId="1FFDF572" w14:textId="7173AF46"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 xml:space="preserve">Discussing sensitive </w:t>
            </w:r>
            <w:r w:rsidR="00D149A7" w:rsidRPr="00B0761A">
              <w:rPr>
                <w:rFonts w:ascii="Arial" w:eastAsia="ＭＳ 明朝" w:hAnsi="Arial" w:cs="Arial"/>
              </w:rPr>
              <w:br/>
            </w:r>
            <w:r w:rsidRPr="00B0761A">
              <w:rPr>
                <w:rFonts w:ascii="Arial" w:eastAsia="ＭＳ 明朝" w:hAnsi="Arial" w:cs="Arial"/>
              </w:rPr>
              <w:t>religious topics</w:t>
            </w:r>
          </w:p>
        </w:tc>
        <w:tc>
          <w:tcPr>
            <w:tcW w:w="5102" w:type="dxa"/>
            <w:vAlign w:val="center"/>
          </w:tcPr>
          <w:p w14:paraId="6CBDCF0F" w14:textId="16327E83" w:rsidR="00C5260F" w:rsidRPr="00B0761A" w:rsidRDefault="0077744C"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2A2C12D3" wp14:editId="77DAFB12">
                  <wp:extent cx="2754000" cy="457200"/>
                  <wp:effectExtent l="0" t="0" r="0" b="0"/>
                  <wp:docPr id="52" name="Picture 52" descr="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37.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6C6BEC54" w14:textId="77777777" w:rsidTr="00260966">
        <w:tc>
          <w:tcPr>
            <w:tcW w:w="3969" w:type="dxa"/>
            <w:vAlign w:val="center"/>
          </w:tcPr>
          <w:p w14:paraId="266E67CB" w14:textId="77777777" w:rsidR="00C5260F" w:rsidRPr="00B0761A" w:rsidRDefault="00C5260F" w:rsidP="00260966">
            <w:pPr>
              <w:pStyle w:val="PlainText"/>
              <w:jc w:val="right"/>
              <w:rPr>
                <w:rFonts w:ascii="Arial" w:eastAsia="ＭＳ 明朝" w:hAnsi="Arial" w:cs="Arial"/>
              </w:rPr>
            </w:pPr>
            <w:r w:rsidRPr="00B0761A">
              <w:rPr>
                <w:rFonts w:ascii="Arial" w:eastAsia="ＭＳ 明朝" w:hAnsi="Arial" w:cs="Arial"/>
              </w:rPr>
              <w:t>Following religious leaders</w:t>
            </w:r>
          </w:p>
        </w:tc>
        <w:tc>
          <w:tcPr>
            <w:tcW w:w="5102" w:type="dxa"/>
            <w:vAlign w:val="center"/>
          </w:tcPr>
          <w:p w14:paraId="7490A737" w14:textId="738A9BA0" w:rsidR="00C5260F" w:rsidRPr="00B0761A" w:rsidRDefault="0077744C"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3B050EEE" wp14:editId="119E6C0E">
                  <wp:extent cx="2754000" cy="457200"/>
                  <wp:effectExtent l="0" t="0" r="0" b="0"/>
                  <wp:docPr id="51" name="Picture 51" descr="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38.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bl>
    <w:p w14:paraId="78DB52D7" w14:textId="77777777" w:rsidR="00C5260F" w:rsidRPr="00B0761A" w:rsidRDefault="00C5260F" w:rsidP="00C5260F">
      <w:pPr>
        <w:pStyle w:val="PlainText"/>
        <w:rPr>
          <w:rFonts w:ascii="Arial" w:eastAsia="ＭＳ 明朝" w:hAnsi="Arial" w:cs="Arial"/>
        </w:rPr>
      </w:pPr>
    </w:p>
    <w:p w14:paraId="03563C65" w14:textId="2100F3CC" w:rsidR="00C5260F" w:rsidRPr="00B0761A" w:rsidRDefault="00C5260F" w:rsidP="00C5260F">
      <w:pPr>
        <w:pStyle w:val="PlainText"/>
        <w:rPr>
          <w:rFonts w:ascii="Arial" w:eastAsia="ＭＳ 明朝" w:hAnsi="Arial" w:cs="Arial"/>
          <w:i/>
        </w:rPr>
      </w:pPr>
      <w:r w:rsidRPr="00B0761A">
        <w:rPr>
          <w:rFonts w:ascii="Arial" w:eastAsia="ＭＳ 明朝" w:hAnsi="Arial" w:cs="Arial"/>
          <w:i/>
        </w:rPr>
        <w:t>Belief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1B3AAB" w:rsidRPr="00B0761A" w14:paraId="246309C8" w14:textId="77777777" w:rsidTr="00260966">
        <w:tc>
          <w:tcPr>
            <w:tcW w:w="3969" w:type="dxa"/>
            <w:vAlign w:val="center"/>
          </w:tcPr>
          <w:p w14:paraId="352B39FA" w14:textId="7BAA8F86" w:rsidR="001B3AAB" w:rsidRPr="00B0761A" w:rsidRDefault="001B3AAB" w:rsidP="00260966">
            <w:pPr>
              <w:pStyle w:val="PlainText"/>
              <w:jc w:val="right"/>
              <w:rPr>
                <w:rFonts w:ascii="Arial" w:eastAsia="ＭＳ 明朝" w:hAnsi="Arial" w:cs="Arial"/>
              </w:rPr>
            </w:pPr>
            <w:r w:rsidRPr="00B0761A">
              <w:rPr>
                <w:rFonts w:ascii="Arial" w:eastAsia="ＭＳ 明朝" w:hAnsi="Arial" w:cs="Arial"/>
              </w:rPr>
              <w:t xml:space="preserve">I must behave in a decent and modest way on social media, </w:t>
            </w:r>
            <w:r w:rsidR="00D149A7" w:rsidRPr="00B0761A">
              <w:rPr>
                <w:rFonts w:ascii="Arial" w:eastAsia="ＭＳ 明朝" w:hAnsi="Arial" w:cs="Arial"/>
              </w:rPr>
              <w:br/>
            </w:r>
            <w:r w:rsidRPr="00B0761A">
              <w:rPr>
                <w:rFonts w:ascii="Arial" w:eastAsia="ＭＳ 明朝" w:hAnsi="Arial" w:cs="Arial"/>
              </w:rPr>
              <w:t xml:space="preserve">to avoid loss of face in the </w:t>
            </w:r>
            <w:r w:rsidR="00D149A7" w:rsidRPr="00B0761A">
              <w:rPr>
                <w:rFonts w:ascii="Arial" w:eastAsia="ＭＳ 明朝" w:hAnsi="Arial" w:cs="Arial"/>
              </w:rPr>
              <w:br/>
            </w:r>
            <w:r w:rsidRPr="00B0761A">
              <w:rPr>
                <w:rFonts w:ascii="Arial" w:eastAsia="ＭＳ 明朝" w:hAnsi="Arial" w:cs="Arial"/>
              </w:rPr>
              <w:t>eyes of the community</w:t>
            </w:r>
          </w:p>
        </w:tc>
        <w:tc>
          <w:tcPr>
            <w:tcW w:w="5102" w:type="dxa"/>
            <w:vAlign w:val="center"/>
          </w:tcPr>
          <w:p w14:paraId="565C0CC7" w14:textId="7ADDDDE5" w:rsidR="001B3AAB" w:rsidRPr="00B0761A" w:rsidRDefault="00ED1119"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013F5067" wp14:editId="4847C060">
                  <wp:extent cx="2872800" cy="626400"/>
                  <wp:effectExtent l="0" t="0" r="0" b="8890"/>
                  <wp:docPr id="50" name="Picture 50" descr="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9.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7F0BD8B9" w14:textId="77777777" w:rsidTr="00260966">
        <w:tc>
          <w:tcPr>
            <w:tcW w:w="3969" w:type="dxa"/>
            <w:vAlign w:val="center"/>
          </w:tcPr>
          <w:p w14:paraId="067B0F2F" w14:textId="77777777" w:rsidR="001B3AAB" w:rsidRPr="00B0761A" w:rsidRDefault="001B3AAB" w:rsidP="00260966">
            <w:pPr>
              <w:pStyle w:val="PlainText"/>
              <w:jc w:val="right"/>
              <w:rPr>
                <w:rFonts w:ascii="Arial" w:eastAsia="ＭＳ 明朝" w:hAnsi="Arial" w:cs="Arial"/>
              </w:rPr>
            </w:pPr>
            <w:r w:rsidRPr="00B0761A">
              <w:rPr>
                <w:rFonts w:ascii="Arial" w:eastAsia="ＭＳ 明朝" w:hAnsi="Arial" w:cs="Arial"/>
              </w:rPr>
              <w:t>I must avoid social disapproval while using social media</w:t>
            </w:r>
          </w:p>
        </w:tc>
        <w:tc>
          <w:tcPr>
            <w:tcW w:w="5102" w:type="dxa"/>
            <w:vAlign w:val="center"/>
          </w:tcPr>
          <w:p w14:paraId="3A02232A" w14:textId="5E6E94C6" w:rsidR="001B3AAB" w:rsidRPr="00B0761A" w:rsidRDefault="00ED1119"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588479E8" wp14:editId="0E2BF114">
                  <wp:extent cx="2872800" cy="626400"/>
                  <wp:effectExtent l="0" t="0" r="0" b="8890"/>
                  <wp:docPr id="49" name="Picture 49" descr="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40.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158FD6D6" w14:textId="77777777" w:rsidTr="00260966">
        <w:tc>
          <w:tcPr>
            <w:tcW w:w="3969" w:type="dxa"/>
            <w:vAlign w:val="center"/>
          </w:tcPr>
          <w:p w14:paraId="04862294" w14:textId="77777777" w:rsidR="001B3AAB" w:rsidRPr="00B0761A" w:rsidRDefault="001B3AAB" w:rsidP="00260966">
            <w:pPr>
              <w:pStyle w:val="PlainText"/>
              <w:jc w:val="right"/>
              <w:rPr>
                <w:rFonts w:ascii="Arial" w:eastAsia="ＭＳ 明朝" w:hAnsi="Arial" w:cs="Arial"/>
              </w:rPr>
            </w:pPr>
            <w:r w:rsidRPr="00B0761A">
              <w:rPr>
                <w:rFonts w:ascii="Arial" w:eastAsia="ＭＳ 明朝" w:hAnsi="Arial" w:cs="Arial"/>
              </w:rPr>
              <w:t>Use of social media negatively influences the attitudes and behavior of Muslims</w:t>
            </w:r>
          </w:p>
        </w:tc>
        <w:tc>
          <w:tcPr>
            <w:tcW w:w="5102" w:type="dxa"/>
            <w:vAlign w:val="center"/>
          </w:tcPr>
          <w:p w14:paraId="28E93480" w14:textId="1DF8E2B8" w:rsidR="001B3AAB" w:rsidRPr="00B0761A" w:rsidRDefault="00ED1119"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726315B9" wp14:editId="582621EA">
                  <wp:extent cx="2872800" cy="626400"/>
                  <wp:effectExtent l="0" t="0" r="0" b="8890"/>
                  <wp:docPr id="48" name="Picture 48" descr="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4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5FC7E71B" w14:textId="77777777" w:rsidTr="00260966">
        <w:tc>
          <w:tcPr>
            <w:tcW w:w="3969" w:type="dxa"/>
            <w:vAlign w:val="center"/>
          </w:tcPr>
          <w:p w14:paraId="4A319C65" w14:textId="77777777" w:rsidR="001B3AAB" w:rsidRPr="00B0761A" w:rsidRDefault="001B3AAB" w:rsidP="00260966">
            <w:pPr>
              <w:pStyle w:val="PlainText"/>
              <w:jc w:val="right"/>
              <w:rPr>
                <w:rFonts w:ascii="Arial" w:eastAsia="ＭＳ 明朝" w:hAnsi="Arial" w:cs="Arial"/>
              </w:rPr>
            </w:pPr>
            <w:r w:rsidRPr="00B0761A">
              <w:rPr>
                <w:rFonts w:ascii="Arial" w:eastAsia="ＭＳ 明朝" w:hAnsi="Arial" w:cs="Arial"/>
              </w:rPr>
              <w:t>Online actions that are contrary to Islamic teachings are sinful</w:t>
            </w:r>
          </w:p>
        </w:tc>
        <w:tc>
          <w:tcPr>
            <w:tcW w:w="5102" w:type="dxa"/>
            <w:vAlign w:val="center"/>
          </w:tcPr>
          <w:p w14:paraId="6C49A18F" w14:textId="68005392" w:rsidR="001B3AAB" w:rsidRPr="00B0761A" w:rsidRDefault="00ED1119"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1A116745" wp14:editId="4081AE4D">
                  <wp:extent cx="2872800" cy="626400"/>
                  <wp:effectExtent l="0" t="0" r="0" b="8890"/>
                  <wp:docPr id="47" name="Picture 47" descr="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42.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DC5D12" w:rsidRPr="00B0761A" w14:paraId="415F1DA5" w14:textId="77777777" w:rsidTr="00260966">
        <w:tc>
          <w:tcPr>
            <w:tcW w:w="3969" w:type="dxa"/>
            <w:vAlign w:val="center"/>
          </w:tcPr>
          <w:p w14:paraId="33CABC7D" w14:textId="3B60AED4" w:rsidR="00DC5D12" w:rsidRPr="00B0761A" w:rsidRDefault="00DC5D12" w:rsidP="00260966">
            <w:pPr>
              <w:pStyle w:val="PlainText"/>
              <w:jc w:val="right"/>
              <w:rPr>
                <w:rFonts w:ascii="Arial" w:eastAsia="ＭＳ 明朝" w:hAnsi="Arial" w:cs="Arial"/>
              </w:rPr>
            </w:pPr>
            <w:r w:rsidRPr="00B0761A">
              <w:rPr>
                <w:rFonts w:ascii="Arial" w:eastAsia="ＭＳ 明朝" w:hAnsi="Arial" w:cs="Arial"/>
              </w:rPr>
              <w:t xml:space="preserve">Sharing religious content </w:t>
            </w:r>
            <w:r w:rsidRPr="00B0761A">
              <w:rPr>
                <w:rFonts w:ascii="Arial" w:eastAsia="ＭＳ 明朝" w:hAnsi="Arial" w:cs="Arial"/>
              </w:rPr>
              <w:br/>
              <w:t>will be rewarded</w:t>
            </w:r>
          </w:p>
        </w:tc>
        <w:tc>
          <w:tcPr>
            <w:tcW w:w="5102" w:type="dxa"/>
            <w:vAlign w:val="center"/>
          </w:tcPr>
          <w:p w14:paraId="03ADE60C" w14:textId="1068F23D" w:rsidR="00DC5D12" w:rsidRPr="00B0761A" w:rsidRDefault="00ED1119" w:rsidP="00B80813">
            <w:pPr>
              <w:pStyle w:val="PlainText"/>
              <w:jc w:val="center"/>
              <w:rPr>
                <w:rFonts w:ascii="Arial" w:eastAsia="ＭＳ 明朝" w:hAnsi="Arial" w:cs="Arial"/>
                <w:noProof/>
                <w:lang w:val="en-GB" w:eastAsia="zh-CN"/>
              </w:rPr>
            </w:pPr>
            <w:r w:rsidRPr="00B0761A">
              <w:rPr>
                <w:rFonts w:ascii="Arial" w:eastAsia="ＭＳ 明朝" w:hAnsi="Arial" w:cs="Arial"/>
                <w:noProof/>
                <w:lang w:val="en-GB" w:eastAsia="zh-CN"/>
              </w:rPr>
              <w:drawing>
                <wp:inline distT="0" distB="0" distL="0" distR="0" wp14:anchorId="68FB4E75" wp14:editId="2EFFE169">
                  <wp:extent cx="2872800" cy="626400"/>
                  <wp:effectExtent l="0" t="0" r="0" b="8890"/>
                  <wp:docPr id="46" name="Picture 46" descr="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43.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461DCA4E" w14:textId="77777777" w:rsidTr="00260966">
        <w:tc>
          <w:tcPr>
            <w:tcW w:w="3969" w:type="dxa"/>
            <w:vAlign w:val="center"/>
          </w:tcPr>
          <w:p w14:paraId="12F9CFE7" w14:textId="77777777" w:rsidR="001B3AAB" w:rsidRPr="00B0761A" w:rsidRDefault="001B3AAB" w:rsidP="00260966">
            <w:pPr>
              <w:pStyle w:val="PlainText"/>
              <w:jc w:val="right"/>
              <w:rPr>
                <w:rFonts w:ascii="Arial" w:eastAsia="ＭＳ 明朝" w:hAnsi="Arial" w:cs="Arial"/>
              </w:rPr>
            </w:pPr>
            <w:r w:rsidRPr="00B0761A">
              <w:rPr>
                <w:rFonts w:ascii="Arial" w:eastAsia="ＭＳ 明朝" w:hAnsi="Arial" w:cs="Arial"/>
              </w:rPr>
              <w:t>The members of my online network (both followers and those I follow) reflect upon me as an individual, and upon my reputation</w:t>
            </w:r>
          </w:p>
        </w:tc>
        <w:tc>
          <w:tcPr>
            <w:tcW w:w="5102" w:type="dxa"/>
            <w:vAlign w:val="center"/>
          </w:tcPr>
          <w:p w14:paraId="14A98346" w14:textId="4CCB5E00" w:rsidR="001B3AAB" w:rsidRPr="00B0761A" w:rsidRDefault="00ED1119" w:rsidP="00B80813">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1D309AF5" wp14:editId="41DD2E8B">
                  <wp:extent cx="2872800" cy="626400"/>
                  <wp:effectExtent l="0" t="0" r="0" b="8890"/>
                  <wp:docPr id="45" name="Picture 45" descr="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4.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2841981F" w14:textId="77777777" w:rsidR="0074041F" w:rsidRPr="00B0761A" w:rsidRDefault="0074041F" w:rsidP="00C5260F">
      <w:pPr>
        <w:pStyle w:val="PlainText"/>
        <w:rPr>
          <w:rFonts w:ascii="Arial" w:eastAsia="ＭＳ 明朝" w:hAnsi="Arial" w:cs="Arial"/>
        </w:rPr>
      </w:pPr>
    </w:p>
    <w:p w14:paraId="7775A411" w14:textId="2275547F" w:rsidR="0074041F" w:rsidRPr="00B0761A" w:rsidRDefault="001B3AAB" w:rsidP="00C5260F">
      <w:pPr>
        <w:pStyle w:val="PlainText"/>
        <w:rPr>
          <w:rFonts w:ascii="Arial" w:eastAsia="ＭＳ 明朝" w:hAnsi="Arial" w:cs="Arial"/>
          <w:i/>
        </w:rPr>
      </w:pPr>
      <w:r w:rsidRPr="00B0761A">
        <w:rPr>
          <w:rFonts w:ascii="Arial" w:eastAsia="ＭＳ 明朝" w:hAnsi="Arial" w:cs="Arial"/>
          <w:i/>
        </w:rPr>
        <w:t>Online profi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1B3AAB" w:rsidRPr="00B0761A" w14:paraId="38F78A5C" w14:textId="77777777" w:rsidTr="00260966">
        <w:tc>
          <w:tcPr>
            <w:tcW w:w="3969" w:type="dxa"/>
            <w:vAlign w:val="center"/>
          </w:tcPr>
          <w:p w14:paraId="08A5929A" w14:textId="77777777" w:rsidR="001B3AAB" w:rsidRPr="00B0761A" w:rsidRDefault="001B3AAB" w:rsidP="00260966">
            <w:pPr>
              <w:pStyle w:val="PlainText"/>
              <w:jc w:val="right"/>
              <w:rPr>
                <w:rFonts w:ascii="Arial" w:eastAsia="ＭＳ 明朝" w:hAnsi="Arial" w:cs="Arial"/>
              </w:rPr>
            </w:pPr>
            <w:r w:rsidRPr="00B0761A">
              <w:rPr>
                <w:rFonts w:ascii="Arial" w:eastAsia="ＭＳ 明朝" w:hAnsi="Arial" w:cs="Arial"/>
              </w:rPr>
              <w:lastRenderedPageBreak/>
              <w:t>Ambiguity of online identity</w:t>
            </w:r>
          </w:p>
        </w:tc>
        <w:tc>
          <w:tcPr>
            <w:tcW w:w="5102" w:type="dxa"/>
            <w:vAlign w:val="center"/>
          </w:tcPr>
          <w:p w14:paraId="52F5C0F0" w14:textId="0C1BD020" w:rsidR="001B3AAB" w:rsidRPr="00B0761A" w:rsidRDefault="000761EA" w:rsidP="00B1154F">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21BA6E8B" wp14:editId="7281F750">
                  <wp:extent cx="2836800" cy="615600"/>
                  <wp:effectExtent l="0" t="0" r="8255" b="0"/>
                  <wp:docPr id="12" name="Picture 12" descr="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1B3AAB" w:rsidRPr="00B0761A" w14:paraId="138DA6B2" w14:textId="77777777" w:rsidTr="00260966">
        <w:tc>
          <w:tcPr>
            <w:tcW w:w="3969" w:type="dxa"/>
            <w:vAlign w:val="center"/>
          </w:tcPr>
          <w:p w14:paraId="0B83B6BA" w14:textId="174319D1" w:rsidR="001B3AAB" w:rsidRPr="00B0761A" w:rsidRDefault="001B3AAB" w:rsidP="00260966">
            <w:pPr>
              <w:pStyle w:val="PlainText"/>
              <w:jc w:val="right"/>
              <w:rPr>
                <w:rFonts w:ascii="Arial" w:eastAsia="ＭＳ 明朝" w:hAnsi="Arial" w:cs="Arial"/>
              </w:rPr>
            </w:pPr>
            <w:r w:rsidRPr="00B0761A">
              <w:rPr>
                <w:rFonts w:ascii="Arial" w:eastAsia="ＭＳ 明朝" w:hAnsi="Arial" w:cs="Arial"/>
              </w:rPr>
              <w:t>Availability of personal information</w:t>
            </w:r>
          </w:p>
        </w:tc>
        <w:tc>
          <w:tcPr>
            <w:tcW w:w="5102" w:type="dxa"/>
            <w:vAlign w:val="center"/>
          </w:tcPr>
          <w:p w14:paraId="5705C61A" w14:textId="58902FA6" w:rsidR="001B3AAB" w:rsidRPr="00B0761A" w:rsidRDefault="000761EA" w:rsidP="00B1154F">
            <w:pPr>
              <w:pStyle w:val="PlainText"/>
              <w:jc w:val="center"/>
              <w:rPr>
                <w:rFonts w:ascii="Arial" w:eastAsia="ＭＳ 明朝" w:hAnsi="Arial" w:cs="Arial"/>
              </w:rPr>
            </w:pPr>
            <w:r w:rsidRPr="00B0761A">
              <w:rPr>
                <w:rFonts w:ascii="Arial" w:eastAsia="ＭＳ 明朝" w:hAnsi="Arial" w:cs="Arial"/>
                <w:noProof/>
                <w:lang w:val="en-GB" w:eastAsia="zh-CN"/>
              </w:rPr>
              <w:drawing>
                <wp:inline distT="0" distB="0" distL="0" distR="0" wp14:anchorId="64ECA7F7" wp14:editId="4E89F1E4">
                  <wp:extent cx="2836800" cy="615600"/>
                  <wp:effectExtent l="0" t="0" r="8255" b="0"/>
                  <wp:docPr id="11" name="Picture 11" descr="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46.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bl>
    <w:p w14:paraId="0A374576" w14:textId="29376F3F" w:rsidR="001B3AAB" w:rsidRPr="00B0761A" w:rsidRDefault="001B3AAB" w:rsidP="001B3AAB">
      <w:pPr>
        <w:pStyle w:val="PlainText"/>
        <w:rPr>
          <w:rFonts w:ascii="Arial" w:eastAsia="ＭＳ 明朝" w:hAnsi="Arial" w:cs="Arial"/>
        </w:rPr>
      </w:pPr>
    </w:p>
    <w:sectPr w:rsidR="001B3AAB" w:rsidRPr="00B0761A" w:rsidSect="00781076">
      <w:footerReference w:type="even" r:id="rId58"/>
      <w:footerReference w:type="default" r:id="rId59"/>
      <w:pgSz w:w="12240" w:h="15840"/>
      <w:pgMar w:top="1440" w:right="359" w:bottom="1440" w:left="359"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Nigel Stanger" w:date="2016-09-15T12:06:00Z" w:initials="NS">
    <w:p w14:paraId="6B254125" w14:textId="7444D6F2" w:rsidR="002F1E79" w:rsidRDefault="002F1E79">
      <w:pPr>
        <w:pStyle w:val="CommentText"/>
      </w:pPr>
      <w:r>
        <w:rPr>
          <w:rStyle w:val="CommentReference"/>
        </w:rPr>
        <w:annotationRef/>
      </w:r>
      <w:r>
        <w:t>Before or after the intervie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25412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EC9C50" w14:textId="77777777" w:rsidR="00A4279A" w:rsidRDefault="00A4279A" w:rsidP="00326103">
      <w:r>
        <w:separator/>
      </w:r>
    </w:p>
  </w:endnote>
  <w:endnote w:type="continuationSeparator" w:id="0">
    <w:p w14:paraId="1B8996F8" w14:textId="77777777" w:rsidR="00A4279A" w:rsidRDefault="00A4279A" w:rsidP="003261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ＭＳ 明朝">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81ACB" w14:textId="77777777" w:rsidR="002F1E79" w:rsidRDefault="002F1E79" w:rsidP="0046539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C68DECC" w14:textId="77777777" w:rsidR="002F1E79" w:rsidRDefault="002F1E7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7CF2B" w14:textId="77777777" w:rsidR="002F1E79" w:rsidRPr="00326103" w:rsidRDefault="002F1E79" w:rsidP="0046539E">
    <w:pPr>
      <w:pStyle w:val="Footer"/>
      <w:framePr w:wrap="none" w:vAnchor="text" w:hAnchor="margin" w:xAlign="center" w:y="1"/>
      <w:rPr>
        <w:rStyle w:val="PageNumber"/>
        <w:rFonts w:ascii="Arial" w:hAnsi="Arial" w:cs="Arial"/>
      </w:rPr>
    </w:pPr>
    <w:r w:rsidRPr="00326103">
      <w:rPr>
        <w:rStyle w:val="PageNumber"/>
        <w:rFonts w:ascii="Arial" w:hAnsi="Arial" w:cs="Arial"/>
      </w:rPr>
      <w:fldChar w:fldCharType="begin"/>
    </w:r>
    <w:r w:rsidRPr="00326103">
      <w:rPr>
        <w:rStyle w:val="PageNumber"/>
        <w:rFonts w:ascii="Arial" w:hAnsi="Arial" w:cs="Arial"/>
      </w:rPr>
      <w:instrText xml:space="preserve">PAGE  </w:instrText>
    </w:r>
    <w:r w:rsidRPr="00326103">
      <w:rPr>
        <w:rStyle w:val="PageNumber"/>
        <w:rFonts w:ascii="Arial" w:hAnsi="Arial" w:cs="Arial"/>
      </w:rPr>
      <w:fldChar w:fldCharType="separate"/>
    </w:r>
    <w:r w:rsidR="00AA5235">
      <w:rPr>
        <w:rStyle w:val="PageNumber"/>
        <w:rFonts w:ascii="Arial" w:hAnsi="Arial" w:cs="Arial"/>
        <w:noProof/>
      </w:rPr>
      <w:t>18</w:t>
    </w:r>
    <w:r w:rsidRPr="00326103">
      <w:rPr>
        <w:rStyle w:val="PageNumber"/>
        <w:rFonts w:ascii="Arial" w:hAnsi="Arial" w:cs="Arial"/>
      </w:rPr>
      <w:fldChar w:fldCharType="end"/>
    </w:r>
  </w:p>
  <w:p w14:paraId="5CDFBAA2" w14:textId="77777777" w:rsidR="002F1E79" w:rsidRDefault="002F1E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4E98F1" w14:textId="77777777" w:rsidR="00A4279A" w:rsidRDefault="00A4279A" w:rsidP="00326103">
      <w:r>
        <w:separator/>
      </w:r>
    </w:p>
  </w:footnote>
  <w:footnote w:type="continuationSeparator" w:id="0">
    <w:p w14:paraId="0379AA1D" w14:textId="77777777" w:rsidR="00A4279A" w:rsidRDefault="00A4279A" w:rsidP="00326103">
      <w:r>
        <w:continuationSeparator/>
      </w:r>
    </w:p>
  </w:footnote>
  <w:footnote w:id="1">
    <w:p w14:paraId="3167FD08" w14:textId="702036B8" w:rsidR="002F1E79" w:rsidRPr="007D7468" w:rsidRDefault="002F1E79">
      <w:pPr>
        <w:pStyle w:val="FootnoteText"/>
        <w:rPr>
          <w:rFonts w:ascii="Arial" w:hAnsi="Arial" w:cs="Arial"/>
          <w:lang w:val="en-AU"/>
        </w:rPr>
      </w:pPr>
      <w:r w:rsidRPr="007D7468">
        <w:rPr>
          <w:rStyle w:val="FootnoteReference"/>
          <w:rFonts w:ascii="Arial" w:hAnsi="Arial" w:cs="Arial"/>
        </w:rPr>
        <w:footnoteRef/>
      </w:r>
      <w:r w:rsidRPr="007D7468">
        <w:rPr>
          <w:rFonts w:ascii="Arial" w:hAnsi="Arial" w:cs="Arial"/>
        </w:rPr>
        <w:t xml:space="preserve"> </w:t>
      </w:r>
      <w:r w:rsidRPr="007469D9">
        <w:rPr>
          <w:rFonts w:ascii="Arial" w:hAnsi="Arial" w:cs="Arial"/>
          <w:i/>
        </w:rPr>
        <w:t>Hadith</w:t>
      </w:r>
      <w:r w:rsidRPr="007D7468">
        <w:rPr>
          <w:rFonts w:ascii="Arial" w:hAnsi="Arial" w:cs="Arial"/>
        </w:rPr>
        <w:t xml:space="preserve"> are</w:t>
      </w:r>
      <w:r>
        <w:rPr>
          <w:rFonts w:ascii="Arial" w:hAnsi="Arial" w:cs="Arial"/>
        </w:rPr>
        <w:t xml:space="preserve"> reports or accounts </w:t>
      </w:r>
      <w:r w:rsidRPr="007D7468">
        <w:rPr>
          <w:rFonts w:ascii="Arial" w:hAnsi="Arial" w:cs="Arial"/>
          <w:lang w:val="en-GB"/>
        </w:rPr>
        <w:t xml:space="preserve">describing the words, actions, or habits of </w:t>
      </w:r>
      <w:r>
        <w:rPr>
          <w:rFonts w:ascii="Arial" w:hAnsi="Arial" w:cs="Arial"/>
          <w:lang w:val="en-GB"/>
        </w:rPr>
        <w:t>the Prophet Muhammad.</w:t>
      </w:r>
      <w:r w:rsidRPr="00E8086C">
        <w:rPr>
          <w:rFonts w:ascii="Helvetica" w:hAnsi="Helvetica" w:cs="Helvetica"/>
          <w:color w:val="1C1C1C"/>
          <w:lang w:val="en-GB" w:eastAsia="zh-CN"/>
        </w:rPr>
        <w:t xml:space="preserve"> </w:t>
      </w:r>
      <w:r>
        <w:rPr>
          <w:rFonts w:ascii="Helvetica" w:hAnsi="Helvetica" w:cs="Helvetica"/>
          <w:color w:val="1C1C1C"/>
          <w:lang w:val="en-GB" w:eastAsia="zh-CN"/>
        </w:rPr>
        <w:t xml:space="preserve">They are </w:t>
      </w:r>
      <w:r w:rsidRPr="00E8086C">
        <w:rPr>
          <w:rFonts w:ascii="Arial" w:hAnsi="Arial" w:cs="Arial"/>
          <w:lang w:val="en-GB"/>
        </w:rPr>
        <w:t xml:space="preserve">regarded as important tools for understanding the Quran and </w:t>
      </w:r>
      <w:r>
        <w:rPr>
          <w:rFonts w:ascii="Arial" w:hAnsi="Arial" w:cs="Arial"/>
          <w:lang w:val="en-GB"/>
        </w:rPr>
        <w:t xml:space="preserve">its </w:t>
      </w:r>
      <w:r w:rsidRPr="00E8086C">
        <w:rPr>
          <w:rFonts w:ascii="Arial" w:hAnsi="Arial" w:cs="Arial"/>
          <w:lang w:val="en-GB"/>
        </w:rPr>
        <w:t>commentaries</w:t>
      </w:r>
      <w:r>
        <w:rPr>
          <w:rFonts w:ascii="Arial" w:hAnsi="Arial" w:cs="Arial"/>
          <w:lang w:val="en-GB"/>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8935EB"/>
    <w:multiLevelType w:val="hybridMultilevel"/>
    <w:tmpl w:val="7C72A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B665EC4"/>
    <w:multiLevelType w:val="hybridMultilevel"/>
    <w:tmpl w:val="A98CC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F8C78F4"/>
    <w:multiLevelType w:val="hybridMultilevel"/>
    <w:tmpl w:val="0C580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94E4CD2"/>
    <w:multiLevelType w:val="hybridMultilevel"/>
    <w:tmpl w:val="C9382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E74B60"/>
    <w:multiLevelType w:val="hybridMultilevel"/>
    <w:tmpl w:val="F0544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0A65794"/>
    <w:multiLevelType w:val="hybridMultilevel"/>
    <w:tmpl w:val="3F6A46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04741DF"/>
    <w:multiLevelType w:val="hybridMultilevel"/>
    <w:tmpl w:val="9F24D0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6DC25BE"/>
    <w:multiLevelType w:val="hybridMultilevel"/>
    <w:tmpl w:val="2DEE7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BA7852"/>
    <w:multiLevelType w:val="hybridMultilevel"/>
    <w:tmpl w:val="43DEF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C0B768F"/>
    <w:multiLevelType w:val="multilevel"/>
    <w:tmpl w:val="522CCDF8"/>
    <w:lvl w:ilvl="0">
      <w:start w:val="1"/>
      <w:numFmt w:val="decimal"/>
      <w:lvlText w:val="%1.0"/>
      <w:lvlJc w:val="left"/>
      <w:pPr>
        <w:ind w:left="540" w:hanging="540"/>
      </w:pPr>
      <w:rPr>
        <w:rFonts w:hint="default"/>
      </w:rPr>
    </w:lvl>
    <w:lvl w:ilvl="1">
      <w:start w:val="1"/>
      <w:numFmt w:val="decimalZero"/>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4"/>
  </w:num>
  <w:num w:numId="3">
    <w:abstractNumId w:val="6"/>
  </w:num>
  <w:num w:numId="4">
    <w:abstractNumId w:val="1"/>
  </w:num>
  <w:num w:numId="5">
    <w:abstractNumId w:val="0"/>
  </w:num>
  <w:num w:numId="6">
    <w:abstractNumId w:val="8"/>
  </w:num>
  <w:num w:numId="7">
    <w:abstractNumId w:val="9"/>
  </w:num>
  <w:num w:numId="8">
    <w:abstractNumId w:val="2"/>
  </w:num>
  <w:num w:numId="9">
    <w:abstractNumId w:val="5"/>
  </w:num>
  <w:num w:numId="1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gel Stanger">
    <w15:presenceInfo w15:providerId="Windows Live" w15:userId="f495609b8ae863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insDel="0" w:formatting="0"/>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2drxf0iprspzeda0bvz2w2ff9fttspzsr0&quot;&gt;My EndNote Library&lt;record-ids&gt;&lt;item&gt;8&lt;/item&gt;&lt;/record-ids&gt;&lt;/item&gt;&lt;/Libraries&gt;"/>
  </w:docVars>
  <w:rsids>
    <w:rsidRoot w:val="00542495"/>
    <w:rsid w:val="000012B6"/>
    <w:rsid w:val="000021E1"/>
    <w:rsid w:val="00004217"/>
    <w:rsid w:val="000044AB"/>
    <w:rsid w:val="00005BDF"/>
    <w:rsid w:val="000062BB"/>
    <w:rsid w:val="00006506"/>
    <w:rsid w:val="0001320B"/>
    <w:rsid w:val="00013AE8"/>
    <w:rsid w:val="00014477"/>
    <w:rsid w:val="000156A2"/>
    <w:rsid w:val="00022B29"/>
    <w:rsid w:val="00022CF4"/>
    <w:rsid w:val="0002319C"/>
    <w:rsid w:val="00023554"/>
    <w:rsid w:val="000269E3"/>
    <w:rsid w:val="00027076"/>
    <w:rsid w:val="0002754F"/>
    <w:rsid w:val="00027ECF"/>
    <w:rsid w:val="000309CF"/>
    <w:rsid w:val="00030F84"/>
    <w:rsid w:val="00031148"/>
    <w:rsid w:val="00032031"/>
    <w:rsid w:val="00035A6D"/>
    <w:rsid w:val="00037E5E"/>
    <w:rsid w:val="00040CE9"/>
    <w:rsid w:val="00041496"/>
    <w:rsid w:val="00041881"/>
    <w:rsid w:val="000436EA"/>
    <w:rsid w:val="00045683"/>
    <w:rsid w:val="00051B66"/>
    <w:rsid w:val="00051F93"/>
    <w:rsid w:val="00055E38"/>
    <w:rsid w:val="000562C2"/>
    <w:rsid w:val="00056B36"/>
    <w:rsid w:val="00057255"/>
    <w:rsid w:val="00062ACA"/>
    <w:rsid w:val="00065C48"/>
    <w:rsid w:val="000761EA"/>
    <w:rsid w:val="0008037A"/>
    <w:rsid w:val="00080C57"/>
    <w:rsid w:val="0008345E"/>
    <w:rsid w:val="00083673"/>
    <w:rsid w:val="00084141"/>
    <w:rsid w:val="0008743E"/>
    <w:rsid w:val="00090087"/>
    <w:rsid w:val="00090FB4"/>
    <w:rsid w:val="0009201E"/>
    <w:rsid w:val="00093214"/>
    <w:rsid w:val="0009457B"/>
    <w:rsid w:val="000951FE"/>
    <w:rsid w:val="00095856"/>
    <w:rsid w:val="000A1DC5"/>
    <w:rsid w:val="000A417E"/>
    <w:rsid w:val="000A53F6"/>
    <w:rsid w:val="000A5545"/>
    <w:rsid w:val="000B0157"/>
    <w:rsid w:val="000B1DA4"/>
    <w:rsid w:val="000B20CB"/>
    <w:rsid w:val="000B216B"/>
    <w:rsid w:val="000B2FF5"/>
    <w:rsid w:val="000B3361"/>
    <w:rsid w:val="000B3449"/>
    <w:rsid w:val="000B34C0"/>
    <w:rsid w:val="000B3897"/>
    <w:rsid w:val="000B3929"/>
    <w:rsid w:val="000B4A42"/>
    <w:rsid w:val="000B5EC0"/>
    <w:rsid w:val="000C1AF2"/>
    <w:rsid w:val="000C3042"/>
    <w:rsid w:val="000C3C93"/>
    <w:rsid w:val="000C4999"/>
    <w:rsid w:val="000C4F95"/>
    <w:rsid w:val="000C75EC"/>
    <w:rsid w:val="000D113F"/>
    <w:rsid w:val="000D2230"/>
    <w:rsid w:val="000D40E1"/>
    <w:rsid w:val="000D4272"/>
    <w:rsid w:val="000D5B62"/>
    <w:rsid w:val="000D7466"/>
    <w:rsid w:val="000E12D3"/>
    <w:rsid w:val="000E2DCA"/>
    <w:rsid w:val="000E32F2"/>
    <w:rsid w:val="000E3491"/>
    <w:rsid w:val="000E383D"/>
    <w:rsid w:val="000E38EC"/>
    <w:rsid w:val="000E4696"/>
    <w:rsid w:val="000E510C"/>
    <w:rsid w:val="000E519B"/>
    <w:rsid w:val="000E55E8"/>
    <w:rsid w:val="000E59CC"/>
    <w:rsid w:val="000F2BCF"/>
    <w:rsid w:val="000F3829"/>
    <w:rsid w:val="000F396B"/>
    <w:rsid w:val="000F6A43"/>
    <w:rsid w:val="000F71B6"/>
    <w:rsid w:val="000F791E"/>
    <w:rsid w:val="00100870"/>
    <w:rsid w:val="00101354"/>
    <w:rsid w:val="001022C6"/>
    <w:rsid w:val="00103FD8"/>
    <w:rsid w:val="001043AC"/>
    <w:rsid w:val="001044F5"/>
    <w:rsid w:val="001058E2"/>
    <w:rsid w:val="0011073A"/>
    <w:rsid w:val="0011273F"/>
    <w:rsid w:val="00113449"/>
    <w:rsid w:val="001138C2"/>
    <w:rsid w:val="00115547"/>
    <w:rsid w:val="0011582A"/>
    <w:rsid w:val="00116549"/>
    <w:rsid w:val="001176BF"/>
    <w:rsid w:val="00117EC5"/>
    <w:rsid w:val="00120C31"/>
    <w:rsid w:val="00122317"/>
    <w:rsid w:val="00124421"/>
    <w:rsid w:val="0012607F"/>
    <w:rsid w:val="001278C9"/>
    <w:rsid w:val="001278DD"/>
    <w:rsid w:val="00130B12"/>
    <w:rsid w:val="00131D92"/>
    <w:rsid w:val="00134615"/>
    <w:rsid w:val="00134E04"/>
    <w:rsid w:val="00140348"/>
    <w:rsid w:val="00140814"/>
    <w:rsid w:val="00141B45"/>
    <w:rsid w:val="00146860"/>
    <w:rsid w:val="00146DBC"/>
    <w:rsid w:val="001475A0"/>
    <w:rsid w:val="00147DED"/>
    <w:rsid w:val="00151266"/>
    <w:rsid w:val="00156258"/>
    <w:rsid w:val="00156F32"/>
    <w:rsid w:val="00162AD5"/>
    <w:rsid w:val="001635F8"/>
    <w:rsid w:val="0016362F"/>
    <w:rsid w:val="0016363F"/>
    <w:rsid w:val="00163CFA"/>
    <w:rsid w:val="00164BD5"/>
    <w:rsid w:val="00164F7A"/>
    <w:rsid w:val="00165D2D"/>
    <w:rsid w:val="00165E00"/>
    <w:rsid w:val="0016762A"/>
    <w:rsid w:val="00171CDA"/>
    <w:rsid w:val="00172D01"/>
    <w:rsid w:val="001753E6"/>
    <w:rsid w:val="00175E5D"/>
    <w:rsid w:val="001772BC"/>
    <w:rsid w:val="0018060C"/>
    <w:rsid w:val="001826BB"/>
    <w:rsid w:val="001840CA"/>
    <w:rsid w:val="001855AA"/>
    <w:rsid w:val="00185FE4"/>
    <w:rsid w:val="00186248"/>
    <w:rsid w:val="00186443"/>
    <w:rsid w:val="00186A6B"/>
    <w:rsid w:val="00186E43"/>
    <w:rsid w:val="00187954"/>
    <w:rsid w:val="00187D72"/>
    <w:rsid w:val="00190DED"/>
    <w:rsid w:val="00196872"/>
    <w:rsid w:val="00196988"/>
    <w:rsid w:val="001A0A1B"/>
    <w:rsid w:val="001A19B5"/>
    <w:rsid w:val="001A29B3"/>
    <w:rsid w:val="001A390D"/>
    <w:rsid w:val="001A53DE"/>
    <w:rsid w:val="001A65E1"/>
    <w:rsid w:val="001A685B"/>
    <w:rsid w:val="001B0883"/>
    <w:rsid w:val="001B2F04"/>
    <w:rsid w:val="001B3AAB"/>
    <w:rsid w:val="001B59D2"/>
    <w:rsid w:val="001B772C"/>
    <w:rsid w:val="001C00E1"/>
    <w:rsid w:val="001C1A85"/>
    <w:rsid w:val="001C358A"/>
    <w:rsid w:val="001C3810"/>
    <w:rsid w:val="001C4E8E"/>
    <w:rsid w:val="001C5144"/>
    <w:rsid w:val="001C7A2C"/>
    <w:rsid w:val="001D0C96"/>
    <w:rsid w:val="001D2455"/>
    <w:rsid w:val="001D3FCF"/>
    <w:rsid w:val="001D752A"/>
    <w:rsid w:val="001E0E9F"/>
    <w:rsid w:val="001E13D3"/>
    <w:rsid w:val="001E1AD1"/>
    <w:rsid w:val="001E2CCA"/>
    <w:rsid w:val="001E5062"/>
    <w:rsid w:val="001E5DDE"/>
    <w:rsid w:val="001E5E82"/>
    <w:rsid w:val="001E5FC5"/>
    <w:rsid w:val="001E65EF"/>
    <w:rsid w:val="001F15DE"/>
    <w:rsid w:val="001F1634"/>
    <w:rsid w:val="001F1B8F"/>
    <w:rsid w:val="001F1B94"/>
    <w:rsid w:val="001F315A"/>
    <w:rsid w:val="002049AB"/>
    <w:rsid w:val="002067BE"/>
    <w:rsid w:val="00206898"/>
    <w:rsid w:val="00210036"/>
    <w:rsid w:val="00214B0D"/>
    <w:rsid w:val="00215022"/>
    <w:rsid w:val="002163CA"/>
    <w:rsid w:val="00217642"/>
    <w:rsid w:val="002202A7"/>
    <w:rsid w:val="00223808"/>
    <w:rsid w:val="00223C96"/>
    <w:rsid w:val="00226906"/>
    <w:rsid w:val="00227115"/>
    <w:rsid w:val="00227B00"/>
    <w:rsid w:val="00227DC9"/>
    <w:rsid w:val="00230558"/>
    <w:rsid w:val="00233539"/>
    <w:rsid w:val="00233E3D"/>
    <w:rsid w:val="00233FBD"/>
    <w:rsid w:val="00244E26"/>
    <w:rsid w:val="00245387"/>
    <w:rsid w:val="002454FD"/>
    <w:rsid w:val="00250094"/>
    <w:rsid w:val="002549E4"/>
    <w:rsid w:val="00254CC0"/>
    <w:rsid w:val="00255AB8"/>
    <w:rsid w:val="00256443"/>
    <w:rsid w:val="002578F6"/>
    <w:rsid w:val="0026050E"/>
    <w:rsid w:val="00260966"/>
    <w:rsid w:val="00261AB8"/>
    <w:rsid w:val="002624B7"/>
    <w:rsid w:val="00263F17"/>
    <w:rsid w:val="00264879"/>
    <w:rsid w:val="00265F2E"/>
    <w:rsid w:val="002664F4"/>
    <w:rsid w:val="00267875"/>
    <w:rsid w:val="0026792C"/>
    <w:rsid w:val="00271EBB"/>
    <w:rsid w:val="00271EFC"/>
    <w:rsid w:val="00272602"/>
    <w:rsid w:val="00273137"/>
    <w:rsid w:val="00275B4A"/>
    <w:rsid w:val="002838E9"/>
    <w:rsid w:val="00285DEC"/>
    <w:rsid w:val="002877AA"/>
    <w:rsid w:val="002879E4"/>
    <w:rsid w:val="002918D5"/>
    <w:rsid w:val="00291A9B"/>
    <w:rsid w:val="0029311D"/>
    <w:rsid w:val="00295899"/>
    <w:rsid w:val="00296787"/>
    <w:rsid w:val="0029693E"/>
    <w:rsid w:val="002A08B4"/>
    <w:rsid w:val="002A375D"/>
    <w:rsid w:val="002A4849"/>
    <w:rsid w:val="002A500F"/>
    <w:rsid w:val="002A5ED4"/>
    <w:rsid w:val="002A73AD"/>
    <w:rsid w:val="002B0DC3"/>
    <w:rsid w:val="002B2091"/>
    <w:rsid w:val="002B2671"/>
    <w:rsid w:val="002B3E5B"/>
    <w:rsid w:val="002B4937"/>
    <w:rsid w:val="002B4AB7"/>
    <w:rsid w:val="002B4D69"/>
    <w:rsid w:val="002B656C"/>
    <w:rsid w:val="002C172D"/>
    <w:rsid w:val="002C230C"/>
    <w:rsid w:val="002C24AB"/>
    <w:rsid w:val="002C281D"/>
    <w:rsid w:val="002C312B"/>
    <w:rsid w:val="002C3DE0"/>
    <w:rsid w:val="002D00BB"/>
    <w:rsid w:val="002D0109"/>
    <w:rsid w:val="002D0163"/>
    <w:rsid w:val="002D036D"/>
    <w:rsid w:val="002D146C"/>
    <w:rsid w:val="002D17CD"/>
    <w:rsid w:val="002D19A3"/>
    <w:rsid w:val="002D22C2"/>
    <w:rsid w:val="002D5E91"/>
    <w:rsid w:val="002D661C"/>
    <w:rsid w:val="002D73CC"/>
    <w:rsid w:val="002E00A8"/>
    <w:rsid w:val="002E19C1"/>
    <w:rsid w:val="002E5670"/>
    <w:rsid w:val="002E5B67"/>
    <w:rsid w:val="002E6CB8"/>
    <w:rsid w:val="002F04C3"/>
    <w:rsid w:val="002F1E79"/>
    <w:rsid w:val="002F249E"/>
    <w:rsid w:val="002F2BA4"/>
    <w:rsid w:val="002F34E1"/>
    <w:rsid w:val="002F4939"/>
    <w:rsid w:val="002F55FC"/>
    <w:rsid w:val="0030005C"/>
    <w:rsid w:val="00301821"/>
    <w:rsid w:val="00302EBD"/>
    <w:rsid w:val="003055F0"/>
    <w:rsid w:val="003079C1"/>
    <w:rsid w:val="00310E5E"/>
    <w:rsid w:val="00317294"/>
    <w:rsid w:val="00321CB6"/>
    <w:rsid w:val="00326103"/>
    <w:rsid w:val="00326C06"/>
    <w:rsid w:val="00332150"/>
    <w:rsid w:val="00332AFD"/>
    <w:rsid w:val="00332F25"/>
    <w:rsid w:val="00333353"/>
    <w:rsid w:val="00333A84"/>
    <w:rsid w:val="00333FE0"/>
    <w:rsid w:val="003349C7"/>
    <w:rsid w:val="003359CE"/>
    <w:rsid w:val="00336451"/>
    <w:rsid w:val="00336B31"/>
    <w:rsid w:val="0034021E"/>
    <w:rsid w:val="003434FB"/>
    <w:rsid w:val="00344D67"/>
    <w:rsid w:val="00350B0E"/>
    <w:rsid w:val="00350DED"/>
    <w:rsid w:val="003510CD"/>
    <w:rsid w:val="00351420"/>
    <w:rsid w:val="00351F0B"/>
    <w:rsid w:val="003527F2"/>
    <w:rsid w:val="00352A48"/>
    <w:rsid w:val="003537B6"/>
    <w:rsid w:val="00354C08"/>
    <w:rsid w:val="0035516D"/>
    <w:rsid w:val="003562E5"/>
    <w:rsid w:val="00356B69"/>
    <w:rsid w:val="00360338"/>
    <w:rsid w:val="00360E43"/>
    <w:rsid w:val="00361335"/>
    <w:rsid w:val="00362CBB"/>
    <w:rsid w:val="00363824"/>
    <w:rsid w:val="00364151"/>
    <w:rsid w:val="00367074"/>
    <w:rsid w:val="003672E0"/>
    <w:rsid w:val="00367963"/>
    <w:rsid w:val="00373F19"/>
    <w:rsid w:val="00374651"/>
    <w:rsid w:val="00374E15"/>
    <w:rsid w:val="00377B3A"/>
    <w:rsid w:val="003830C3"/>
    <w:rsid w:val="003834C6"/>
    <w:rsid w:val="00387DF5"/>
    <w:rsid w:val="00390CE3"/>
    <w:rsid w:val="00390F4F"/>
    <w:rsid w:val="003914D0"/>
    <w:rsid w:val="0039237C"/>
    <w:rsid w:val="0039594E"/>
    <w:rsid w:val="003964B8"/>
    <w:rsid w:val="00396B48"/>
    <w:rsid w:val="003A00C1"/>
    <w:rsid w:val="003A2B13"/>
    <w:rsid w:val="003A519A"/>
    <w:rsid w:val="003A76CA"/>
    <w:rsid w:val="003B038A"/>
    <w:rsid w:val="003B03DF"/>
    <w:rsid w:val="003B1786"/>
    <w:rsid w:val="003B2095"/>
    <w:rsid w:val="003B2FBE"/>
    <w:rsid w:val="003B6CAE"/>
    <w:rsid w:val="003C1FC2"/>
    <w:rsid w:val="003C2762"/>
    <w:rsid w:val="003C5538"/>
    <w:rsid w:val="003C6995"/>
    <w:rsid w:val="003D2DA8"/>
    <w:rsid w:val="003D337E"/>
    <w:rsid w:val="003D4DF0"/>
    <w:rsid w:val="003E4498"/>
    <w:rsid w:val="003E60DB"/>
    <w:rsid w:val="003E67D9"/>
    <w:rsid w:val="003E7F21"/>
    <w:rsid w:val="003F1911"/>
    <w:rsid w:val="003F1E85"/>
    <w:rsid w:val="003F3C34"/>
    <w:rsid w:val="003F414A"/>
    <w:rsid w:val="003F6532"/>
    <w:rsid w:val="00400BAD"/>
    <w:rsid w:val="00402320"/>
    <w:rsid w:val="00402577"/>
    <w:rsid w:val="00403D45"/>
    <w:rsid w:val="00404D79"/>
    <w:rsid w:val="004053D0"/>
    <w:rsid w:val="00405ED7"/>
    <w:rsid w:val="004145FA"/>
    <w:rsid w:val="00415B66"/>
    <w:rsid w:val="00416468"/>
    <w:rsid w:val="00416CC0"/>
    <w:rsid w:val="004206AB"/>
    <w:rsid w:val="004207FC"/>
    <w:rsid w:val="0042094F"/>
    <w:rsid w:val="00420BAB"/>
    <w:rsid w:val="00420DC9"/>
    <w:rsid w:val="00422D69"/>
    <w:rsid w:val="00427D7C"/>
    <w:rsid w:val="00430EFD"/>
    <w:rsid w:val="00431EFA"/>
    <w:rsid w:val="00432790"/>
    <w:rsid w:val="00433F01"/>
    <w:rsid w:val="00434986"/>
    <w:rsid w:val="00434CD0"/>
    <w:rsid w:val="00434D79"/>
    <w:rsid w:val="00435584"/>
    <w:rsid w:val="00441BA7"/>
    <w:rsid w:val="00442E2B"/>
    <w:rsid w:val="00443F5A"/>
    <w:rsid w:val="004451A6"/>
    <w:rsid w:val="00445F52"/>
    <w:rsid w:val="0045005B"/>
    <w:rsid w:val="00450F51"/>
    <w:rsid w:val="00451A84"/>
    <w:rsid w:val="00451EB9"/>
    <w:rsid w:val="004533BD"/>
    <w:rsid w:val="00455A25"/>
    <w:rsid w:val="00455E61"/>
    <w:rsid w:val="004568D2"/>
    <w:rsid w:val="00457E05"/>
    <w:rsid w:val="004606C5"/>
    <w:rsid w:val="00462F80"/>
    <w:rsid w:val="0046539E"/>
    <w:rsid w:val="00465540"/>
    <w:rsid w:val="00465FCB"/>
    <w:rsid w:val="00471B01"/>
    <w:rsid w:val="00474163"/>
    <w:rsid w:val="00476FB6"/>
    <w:rsid w:val="00477560"/>
    <w:rsid w:val="00477E9E"/>
    <w:rsid w:val="00480497"/>
    <w:rsid w:val="00480F19"/>
    <w:rsid w:val="004843A7"/>
    <w:rsid w:val="004858A6"/>
    <w:rsid w:val="00485DC8"/>
    <w:rsid w:val="0048614C"/>
    <w:rsid w:val="00486409"/>
    <w:rsid w:val="0048688A"/>
    <w:rsid w:val="00486B9F"/>
    <w:rsid w:val="00486F33"/>
    <w:rsid w:val="00487919"/>
    <w:rsid w:val="00487AE0"/>
    <w:rsid w:val="004903B1"/>
    <w:rsid w:val="00491384"/>
    <w:rsid w:val="00493360"/>
    <w:rsid w:val="004935F1"/>
    <w:rsid w:val="004941BF"/>
    <w:rsid w:val="00494FCE"/>
    <w:rsid w:val="004A21ED"/>
    <w:rsid w:val="004A2218"/>
    <w:rsid w:val="004A6805"/>
    <w:rsid w:val="004A7CEA"/>
    <w:rsid w:val="004B0726"/>
    <w:rsid w:val="004B080F"/>
    <w:rsid w:val="004B0D0F"/>
    <w:rsid w:val="004B27A6"/>
    <w:rsid w:val="004B300A"/>
    <w:rsid w:val="004B5E8B"/>
    <w:rsid w:val="004B7BFF"/>
    <w:rsid w:val="004C2367"/>
    <w:rsid w:val="004C24DF"/>
    <w:rsid w:val="004C2B3D"/>
    <w:rsid w:val="004C33CB"/>
    <w:rsid w:val="004C520E"/>
    <w:rsid w:val="004C5634"/>
    <w:rsid w:val="004D05F4"/>
    <w:rsid w:val="004D0B0D"/>
    <w:rsid w:val="004D24D5"/>
    <w:rsid w:val="004D2D8E"/>
    <w:rsid w:val="004D35A7"/>
    <w:rsid w:val="004D4C6B"/>
    <w:rsid w:val="004D63D8"/>
    <w:rsid w:val="004D6837"/>
    <w:rsid w:val="004D7B81"/>
    <w:rsid w:val="004E0908"/>
    <w:rsid w:val="004E196F"/>
    <w:rsid w:val="004E26E4"/>
    <w:rsid w:val="004E2BB3"/>
    <w:rsid w:val="004E454C"/>
    <w:rsid w:val="004E5945"/>
    <w:rsid w:val="004E69E1"/>
    <w:rsid w:val="004E75CD"/>
    <w:rsid w:val="004F0319"/>
    <w:rsid w:val="004F1014"/>
    <w:rsid w:val="004F325A"/>
    <w:rsid w:val="004F39D9"/>
    <w:rsid w:val="004F3A5E"/>
    <w:rsid w:val="004F4B8F"/>
    <w:rsid w:val="004F7CE0"/>
    <w:rsid w:val="0050060A"/>
    <w:rsid w:val="0050078F"/>
    <w:rsid w:val="005033E2"/>
    <w:rsid w:val="00503525"/>
    <w:rsid w:val="0050360B"/>
    <w:rsid w:val="005055A8"/>
    <w:rsid w:val="00505980"/>
    <w:rsid w:val="005061DF"/>
    <w:rsid w:val="00506885"/>
    <w:rsid w:val="0050705C"/>
    <w:rsid w:val="0051030D"/>
    <w:rsid w:val="00511611"/>
    <w:rsid w:val="00512D41"/>
    <w:rsid w:val="00514BE2"/>
    <w:rsid w:val="00514C44"/>
    <w:rsid w:val="00514EDF"/>
    <w:rsid w:val="005156B9"/>
    <w:rsid w:val="00515817"/>
    <w:rsid w:val="005215F9"/>
    <w:rsid w:val="005229B1"/>
    <w:rsid w:val="0052326D"/>
    <w:rsid w:val="00524D31"/>
    <w:rsid w:val="005253B8"/>
    <w:rsid w:val="00527F41"/>
    <w:rsid w:val="00532ADE"/>
    <w:rsid w:val="005332D6"/>
    <w:rsid w:val="00533B61"/>
    <w:rsid w:val="005340DE"/>
    <w:rsid w:val="005379D1"/>
    <w:rsid w:val="00542495"/>
    <w:rsid w:val="005429EF"/>
    <w:rsid w:val="005431CB"/>
    <w:rsid w:val="00543785"/>
    <w:rsid w:val="0054570E"/>
    <w:rsid w:val="005476B1"/>
    <w:rsid w:val="00550D33"/>
    <w:rsid w:val="00551947"/>
    <w:rsid w:val="0055233F"/>
    <w:rsid w:val="00552B25"/>
    <w:rsid w:val="00552B3C"/>
    <w:rsid w:val="005534FB"/>
    <w:rsid w:val="00554112"/>
    <w:rsid w:val="005627FE"/>
    <w:rsid w:val="00564394"/>
    <w:rsid w:val="005652B9"/>
    <w:rsid w:val="00565E31"/>
    <w:rsid w:val="00566C0B"/>
    <w:rsid w:val="00572059"/>
    <w:rsid w:val="00573670"/>
    <w:rsid w:val="005737C8"/>
    <w:rsid w:val="00577BEB"/>
    <w:rsid w:val="00580BDA"/>
    <w:rsid w:val="00583996"/>
    <w:rsid w:val="005845F3"/>
    <w:rsid w:val="00585BE9"/>
    <w:rsid w:val="00596580"/>
    <w:rsid w:val="00596CEA"/>
    <w:rsid w:val="005978DF"/>
    <w:rsid w:val="005979ED"/>
    <w:rsid w:val="00597D8A"/>
    <w:rsid w:val="005A2A53"/>
    <w:rsid w:val="005A4734"/>
    <w:rsid w:val="005A53F2"/>
    <w:rsid w:val="005B1FCB"/>
    <w:rsid w:val="005B21F7"/>
    <w:rsid w:val="005B2CC3"/>
    <w:rsid w:val="005B52E8"/>
    <w:rsid w:val="005C0646"/>
    <w:rsid w:val="005C07C9"/>
    <w:rsid w:val="005C09E0"/>
    <w:rsid w:val="005C20E2"/>
    <w:rsid w:val="005C7193"/>
    <w:rsid w:val="005D0621"/>
    <w:rsid w:val="005D1DA6"/>
    <w:rsid w:val="005D51F9"/>
    <w:rsid w:val="005D6BB1"/>
    <w:rsid w:val="005E2682"/>
    <w:rsid w:val="005E3759"/>
    <w:rsid w:val="005E6035"/>
    <w:rsid w:val="005E75CE"/>
    <w:rsid w:val="005F366D"/>
    <w:rsid w:val="005F7ADD"/>
    <w:rsid w:val="006001B7"/>
    <w:rsid w:val="006007D9"/>
    <w:rsid w:val="00603B29"/>
    <w:rsid w:val="00603E67"/>
    <w:rsid w:val="00603F05"/>
    <w:rsid w:val="00605354"/>
    <w:rsid w:val="006054E2"/>
    <w:rsid w:val="00605F22"/>
    <w:rsid w:val="00607EDE"/>
    <w:rsid w:val="00612545"/>
    <w:rsid w:val="0061298B"/>
    <w:rsid w:val="00612DFA"/>
    <w:rsid w:val="0062070A"/>
    <w:rsid w:val="00623120"/>
    <w:rsid w:val="006256D3"/>
    <w:rsid w:val="00636521"/>
    <w:rsid w:val="00637D03"/>
    <w:rsid w:val="00637DEB"/>
    <w:rsid w:val="00640986"/>
    <w:rsid w:val="00642ACD"/>
    <w:rsid w:val="00642F32"/>
    <w:rsid w:val="00644590"/>
    <w:rsid w:val="006470CA"/>
    <w:rsid w:val="00651413"/>
    <w:rsid w:val="00651754"/>
    <w:rsid w:val="006532B8"/>
    <w:rsid w:val="00653733"/>
    <w:rsid w:val="0065655B"/>
    <w:rsid w:val="00657200"/>
    <w:rsid w:val="00657FE3"/>
    <w:rsid w:val="0066494B"/>
    <w:rsid w:val="00665D74"/>
    <w:rsid w:val="00667B29"/>
    <w:rsid w:val="0067035D"/>
    <w:rsid w:val="0067072C"/>
    <w:rsid w:val="00671C1C"/>
    <w:rsid w:val="00672B1E"/>
    <w:rsid w:val="00673221"/>
    <w:rsid w:val="0067433E"/>
    <w:rsid w:val="006766CE"/>
    <w:rsid w:val="00676ABB"/>
    <w:rsid w:val="00676F01"/>
    <w:rsid w:val="00680575"/>
    <w:rsid w:val="006829C9"/>
    <w:rsid w:val="00683ADA"/>
    <w:rsid w:val="00683B76"/>
    <w:rsid w:val="00684210"/>
    <w:rsid w:val="006846D2"/>
    <w:rsid w:val="00685BF0"/>
    <w:rsid w:val="00690C3C"/>
    <w:rsid w:val="00691DDC"/>
    <w:rsid w:val="00693BC1"/>
    <w:rsid w:val="006942E8"/>
    <w:rsid w:val="00695DEF"/>
    <w:rsid w:val="00696AEA"/>
    <w:rsid w:val="00697FE1"/>
    <w:rsid w:val="006A04F4"/>
    <w:rsid w:val="006A2312"/>
    <w:rsid w:val="006A316B"/>
    <w:rsid w:val="006A5D15"/>
    <w:rsid w:val="006A63CD"/>
    <w:rsid w:val="006A6581"/>
    <w:rsid w:val="006A7B31"/>
    <w:rsid w:val="006B1CB1"/>
    <w:rsid w:val="006B25A8"/>
    <w:rsid w:val="006B3B81"/>
    <w:rsid w:val="006B4A9D"/>
    <w:rsid w:val="006B55D9"/>
    <w:rsid w:val="006B6880"/>
    <w:rsid w:val="006B6BEB"/>
    <w:rsid w:val="006C0086"/>
    <w:rsid w:val="006C244E"/>
    <w:rsid w:val="006C37D9"/>
    <w:rsid w:val="006C45F3"/>
    <w:rsid w:val="006C4CFF"/>
    <w:rsid w:val="006D03C1"/>
    <w:rsid w:val="006D1552"/>
    <w:rsid w:val="006D16E8"/>
    <w:rsid w:val="006D2E0E"/>
    <w:rsid w:val="006D33A3"/>
    <w:rsid w:val="006D3E15"/>
    <w:rsid w:val="006D4057"/>
    <w:rsid w:val="006D55A2"/>
    <w:rsid w:val="006D5EEE"/>
    <w:rsid w:val="006D62B4"/>
    <w:rsid w:val="006E0310"/>
    <w:rsid w:val="006E3563"/>
    <w:rsid w:val="006E477B"/>
    <w:rsid w:val="006F1398"/>
    <w:rsid w:val="006F29FE"/>
    <w:rsid w:val="006F3B63"/>
    <w:rsid w:val="006F4EA5"/>
    <w:rsid w:val="006F4FC8"/>
    <w:rsid w:val="006F5AA9"/>
    <w:rsid w:val="006F7E5E"/>
    <w:rsid w:val="0070238F"/>
    <w:rsid w:val="00704108"/>
    <w:rsid w:val="00704BE9"/>
    <w:rsid w:val="00705717"/>
    <w:rsid w:val="00710D11"/>
    <w:rsid w:val="007174D8"/>
    <w:rsid w:val="0072157D"/>
    <w:rsid w:val="00723459"/>
    <w:rsid w:val="00723C5E"/>
    <w:rsid w:val="007269B8"/>
    <w:rsid w:val="00726BDE"/>
    <w:rsid w:val="007302A5"/>
    <w:rsid w:val="007310DC"/>
    <w:rsid w:val="00734418"/>
    <w:rsid w:val="00735185"/>
    <w:rsid w:val="00737A08"/>
    <w:rsid w:val="00740027"/>
    <w:rsid w:val="0074041F"/>
    <w:rsid w:val="00740562"/>
    <w:rsid w:val="00740712"/>
    <w:rsid w:val="00741393"/>
    <w:rsid w:val="007420D7"/>
    <w:rsid w:val="007428A3"/>
    <w:rsid w:val="00742A70"/>
    <w:rsid w:val="00742FDC"/>
    <w:rsid w:val="00745F14"/>
    <w:rsid w:val="007469D9"/>
    <w:rsid w:val="00747FB1"/>
    <w:rsid w:val="00750C22"/>
    <w:rsid w:val="007511E7"/>
    <w:rsid w:val="00754485"/>
    <w:rsid w:val="00754EF3"/>
    <w:rsid w:val="00757898"/>
    <w:rsid w:val="00762213"/>
    <w:rsid w:val="0076291B"/>
    <w:rsid w:val="007653D3"/>
    <w:rsid w:val="00765E9F"/>
    <w:rsid w:val="0076739C"/>
    <w:rsid w:val="00767949"/>
    <w:rsid w:val="00767C7F"/>
    <w:rsid w:val="007712C4"/>
    <w:rsid w:val="007747A4"/>
    <w:rsid w:val="0077556C"/>
    <w:rsid w:val="0077744C"/>
    <w:rsid w:val="007777E4"/>
    <w:rsid w:val="00780056"/>
    <w:rsid w:val="00781076"/>
    <w:rsid w:val="00783E4D"/>
    <w:rsid w:val="007845DA"/>
    <w:rsid w:val="00785048"/>
    <w:rsid w:val="00785F65"/>
    <w:rsid w:val="007900DB"/>
    <w:rsid w:val="00791C33"/>
    <w:rsid w:val="00791DAF"/>
    <w:rsid w:val="00791E84"/>
    <w:rsid w:val="00795B2E"/>
    <w:rsid w:val="007A07BC"/>
    <w:rsid w:val="007A1701"/>
    <w:rsid w:val="007A22E4"/>
    <w:rsid w:val="007A3E7F"/>
    <w:rsid w:val="007A473B"/>
    <w:rsid w:val="007A66B9"/>
    <w:rsid w:val="007A7F08"/>
    <w:rsid w:val="007B0009"/>
    <w:rsid w:val="007B07E9"/>
    <w:rsid w:val="007B0830"/>
    <w:rsid w:val="007B1CCB"/>
    <w:rsid w:val="007B39D3"/>
    <w:rsid w:val="007B3A63"/>
    <w:rsid w:val="007B3A75"/>
    <w:rsid w:val="007B5694"/>
    <w:rsid w:val="007B5F85"/>
    <w:rsid w:val="007B675B"/>
    <w:rsid w:val="007B7006"/>
    <w:rsid w:val="007C00C7"/>
    <w:rsid w:val="007C069D"/>
    <w:rsid w:val="007C1344"/>
    <w:rsid w:val="007C4517"/>
    <w:rsid w:val="007C4FFD"/>
    <w:rsid w:val="007C5B3E"/>
    <w:rsid w:val="007C5C1E"/>
    <w:rsid w:val="007C77C2"/>
    <w:rsid w:val="007D0111"/>
    <w:rsid w:val="007D0212"/>
    <w:rsid w:val="007D1ABA"/>
    <w:rsid w:val="007D24FE"/>
    <w:rsid w:val="007D32CF"/>
    <w:rsid w:val="007D379F"/>
    <w:rsid w:val="007D3C31"/>
    <w:rsid w:val="007D3CCD"/>
    <w:rsid w:val="007D48CA"/>
    <w:rsid w:val="007D56EB"/>
    <w:rsid w:val="007D7468"/>
    <w:rsid w:val="007E5AFA"/>
    <w:rsid w:val="007E6EAD"/>
    <w:rsid w:val="007E7538"/>
    <w:rsid w:val="007F00BE"/>
    <w:rsid w:val="007F0CB8"/>
    <w:rsid w:val="007F2C72"/>
    <w:rsid w:val="007F5086"/>
    <w:rsid w:val="007F7020"/>
    <w:rsid w:val="007F7392"/>
    <w:rsid w:val="00804912"/>
    <w:rsid w:val="00804E9D"/>
    <w:rsid w:val="00805339"/>
    <w:rsid w:val="00806601"/>
    <w:rsid w:val="00812DA1"/>
    <w:rsid w:val="0081416F"/>
    <w:rsid w:val="0081424E"/>
    <w:rsid w:val="0081426F"/>
    <w:rsid w:val="00814907"/>
    <w:rsid w:val="00815057"/>
    <w:rsid w:val="008155D9"/>
    <w:rsid w:val="008164B7"/>
    <w:rsid w:val="00817AB1"/>
    <w:rsid w:val="00817B20"/>
    <w:rsid w:val="0082249B"/>
    <w:rsid w:val="0082357A"/>
    <w:rsid w:val="00823EE3"/>
    <w:rsid w:val="00825881"/>
    <w:rsid w:val="008319D8"/>
    <w:rsid w:val="00831E27"/>
    <w:rsid w:val="00832087"/>
    <w:rsid w:val="0083210C"/>
    <w:rsid w:val="008343A0"/>
    <w:rsid w:val="00834A38"/>
    <w:rsid w:val="00834CC1"/>
    <w:rsid w:val="008408B6"/>
    <w:rsid w:val="008408B8"/>
    <w:rsid w:val="00840A8D"/>
    <w:rsid w:val="00843F2A"/>
    <w:rsid w:val="00845687"/>
    <w:rsid w:val="00845804"/>
    <w:rsid w:val="00847BD9"/>
    <w:rsid w:val="00850C0E"/>
    <w:rsid w:val="00851134"/>
    <w:rsid w:val="00851DA4"/>
    <w:rsid w:val="00860360"/>
    <w:rsid w:val="008609DD"/>
    <w:rsid w:val="00860E0E"/>
    <w:rsid w:val="00861F00"/>
    <w:rsid w:val="008633FA"/>
    <w:rsid w:val="00864406"/>
    <w:rsid w:val="008660BE"/>
    <w:rsid w:val="008669BD"/>
    <w:rsid w:val="008674E8"/>
    <w:rsid w:val="0087015D"/>
    <w:rsid w:val="00871A61"/>
    <w:rsid w:val="00877CD4"/>
    <w:rsid w:val="00880BAD"/>
    <w:rsid w:val="0088106D"/>
    <w:rsid w:val="00881EFB"/>
    <w:rsid w:val="00886C86"/>
    <w:rsid w:val="0088765D"/>
    <w:rsid w:val="0089072F"/>
    <w:rsid w:val="008910AE"/>
    <w:rsid w:val="00892BD0"/>
    <w:rsid w:val="00895281"/>
    <w:rsid w:val="00897397"/>
    <w:rsid w:val="008975C1"/>
    <w:rsid w:val="008A049A"/>
    <w:rsid w:val="008A06F0"/>
    <w:rsid w:val="008A1123"/>
    <w:rsid w:val="008A12EE"/>
    <w:rsid w:val="008A17DE"/>
    <w:rsid w:val="008A2465"/>
    <w:rsid w:val="008A4CF0"/>
    <w:rsid w:val="008A4D2F"/>
    <w:rsid w:val="008B186D"/>
    <w:rsid w:val="008B4A7F"/>
    <w:rsid w:val="008B4EA6"/>
    <w:rsid w:val="008C0838"/>
    <w:rsid w:val="008C2556"/>
    <w:rsid w:val="008C410D"/>
    <w:rsid w:val="008C4F75"/>
    <w:rsid w:val="008C6B0C"/>
    <w:rsid w:val="008C7682"/>
    <w:rsid w:val="008D0AEA"/>
    <w:rsid w:val="008D2937"/>
    <w:rsid w:val="008D3132"/>
    <w:rsid w:val="008D3644"/>
    <w:rsid w:val="008D72C9"/>
    <w:rsid w:val="008E00B8"/>
    <w:rsid w:val="008E2A8A"/>
    <w:rsid w:val="008E2F74"/>
    <w:rsid w:val="008E3D7F"/>
    <w:rsid w:val="008E705C"/>
    <w:rsid w:val="008F05D5"/>
    <w:rsid w:val="008F0F6F"/>
    <w:rsid w:val="008F2E99"/>
    <w:rsid w:val="008F4B7F"/>
    <w:rsid w:val="008F4CFF"/>
    <w:rsid w:val="008F6CE6"/>
    <w:rsid w:val="0090067F"/>
    <w:rsid w:val="00902657"/>
    <w:rsid w:val="00904625"/>
    <w:rsid w:val="009059AF"/>
    <w:rsid w:val="00905B10"/>
    <w:rsid w:val="00905B8A"/>
    <w:rsid w:val="0090671A"/>
    <w:rsid w:val="00907BBA"/>
    <w:rsid w:val="0091186C"/>
    <w:rsid w:val="009119AC"/>
    <w:rsid w:val="0091241B"/>
    <w:rsid w:val="00913A98"/>
    <w:rsid w:val="00914113"/>
    <w:rsid w:val="00914410"/>
    <w:rsid w:val="00917011"/>
    <w:rsid w:val="00920C3F"/>
    <w:rsid w:val="00924BE2"/>
    <w:rsid w:val="0092695C"/>
    <w:rsid w:val="00927E68"/>
    <w:rsid w:val="0093045B"/>
    <w:rsid w:val="00932F69"/>
    <w:rsid w:val="00933AA4"/>
    <w:rsid w:val="00934132"/>
    <w:rsid w:val="00934BBB"/>
    <w:rsid w:val="00936B6E"/>
    <w:rsid w:val="0093762E"/>
    <w:rsid w:val="0094012C"/>
    <w:rsid w:val="00940C88"/>
    <w:rsid w:val="00941EA2"/>
    <w:rsid w:val="00942445"/>
    <w:rsid w:val="009451BB"/>
    <w:rsid w:val="0094723E"/>
    <w:rsid w:val="009507B2"/>
    <w:rsid w:val="00952A40"/>
    <w:rsid w:val="009537EC"/>
    <w:rsid w:val="009556E1"/>
    <w:rsid w:val="00957900"/>
    <w:rsid w:val="009602F7"/>
    <w:rsid w:val="00960689"/>
    <w:rsid w:val="0096076B"/>
    <w:rsid w:val="00964EE6"/>
    <w:rsid w:val="00966963"/>
    <w:rsid w:val="009671A2"/>
    <w:rsid w:val="00967508"/>
    <w:rsid w:val="00967768"/>
    <w:rsid w:val="009706E2"/>
    <w:rsid w:val="00971358"/>
    <w:rsid w:val="00972DC4"/>
    <w:rsid w:val="009736FB"/>
    <w:rsid w:val="00980433"/>
    <w:rsid w:val="00981298"/>
    <w:rsid w:val="009837AA"/>
    <w:rsid w:val="009840CE"/>
    <w:rsid w:val="0098461E"/>
    <w:rsid w:val="00985C78"/>
    <w:rsid w:val="00987FAD"/>
    <w:rsid w:val="00990952"/>
    <w:rsid w:val="0099306F"/>
    <w:rsid w:val="00994550"/>
    <w:rsid w:val="0099477B"/>
    <w:rsid w:val="0099500D"/>
    <w:rsid w:val="009951CC"/>
    <w:rsid w:val="0099579C"/>
    <w:rsid w:val="009965F2"/>
    <w:rsid w:val="00997C2A"/>
    <w:rsid w:val="009A0163"/>
    <w:rsid w:val="009A5258"/>
    <w:rsid w:val="009A5F6E"/>
    <w:rsid w:val="009B00E6"/>
    <w:rsid w:val="009B109B"/>
    <w:rsid w:val="009B30D9"/>
    <w:rsid w:val="009B5FF9"/>
    <w:rsid w:val="009B6548"/>
    <w:rsid w:val="009C0CFB"/>
    <w:rsid w:val="009C0F63"/>
    <w:rsid w:val="009C2A96"/>
    <w:rsid w:val="009C2D79"/>
    <w:rsid w:val="009C45E8"/>
    <w:rsid w:val="009C4D74"/>
    <w:rsid w:val="009C67C5"/>
    <w:rsid w:val="009C7A28"/>
    <w:rsid w:val="009D186E"/>
    <w:rsid w:val="009D25A8"/>
    <w:rsid w:val="009D281F"/>
    <w:rsid w:val="009D29FF"/>
    <w:rsid w:val="009D2EBD"/>
    <w:rsid w:val="009D5002"/>
    <w:rsid w:val="009D5240"/>
    <w:rsid w:val="009D6CC9"/>
    <w:rsid w:val="009D7F47"/>
    <w:rsid w:val="009E03FD"/>
    <w:rsid w:val="009E14C9"/>
    <w:rsid w:val="009E27D5"/>
    <w:rsid w:val="009E2C3A"/>
    <w:rsid w:val="009E33B3"/>
    <w:rsid w:val="009E62BD"/>
    <w:rsid w:val="009E698D"/>
    <w:rsid w:val="009F077F"/>
    <w:rsid w:val="009F0C53"/>
    <w:rsid w:val="009F20C0"/>
    <w:rsid w:val="009F2824"/>
    <w:rsid w:val="009F41C4"/>
    <w:rsid w:val="009F4FE0"/>
    <w:rsid w:val="009F5E6E"/>
    <w:rsid w:val="009F66E2"/>
    <w:rsid w:val="009F6CF3"/>
    <w:rsid w:val="00A0175D"/>
    <w:rsid w:val="00A03159"/>
    <w:rsid w:val="00A03F40"/>
    <w:rsid w:val="00A04EED"/>
    <w:rsid w:val="00A054BF"/>
    <w:rsid w:val="00A07A4B"/>
    <w:rsid w:val="00A07E45"/>
    <w:rsid w:val="00A07E96"/>
    <w:rsid w:val="00A1110B"/>
    <w:rsid w:val="00A136FE"/>
    <w:rsid w:val="00A14583"/>
    <w:rsid w:val="00A171D1"/>
    <w:rsid w:val="00A20DF7"/>
    <w:rsid w:val="00A223DD"/>
    <w:rsid w:val="00A23674"/>
    <w:rsid w:val="00A24034"/>
    <w:rsid w:val="00A247FE"/>
    <w:rsid w:val="00A2482E"/>
    <w:rsid w:val="00A32858"/>
    <w:rsid w:val="00A33F63"/>
    <w:rsid w:val="00A34FD4"/>
    <w:rsid w:val="00A35BAF"/>
    <w:rsid w:val="00A36582"/>
    <w:rsid w:val="00A378EE"/>
    <w:rsid w:val="00A40F41"/>
    <w:rsid w:val="00A41B29"/>
    <w:rsid w:val="00A4279A"/>
    <w:rsid w:val="00A42C63"/>
    <w:rsid w:val="00A4569D"/>
    <w:rsid w:val="00A5045C"/>
    <w:rsid w:val="00A51AE4"/>
    <w:rsid w:val="00A5595D"/>
    <w:rsid w:val="00A55DBF"/>
    <w:rsid w:val="00A5679B"/>
    <w:rsid w:val="00A62B61"/>
    <w:rsid w:val="00A62F5F"/>
    <w:rsid w:val="00A6499C"/>
    <w:rsid w:val="00A65044"/>
    <w:rsid w:val="00A666BA"/>
    <w:rsid w:val="00A670CB"/>
    <w:rsid w:val="00A6742C"/>
    <w:rsid w:val="00A67C9A"/>
    <w:rsid w:val="00A67D07"/>
    <w:rsid w:val="00A67F96"/>
    <w:rsid w:val="00A7057B"/>
    <w:rsid w:val="00A70A72"/>
    <w:rsid w:val="00A716C1"/>
    <w:rsid w:val="00A71ABB"/>
    <w:rsid w:val="00A71D20"/>
    <w:rsid w:val="00A731E9"/>
    <w:rsid w:val="00A767B3"/>
    <w:rsid w:val="00A807DA"/>
    <w:rsid w:val="00A81360"/>
    <w:rsid w:val="00A82842"/>
    <w:rsid w:val="00A83575"/>
    <w:rsid w:val="00A836FC"/>
    <w:rsid w:val="00A83753"/>
    <w:rsid w:val="00A84162"/>
    <w:rsid w:val="00A85134"/>
    <w:rsid w:val="00A85179"/>
    <w:rsid w:val="00A86871"/>
    <w:rsid w:val="00A870C3"/>
    <w:rsid w:val="00A8767D"/>
    <w:rsid w:val="00A91629"/>
    <w:rsid w:val="00A91C41"/>
    <w:rsid w:val="00A92D0B"/>
    <w:rsid w:val="00A93898"/>
    <w:rsid w:val="00A94EB0"/>
    <w:rsid w:val="00A96689"/>
    <w:rsid w:val="00A978B8"/>
    <w:rsid w:val="00AA08F8"/>
    <w:rsid w:val="00AA234E"/>
    <w:rsid w:val="00AA26C9"/>
    <w:rsid w:val="00AA5235"/>
    <w:rsid w:val="00AA5938"/>
    <w:rsid w:val="00AA69DA"/>
    <w:rsid w:val="00AB0233"/>
    <w:rsid w:val="00AB05A8"/>
    <w:rsid w:val="00AB0C3F"/>
    <w:rsid w:val="00AB3DCC"/>
    <w:rsid w:val="00AB54A7"/>
    <w:rsid w:val="00AB6658"/>
    <w:rsid w:val="00AC1DFB"/>
    <w:rsid w:val="00AC4703"/>
    <w:rsid w:val="00AC4798"/>
    <w:rsid w:val="00AC51C9"/>
    <w:rsid w:val="00AC697D"/>
    <w:rsid w:val="00AD1722"/>
    <w:rsid w:val="00AD1D17"/>
    <w:rsid w:val="00AD20E1"/>
    <w:rsid w:val="00AD2577"/>
    <w:rsid w:val="00AD6220"/>
    <w:rsid w:val="00AE0982"/>
    <w:rsid w:val="00AE1847"/>
    <w:rsid w:val="00AE37C8"/>
    <w:rsid w:val="00AE6565"/>
    <w:rsid w:val="00AF075D"/>
    <w:rsid w:val="00AF0D2E"/>
    <w:rsid w:val="00AF138A"/>
    <w:rsid w:val="00AF3E75"/>
    <w:rsid w:val="00AF3F61"/>
    <w:rsid w:val="00AF46C1"/>
    <w:rsid w:val="00AF4DBF"/>
    <w:rsid w:val="00AF6256"/>
    <w:rsid w:val="00AF6E7F"/>
    <w:rsid w:val="00AF7234"/>
    <w:rsid w:val="00AF76BA"/>
    <w:rsid w:val="00B01444"/>
    <w:rsid w:val="00B02112"/>
    <w:rsid w:val="00B02C88"/>
    <w:rsid w:val="00B06046"/>
    <w:rsid w:val="00B0761A"/>
    <w:rsid w:val="00B07CAA"/>
    <w:rsid w:val="00B10F32"/>
    <w:rsid w:val="00B1154F"/>
    <w:rsid w:val="00B1168C"/>
    <w:rsid w:val="00B134A6"/>
    <w:rsid w:val="00B13622"/>
    <w:rsid w:val="00B13C9F"/>
    <w:rsid w:val="00B15A09"/>
    <w:rsid w:val="00B15D27"/>
    <w:rsid w:val="00B16E46"/>
    <w:rsid w:val="00B17C83"/>
    <w:rsid w:val="00B20DF5"/>
    <w:rsid w:val="00B21649"/>
    <w:rsid w:val="00B22D85"/>
    <w:rsid w:val="00B23E2A"/>
    <w:rsid w:val="00B25F8D"/>
    <w:rsid w:val="00B271E4"/>
    <w:rsid w:val="00B276F3"/>
    <w:rsid w:val="00B27954"/>
    <w:rsid w:val="00B321D8"/>
    <w:rsid w:val="00B32C78"/>
    <w:rsid w:val="00B34147"/>
    <w:rsid w:val="00B34896"/>
    <w:rsid w:val="00B34B0A"/>
    <w:rsid w:val="00B34BDF"/>
    <w:rsid w:val="00B34C2A"/>
    <w:rsid w:val="00B35586"/>
    <w:rsid w:val="00B35DC2"/>
    <w:rsid w:val="00B36E99"/>
    <w:rsid w:val="00B40BFC"/>
    <w:rsid w:val="00B40D2F"/>
    <w:rsid w:val="00B413D2"/>
    <w:rsid w:val="00B41887"/>
    <w:rsid w:val="00B41F20"/>
    <w:rsid w:val="00B42560"/>
    <w:rsid w:val="00B437ED"/>
    <w:rsid w:val="00B45097"/>
    <w:rsid w:val="00B4788F"/>
    <w:rsid w:val="00B5059F"/>
    <w:rsid w:val="00B51703"/>
    <w:rsid w:val="00B5246C"/>
    <w:rsid w:val="00B544B3"/>
    <w:rsid w:val="00B54E6F"/>
    <w:rsid w:val="00B557C8"/>
    <w:rsid w:val="00B575B9"/>
    <w:rsid w:val="00B575E8"/>
    <w:rsid w:val="00B57A70"/>
    <w:rsid w:val="00B57B58"/>
    <w:rsid w:val="00B60E1E"/>
    <w:rsid w:val="00B63F02"/>
    <w:rsid w:val="00B65A66"/>
    <w:rsid w:val="00B67F50"/>
    <w:rsid w:val="00B7161C"/>
    <w:rsid w:val="00B76FF1"/>
    <w:rsid w:val="00B77060"/>
    <w:rsid w:val="00B800F8"/>
    <w:rsid w:val="00B80813"/>
    <w:rsid w:val="00B811E9"/>
    <w:rsid w:val="00B849C1"/>
    <w:rsid w:val="00B855B3"/>
    <w:rsid w:val="00B86D25"/>
    <w:rsid w:val="00B87395"/>
    <w:rsid w:val="00B87D2E"/>
    <w:rsid w:val="00B909C3"/>
    <w:rsid w:val="00B90A4D"/>
    <w:rsid w:val="00B912B5"/>
    <w:rsid w:val="00B917D1"/>
    <w:rsid w:val="00B92EB8"/>
    <w:rsid w:val="00B944E4"/>
    <w:rsid w:val="00B961E7"/>
    <w:rsid w:val="00B96F32"/>
    <w:rsid w:val="00BA094B"/>
    <w:rsid w:val="00BA1BF4"/>
    <w:rsid w:val="00BA1FF9"/>
    <w:rsid w:val="00BA30AD"/>
    <w:rsid w:val="00BA5057"/>
    <w:rsid w:val="00BA5134"/>
    <w:rsid w:val="00BA51CD"/>
    <w:rsid w:val="00BA6E5E"/>
    <w:rsid w:val="00BA7BD5"/>
    <w:rsid w:val="00BB09FB"/>
    <w:rsid w:val="00BB6249"/>
    <w:rsid w:val="00BB713E"/>
    <w:rsid w:val="00BC0EBE"/>
    <w:rsid w:val="00BC22C5"/>
    <w:rsid w:val="00BC2403"/>
    <w:rsid w:val="00BC29DF"/>
    <w:rsid w:val="00BC3147"/>
    <w:rsid w:val="00BC5FC5"/>
    <w:rsid w:val="00BD045B"/>
    <w:rsid w:val="00BD1181"/>
    <w:rsid w:val="00BD1968"/>
    <w:rsid w:val="00BD2375"/>
    <w:rsid w:val="00BD26A5"/>
    <w:rsid w:val="00BD38D8"/>
    <w:rsid w:val="00BD49CB"/>
    <w:rsid w:val="00BD4AE7"/>
    <w:rsid w:val="00BD5924"/>
    <w:rsid w:val="00BD5931"/>
    <w:rsid w:val="00BD61CC"/>
    <w:rsid w:val="00BD7182"/>
    <w:rsid w:val="00BD7B15"/>
    <w:rsid w:val="00BE0F8D"/>
    <w:rsid w:val="00BE3386"/>
    <w:rsid w:val="00BE33E5"/>
    <w:rsid w:val="00BE4E76"/>
    <w:rsid w:val="00BE51DF"/>
    <w:rsid w:val="00BE72E0"/>
    <w:rsid w:val="00BE73F5"/>
    <w:rsid w:val="00BF0E78"/>
    <w:rsid w:val="00BF1161"/>
    <w:rsid w:val="00BF3556"/>
    <w:rsid w:val="00BF3C29"/>
    <w:rsid w:val="00BF45C8"/>
    <w:rsid w:val="00BF629C"/>
    <w:rsid w:val="00BF65DC"/>
    <w:rsid w:val="00C01AEC"/>
    <w:rsid w:val="00C0375E"/>
    <w:rsid w:val="00C03A21"/>
    <w:rsid w:val="00C03B48"/>
    <w:rsid w:val="00C04589"/>
    <w:rsid w:val="00C06848"/>
    <w:rsid w:val="00C07865"/>
    <w:rsid w:val="00C1092B"/>
    <w:rsid w:val="00C1188D"/>
    <w:rsid w:val="00C13544"/>
    <w:rsid w:val="00C147B2"/>
    <w:rsid w:val="00C1498C"/>
    <w:rsid w:val="00C15C3F"/>
    <w:rsid w:val="00C2369C"/>
    <w:rsid w:val="00C24861"/>
    <w:rsid w:val="00C25727"/>
    <w:rsid w:val="00C25925"/>
    <w:rsid w:val="00C27E49"/>
    <w:rsid w:val="00C27F6E"/>
    <w:rsid w:val="00C318AC"/>
    <w:rsid w:val="00C342FE"/>
    <w:rsid w:val="00C34A17"/>
    <w:rsid w:val="00C356A7"/>
    <w:rsid w:val="00C361F1"/>
    <w:rsid w:val="00C3691F"/>
    <w:rsid w:val="00C41196"/>
    <w:rsid w:val="00C423C5"/>
    <w:rsid w:val="00C44F85"/>
    <w:rsid w:val="00C46AF5"/>
    <w:rsid w:val="00C50DC2"/>
    <w:rsid w:val="00C523F0"/>
    <w:rsid w:val="00C5260F"/>
    <w:rsid w:val="00C541CB"/>
    <w:rsid w:val="00C542F7"/>
    <w:rsid w:val="00C56AC6"/>
    <w:rsid w:val="00C57303"/>
    <w:rsid w:val="00C629B1"/>
    <w:rsid w:val="00C636F2"/>
    <w:rsid w:val="00C6531F"/>
    <w:rsid w:val="00C65E15"/>
    <w:rsid w:val="00C70538"/>
    <w:rsid w:val="00C71F15"/>
    <w:rsid w:val="00C73A88"/>
    <w:rsid w:val="00C75C84"/>
    <w:rsid w:val="00C82A00"/>
    <w:rsid w:val="00C8316D"/>
    <w:rsid w:val="00C833FF"/>
    <w:rsid w:val="00C8558E"/>
    <w:rsid w:val="00C857A7"/>
    <w:rsid w:val="00C86961"/>
    <w:rsid w:val="00C90168"/>
    <w:rsid w:val="00C91899"/>
    <w:rsid w:val="00C9229D"/>
    <w:rsid w:val="00C940BC"/>
    <w:rsid w:val="00C95CC5"/>
    <w:rsid w:val="00CA33F8"/>
    <w:rsid w:val="00CA4358"/>
    <w:rsid w:val="00CA67FD"/>
    <w:rsid w:val="00CB2B7D"/>
    <w:rsid w:val="00CB35A8"/>
    <w:rsid w:val="00CB4701"/>
    <w:rsid w:val="00CB4E56"/>
    <w:rsid w:val="00CB50D4"/>
    <w:rsid w:val="00CB5E1D"/>
    <w:rsid w:val="00CB6562"/>
    <w:rsid w:val="00CB6D9E"/>
    <w:rsid w:val="00CB7A5B"/>
    <w:rsid w:val="00CC3840"/>
    <w:rsid w:val="00CC414B"/>
    <w:rsid w:val="00CC6BFB"/>
    <w:rsid w:val="00CC6C1E"/>
    <w:rsid w:val="00CC799C"/>
    <w:rsid w:val="00CD09F0"/>
    <w:rsid w:val="00CD4C92"/>
    <w:rsid w:val="00CD5E3A"/>
    <w:rsid w:val="00CE2138"/>
    <w:rsid w:val="00CE4E41"/>
    <w:rsid w:val="00CE5538"/>
    <w:rsid w:val="00CE79E2"/>
    <w:rsid w:val="00CE7BC3"/>
    <w:rsid w:val="00CF1744"/>
    <w:rsid w:val="00CF2DC4"/>
    <w:rsid w:val="00CF7241"/>
    <w:rsid w:val="00D00F0D"/>
    <w:rsid w:val="00D02023"/>
    <w:rsid w:val="00D0277E"/>
    <w:rsid w:val="00D05A4B"/>
    <w:rsid w:val="00D0624F"/>
    <w:rsid w:val="00D11680"/>
    <w:rsid w:val="00D11B46"/>
    <w:rsid w:val="00D13265"/>
    <w:rsid w:val="00D149A7"/>
    <w:rsid w:val="00D16AA6"/>
    <w:rsid w:val="00D17A22"/>
    <w:rsid w:val="00D206FF"/>
    <w:rsid w:val="00D22733"/>
    <w:rsid w:val="00D22AE5"/>
    <w:rsid w:val="00D23A79"/>
    <w:rsid w:val="00D2523E"/>
    <w:rsid w:val="00D25678"/>
    <w:rsid w:val="00D26FF0"/>
    <w:rsid w:val="00D3087C"/>
    <w:rsid w:val="00D334A1"/>
    <w:rsid w:val="00D34B98"/>
    <w:rsid w:val="00D34CEB"/>
    <w:rsid w:val="00D35905"/>
    <w:rsid w:val="00D36065"/>
    <w:rsid w:val="00D43CF2"/>
    <w:rsid w:val="00D44181"/>
    <w:rsid w:val="00D44FB6"/>
    <w:rsid w:val="00D52FC8"/>
    <w:rsid w:val="00D542BA"/>
    <w:rsid w:val="00D54D6D"/>
    <w:rsid w:val="00D55845"/>
    <w:rsid w:val="00D55D7B"/>
    <w:rsid w:val="00D57043"/>
    <w:rsid w:val="00D60747"/>
    <w:rsid w:val="00D6103B"/>
    <w:rsid w:val="00D611C5"/>
    <w:rsid w:val="00D62333"/>
    <w:rsid w:val="00D6614B"/>
    <w:rsid w:val="00D6647F"/>
    <w:rsid w:val="00D707F7"/>
    <w:rsid w:val="00D71F21"/>
    <w:rsid w:val="00D767A1"/>
    <w:rsid w:val="00D813E1"/>
    <w:rsid w:val="00D81600"/>
    <w:rsid w:val="00D856F1"/>
    <w:rsid w:val="00D86E5C"/>
    <w:rsid w:val="00D929B1"/>
    <w:rsid w:val="00D955D1"/>
    <w:rsid w:val="00D95A67"/>
    <w:rsid w:val="00D96FED"/>
    <w:rsid w:val="00DA02F5"/>
    <w:rsid w:val="00DA5924"/>
    <w:rsid w:val="00DA70D1"/>
    <w:rsid w:val="00DB0BB1"/>
    <w:rsid w:val="00DB0E47"/>
    <w:rsid w:val="00DB3198"/>
    <w:rsid w:val="00DB714B"/>
    <w:rsid w:val="00DC0C62"/>
    <w:rsid w:val="00DC2D59"/>
    <w:rsid w:val="00DC31EF"/>
    <w:rsid w:val="00DC5D12"/>
    <w:rsid w:val="00DC6B63"/>
    <w:rsid w:val="00DD0134"/>
    <w:rsid w:val="00DD3D70"/>
    <w:rsid w:val="00DD4D59"/>
    <w:rsid w:val="00DD5981"/>
    <w:rsid w:val="00DE0C92"/>
    <w:rsid w:val="00DE137D"/>
    <w:rsid w:val="00DE2B14"/>
    <w:rsid w:val="00DE5379"/>
    <w:rsid w:val="00DE5E48"/>
    <w:rsid w:val="00DE6AA0"/>
    <w:rsid w:val="00DE777B"/>
    <w:rsid w:val="00DE7BB1"/>
    <w:rsid w:val="00DF01BF"/>
    <w:rsid w:val="00DF279F"/>
    <w:rsid w:val="00DF45F8"/>
    <w:rsid w:val="00DF5768"/>
    <w:rsid w:val="00DF7F10"/>
    <w:rsid w:val="00E0090D"/>
    <w:rsid w:val="00E01FF0"/>
    <w:rsid w:val="00E03899"/>
    <w:rsid w:val="00E040C2"/>
    <w:rsid w:val="00E0476E"/>
    <w:rsid w:val="00E05EB1"/>
    <w:rsid w:val="00E071D5"/>
    <w:rsid w:val="00E07278"/>
    <w:rsid w:val="00E07F66"/>
    <w:rsid w:val="00E1107F"/>
    <w:rsid w:val="00E11BF8"/>
    <w:rsid w:val="00E11F80"/>
    <w:rsid w:val="00E13584"/>
    <w:rsid w:val="00E143C6"/>
    <w:rsid w:val="00E145C7"/>
    <w:rsid w:val="00E177B9"/>
    <w:rsid w:val="00E2062C"/>
    <w:rsid w:val="00E206DB"/>
    <w:rsid w:val="00E2080D"/>
    <w:rsid w:val="00E22DF4"/>
    <w:rsid w:val="00E24BFF"/>
    <w:rsid w:val="00E26050"/>
    <w:rsid w:val="00E26235"/>
    <w:rsid w:val="00E27584"/>
    <w:rsid w:val="00E30BC4"/>
    <w:rsid w:val="00E30E93"/>
    <w:rsid w:val="00E3141E"/>
    <w:rsid w:val="00E31961"/>
    <w:rsid w:val="00E32522"/>
    <w:rsid w:val="00E33E6D"/>
    <w:rsid w:val="00E34028"/>
    <w:rsid w:val="00E3447E"/>
    <w:rsid w:val="00E34D3B"/>
    <w:rsid w:val="00E34DEF"/>
    <w:rsid w:val="00E35ABE"/>
    <w:rsid w:val="00E4020B"/>
    <w:rsid w:val="00E45324"/>
    <w:rsid w:val="00E46035"/>
    <w:rsid w:val="00E46675"/>
    <w:rsid w:val="00E47ACA"/>
    <w:rsid w:val="00E50919"/>
    <w:rsid w:val="00E50BEC"/>
    <w:rsid w:val="00E52C8D"/>
    <w:rsid w:val="00E63317"/>
    <w:rsid w:val="00E67310"/>
    <w:rsid w:val="00E67EBB"/>
    <w:rsid w:val="00E70A65"/>
    <w:rsid w:val="00E715B8"/>
    <w:rsid w:val="00E71AFE"/>
    <w:rsid w:val="00E73821"/>
    <w:rsid w:val="00E750C4"/>
    <w:rsid w:val="00E753DC"/>
    <w:rsid w:val="00E75CE0"/>
    <w:rsid w:val="00E77463"/>
    <w:rsid w:val="00E80250"/>
    <w:rsid w:val="00E8086C"/>
    <w:rsid w:val="00E82696"/>
    <w:rsid w:val="00E82944"/>
    <w:rsid w:val="00E9121C"/>
    <w:rsid w:val="00E91959"/>
    <w:rsid w:val="00E95C11"/>
    <w:rsid w:val="00EA0219"/>
    <w:rsid w:val="00EA1441"/>
    <w:rsid w:val="00EA1AD6"/>
    <w:rsid w:val="00EA406E"/>
    <w:rsid w:val="00EA77E1"/>
    <w:rsid w:val="00EB52F5"/>
    <w:rsid w:val="00EB575C"/>
    <w:rsid w:val="00EC339F"/>
    <w:rsid w:val="00EC551D"/>
    <w:rsid w:val="00ED1119"/>
    <w:rsid w:val="00ED13A5"/>
    <w:rsid w:val="00EE3258"/>
    <w:rsid w:val="00EE4FB6"/>
    <w:rsid w:val="00EE56BB"/>
    <w:rsid w:val="00EE6675"/>
    <w:rsid w:val="00EE6ACC"/>
    <w:rsid w:val="00EF052E"/>
    <w:rsid w:val="00EF0551"/>
    <w:rsid w:val="00EF28AA"/>
    <w:rsid w:val="00EF3E71"/>
    <w:rsid w:val="00EF5671"/>
    <w:rsid w:val="00EF5C1A"/>
    <w:rsid w:val="00F00151"/>
    <w:rsid w:val="00F07E1B"/>
    <w:rsid w:val="00F1287A"/>
    <w:rsid w:val="00F153BD"/>
    <w:rsid w:val="00F15B06"/>
    <w:rsid w:val="00F205F7"/>
    <w:rsid w:val="00F2170B"/>
    <w:rsid w:val="00F21847"/>
    <w:rsid w:val="00F21C78"/>
    <w:rsid w:val="00F24DDE"/>
    <w:rsid w:val="00F25DFB"/>
    <w:rsid w:val="00F25E9E"/>
    <w:rsid w:val="00F2631A"/>
    <w:rsid w:val="00F30C03"/>
    <w:rsid w:val="00F327ED"/>
    <w:rsid w:val="00F33AF5"/>
    <w:rsid w:val="00F33E4E"/>
    <w:rsid w:val="00F34C33"/>
    <w:rsid w:val="00F34F20"/>
    <w:rsid w:val="00F35188"/>
    <w:rsid w:val="00F35A98"/>
    <w:rsid w:val="00F368F3"/>
    <w:rsid w:val="00F40197"/>
    <w:rsid w:val="00F40A17"/>
    <w:rsid w:val="00F40C1C"/>
    <w:rsid w:val="00F40E99"/>
    <w:rsid w:val="00F41640"/>
    <w:rsid w:val="00F43A09"/>
    <w:rsid w:val="00F43D47"/>
    <w:rsid w:val="00F4463F"/>
    <w:rsid w:val="00F44FCE"/>
    <w:rsid w:val="00F4711B"/>
    <w:rsid w:val="00F50DDA"/>
    <w:rsid w:val="00F513B9"/>
    <w:rsid w:val="00F52BF3"/>
    <w:rsid w:val="00F53752"/>
    <w:rsid w:val="00F57B46"/>
    <w:rsid w:val="00F610FF"/>
    <w:rsid w:val="00F61996"/>
    <w:rsid w:val="00F6286F"/>
    <w:rsid w:val="00F62D87"/>
    <w:rsid w:val="00F63034"/>
    <w:rsid w:val="00F6478C"/>
    <w:rsid w:val="00F65CE3"/>
    <w:rsid w:val="00F67E85"/>
    <w:rsid w:val="00F70AB2"/>
    <w:rsid w:val="00F72EA1"/>
    <w:rsid w:val="00F73869"/>
    <w:rsid w:val="00F75062"/>
    <w:rsid w:val="00F7603D"/>
    <w:rsid w:val="00F83030"/>
    <w:rsid w:val="00F841B3"/>
    <w:rsid w:val="00F918D9"/>
    <w:rsid w:val="00F92593"/>
    <w:rsid w:val="00F9383A"/>
    <w:rsid w:val="00F93A88"/>
    <w:rsid w:val="00F95642"/>
    <w:rsid w:val="00F969E3"/>
    <w:rsid w:val="00FA079F"/>
    <w:rsid w:val="00FA2193"/>
    <w:rsid w:val="00FA36DC"/>
    <w:rsid w:val="00FA5AF5"/>
    <w:rsid w:val="00FA5CA0"/>
    <w:rsid w:val="00FA646A"/>
    <w:rsid w:val="00FB2967"/>
    <w:rsid w:val="00FB31B6"/>
    <w:rsid w:val="00FB3F6D"/>
    <w:rsid w:val="00FB43BB"/>
    <w:rsid w:val="00FB5967"/>
    <w:rsid w:val="00FC1BEC"/>
    <w:rsid w:val="00FC2491"/>
    <w:rsid w:val="00FC2FE2"/>
    <w:rsid w:val="00FC30E1"/>
    <w:rsid w:val="00FC3F00"/>
    <w:rsid w:val="00FC43D8"/>
    <w:rsid w:val="00FC471A"/>
    <w:rsid w:val="00FC55F5"/>
    <w:rsid w:val="00FC7339"/>
    <w:rsid w:val="00FC7C9C"/>
    <w:rsid w:val="00FD02CE"/>
    <w:rsid w:val="00FD14F1"/>
    <w:rsid w:val="00FD1762"/>
    <w:rsid w:val="00FD7742"/>
    <w:rsid w:val="00FE0724"/>
    <w:rsid w:val="00FE117B"/>
    <w:rsid w:val="00FE1DB2"/>
    <w:rsid w:val="00FE407E"/>
    <w:rsid w:val="00FE5528"/>
    <w:rsid w:val="00FE5AAD"/>
    <w:rsid w:val="00FE78A3"/>
    <w:rsid w:val="00FF05F5"/>
    <w:rsid w:val="00FF0DD4"/>
    <w:rsid w:val="00FF1939"/>
    <w:rsid w:val="00FF1E4C"/>
    <w:rsid w:val="00FF414D"/>
    <w:rsid w:val="00FF5953"/>
    <w:rsid w:val="00FF6C8D"/>
    <w:rsid w:val="00FF6E80"/>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587F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F05F5"/>
    <w:rPr>
      <w:sz w:val="24"/>
      <w:szCs w:val="24"/>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781076"/>
    <w:rPr>
      <w:rFonts w:ascii="Courier" w:hAnsi="Courier"/>
    </w:rPr>
  </w:style>
  <w:style w:type="character" w:customStyle="1" w:styleId="PlainTextChar">
    <w:name w:val="Plain Text Char"/>
    <w:link w:val="PlainText"/>
    <w:uiPriority w:val="99"/>
    <w:rPr>
      <w:rFonts w:ascii="Courier" w:hAnsi="Courier" w:cs="Times New Roman"/>
    </w:rPr>
  </w:style>
  <w:style w:type="paragraph" w:customStyle="1" w:styleId="EndNoteBibliographyTitle">
    <w:name w:val="EndNote Bibliography Title"/>
    <w:basedOn w:val="Normal"/>
    <w:rsid w:val="00172D01"/>
    <w:pPr>
      <w:jc w:val="center"/>
    </w:pPr>
    <w:rPr>
      <w:rFonts w:ascii="Arial" w:hAnsi="Arial" w:cs="Arial"/>
    </w:rPr>
  </w:style>
  <w:style w:type="paragraph" w:customStyle="1" w:styleId="EndNoteBibliography">
    <w:name w:val="EndNote Bibliography"/>
    <w:basedOn w:val="Normal"/>
    <w:rsid w:val="00172D01"/>
    <w:rPr>
      <w:rFonts w:ascii="Arial" w:hAnsi="Arial" w:cs="Arial"/>
    </w:rPr>
  </w:style>
  <w:style w:type="character" w:styleId="Hyperlink">
    <w:name w:val="Hyperlink"/>
    <w:uiPriority w:val="99"/>
    <w:unhideWhenUsed/>
    <w:rsid w:val="00B51703"/>
    <w:rPr>
      <w:color w:val="0000FF"/>
      <w:u w:val="single"/>
    </w:rPr>
  </w:style>
  <w:style w:type="paragraph" w:styleId="Bibliography">
    <w:name w:val="Bibliography"/>
    <w:basedOn w:val="Normal"/>
    <w:next w:val="Normal"/>
    <w:uiPriority w:val="37"/>
    <w:unhideWhenUsed/>
    <w:rsid w:val="00695DEF"/>
    <w:pPr>
      <w:spacing w:after="240"/>
      <w:ind w:left="720" w:hanging="720"/>
    </w:pPr>
  </w:style>
  <w:style w:type="character" w:styleId="CommentReference">
    <w:name w:val="annotation reference"/>
    <w:basedOn w:val="DefaultParagraphFont"/>
    <w:uiPriority w:val="99"/>
    <w:semiHidden/>
    <w:unhideWhenUsed/>
    <w:rsid w:val="00F2170B"/>
    <w:rPr>
      <w:sz w:val="18"/>
      <w:szCs w:val="18"/>
    </w:rPr>
  </w:style>
  <w:style w:type="paragraph" w:styleId="CommentText">
    <w:name w:val="annotation text"/>
    <w:basedOn w:val="Normal"/>
    <w:link w:val="CommentTextChar"/>
    <w:uiPriority w:val="99"/>
    <w:semiHidden/>
    <w:unhideWhenUsed/>
    <w:rsid w:val="00F2170B"/>
  </w:style>
  <w:style w:type="character" w:customStyle="1" w:styleId="CommentTextChar">
    <w:name w:val="Comment Text Char"/>
    <w:basedOn w:val="DefaultParagraphFont"/>
    <w:link w:val="CommentText"/>
    <w:uiPriority w:val="99"/>
    <w:semiHidden/>
    <w:rsid w:val="00F2170B"/>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F2170B"/>
    <w:rPr>
      <w:b/>
      <w:bCs/>
      <w:sz w:val="20"/>
      <w:szCs w:val="20"/>
    </w:rPr>
  </w:style>
  <w:style w:type="character" w:customStyle="1" w:styleId="CommentSubjectChar">
    <w:name w:val="Comment Subject Char"/>
    <w:basedOn w:val="CommentTextChar"/>
    <w:link w:val="CommentSubject"/>
    <w:uiPriority w:val="99"/>
    <w:semiHidden/>
    <w:rsid w:val="00F2170B"/>
    <w:rPr>
      <w:b/>
      <w:bCs/>
      <w:sz w:val="24"/>
      <w:szCs w:val="24"/>
      <w:lang w:val="en-US" w:eastAsia="en-US"/>
    </w:rPr>
  </w:style>
  <w:style w:type="paragraph" w:styleId="BalloonText">
    <w:name w:val="Balloon Text"/>
    <w:basedOn w:val="Normal"/>
    <w:link w:val="BalloonTextChar"/>
    <w:uiPriority w:val="99"/>
    <w:semiHidden/>
    <w:unhideWhenUsed/>
    <w:rsid w:val="00F2170B"/>
    <w:rPr>
      <w:sz w:val="18"/>
      <w:szCs w:val="18"/>
    </w:rPr>
  </w:style>
  <w:style w:type="character" w:customStyle="1" w:styleId="BalloonTextChar">
    <w:name w:val="Balloon Text Char"/>
    <w:basedOn w:val="DefaultParagraphFont"/>
    <w:link w:val="BalloonText"/>
    <w:uiPriority w:val="99"/>
    <w:semiHidden/>
    <w:rsid w:val="00F2170B"/>
    <w:rPr>
      <w:sz w:val="18"/>
      <w:szCs w:val="18"/>
      <w:lang w:val="en-US" w:eastAsia="en-US"/>
    </w:rPr>
  </w:style>
  <w:style w:type="table" w:styleId="TableGrid">
    <w:name w:val="Table Grid"/>
    <w:basedOn w:val="TableNormal"/>
    <w:uiPriority w:val="59"/>
    <w:rsid w:val="008907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9072F"/>
    <w:pPr>
      <w:spacing w:before="100" w:beforeAutospacing="1" w:after="100" w:afterAutospacing="1"/>
    </w:pPr>
    <w:rPr>
      <w:rFonts w:eastAsiaTheme="minorEastAsia"/>
      <w:lang w:val="en-GB" w:eastAsia="zh-CN"/>
    </w:rPr>
  </w:style>
  <w:style w:type="paragraph" w:styleId="Footer">
    <w:name w:val="footer"/>
    <w:basedOn w:val="Normal"/>
    <w:link w:val="FooterChar"/>
    <w:uiPriority w:val="99"/>
    <w:unhideWhenUsed/>
    <w:rsid w:val="00326103"/>
    <w:pPr>
      <w:tabs>
        <w:tab w:val="center" w:pos="4513"/>
        <w:tab w:val="right" w:pos="9026"/>
      </w:tabs>
    </w:pPr>
  </w:style>
  <w:style w:type="character" w:customStyle="1" w:styleId="FooterChar">
    <w:name w:val="Footer Char"/>
    <w:basedOn w:val="DefaultParagraphFont"/>
    <w:link w:val="Footer"/>
    <w:uiPriority w:val="99"/>
    <w:rsid w:val="00326103"/>
    <w:rPr>
      <w:sz w:val="24"/>
      <w:szCs w:val="24"/>
      <w:lang w:val="en-US" w:eastAsia="en-US"/>
    </w:rPr>
  </w:style>
  <w:style w:type="character" w:styleId="PageNumber">
    <w:name w:val="page number"/>
    <w:basedOn w:val="DefaultParagraphFont"/>
    <w:uiPriority w:val="99"/>
    <w:semiHidden/>
    <w:unhideWhenUsed/>
    <w:rsid w:val="00326103"/>
  </w:style>
  <w:style w:type="paragraph" w:styleId="Header">
    <w:name w:val="header"/>
    <w:basedOn w:val="Normal"/>
    <w:link w:val="HeaderChar"/>
    <w:uiPriority w:val="99"/>
    <w:unhideWhenUsed/>
    <w:rsid w:val="00326103"/>
    <w:pPr>
      <w:tabs>
        <w:tab w:val="center" w:pos="4513"/>
        <w:tab w:val="right" w:pos="9026"/>
      </w:tabs>
    </w:pPr>
  </w:style>
  <w:style w:type="character" w:customStyle="1" w:styleId="HeaderChar">
    <w:name w:val="Header Char"/>
    <w:basedOn w:val="DefaultParagraphFont"/>
    <w:link w:val="Header"/>
    <w:uiPriority w:val="99"/>
    <w:rsid w:val="00326103"/>
    <w:rPr>
      <w:sz w:val="24"/>
      <w:szCs w:val="24"/>
      <w:lang w:val="en-US" w:eastAsia="en-US"/>
    </w:rPr>
  </w:style>
  <w:style w:type="paragraph" w:styleId="FootnoteText">
    <w:name w:val="footnote text"/>
    <w:basedOn w:val="Normal"/>
    <w:link w:val="FootnoteTextChar"/>
    <w:uiPriority w:val="99"/>
    <w:unhideWhenUsed/>
    <w:rsid w:val="007D7468"/>
  </w:style>
  <w:style w:type="character" w:customStyle="1" w:styleId="FootnoteTextChar">
    <w:name w:val="Footnote Text Char"/>
    <w:basedOn w:val="DefaultParagraphFont"/>
    <w:link w:val="FootnoteText"/>
    <w:uiPriority w:val="99"/>
    <w:rsid w:val="007D7468"/>
    <w:rPr>
      <w:sz w:val="24"/>
      <w:szCs w:val="24"/>
      <w:lang w:val="en-US" w:eastAsia="en-US"/>
    </w:rPr>
  </w:style>
  <w:style w:type="character" w:styleId="FootnoteReference">
    <w:name w:val="footnote reference"/>
    <w:basedOn w:val="DefaultParagraphFont"/>
    <w:uiPriority w:val="99"/>
    <w:unhideWhenUsed/>
    <w:rsid w:val="007D74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022709">
      <w:bodyDiv w:val="1"/>
      <w:marLeft w:val="0"/>
      <w:marRight w:val="0"/>
      <w:marTop w:val="0"/>
      <w:marBottom w:val="0"/>
      <w:divBdr>
        <w:top w:val="none" w:sz="0" w:space="0" w:color="auto"/>
        <w:left w:val="none" w:sz="0" w:space="0" w:color="auto"/>
        <w:bottom w:val="none" w:sz="0" w:space="0" w:color="auto"/>
        <w:right w:val="none" w:sz="0" w:space="0" w:color="auto"/>
      </w:divBdr>
      <w:divsChild>
        <w:div w:id="2107534346">
          <w:marLeft w:val="547"/>
          <w:marRight w:val="0"/>
          <w:marTop w:val="0"/>
          <w:marBottom w:val="0"/>
          <w:divBdr>
            <w:top w:val="none" w:sz="0" w:space="0" w:color="auto"/>
            <w:left w:val="none" w:sz="0" w:space="0" w:color="auto"/>
            <w:bottom w:val="none" w:sz="0" w:space="0" w:color="auto"/>
            <w:right w:val="none" w:sz="0" w:space="0" w:color="auto"/>
          </w:divBdr>
        </w:div>
        <w:div w:id="473907468">
          <w:marLeft w:val="547"/>
          <w:marRight w:val="0"/>
          <w:marTop w:val="0"/>
          <w:marBottom w:val="0"/>
          <w:divBdr>
            <w:top w:val="none" w:sz="0" w:space="0" w:color="auto"/>
            <w:left w:val="none" w:sz="0" w:space="0" w:color="auto"/>
            <w:bottom w:val="none" w:sz="0" w:space="0" w:color="auto"/>
            <w:right w:val="none" w:sz="0" w:space="0" w:color="auto"/>
          </w:divBdr>
        </w:div>
        <w:div w:id="1629774144">
          <w:marLeft w:val="547"/>
          <w:marRight w:val="0"/>
          <w:marTop w:val="0"/>
          <w:marBottom w:val="0"/>
          <w:divBdr>
            <w:top w:val="none" w:sz="0" w:space="0" w:color="auto"/>
            <w:left w:val="none" w:sz="0" w:space="0" w:color="auto"/>
            <w:bottom w:val="none" w:sz="0" w:space="0" w:color="auto"/>
            <w:right w:val="none" w:sz="0" w:space="0" w:color="auto"/>
          </w:divBdr>
        </w:div>
        <w:div w:id="2002544169">
          <w:marLeft w:val="547"/>
          <w:marRight w:val="0"/>
          <w:marTop w:val="0"/>
          <w:marBottom w:val="0"/>
          <w:divBdr>
            <w:top w:val="none" w:sz="0" w:space="0" w:color="auto"/>
            <w:left w:val="none" w:sz="0" w:space="0" w:color="auto"/>
            <w:bottom w:val="none" w:sz="0" w:space="0" w:color="auto"/>
            <w:right w:val="none" w:sz="0" w:space="0" w:color="auto"/>
          </w:divBdr>
        </w:div>
        <w:div w:id="975381319">
          <w:marLeft w:val="547"/>
          <w:marRight w:val="0"/>
          <w:marTop w:val="0"/>
          <w:marBottom w:val="0"/>
          <w:divBdr>
            <w:top w:val="none" w:sz="0" w:space="0" w:color="auto"/>
            <w:left w:val="none" w:sz="0" w:space="0" w:color="auto"/>
            <w:bottom w:val="none" w:sz="0" w:space="0" w:color="auto"/>
            <w:right w:val="none" w:sz="0" w:space="0" w:color="auto"/>
          </w:divBdr>
        </w:div>
        <w:div w:id="2084372894">
          <w:marLeft w:val="547"/>
          <w:marRight w:val="0"/>
          <w:marTop w:val="0"/>
          <w:marBottom w:val="0"/>
          <w:divBdr>
            <w:top w:val="none" w:sz="0" w:space="0" w:color="auto"/>
            <w:left w:val="none" w:sz="0" w:space="0" w:color="auto"/>
            <w:bottom w:val="none" w:sz="0" w:space="0" w:color="auto"/>
            <w:right w:val="none" w:sz="0" w:space="0" w:color="auto"/>
          </w:divBdr>
        </w:div>
      </w:divsChild>
    </w:div>
    <w:div w:id="774401297">
      <w:bodyDiv w:val="1"/>
      <w:marLeft w:val="0"/>
      <w:marRight w:val="0"/>
      <w:marTop w:val="0"/>
      <w:marBottom w:val="0"/>
      <w:divBdr>
        <w:top w:val="none" w:sz="0" w:space="0" w:color="auto"/>
        <w:left w:val="none" w:sz="0" w:space="0" w:color="auto"/>
        <w:bottom w:val="none" w:sz="0" w:space="0" w:color="auto"/>
        <w:right w:val="none" w:sz="0" w:space="0" w:color="auto"/>
      </w:divBdr>
    </w:div>
    <w:div w:id="1599870796">
      <w:bodyDiv w:val="1"/>
      <w:marLeft w:val="0"/>
      <w:marRight w:val="0"/>
      <w:marTop w:val="0"/>
      <w:marBottom w:val="0"/>
      <w:divBdr>
        <w:top w:val="none" w:sz="0" w:space="0" w:color="auto"/>
        <w:left w:val="none" w:sz="0" w:space="0" w:color="auto"/>
        <w:bottom w:val="none" w:sz="0" w:space="0" w:color="auto"/>
        <w:right w:val="none" w:sz="0" w:space="0" w:color="auto"/>
      </w:divBdr>
      <w:divsChild>
        <w:div w:id="671101034">
          <w:marLeft w:val="547"/>
          <w:marRight w:val="0"/>
          <w:marTop w:val="0"/>
          <w:marBottom w:val="0"/>
          <w:divBdr>
            <w:top w:val="none" w:sz="0" w:space="0" w:color="auto"/>
            <w:left w:val="none" w:sz="0" w:space="0" w:color="auto"/>
            <w:bottom w:val="none" w:sz="0" w:space="0" w:color="auto"/>
            <w:right w:val="none" w:sz="0" w:space="0" w:color="auto"/>
          </w:divBdr>
        </w:div>
      </w:divsChild>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g"/><Relationship Id="rId18" Type="http://schemas.openxmlformats.org/officeDocument/2006/relationships/image" Target="media/image4.jpg"/><Relationship Id="rId19" Type="http://schemas.openxmlformats.org/officeDocument/2006/relationships/image" Target="media/image5.jpg"/><Relationship Id="rId50" Type="http://schemas.openxmlformats.org/officeDocument/2006/relationships/image" Target="media/image36.jpeg"/><Relationship Id="rId51" Type="http://schemas.openxmlformats.org/officeDocument/2006/relationships/image" Target="media/image37.jpeg"/><Relationship Id="rId52" Type="http://schemas.openxmlformats.org/officeDocument/2006/relationships/image" Target="media/image38.jpeg"/><Relationship Id="rId53" Type="http://schemas.openxmlformats.org/officeDocument/2006/relationships/image" Target="media/image39.jpeg"/><Relationship Id="rId54" Type="http://schemas.openxmlformats.org/officeDocument/2006/relationships/image" Target="media/image40.jpeg"/><Relationship Id="rId55" Type="http://schemas.openxmlformats.org/officeDocument/2006/relationships/image" Target="media/image41.jpeg"/><Relationship Id="rId56" Type="http://schemas.openxmlformats.org/officeDocument/2006/relationships/image" Target="media/image42.jpeg"/><Relationship Id="rId57" Type="http://schemas.openxmlformats.org/officeDocument/2006/relationships/image" Target="media/image43.jpeg"/><Relationship Id="rId58" Type="http://schemas.openxmlformats.org/officeDocument/2006/relationships/footer" Target="footer1.xml"/><Relationship Id="rId59" Type="http://schemas.openxmlformats.org/officeDocument/2006/relationships/footer" Target="footer2.xml"/><Relationship Id="rId40" Type="http://schemas.openxmlformats.org/officeDocument/2006/relationships/image" Target="media/image26.jpeg"/><Relationship Id="rId41" Type="http://schemas.openxmlformats.org/officeDocument/2006/relationships/image" Target="media/image27.jpeg"/><Relationship Id="rId42" Type="http://schemas.openxmlformats.org/officeDocument/2006/relationships/image" Target="media/image28.jpeg"/><Relationship Id="rId43" Type="http://schemas.openxmlformats.org/officeDocument/2006/relationships/image" Target="media/image29.jpeg"/><Relationship Id="rId44" Type="http://schemas.openxmlformats.org/officeDocument/2006/relationships/image" Target="media/image30.jpeg"/><Relationship Id="rId45" Type="http://schemas.openxmlformats.org/officeDocument/2006/relationships/image" Target="media/image31.jpeg"/><Relationship Id="rId46" Type="http://schemas.openxmlformats.org/officeDocument/2006/relationships/image" Target="media/image32.jpeg"/><Relationship Id="rId47" Type="http://schemas.openxmlformats.org/officeDocument/2006/relationships/image" Target="media/image33.jpeg"/><Relationship Id="rId48" Type="http://schemas.openxmlformats.org/officeDocument/2006/relationships/image" Target="media/image34.jpeg"/><Relationship Id="rId49" Type="http://schemas.openxmlformats.org/officeDocument/2006/relationships/image" Target="media/image3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9" Type="http://schemas.openxmlformats.org/officeDocument/2006/relationships/diagramLayout" Target="diagrams/layout1.xml"/><Relationship Id="rId30" Type="http://schemas.openxmlformats.org/officeDocument/2006/relationships/image" Target="media/image16.jpeg"/><Relationship Id="rId31" Type="http://schemas.openxmlformats.org/officeDocument/2006/relationships/image" Target="media/image17.jpeg"/><Relationship Id="rId32" Type="http://schemas.openxmlformats.org/officeDocument/2006/relationships/image" Target="media/image18.jpeg"/><Relationship Id="rId33" Type="http://schemas.openxmlformats.org/officeDocument/2006/relationships/image" Target="media/image19.jpeg"/><Relationship Id="rId34" Type="http://schemas.openxmlformats.org/officeDocument/2006/relationships/image" Target="media/image20.jpeg"/><Relationship Id="rId35" Type="http://schemas.openxmlformats.org/officeDocument/2006/relationships/image" Target="media/image21.jpeg"/><Relationship Id="rId36" Type="http://schemas.openxmlformats.org/officeDocument/2006/relationships/image" Target="media/image22.jpeg"/><Relationship Id="rId37" Type="http://schemas.openxmlformats.org/officeDocument/2006/relationships/image" Target="media/image23.jpeg"/><Relationship Id="rId38" Type="http://schemas.openxmlformats.org/officeDocument/2006/relationships/image" Target="media/image24.jpeg"/><Relationship Id="rId39" Type="http://schemas.openxmlformats.org/officeDocument/2006/relationships/image" Target="media/image25.jpeg"/><Relationship Id="rId20" Type="http://schemas.openxmlformats.org/officeDocument/2006/relationships/image" Target="media/image6.jpg"/><Relationship Id="rId21" Type="http://schemas.openxmlformats.org/officeDocument/2006/relationships/image" Target="media/image7.jpeg"/><Relationship Id="rId22" Type="http://schemas.openxmlformats.org/officeDocument/2006/relationships/image" Target="media/image8.jpeg"/><Relationship Id="rId23" Type="http://schemas.openxmlformats.org/officeDocument/2006/relationships/image" Target="media/image9.jpeg"/><Relationship Id="rId24" Type="http://schemas.openxmlformats.org/officeDocument/2006/relationships/image" Target="media/image10.jpeg"/><Relationship Id="rId25" Type="http://schemas.openxmlformats.org/officeDocument/2006/relationships/image" Target="media/image11.jpeg"/><Relationship Id="rId26" Type="http://schemas.openxmlformats.org/officeDocument/2006/relationships/image" Target="media/image12.jpeg"/><Relationship Id="rId27" Type="http://schemas.openxmlformats.org/officeDocument/2006/relationships/image" Target="media/image13.jpeg"/><Relationship Id="rId28" Type="http://schemas.openxmlformats.org/officeDocument/2006/relationships/image" Target="media/image14.jpeg"/><Relationship Id="rId29" Type="http://schemas.openxmlformats.org/officeDocument/2006/relationships/image" Target="media/image15.jpeg"/><Relationship Id="rId60" Type="http://schemas.openxmlformats.org/officeDocument/2006/relationships/fontTable" Target="fontTable.xml"/><Relationship Id="rId61" Type="http://schemas.microsoft.com/office/2011/relationships/people" Target="people.xml"/><Relationship Id="rId62" Type="http://schemas.openxmlformats.org/officeDocument/2006/relationships/theme" Target="theme/theme1.xml"/><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478129D-C223-9047-9F81-7105CFCD5F57}" type="doc">
      <dgm:prSet loTypeId="urn:microsoft.com/office/officeart/2005/8/layout/hierarchy4" loCatId="" qsTypeId="urn:microsoft.com/office/officeart/2005/8/quickstyle/simple4" qsCatId="simple" csTypeId="urn:microsoft.com/office/officeart/2005/8/colors/accent0_1" csCatId="mainScheme" phldr="1"/>
      <dgm:spPr/>
      <dgm:t>
        <a:bodyPr/>
        <a:lstStyle/>
        <a:p>
          <a:endParaRPr lang="en-GB"/>
        </a:p>
      </dgm:t>
    </dgm:pt>
    <dgm:pt modelId="{EE732021-0309-D142-9381-17815C6F7BA5}">
      <dgm:prSet phldrT="[Text]" custT="1"/>
      <dgm:spPr>
        <a:noFill/>
        <a:ln w="9525">
          <a:solidFill>
            <a:schemeClr val="tx1"/>
          </a:solidFill>
          <a:prstDash val="solid"/>
        </a:ln>
        <a:effectLst/>
      </dgm:spPr>
      <dgm:t>
        <a:bodyPr/>
        <a:lstStyle/>
        <a:p>
          <a:r>
            <a:rPr lang="en-NZ" sz="1000" b="0" i="0">
              <a:latin typeface="Arial" charset="0"/>
              <a:ea typeface="Arial" charset="0"/>
              <a:cs typeface="Arial" charset="0"/>
            </a:rPr>
            <a:t>Religious leaders (Imams)</a:t>
          </a:r>
          <a:endParaRPr lang="en-GB" sz="1000" b="0" i="0">
            <a:latin typeface="Arial" charset="0"/>
            <a:ea typeface="Arial" charset="0"/>
            <a:cs typeface="Arial" charset="0"/>
          </a:endParaRPr>
        </a:p>
      </dgm:t>
    </dgm:pt>
    <dgm:pt modelId="{63216E60-C05B-3C43-ACA8-A305968EE28C}" type="parTrans" cxnId="{CB08BC29-48F3-2441-B502-D75EFCDDE33B}">
      <dgm:prSet/>
      <dgm:spPr/>
      <dgm:t>
        <a:bodyPr/>
        <a:lstStyle/>
        <a:p>
          <a:endParaRPr lang="en-GB"/>
        </a:p>
      </dgm:t>
    </dgm:pt>
    <dgm:pt modelId="{3CF800F0-28C3-7A4A-818A-CB660EAA0038}" type="sibTrans" cxnId="{CB08BC29-48F3-2441-B502-D75EFCDDE33B}">
      <dgm:prSet/>
      <dgm:spPr/>
      <dgm:t>
        <a:bodyPr/>
        <a:lstStyle/>
        <a:p>
          <a:endParaRPr lang="en-GB"/>
        </a:p>
      </dgm:t>
    </dgm:pt>
    <dgm:pt modelId="{B36F1F0F-5375-A34C-AC01-E5EACAE5802F}">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Tribal authorities</a:t>
          </a:r>
        </a:p>
      </dgm:t>
    </dgm:pt>
    <dgm:pt modelId="{8D2B510C-1DE5-B646-8B79-A517D62956DA}" type="parTrans" cxnId="{606A8F7C-F472-6F46-A298-B78849863EA1}">
      <dgm:prSet/>
      <dgm:spPr/>
      <dgm:t>
        <a:bodyPr/>
        <a:lstStyle/>
        <a:p>
          <a:endParaRPr lang="en-GB"/>
        </a:p>
      </dgm:t>
    </dgm:pt>
    <dgm:pt modelId="{83C7F105-72AF-C745-88F6-095CB760BB02}" type="sibTrans" cxnId="{606A8F7C-F472-6F46-A298-B78849863EA1}">
      <dgm:prSet/>
      <dgm:spPr/>
      <dgm:t>
        <a:bodyPr/>
        <a:lstStyle/>
        <a:p>
          <a:endParaRPr lang="en-GB"/>
        </a:p>
      </dgm:t>
    </dgm:pt>
    <dgm:pt modelId="{F0B96B3F-584D-A942-AF33-7AA650ACCD6E}">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Family elders</a:t>
          </a:r>
        </a:p>
      </dgm:t>
    </dgm:pt>
    <dgm:pt modelId="{070D0939-882E-C242-99FF-AC64AAB767C4}" type="parTrans" cxnId="{DEBDE3B1-F235-7C42-8371-810F872A8E25}">
      <dgm:prSet/>
      <dgm:spPr/>
      <dgm:t>
        <a:bodyPr/>
        <a:lstStyle/>
        <a:p>
          <a:endParaRPr lang="en-GB"/>
        </a:p>
      </dgm:t>
    </dgm:pt>
    <dgm:pt modelId="{DA1CFBEA-50F6-8F40-8B04-89E3B77D24EB}" type="sibTrans" cxnId="{DEBDE3B1-F235-7C42-8371-810F872A8E25}">
      <dgm:prSet/>
      <dgm:spPr/>
      <dgm:t>
        <a:bodyPr/>
        <a:lstStyle/>
        <a:p>
          <a:endParaRPr lang="en-GB"/>
        </a:p>
      </dgm:t>
    </dgm:pt>
    <dgm:pt modelId="{2602D03C-656A-0B4D-AEB3-B9444B051443}">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Parents</a:t>
          </a:r>
        </a:p>
      </dgm:t>
    </dgm:pt>
    <dgm:pt modelId="{E563EDC3-9FC8-F649-B2CD-40A00D7F7ED2}" type="parTrans" cxnId="{7CDBB010-F8F3-3745-B14A-370D4A79C409}">
      <dgm:prSet/>
      <dgm:spPr/>
      <dgm:t>
        <a:bodyPr/>
        <a:lstStyle/>
        <a:p>
          <a:endParaRPr lang="en-GB"/>
        </a:p>
      </dgm:t>
    </dgm:pt>
    <dgm:pt modelId="{6C027F91-4D76-4741-B194-D0C57DC6D9D0}" type="sibTrans" cxnId="{7CDBB010-F8F3-3745-B14A-370D4A79C409}">
      <dgm:prSet/>
      <dgm:spPr/>
      <dgm:t>
        <a:bodyPr/>
        <a:lstStyle/>
        <a:p>
          <a:endParaRPr lang="en-GB"/>
        </a:p>
      </dgm:t>
    </dgm:pt>
    <dgm:pt modelId="{9B1CC1A9-6225-B24E-A21B-2EB5C7DE0902}">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Husband (for married women</a:t>
          </a:r>
          <a:r>
            <a:rPr lang="en-GB" sz="1000" b="0" i="0" baseline="0">
              <a:latin typeface="Arial" charset="0"/>
              <a:ea typeface="Arial" charset="0"/>
              <a:cs typeface="Arial" charset="0"/>
            </a:rPr>
            <a:t> only</a:t>
          </a:r>
          <a:r>
            <a:rPr lang="en-GB" sz="1000" b="0" i="0">
              <a:latin typeface="Arial" charset="0"/>
              <a:ea typeface="Arial" charset="0"/>
              <a:cs typeface="Arial" charset="0"/>
            </a:rPr>
            <a:t>)</a:t>
          </a:r>
        </a:p>
      </dgm:t>
    </dgm:pt>
    <dgm:pt modelId="{8F1A0355-2C0C-AB4F-AC00-856A6270C3E4}" type="parTrans" cxnId="{9B1EEAA5-1836-504E-85E0-C7CC48B79B0F}">
      <dgm:prSet/>
      <dgm:spPr/>
      <dgm:t>
        <a:bodyPr/>
        <a:lstStyle/>
        <a:p>
          <a:endParaRPr lang="en-GB"/>
        </a:p>
      </dgm:t>
    </dgm:pt>
    <dgm:pt modelId="{FEA21DF5-AD30-A749-9022-DD5E55A9DB1C}" type="sibTrans" cxnId="{9B1EEAA5-1836-504E-85E0-C7CC48B79B0F}">
      <dgm:prSet/>
      <dgm:spPr/>
      <dgm:t>
        <a:bodyPr/>
        <a:lstStyle/>
        <a:p>
          <a:endParaRPr lang="en-GB"/>
        </a:p>
      </dgm:t>
    </dgm:pt>
    <dgm:pt modelId="{384E66D7-F44A-B543-B6F5-76E6B3BF90E0}">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Individuals</a:t>
          </a:r>
        </a:p>
      </dgm:t>
    </dgm:pt>
    <dgm:pt modelId="{973C106C-5204-314C-AECC-F88015B69B04}" type="parTrans" cxnId="{EBA4DC6E-ABBF-1B4F-8565-8A63DC16AB22}">
      <dgm:prSet/>
      <dgm:spPr/>
      <dgm:t>
        <a:bodyPr/>
        <a:lstStyle/>
        <a:p>
          <a:endParaRPr lang="en-GB"/>
        </a:p>
      </dgm:t>
    </dgm:pt>
    <dgm:pt modelId="{1F8BD8BF-B6F7-FA42-B42E-BC4802BCA5CD}" type="sibTrans" cxnId="{EBA4DC6E-ABBF-1B4F-8565-8A63DC16AB22}">
      <dgm:prSet/>
      <dgm:spPr/>
      <dgm:t>
        <a:bodyPr/>
        <a:lstStyle/>
        <a:p>
          <a:endParaRPr lang="en-GB"/>
        </a:p>
      </dgm:t>
    </dgm:pt>
    <dgm:pt modelId="{B366EBE4-EDF0-7D4B-9C0B-110A1351B159}">
      <dgm:prSet custT="1"/>
      <dgm:spPr>
        <a:noFill/>
        <a:ln w="9525">
          <a:solidFill>
            <a:schemeClr val="tx1"/>
          </a:solidFill>
          <a:prstDash val="solid"/>
        </a:ln>
        <a:effectLst/>
      </dgm:spPr>
      <dgm:t>
        <a:bodyPr/>
        <a:lstStyle/>
        <a:p>
          <a:r>
            <a:rPr lang="en-GB" sz="1000">
              <a:ln>
                <a:noFill/>
              </a:ln>
              <a:solidFill>
                <a:schemeClr val="tx1"/>
              </a:solidFill>
              <a:latin typeface="Arial" charset="0"/>
              <a:ea typeface="Arial" charset="0"/>
              <a:cs typeface="Arial" charset="0"/>
            </a:rPr>
            <a:t>National government</a:t>
          </a:r>
        </a:p>
      </dgm:t>
    </dgm:pt>
    <dgm:pt modelId="{B644A87E-13A2-9449-8918-80CCCB3D61A9}" type="parTrans" cxnId="{97D44925-C257-8F4A-AC8C-D96D3B73431E}">
      <dgm:prSet/>
      <dgm:spPr/>
      <dgm:t>
        <a:bodyPr/>
        <a:lstStyle/>
        <a:p>
          <a:endParaRPr lang="en-GB"/>
        </a:p>
      </dgm:t>
    </dgm:pt>
    <dgm:pt modelId="{77C95CBB-9DFD-AA4A-A5F3-48A892142E6A}" type="sibTrans" cxnId="{97D44925-C257-8F4A-AC8C-D96D3B73431E}">
      <dgm:prSet/>
      <dgm:spPr/>
      <dgm:t>
        <a:bodyPr/>
        <a:lstStyle/>
        <a:p>
          <a:endParaRPr lang="en-GB"/>
        </a:p>
      </dgm:t>
    </dgm:pt>
    <dgm:pt modelId="{497FBF6E-C85A-F04D-A964-C94DB6301E5D}" type="pres">
      <dgm:prSet presAssocID="{D478129D-C223-9047-9F81-7105CFCD5F57}" presName="Name0" presStyleCnt="0">
        <dgm:presLayoutVars>
          <dgm:chPref val="1"/>
          <dgm:dir/>
          <dgm:animOne val="branch"/>
          <dgm:animLvl val="lvl"/>
          <dgm:resizeHandles/>
        </dgm:presLayoutVars>
      </dgm:prSet>
      <dgm:spPr/>
      <dgm:t>
        <a:bodyPr/>
        <a:lstStyle/>
        <a:p>
          <a:endParaRPr lang="en-GB"/>
        </a:p>
      </dgm:t>
    </dgm:pt>
    <dgm:pt modelId="{DD3EC810-989B-0149-8FA0-B8601C19EC5E}" type="pres">
      <dgm:prSet presAssocID="{B366EBE4-EDF0-7D4B-9C0B-110A1351B159}" presName="vertOne" presStyleCnt="0"/>
      <dgm:spPr/>
    </dgm:pt>
    <dgm:pt modelId="{423CB35B-2760-1C45-8BE8-C60393BC2672}" type="pres">
      <dgm:prSet presAssocID="{B366EBE4-EDF0-7D4B-9C0B-110A1351B159}" presName="txOne" presStyleLbl="node0" presStyleIdx="0" presStyleCnt="1">
        <dgm:presLayoutVars>
          <dgm:chPref val="3"/>
        </dgm:presLayoutVars>
      </dgm:prSet>
      <dgm:spPr/>
      <dgm:t>
        <a:bodyPr/>
        <a:lstStyle/>
        <a:p>
          <a:endParaRPr lang="en-GB"/>
        </a:p>
      </dgm:t>
    </dgm:pt>
    <dgm:pt modelId="{5A4A2A26-D231-514C-9612-B24BF21CCA21}" type="pres">
      <dgm:prSet presAssocID="{B366EBE4-EDF0-7D4B-9C0B-110A1351B159}" presName="parTransOne" presStyleCnt="0"/>
      <dgm:spPr/>
    </dgm:pt>
    <dgm:pt modelId="{6C341AE7-7466-6244-B7B6-5417ACFF0EAB}" type="pres">
      <dgm:prSet presAssocID="{B366EBE4-EDF0-7D4B-9C0B-110A1351B159}" presName="horzOne" presStyleCnt="0"/>
      <dgm:spPr/>
    </dgm:pt>
    <dgm:pt modelId="{5FBEAA05-1839-A547-A56E-F343D6D1958C}" type="pres">
      <dgm:prSet presAssocID="{EE732021-0309-D142-9381-17815C6F7BA5}" presName="vertTwo" presStyleCnt="0"/>
      <dgm:spPr/>
    </dgm:pt>
    <dgm:pt modelId="{2B357A01-735C-AF47-89F2-E18398631E12}" type="pres">
      <dgm:prSet presAssocID="{EE732021-0309-D142-9381-17815C6F7BA5}" presName="txTwo" presStyleLbl="node2" presStyleIdx="0" presStyleCnt="1">
        <dgm:presLayoutVars>
          <dgm:chPref val="3"/>
        </dgm:presLayoutVars>
      </dgm:prSet>
      <dgm:spPr/>
      <dgm:t>
        <a:bodyPr/>
        <a:lstStyle/>
        <a:p>
          <a:endParaRPr lang="en-GB"/>
        </a:p>
      </dgm:t>
    </dgm:pt>
    <dgm:pt modelId="{F174C6FD-4D47-BD42-9B70-7FC1274B4F8E}" type="pres">
      <dgm:prSet presAssocID="{EE732021-0309-D142-9381-17815C6F7BA5}" presName="parTransTwo" presStyleCnt="0"/>
      <dgm:spPr/>
    </dgm:pt>
    <dgm:pt modelId="{252E4A26-1AF9-994B-AA6B-2762EC0A5941}" type="pres">
      <dgm:prSet presAssocID="{EE732021-0309-D142-9381-17815C6F7BA5}" presName="horzTwo" presStyleCnt="0"/>
      <dgm:spPr/>
    </dgm:pt>
    <dgm:pt modelId="{783CAB61-42D3-9D4D-B061-333EF7E57E57}" type="pres">
      <dgm:prSet presAssocID="{B36F1F0F-5375-A34C-AC01-E5EACAE5802F}" presName="vertThree" presStyleCnt="0"/>
      <dgm:spPr/>
    </dgm:pt>
    <dgm:pt modelId="{614F2C0D-2990-0245-A3E7-28EA56A2AD1C}" type="pres">
      <dgm:prSet presAssocID="{B36F1F0F-5375-A34C-AC01-E5EACAE5802F}" presName="txThree" presStyleLbl="node3" presStyleIdx="0" presStyleCnt="1">
        <dgm:presLayoutVars>
          <dgm:chPref val="3"/>
        </dgm:presLayoutVars>
      </dgm:prSet>
      <dgm:spPr/>
      <dgm:t>
        <a:bodyPr/>
        <a:lstStyle/>
        <a:p>
          <a:endParaRPr lang="en-GB"/>
        </a:p>
      </dgm:t>
    </dgm:pt>
    <dgm:pt modelId="{093C37C4-6678-2A4E-B2DB-866EA17F53F3}" type="pres">
      <dgm:prSet presAssocID="{B36F1F0F-5375-A34C-AC01-E5EACAE5802F}" presName="parTransThree" presStyleCnt="0"/>
      <dgm:spPr/>
    </dgm:pt>
    <dgm:pt modelId="{DCD240A1-12A9-7349-B7ED-3D7ED506C2D0}" type="pres">
      <dgm:prSet presAssocID="{B36F1F0F-5375-A34C-AC01-E5EACAE5802F}" presName="horzThree" presStyleCnt="0"/>
      <dgm:spPr/>
    </dgm:pt>
    <dgm:pt modelId="{CDD879FA-75F5-3C41-A7A0-0D497BC5F020}" type="pres">
      <dgm:prSet presAssocID="{F0B96B3F-584D-A942-AF33-7AA650ACCD6E}" presName="vertFour" presStyleCnt="0">
        <dgm:presLayoutVars>
          <dgm:chPref val="3"/>
        </dgm:presLayoutVars>
      </dgm:prSet>
      <dgm:spPr/>
    </dgm:pt>
    <dgm:pt modelId="{981BBC39-79F2-9A4C-BC8E-A144BA4BAE14}" type="pres">
      <dgm:prSet presAssocID="{F0B96B3F-584D-A942-AF33-7AA650ACCD6E}" presName="txFour" presStyleLbl="node4" presStyleIdx="0" presStyleCnt="4">
        <dgm:presLayoutVars>
          <dgm:chPref val="3"/>
        </dgm:presLayoutVars>
      </dgm:prSet>
      <dgm:spPr/>
      <dgm:t>
        <a:bodyPr/>
        <a:lstStyle/>
        <a:p>
          <a:endParaRPr lang="en-GB"/>
        </a:p>
      </dgm:t>
    </dgm:pt>
    <dgm:pt modelId="{067E56CB-59AF-984C-82B4-830A363D8C74}" type="pres">
      <dgm:prSet presAssocID="{F0B96B3F-584D-A942-AF33-7AA650ACCD6E}" presName="parTransFour" presStyleCnt="0"/>
      <dgm:spPr/>
    </dgm:pt>
    <dgm:pt modelId="{CAC003CF-4EA6-F643-BD3A-D32FE29CF8F6}" type="pres">
      <dgm:prSet presAssocID="{F0B96B3F-584D-A942-AF33-7AA650ACCD6E}" presName="horzFour" presStyleCnt="0"/>
      <dgm:spPr/>
    </dgm:pt>
    <dgm:pt modelId="{A50B2EEF-6C91-EF4C-90CC-70F3E77C9901}" type="pres">
      <dgm:prSet presAssocID="{2602D03C-656A-0B4D-AEB3-B9444B051443}" presName="vertFour" presStyleCnt="0">
        <dgm:presLayoutVars>
          <dgm:chPref val="3"/>
        </dgm:presLayoutVars>
      </dgm:prSet>
      <dgm:spPr/>
    </dgm:pt>
    <dgm:pt modelId="{A7E9D5F5-EDBA-5449-B82F-881FF164E770}" type="pres">
      <dgm:prSet presAssocID="{2602D03C-656A-0B4D-AEB3-B9444B051443}" presName="txFour" presStyleLbl="node4" presStyleIdx="1" presStyleCnt="4">
        <dgm:presLayoutVars>
          <dgm:chPref val="3"/>
        </dgm:presLayoutVars>
      </dgm:prSet>
      <dgm:spPr/>
      <dgm:t>
        <a:bodyPr/>
        <a:lstStyle/>
        <a:p>
          <a:endParaRPr lang="en-GB"/>
        </a:p>
      </dgm:t>
    </dgm:pt>
    <dgm:pt modelId="{CF7C1F06-4C37-F841-8ABB-1D1CFA858D6F}" type="pres">
      <dgm:prSet presAssocID="{2602D03C-656A-0B4D-AEB3-B9444B051443}" presName="parTransFour" presStyleCnt="0"/>
      <dgm:spPr/>
    </dgm:pt>
    <dgm:pt modelId="{039153E9-2AB7-014B-BAF1-1EBB28199449}" type="pres">
      <dgm:prSet presAssocID="{2602D03C-656A-0B4D-AEB3-B9444B051443}" presName="horzFour" presStyleCnt="0"/>
      <dgm:spPr/>
    </dgm:pt>
    <dgm:pt modelId="{069237CA-20B7-924C-95C8-0C82DCCC1A6C}" type="pres">
      <dgm:prSet presAssocID="{9B1CC1A9-6225-B24E-A21B-2EB5C7DE0902}" presName="vertFour" presStyleCnt="0">
        <dgm:presLayoutVars>
          <dgm:chPref val="3"/>
        </dgm:presLayoutVars>
      </dgm:prSet>
      <dgm:spPr/>
    </dgm:pt>
    <dgm:pt modelId="{6BC38E66-BD5F-1E40-873B-1D374BC2ACB2}" type="pres">
      <dgm:prSet presAssocID="{9B1CC1A9-6225-B24E-A21B-2EB5C7DE0902}" presName="txFour" presStyleLbl="node4" presStyleIdx="2" presStyleCnt="4">
        <dgm:presLayoutVars>
          <dgm:chPref val="3"/>
        </dgm:presLayoutVars>
      </dgm:prSet>
      <dgm:spPr/>
      <dgm:t>
        <a:bodyPr/>
        <a:lstStyle/>
        <a:p>
          <a:endParaRPr lang="en-GB"/>
        </a:p>
      </dgm:t>
    </dgm:pt>
    <dgm:pt modelId="{164CC3E8-57CB-7048-AC24-7C28E6CC93B1}" type="pres">
      <dgm:prSet presAssocID="{9B1CC1A9-6225-B24E-A21B-2EB5C7DE0902}" presName="parTransFour" presStyleCnt="0"/>
      <dgm:spPr/>
    </dgm:pt>
    <dgm:pt modelId="{C4BB6CF4-3941-484A-872C-04189567DD7E}" type="pres">
      <dgm:prSet presAssocID="{9B1CC1A9-6225-B24E-A21B-2EB5C7DE0902}" presName="horzFour" presStyleCnt="0"/>
      <dgm:spPr/>
    </dgm:pt>
    <dgm:pt modelId="{9B8C610E-9211-7040-ABE0-BBEE3FD8E6F3}" type="pres">
      <dgm:prSet presAssocID="{384E66D7-F44A-B543-B6F5-76E6B3BF90E0}" presName="vertFour" presStyleCnt="0">
        <dgm:presLayoutVars>
          <dgm:chPref val="3"/>
        </dgm:presLayoutVars>
      </dgm:prSet>
      <dgm:spPr/>
    </dgm:pt>
    <dgm:pt modelId="{322ECBFE-EB54-5342-B087-E1D84759DB0A}" type="pres">
      <dgm:prSet presAssocID="{384E66D7-F44A-B543-B6F5-76E6B3BF90E0}" presName="txFour" presStyleLbl="node4" presStyleIdx="3" presStyleCnt="4">
        <dgm:presLayoutVars>
          <dgm:chPref val="3"/>
        </dgm:presLayoutVars>
      </dgm:prSet>
      <dgm:spPr/>
      <dgm:t>
        <a:bodyPr/>
        <a:lstStyle/>
        <a:p>
          <a:endParaRPr lang="en-GB"/>
        </a:p>
      </dgm:t>
    </dgm:pt>
    <dgm:pt modelId="{AFDC97C4-96BE-4F47-AA72-E16916633C82}" type="pres">
      <dgm:prSet presAssocID="{384E66D7-F44A-B543-B6F5-76E6B3BF90E0}" presName="horzFour" presStyleCnt="0"/>
      <dgm:spPr/>
    </dgm:pt>
  </dgm:ptLst>
  <dgm:cxnLst>
    <dgm:cxn modelId="{97D44925-C257-8F4A-AC8C-D96D3B73431E}" srcId="{D478129D-C223-9047-9F81-7105CFCD5F57}" destId="{B366EBE4-EDF0-7D4B-9C0B-110A1351B159}" srcOrd="0" destOrd="0" parTransId="{B644A87E-13A2-9449-8918-80CCCB3D61A9}" sibTransId="{77C95CBB-9DFD-AA4A-A5F3-48A892142E6A}"/>
    <dgm:cxn modelId="{D0C4FCEC-A992-7F47-B268-1A25D1E6DE68}" type="presOf" srcId="{EE732021-0309-D142-9381-17815C6F7BA5}" destId="{2B357A01-735C-AF47-89F2-E18398631E12}" srcOrd="0" destOrd="0" presId="urn:microsoft.com/office/officeart/2005/8/layout/hierarchy4"/>
    <dgm:cxn modelId="{606A8F7C-F472-6F46-A298-B78849863EA1}" srcId="{EE732021-0309-D142-9381-17815C6F7BA5}" destId="{B36F1F0F-5375-A34C-AC01-E5EACAE5802F}" srcOrd="0" destOrd="0" parTransId="{8D2B510C-1DE5-B646-8B79-A517D62956DA}" sibTransId="{83C7F105-72AF-C745-88F6-095CB760BB02}"/>
    <dgm:cxn modelId="{DEBDE3B1-F235-7C42-8371-810F872A8E25}" srcId="{B36F1F0F-5375-A34C-AC01-E5EACAE5802F}" destId="{F0B96B3F-584D-A942-AF33-7AA650ACCD6E}" srcOrd="0" destOrd="0" parTransId="{070D0939-882E-C242-99FF-AC64AAB767C4}" sibTransId="{DA1CFBEA-50F6-8F40-8B04-89E3B77D24EB}"/>
    <dgm:cxn modelId="{7CDBB010-F8F3-3745-B14A-370D4A79C409}" srcId="{F0B96B3F-584D-A942-AF33-7AA650ACCD6E}" destId="{2602D03C-656A-0B4D-AEB3-B9444B051443}" srcOrd="0" destOrd="0" parTransId="{E563EDC3-9FC8-F649-B2CD-40A00D7F7ED2}" sibTransId="{6C027F91-4D76-4741-B194-D0C57DC6D9D0}"/>
    <dgm:cxn modelId="{D7062F03-0880-2D44-AC3E-C1FBB20BC75C}" type="presOf" srcId="{D478129D-C223-9047-9F81-7105CFCD5F57}" destId="{497FBF6E-C85A-F04D-A964-C94DB6301E5D}" srcOrd="0" destOrd="0" presId="urn:microsoft.com/office/officeart/2005/8/layout/hierarchy4"/>
    <dgm:cxn modelId="{101654FC-6A3D-8241-980F-DD6D602737E1}" type="presOf" srcId="{384E66D7-F44A-B543-B6F5-76E6B3BF90E0}" destId="{322ECBFE-EB54-5342-B087-E1D84759DB0A}" srcOrd="0" destOrd="0" presId="urn:microsoft.com/office/officeart/2005/8/layout/hierarchy4"/>
    <dgm:cxn modelId="{7DED605C-7EC7-E749-AFCA-801568F7D514}" type="presOf" srcId="{2602D03C-656A-0B4D-AEB3-B9444B051443}" destId="{A7E9D5F5-EDBA-5449-B82F-881FF164E770}" srcOrd="0" destOrd="0" presId="urn:microsoft.com/office/officeart/2005/8/layout/hierarchy4"/>
    <dgm:cxn modelId="{CCBFDDD7-3C32-CF4C-BB8E-2F74C45C8160}" type="presOf" srcId="{B36F1F0F-5375-A34C-AC01-E5EACAE5802F}" destId="{614F2C0D-2990-0245-A3E7-28EA56A2AD1C}" srcOrd="0" destOrd="0" presId="urn:microsoft.com/office/officeart/2005/8/layout/hierarchy4"/>
    <dgm:cxn modelId="{CB08BC29-48F3-2441-B502-D75EFCDDE33B}" srcId="{B366EBE4-EDF0-7D4B-9C0B-110A1351B159}" destId="{EE732021-0309-D142-9381-17815C6F7BA5}" srcOrd="0" destOrd="0" parTransId="{63216E60-C05B-3C43-ACA8-A305968EE28C}" sibTransId="{3CF800F0-28C3-7A4A-818A-CB660EAA0038}"/>
    <dgm:cxn modelId="{EBA4DC6E-ABBF-1B4F-8565-8A63DC16AB22}" srcId="{9B1CC1A9-6225-B24E-A21B-2EB5C7DE0902}" destId="{384E66D7-F44A-B543-B6F5-76E6B3BF90E0}" srcOrd="0" destOrd="0" parTransId="{973C106C-5204-314C-AECC-F88015B69B04}" sibTransId="{1F8BD8BF-B6F7-FA42-B42E-BC4802BCA5CD}"/>
    <dgm:cxn modelId="{01F9DECF-D0E0-B94F-81A4-962C23464E21}" type="presOf" srcId="{F0B96B3F-584D-A942-AF33-7AA650ACCD6E}" destId="{981BBC39-79F2-9A4C-BC8E-A144BA4BAE14}" srcOrd="0" destOrd="0" presId="urn:microsoft.com/office/officeart/2005/8/layout/hierarchy4"/>
    <dgm:cxn modelId="{5AE58B67-D36C-C949-A1B2-C46B22270D44}" type="presOf" srcId="{9B1CC1A9-6225-B24E-A21B-2EB5C7DE0902}" destId="{6BC38E66-BD5F-1E40-873B-1D374BC2ACB2}" srcOrd="0" destOrd="0" presId="urn:microsoft.com/office/officeart/2005/8/layout/hierarchy4"/>
    <dgm:cxn modelId="{1FAA98EC-4383-274E-A87D-1473704A9BF7}" type="presOf" srcId="{B366EBE4-EDF0-7D4B-9C0B-110A1351B159}" destId="{423CB35B-2760-1C45-8BE8-C60393BC2672}" srcOrd="0" destOrd="0" presId="urn:microsoft.com/office/officeart/2005/8/layout/hierarchy4"/>
    <dgm:cxn modelId="{9B1EEAA5-1836-504E-85E0-C7CC48B79B0F}" srcId="{2602D03C-656A-0B4D-AEB3-B9444B051443}" destId="{9B1CC1A9-6225-B24E-A21B-2EB5C7DE0902}" srcOrd="0" destOrd="0" parTransId="{8F1A0355-2C0C-AB4F-AC00-856A6270C3E4}" sibTransId="{FEA21DF5-AD30-A749-9022-DD5E55A9DB1C}"/>
    <dgm:cxn modelId="{41CB3F1D-EE02-9146-B521-535D91068872}" type="presParOf" srcId="{497FBF6E-C85A-F04D-A964-C94DB6301E5D}" destId="{DD3EC810-989B-0149-8FA0-B8601C19EC5E}" srcOrd="0" destOrd="0" presId="urn:microsoft.com/office/officeart/2005/8/layout/hierarchy4"/>
    <dgm:cxn modelId="{BAD423E1-B373-D043-B44E-0F277581CF4E}" type="presParOf" srcId="{DD3EC810-989B-0149-8FA0-B8601C19EC5E}" destId="{423CB35B-2760-1C45-8BE8-C60393BC2672}" srcOrd="0" destOrd="0" presId="urn:microsoft.com/office/officeart/2005/8/layout/hierarchy4"/>
    <dgm:cxn modelId="{37A49A7C-DC42-2644-B35F-F6863045E4DB}" type="presParOf" srcId="{DD3EC810-989B-0149-8FA0-B8601C19EC5E}" destId="{5A4A2A26-D231-514C-9612-B24BF21CCA21}" srcOrd="1" destOrd="0" presId="urn:microsoft.com/office/officeart/2005/8/layout/hierarchy4"/>
    <dgm:cxn modelId="{4A57F591-FE0E-B048-B047-2753C9FEBF80}" type="presParOf" srcId="{DD3EC810-989B-0149-8FA0-B8601C19EC5E}" destId="{6C341AE7-7466-6244-B7B6-5417ACFF0EAB}" srcOrd="2" destOrd="0" presId="urn:microsoft.com/office/officeart/2005/8/layout/hierarchy4"/>
    <dgm:cxn modelId="{205624AF-335E-C746-853D-2280A874E66F}" type="presParOf" srcId="{6C341AE7-7466-6244-B7B6-5417ACFF0EAB}" destId="{5FBEAA05-1839-A547-A56E-F343D6D1958C}" srcOrd="0" destOrd="0" presId="urn:microsoft.com/office/officeart/2005/8/layout/hierarchy4"/>
    <dgm:cxn modelId="{A2E1C3F8-DDEE-E74D-AEA4-6BB8EE2D8E5C}" type="presParOf" srcId="{5FBEAA05-1839-A547-A56E-F343D6D1958C}" destId="{2B357A01-735C-AF47-89F2-E18398631E12}" srcOrd="0" destOrd="0" presId="urn:microsoft.com/office/officeart/2005/8/layout/hierarchy4"/>
    <dgm:cxn modelId="{FE071A90-DAAF-BE4C-BF36-471632149EA3}" type="presParOf" srcId="{5FBEAA05-1839-A547-A56E-F343D6D1958C}" destId="{F174C6FD-4D47-BD42-9B70-7FC1274B4F8E}" srcOrd="1" destOrd="0" presId="urn:microsoft.com/office/officeart/2005/8/layout/hierarchy4"/>
    <dgm:cxn modelId="{C2B673BF-AB6E-2646-A0FF-C09390DDE239}" type="presParOf" srcId="{5FBEAA05-1839-A547-A56E-F343D6D1958C}" destId="{252E4A26-1AF9-994B-AA6B-2762EC0A5941}" srcOrd="2" destOrd="0" presId="urn:microsoft.com/office/officeart/2005/8/layout/hierarchy4"/>
    <dgm:cxn modelId="{72A05AF5-DBF3-9E47-B079-82C30D5EACF4}" type="presParOf" srcId="{252E4A26-1AF9-994B-AA6B-2762EC0A5941}" destId="{783CAB61-42D3-9D4D-B061-333EF7E57E57}" srcOrd="0" destOrd="0" presId="urn:microsoft.com/office/officeart/2005/8/layout/hierarchy4"/>
    <dgm:cxn modelId="{F1F2100E-5F21-7B45-8B67-8585425880EC}" type="presParOf" srcId="{783CAB61-42D3-9D4D-B061-333EF7E57E57}" destId="{614F2C0D-2990-0245-A3E7-28EA56A2AD1C}" srcOrd="0" destOrd="0" presId="urn:microsoft.com/office/officeart/2005/8/layout/hierarchy4"/>
    <dgm:cxn modelId="{1C560A1D-EC51-5A41-8E4B-1A2AC7EF27E5}" type="presParOf" srcId="{783CAB61-42D3-9D4D-B061-333EF7E57E57}" destId="{093C37C4-6678-2A4E-B2DB-866EA17F53F3}" srcOrd="1" destOrd="0" presId="urn:microsoft.com/office/officeart/2005/8/layout/hierarchy4"/>
    <dgm:cxn modelId="{8E040F1D-98FE-CB45-B285-D47C93A5D621}" type="presParOf" srcId="{783CAB61-42D3-9D4D-B061-333EF7E57E57}" destId="{DCD240A1-12A9-7349-B7ED-3D7ED506C2D0}" srcOrd="2" destOrd="0" presId="urn:microsoft.com/office/officeart/2005/8/layout/hierarchy4"/>
    <dgm:cxn modelId="{CFB3E0B6-6720-684A-BC32-07C92EA88C29}" type="presParOf" srcId="{DCD240A1-12A9-7349-B7ED-3D7ED506C2D0}" destId="{CDD879FA-75F5-3C41-A7A0-0D497BC5F020}" srcOrd="0" destOrd="0" presId="urn:microsoft.com/office/officeart/2005/8/layout/hierarchy4"/>
    <dgm:cxn modelId="{C6E1E6D0-FD37-014C-A4C8-EEF7D931F5DC}" type="presParOf" srcId="{CDD879FA-75F5-3C41-A7A0-0D497BC5F020}" destId="{981BBC39-79F2-9A4C-BC8E-A144BA4BAE14}" srcOrd="0" destOrd="0" presId="urn:microsoft.com/office/officeart/2005/8/layout/hierarchy4"/>
    <dgm:cxn modelId="{8DD3BDF2-3F11-3C49-BF96-C82059A85ED8}" type="presParOf" srcId="{CDD879FA-75F5-3C41-A7A0-0D497BC5F020}" destId="{067E56CB-59AF-984C-82B4-830A363D8C74}" srcOrd="1" destOrd="0" presId="urn:microsoft.com/office/officeart/2005/8/layout/hierarchy4"/>
    <dgm:cxn modelId="{0F925A21-D8DD-9D49-9FC3-4DD9AE5D0AFC}" type="presParOf" srcId="{CDD879FA-75F5-3C41-A7A0-0D497BC5F020}" destId="{CAC003CF-4EA6-F643-BD3A-D32FE29CF8F6}" srcOrd="2" destOrd="0" presId="urn:microsoft.com/office/officeart/2005/8/layout/hierarchy4"/>
    <dgm:cxn modelId="{DE1DA098-08B7-064F-B2F4-1FAD055E00BB}" type="presParOf" srcId="{CAC003CF-4EA6-F643-BD3A-D32FE29CF8F6}" destId="{A50B2EEF-6C91-EF4C-90CC-70F3E77C9901}" srcOrd="0" destOrd="0" presId="urn:microsoft.com/office/officeart/2005/8/layout/hierarchy4"/>
    <dgm:cxn modelId="{2CF5945E-C2CA-124B-8E1A-6EBDB634471A}" type="presParOf" srcId="{A50B2EEF-6C91-EF4C-90CC-70F3E77C9901}" destId="{A7E9D5F5-EDBA-5449-B82F-881FF164E770}" srcOrd="0" destOrd="0" presId="urn:microsoft.com/office/officeart/2005/8/layout/hierarchy4"/>
    <dgm:cxn modelId="{2907407B-5460-6B41-940B-18AB1094569F}" type="presParOf" srcId="{A50B2EEF-6C91-EF4C-90CC-70F3E77C9901}" destId="{CF7C1F06-4C37-F841-8ABB-1D1CFA858D6F}" srcOrd="1" destOrd="0" presId="urn:microsoft.com/office/officeart/2005/8/layout/hierarchy4"/>
    <dgm:cxn modelId="{EADD5341-3AC9-CC40-A6FE-C84782BFE7A0}" type="presParOf" srcId="{A50B2EEF-6C91-EF4C-90CC-70F3E77C9901}" destId="{039153E9-2AB7-014B-BAF1-1EBB28199449}" srcOrd="2" destOrd="0" presId="urn:microsoft.com/office/officeart/2005/8/layout/hierarchy4"/>
    <dgm:cxn modelId="{17371176-A6E7-3B45-940A-985790F89EC7}" type="presParOf" srcId="{039153E9-2AB7-014B-BAF1-1EBB28199449}" destId="{069237CA-20B7-924C-95C8-0C82DCCC1A6C}" srcOrd="0" destOrd="0" presId="urn:microsoft.com/office/officeart/2005/8/layout/hierarchy4"/>
    <dgm:cxn modelId="{3B5F42C7-3247-1145-92EC-F09715568A04}" type="presParOf" srcId="{069237CA-20B7-924C-95C8-0C82DCCC1A6C}" destId="{6BC38E66-BD5F-1E40-873B-1D374BC2ACB2}" srcOrd="0" destOrd="0" presId="urn:microsoft.com/office/officeart/2005/8/layout/hierarchy4"/>
    <dgm:cxn modelId="{231013E9-DDA4-2B45-BEC2-2EB6B6D2E73F}" type="presParOf" srcId="{069237CA-20B7-924C-95C8-0C82DCCC1A6C}" destId="{164CC3E8-57CB-7048-AC24-7C28E6CC93B1}" srcOrd="1" destOrd="0" presId="urn:microsoft.com/office/officeart/2005/8/layout/hierarchy4"/>
    <dgm:cxn modelId="{00CF1EE7-087A-134A-A6EA-3FEC982D0B44}" type="presParOf" srcId="{069237CA-20B7-924C-95C8-0C82DCCC1A6C}" destId="{C4BB6CF4-3941-484A-872C-04189567DD7E}" srcOrd="2" destOrd="0" presId="urn:microsoft.com/office/officeart/2005/8/layout/hierarchy4"/>
    <dgm:cxn modelId="{CC3E7FA3-B57C-474C-82A1-8300B41980D9}" type="presParOf" srcId="{C4BB6CF4-3941-484A-872C-04189567DD7E}" destId="{9B8C610E-9211-7040-ABE0-BBEE3FD8E6F3}" srcOrd="0" destOrd="0" presId="urn:microsoft.com/office/officeart/2005/8/layout/hierarchy4"/>
    <dgm:cxn modelId="{25A23951-1480-664C-B3F5-C3E11D79E854}" type="presParOf" srcId="{9B8C610E-9211-7040-ABE0-BBEE3FD8E6F3}" destId="{322ECBFE-EB54-5342-B087-E1D84759DB0A}" srcOrd="0" destOrd="0" presId="urn:microsoft.com/office/officeart/2005/8/layout/hierarchy4"/>
    <dgm:cxn modelId="{3AEF0420-5C6F-9842-90A3-45F733DAE38F}" type="presParOf" srcId="{9B8C610E-9211-7040-ABE0-BBEE3FD8E6F3}" destId="{AFDC97C4-96BE-4F47-AA72-E16916633C82}" srcOrd="1" destOrd="0" presId="urn:microsoft.com/office/officeart/2005/8/layout/hierarchy4"/>
  </dgm:cxnLst>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3CB35B-2760-1C45-8BE8-C60393BC2672}">
      <dsp:nvSpPr>
        <dsp:cNvPr id="0" name=""/>
        <dsp:cNvSpPr/>
      </dsp:nvSpPr>
      <dsp:spPr>
        <a:xfrm>
          <a:off x="1355" y="2263"/>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a:ln>
                <a:noFill/>
              </a:ln>
              <a:solidFill>
                <a:schemeClr val="tx1"/>
              </a:solidFill>
              <a:latin typeface="Arial" charset="0"/>
              <a:ea typeface="Arial" charset="0"/>
              <a:cs typeface="Arial" charset="0"/>
            </a:rPr>
            <a:t>National government</a:t>
          </a:r>
        </a:p>
      </dsp:txBody>
      <dsp:txXfrm>
        <a:off x="13662" y="14570"/>
        <a:ext cx="2748894" cy="395577"/>
      </dsp:txXfrm>
    </dsp:sp>
    <dsp:sp modelId="{2B357A01-735C-AF47-89F2-E18398631E12}">
      <dsp:nvSpPr>
        <dsp:cNvPr id="0" name=""/>
        <dsp:cNvSpPr/>
      </dsp:nvSpPr>
      <dsp:spPr>
        <a:xfrm>
          <a:off x="1355" y="443710"/>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NZ" sz="1000" b="0" i="0" kern="1200">
              <a:latin typeface="Arial" charset="0"/>
              <a:ea typeface="Arial" charset="0"/>
              <a:cs typeface="Arial" charset="0"/>
            </a:rPr>
            <a:t>Religious leaders (Imams)</a:t>
          </a:r>
          <a:endParaRPr lang="en-GB" sz="1000" b="0" i="0" kern="1200">
            <a:latin typeface="Arial" charset="0"/>
            <a:ea typeface="Arial" charset="0"/>
            <a:cs typeface="Arial" charset="0"/>
          </a:endParaRPr>
        </a:p>
      </dsp:txBody>
      <dsp:txXfrm>
        <a:off x="13662" y="456017"/>
        <a:ext cx="2748894" cy="395577"/>
      </dsp:txXfrm>
    </dsp:sp>
    <dsp:sp modelId="{614F2C0D-2990-0245-A3E7-28EA56A2AD1C}">
      <dsp:nvSpPr>
        <dsp:cNvPr id="0" name=""/>
        <dsp:cNvSpPr/>
      </dsp:nvSpPr>
      <dsp:spPr>
        <a:xfrm>
          <a:off x="1355" y="885157"/>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Tribal authorities</a:t>
          </a:r>
        </a:p>
      </dsp:txBody>
      <dsp:txXfrm>
        <a:off x="13662" y="897464"/>
        <a:ext cx="2748894" cy="395577"/>
      </dsp:txXfrm>
    </dsp:sp>
    <dsp:sp modelId="{981BBC39-79F2-9A4C-BC8E-A144BA4BAE14}">
      <dsp:nvSpPr>
        <dsp:cNvPr id="0" name=""/>
        <dsp:cNvSpPr/>
      </dsp:nvSpPr>
      <dsp:spPr>
        <a:xfrm>
          <a:off x="1355" y="1326604"/>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Family elders</a:t>
          </a:r>
        </a:p>
      </dsp:txBody>
      <dsp:txXfrm>
        <a:off x="13662" y="1338911"/>
        <a:ext cx="2748894" cy="395577"/>
      </dsp:txXfrm>
    </dsp:sp>
    <dsp:sp modelId="{A7E9D5F5-EDBA-5449-B82F-881FF164E770}">
      <dsp:nvSpPr>
        <dsp:cNvPr id="0" name=""/>
        <dsp:cNvSpPr/>
      </dsp:nvSpPr>
      <dsp:spPr>
        <a:xfrm>
          <a:off x="1355" y="1768051"/>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Parents</a:t>
          </a:r>
        </a:p>
      </dsp:txBody>
      <dsp:txXfrm>
        <a:off x="13662" y="1780358"/>
        <a:ext cx="2748894" cy="395577"/>
      </dsp:txXfrm>
    </dsp:sp>
    <dsp:sp modelId="{6BC38E66-BD5F-1E40-873B-1D374BC2ACB2}">
      <dsp:nvSpPr>
        <dsp:cNvPr id="0" name=""/>
        <dsp:cNvSpPr/>
      </dsp:nvSpPr>
      <dsp:spPr>
        <a:xfrm>
          <a:off x="1355" y="2209497"/>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Husband (for married women</a:t>
          </a:r>
          <a:r>
            <a:rPr lang="en-GB" sz="1000" b="0" i="0" kern="1200" baseline="0">
              <a:latin typeface="Arial" charset="0"/>
              <a:ea typeface="Arial" charset="0"/>
              <a:cs typeface="Arial" charset="0"/>
            </a:rPr>
            <a:t> only</a:t>
          </a:r>
          <a:r>
            <a:rPr lang="en-GB" sz="1000" b="0" i="0" kern="1200">
              <a:latin typeface="Arial" charset="0"/>
              <a:ea typeface="Arial" charset="0"/>
              <a:cs typeface="Arial" charset="0"/>
            </a:rPr>
            <a:t>)</a:t>
          </a:r>
        </a:p>
      </dsp:txBody>
      <dsp:txXfrm>
        <a:off x="13662" y="2221804"/>
        <a:ext cx="2748894" cy="395577"/>
      </dsp:txXfrm>
    </dsp:sp>
    <dsp:sp modelId="{322ECBFE-EB54-5342-B087-E1D84759DB0A}">
      <dsp:nvSpPr>
        <dsp:cNvPr id="0" name=""/>
        <dsp:cNvSpPr/>
      </dsp:nvSpPr>
      <dsp:spPr>
        <a:xfrm>
          <a:off x="1355" y="2650944"/>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Individuals</a:t>
          </a:r>
        </a:p>
      </dsp:txBody>
      <dsp:txXfrm>
        <a:off x="13662" y="2663251"/>
        <a:ext cx="2748894" cy="39557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59DE23E-BE62-E543-A48B-7418688DF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28</Pages>
  <Words>32405</Words>
  <Characters>184710</Characters>
  <Application>Microsoft Macintosh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cy John</dc:creator>
  <cp:keywords/>
  <cp:lastModifiedBy>Nigel Stanger</cp:lastModifiedBy>
  <cp:revision>1382</cp:revision>
  <dcterms:created xsi:type="dcterms:W3CDTF">2009-03-30T02:54:00Z</dcterms:created>
  <dcterms:modified xsi:type="dcterms:W3CDTF">2016-10-06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KTAOp7eE"/&gt;&lt;style id="http://sobmac0011.commerce.otago.ac.nz/~nstanger/Misc/first-monday-fixed"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